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939825" w14:textId="77777777" w:rsidR="005B479B" w:rsidRDefault="005B479B" w:rsidP="005B479B">
      <w:pPr>
        <w:spacing w:line="480" w:lineRule="auto"/>
        <w:rPr>
          <w:rFonts w:ascii="Arial" w:hAnsi="Arial" w:cs="Arial"/>
          <w:sz w:val="22"/>
          <w:szCs w:val="22"/>
        </w:rPr>
      </w:pPr>
      <w:r>
        <w:rPr>
          <w:rFonts w:ascii="Arial" w:hAnsi="Arial" w:cs="Arial"/>
          <w:sz w:val="22"/>
          <w:szCs w:val="22"/>
        </w:rPr>
        <w:t>Supplementary information</w:t>
      </w:r>
    </w:p>
    <w:p w14:paraId="704087C6" w14:textId="77777777" w:rsidR="004369B8" w:rsidRDefault="004369B8" w:rsidP="005B479B">
      <w:pPr>
        <w:spacing w:line="480" w:lineRule="auto"/>
        <w:rPr>
          <w:rFonts w:ascii="Arial" w:hAnsi="Arial" w:cs="Arial"/>
          <w:sz w:val="22"/>
          <w:szCs w:val="22"/>
        </w:rPr>
      </w:pPr>
    </w:p>
    <w:p w14:paraId="76A5A9F1" w14:textId="77777777" w:rsidR="004369B8" w:rsidRDefault="004369B8" w:rsidP="005B479B">
      <w:pPr>
        <w:spacing w:line="480" w:lineRule="auto"/>
        <w:rPr>
          <w:rFonts w:ascii="Arial" w:hAnsi="Arial" w:cs="Arial"/>
          <w:sz w:val="22"/>
          <w:szCs w:val="22"/>
        </w:rPr>
      </w:pPr>
    </w:p>
    <w:p w14:paraId="4C757BDC" w14:textId="77777777" w:rsidR="004369B8" w:rsidRPr="00C62F96" w:rsidRDefault="004369B8" w:rsidP="004369B8">
      <w:pPr>
        <w:spacing w:line="480" w:lineRule="auto"/>
        <w:rPr>
          <w:rFonts w:ascii="Arial" w:hAnsi="Arial" w:cs="Arial"/>
          <w:b/>
          <w:color w:val="FF0000"/>
          <w:sz w:val="22"/>
          <w:szCs w:val="22"/>
          <w:u w:val="single"/>
        </w:rPr>
      </w:pPr>
      <w:r w:rsidRPr="00802B8B">
        <w:rPr>
          <w:rFonts w:ascii="Arial" w:hAnsi="Arial" w:cs="Arial"/>
          <w:b/>
          <w:sz w:val="22"/>
          <w:szCs w:val="22"/>
          <w:u w:val="single"/>
        </w:rPr>
        <w:t xml:space="preserve">Key groups of fishes </w:t>
      </w:r>
    </w:p>
    <w:p w14:paraId="521D83C2" w14:textId="7712A553" w:rsidR="004369B8" w:rsidRDefault="004369B8" w:rsidP="004369B8">
      <w:pPr>
        <w:spacing w:line="480" w:lineRule="auto"/>
        <w:rPr>
          <w:rFonts w:ascii="Arial" w:hAnsi="Arial" w:cs="Arial"/>
          <w:sz w:val="22"/>
          <w:szCs w:val="22"/>
        </w:rPr>
      </w:pPr>
      <w:r>
        <w:rPr>
          <w:rFonts w:ascii="Arial" w:hAnsi="Arial" w:cs="Arial"/>
          <w:sz w:val="22"/>
          <w:szCs w:val="22"/>
        </w:rPr>
        <w:t xml:space="preserve">There are several reasons why certain groups of fishes have received relatively more attention from researchers, including accessibility, viability in a laboratory setting, short generation time, size, degree of phenotypic variation, or simply the interesting questions that can be addressed with the specific group. </w:t>
      </w:r>
      <w:r w:rsidR="006E3DFB">
        <w:rPr>
          <w:rFonts w:ascii="Arial" w:hAnsi="Arial" w:cs="Arial"/>
          <w:sz w:val="22"/>
          <w:szCs w:val="22"/>
        </w:rPr>
        <w:t>To investigate the role of biomechanics in speciation, we focus on</w:t>
      </w:r>
      <w:r w:rsidR="006E3DFB" w:rsidRPr="00B37F8B">
        <w:rPr>
          <w:rFonts w:ascii="Arial" w:hAnsi="Arial" w:cs="Arial"/>
          <w:sz w:val="22"/>
          <w:szCs w:val="22"/>
        </w:rPr>
        <w:t xml:space="preserve"> </w:t>
      </w:r>
      <w:r w:rsidR="006E3DFB" w:rsidRPr="00085093">
        <w:rPr>
          <w:rFonts w:ascii="Arial" w:hAnsi="Arial" w:cs="Arial"/>
          <w:sz w:val="22"/>
          <w:szCs w:val="22"/>
        </w:rPr>
        <w:t xml:space="preserve">several groups of fishes </w:t>
      </w:r>
      <w:r w:rsidR="006E3DFB">
        <w:rPr>
          <w:rFonts w:ascii="Arial" w:hAnsi="Arial" w:cs="Arial"/>
          <w:sz w:val="22"/>
          <w:szCs w:val="22"/>
        </w:rPr>
        <w:t xml:space="preserve">in this review </w:t>
      </w:r>
      <w:r w:rsidR="006E3DFB" w:rsidRPr="00085093">
        <w:rPr>
          <w:rFonts w:ascii="Arial" w:hAnsi="Arial" w:cs="Arial"/>
          <w:sz w:val="22"/>
          <w:szCs w:val="22"/>
        </w:rPr>
        <w:t xml:space="preserve">that have received considerable attention with respect to evolutionary ecology </w:t>
      </w:r>
      <w:r w:rsidR="006E3DFB" w:rsidRPr="00085093">
        <w:rPr>
          <w:rFonts w:ascii="Arial" w:hAnsi="Arial" w:cs="Arial"/>
          <w:sz w:val="22"/>
          <w:szCs w:val="22"/>
        </w:rPr>
        <w:fldChar w:fldCharType="begin">
          <w:fldData xml:space="preserve">PEVuZE5vdGU+PENpdGU+PEF1dGhvcj5SZXpuaWNrPC9BdXRob3I+PFllYXI+MTk4MjwvWWVhcj48
UmVjTnVtPjE2NDA8L1JlY051bT48RGlzcGxheVRleHQ+WzEsIDJdPC9EaXNwbGF5VGV4dD48cmVj
b3JkPjxyZWMtbnVtYmVyPjE2NDA8L3JlYy1udW1iZXI+PGZvcmVpZ24ta2V5cz48a2V5IGFwcD0i
RU4iIGRiLWlkPSI5eGVkOXo5ZTd0ejUyb2VhOWRjNXdkemQwMjl3ZGZzMnZyd3oiIHRpbWVzdGFt
cD0iMTQyODUzOTAxMCI+MTY0MDwva2V5PjwvZm9yZWlnbi1rZXlzPjxyZWYtdHlwZSBuYW1lPSJK
b3VybmFsIEFydGljbGUiPjE3PC9yZWYtdHlwZT48Y29udHJpYnV0b3JzPjxhdXRob3JzPjxhdXRo
b3I+UmV6bmljaywgRC48L2F1dGhvcj48YXV0aG9yPkVuZGxlciwgSi5BLjwvYXV0aG9yPjwvYXV0
aG9ycz48L2NvbnRyaWJ1dG9ycz48dGl0bGVzPjx0aXRsZT48c3R5bGUgZmFjZT0ibm9ybWFsIiBm
b250PSJkZWZhdWx0IiBzaXplPSIxMDAlIj5UaGUgaW1wYWN0IG9mIHByZWRhdGlvbiBvbiBsaWZl
IGhpc3RvcnkgZXZvbHV0aW9uIGluIFRyaW5pZGFkaWFuIGd1cHBpZXMgKDwvc3R5bGU+PHN0eWxl
IGZhY2U9Iml0YWxpYyIgZm9udD0iZGVmYXVsdCIgc2l6ZT0iMTAwJSI+UG9lY2lsaWEgcmV0aWN1
bGF0YTwvc3R5bGU+PHN0eWxlIGZhY2U9Im5vcm1hbCIgZm9udD0iZGVmYXVsdCIgc2l6ZT0iMTAw
JSI+KTwvc3R5bGU+PC90aXRsZT48c2Vjb25kYXJ5LXRpdGxlPkV2b2x1dGlvbjwvc2Vjb25kYXJ5
LXRpdGxlPjxhbHQtdGl0bGU+RXZvbHV0aW9uPC9hbHQtdGl0bGU+PC90aXRsZXM+PHBlcmlvZGlj
YWw+PGZ1bGwtdGl0bGU+RXZvbHV0aW9uPC9mdWxsLXRpdGxlPjxhYmJyLTE+RXZvbHV0aW9uPC9h
YmJyLTE+PC9wZXJpb2RpY2FsPjxhbHQtcGVyaW9kaWNhbD48ZnVsbC10aXRsZT5Fdm9sdXRpb248
L2Z1bGwtdGl0bGU+PGFiYnItMT5Fdm9sdXRpb248L2FiYnItMT48L2FsdC1wZXJpb2RpY2FsPjxw
YWdlcz4xNjAtMTc3PC9wYWdlcz48dm9sdW1lPjM2PC92b2x1bWU+PGRhdGVzPjx5ZWFyPjE5ODI8
L3llYXI+PC9kYXRlcz48bGFiZWw+MTYzMDwvbGFiZWw+PHVybHM+PC91cmxzPjwvcmVjb3JkPjwv
Q2l0ZT48Q2l0ZT48QXV0aG9yPkxhbmdlcmhhbnM8L0F1dGhvcj48WWVhcj4yMDEwPC9ZZWFyPjxS
ZWNOdW0+MTkxMTwvUmVjTnVtPjxyZWNvcmQ+PHJlYy1udW1iZXI+MTkxMTwvcmVjLW51bWJlcj48
Zm9yZWlnbi1rZXlzPjxrZXkgYXBwPSJFTiIgZGItaWQ9Ijl4ZWQ5ejllN3R6NTJvZWE5ZGM1d2R6
ZDAyOXdkZnMydnJ3eiIgdGltZXN0YW1wPSIxNDY0MzcxNDg5Ij4xOTExPC9rZXk+PC9mb3JlaWdu
LWtleXM+PHJlZi10eXBlIG5hbWU9IkpvdXJuYWwgQXJ0aWNsZSI+MTc8L3JlZi10eXBlPjxjb250
cmlidXRvcnM+PGF1dGhvcnM+PGF1dGhvcj5MYW5nZXJoYW5zLCBSLkIuPC9hdXRob3I+PC9hdXRo
b3JzPjwvY29udHJpYnV0b3JzPjx0aXRsZXM+PHRpdGxlPlByZWRpY3RpbmcgZXZvbHV0aW9uIHdp
dGggZ2VuZXJhbGl6ZWQgbW9kZWxzIG9mIGRpdmVyZ2VudCBzZWxlY3Rpb246IGEgY2FzZSBzdHVk
eSB3aXRoIHBvZWNpbGlpZCBmaXNoPC90aXRsZT48c2Vjb25kYXJ5LXRpdGxlPkludGVncmF0aXZl
IGFuZCBDb21wYXJhdGl2ZSBCaW9sb2d5PC9zZWNvbmRhcnktdGl0bGU+PGFsdC10aXRsZT5JbnRl
Z3IuIENvbXAuIEJpb2wuPC9hbHQtdGl0bGU+PC90aXRsZXM+PHBlcmlvZGljYWw+PGZ1bGwtdGl0
bGU+SW50ZWdyYXRpdmUgYW5kIENvbXBhcmF0aXZlIEJpb2xvZ3k8L2Z1bGwtdGl0bGU+PGFiYnIt
MT5JbnRlZ3IuIENvbXAuIEJpb2wuPC9hYmJyLTE+PC9wZXJpb2RpY2FsPjxhbHQtcGVyaW9kaWNh
bD48ZnVsbC10aXRsZT5JbnRlZ3JhdGl2ZSBhbmQgQ29tcGFyYXRpdmUgQmlvbG9neTwvZnVsbC10
aXRsZT48YWJici0xPkludGVnci4gQ29tcC4gQmlvbC48L2FiYnItMT48L2FsdC1wZXJpb2RpY2Fs
PjxwYWdlcz4xMTY3LTExODQ8L3BhZ2VzPjx2b2x1bWU+NTA8L3ZvbHVtZT48ZGF0ZXM+PHllYXI+
MjAxMDwveWVhcj48L2RhdGVzPjx1cmxzPjwvdXJscz48L3JlY29yZD48L0NpdGU+PC9FbmROb3Rl
PgB=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SZXpuaWNrPC9BdXRob3I+PFllYXI+MTk4MjwvWWVhcj48
UmVjTnVtPjE2NDA8L1JlY051bT48RGlzcGxheVRleHQ+WzEsIDJdPC9EaXNwbGF5VGV4dD48cmVj
b3JkPjxyZWMtbnVtYmVyPjE2NDA8L3JlYy1udW1iZXI+PGZvcmVpZ24ta2V5cz48a2V5IGFwcD0i
RU4iIGRiLWlkPSI5eGVkOXo5ZTd0ejUyb2VhOWRjNXdkemQwMjl3ZGZzMnZyd3oiIHRpbWVzdGFt
cD0iMTQyODUzOTAxMCI+MTY0MDwva2V5PjwvZm9yZWlnbi1rZXlzPjxyZWYtdHlwZSBuYW1lPSJK
b3VybmFsIEFydGljbGUiPjE3PC9yZWYtdHlwZT48Y29udHJpYnV0b3JzPjxhdXRob3JzPjxhdXRo
b3I+UmV6bmljaywgRC48L2F1dGhvcj48YXV0aG9yPkVuZGxlciwgSi5BLjwvYXV0aG9yPjwvYXV0
aG9ycz48L2NvbnRyaWJ1dG9ycz48dGl0bGVzPjx0aXRsZT48c3R5bGUgZmFjZT0ibm9ybWFsIiBm
b250PSJkZWZhdWx0IiBzaXplPSIxMDAlIj5UaGUgaW1wYWN0IG9mIHByZWRhdGlvbiBvbiBsaWZl
IGhpc3RvcnkgZXZvbHV0aW9uIGluIFRyaW5pZGFkaWFuIGd1cHBpZXMgKDwvc3R5bGU+PHN0eWxl
IGZhY2U9Iml0YWxpYyIgZm9udD0iZGVmYXVsdCIgc2l6ZT0iMTAwJSI+UG9lY2lsaWEgcmV0aWN1
bGF0YTwvc3R5bGU+PHN0eWxlIGZhY2U9Im5vcm1hbCIgZm9udD0iZGVmYXVsdCIgc2l6ZT0iMTAw
JSI+KTwvc3R5bGU+PC90aXRsZT48c2Vjb25kYXJ5LXRpdGxlPkV2b2x1dGlvbjwvc2Vjb25kYXJ5
LXRpdGxlPjxhbHQtdGl0bGU+RXZvbHV0aW9uPC9hbHQtdGl0bGU+PC90aXRsZXM+PHBlcmlvZGlj
YWw+PGZ1bGwtdGl0bGU+RXZvbHV0aW9uPC9mdWxsLXRpdGxlPjxhYmJyLTE+RXZvbHV0aW9uPC9h
YmJyLTE+PC9wZXJpb2RpY2FsPjxhbHQtcGVyaW9kaWNhbD48ZnVsbC10aXRsZT5Fdm9sdXRpb248
L2Z1bGwtdGl0bGU+PGFiYnItMT5Fdm9sdXRpb248L2FiYnItMT48L2FsdC1wZXJpb2RpY2FsPjxw
YWdlcz4xNjAtMTc3PC9wYWdlcz48dm9sdW1lPjM2PC92b2x1bWU+PGRhdGVzPjx5ZWFyPjE5ODI8
L3llYXI+PC9kYXRlcz48bGFiZWw+MTYzMDwvbGFiZWw+PHVybHM+PC91cmxzPjwvcmVjb3JkPjwv
Q2l0ZT48Q2l0ZT48QXV0aG9yPkxhbmdlcmhhbnM8L0F1dGhvcj48WWVhcj4yMDEwPC9ZZWFyPjxS
ZWNOdW0+MTkxMTwvUmVjTnVtPjxyZWNvcmQ+PHJlYy1udW1iZXI+MTkxMTwvcmVjLW51bWJlcj48
Zm9yZWlnbi1rZXlzPjxrZXkgYXBwPSJFTiIgZGItaWQ9Ijl4ZWQ5ejllN3R6NTJvZWE5ZGM1d2R6
ZDAyOXdkZnMydnJ3eiIgdGltZXN0YW1wPSIxNDY0MzcxNDg5Ij4xOTExPC9rZXk+PC9mb3JlaWdu
LWtleXM+PHJlZi10eXBlIG5hbWU9IkpvdXJuYWwgQXJ0aWNsZSI+MTc8L3JlZi10eXBlPjxjb250
cmlidXRvcnM+PGF1dGhvcnM+PGF1dGhvcj5MYW5nZXJoYW5zLCBSLkIuPC9hdXRob3I+PC9hdXRo
b3JzPjwvY29udHJpYnV0b3JzPjx0aXRsZXM+PHRpdGxlPlByZWRpY3RpbmcgZXZvbHV0aW9uIHdp
dGggZ2VuZXJhbGl6ZWQgbW9kZWxzIG9mIGRpdmVyZ2VudCBzZWxlY3Rpb246IGEgY2FzZSBzdHVk
eSB3aXRoIHBvZWNpbGlpZCBmaXNoPC90aXRsZT48c2Vjb25kYXJ5LXRpdGxlPkludGVncmF0aXZl
IGFuZCBDb21wYXJhdGl2ZSBCaW9sb2d5PC9zZWNvbmRhcnktdGl0bGU+PGFsdC10aXRsZT5JbnRl
Z3IuIENvbXAuIEJpb2wuPC9hbHQtdGl0bGU+PC90aXRsZXM+PHBlcmlvZGljYWw+PGZ1bGwtdGl0
bGU+SW50ZWdyYXRpdmUgYW5kIENvbXBhcmF0aXZlIEJpb2xvZ3k8L2Z1bGwtdGl0bGU+PGFiYnIt
MT5JbnRlZ3IuIENvbXAuIEJpb2wuPC9hYmJyLTE+PC9wZXJpb2RpY2FsPjxhbHQtcGVyaW9kaWNh
bD48ZnVsbC10aXRsZT5JbnRlZ3JhdGl2ZSBhbmQgQ29tcGFyYXRpdmUgQmlvbG9neTwvZnVsbC10
aXRsZT48YWJici0xPkludGVnci4gQ29tcC4gQmlvbC48L2FiYnItMT48L2FsdC1wZXJpb2RpY2Fs
PjxwYWdlcz4xMTY3LTExODQ8L3BhZ2VzPjx2b2x1bWU+NTA8L3ZvbHVtZT48ZGF0ZXM+PHllYXI+
MjAxMDwveWVhcj48L2RhdGVzPjx1cmxzPjwvdXJscz48L3JlY29yZD48L0NpdGU+PC9FbmROb3Rl
PgB=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sidR="006E3DFB" w:rsidRPr="00085093">
        <w:rPr>
          <w:rFonts w:ascii="Arial" w:hAnsi="Arial" w:cs="Arial"/>
          <w:sz w:val="22"/>
          <w:szCs w:val="22"/>
        </w:rPr>
      </w:r>
      <w:r w:rsidR="006E3DFB" w:rsidRPr="00085093">
        <w:rPr>
          <w:rFonts w:ascii="Arial" w:hAnsi="Arial" w:cs="Arial"/>
          <w:sz w:val="22"/>
          <w:szCs w:val="22"/>
        </w:rPr>
        <w:fldChar w:fldCharType="separate"/>
      </w:r>
      <w:r w:rsidR="006E3DFB">
        <w:rPr>
          <w:rFonts w:ascii="Arial" w:hAnsi="Arial" w:cs="Arial"/>
          <w:noProof/>
          <w:sz w:val="22"/>
          <w:szCs w:val="22"/>
        </w:rPr>
        <w:t>[1, 2]</w:t>
      </w:r>
      <w:r w:rsidR="006E3DFB" w:rsidRPr="00085093">
        <w:rPr>
          <w:rFonts w:ascii="Arial" w:hAnsi="Arial" w:cs="Arial"/>
          <w:sz w:val="22"/>
          <w:szCs w:val="22"/>
        </w:rPr>
        <w:fldChar w:fldCharType="end"/>
      </w:r>
      <w:r w:rsidR="006E3DFB" w:rsidRPr="00085093">
        <w:rPr>
          <w:rFonts w:ascii="Arial" w:hAnsi="Arial" w:cs="Arial"/>
          <w:sz w:val="22"/>
          <w:szCs w:val="22"/>
        </w:rPr>
        <w:t xml:space="preserve">, genetics </w:t>
      </w:r>
      <w:r w:rsidR="006E3DFB" w:rsidRPr="00085093">
        <w:rPr>
          <w:rFonts w:ascii="Arial" w:hAnsi="Arial" w:cs="Arial"/>
          <w:sz w:val="22"/>
          <w:szCs w:val="22"/>
        </w:rPr>
        <w:fldChar w:fldCharType="begin">
          <w:fldData xml:space="preserve">PEVuZE5vdGU+PENpdGU+PEF1dGhvcj5Sb2dlcnM8L0F1dGhvcj48WWVhcj4yMDEyPC9ZZWFyPjxS
ZWNOdW0+MTczODwvUmVjTnVtPjxEaXNwbGF5VGV4dD5bMywgNF08L0Rpc3BsYXlUZXh0PjxyZWNv
cmQ+PHJlYy1udW1iZXI+MTczODwvcmVjLW51bWJlcj48Zm9yZWlnbi1rZXlzPjxrZXkgYXBwPSJF
TiIgZGItaWQ9Ijl4ZWQ5ejllN3R6NTJvZWE5ZGM1d2R6ZDAyOXdkZnMydnJ3eiIgdGltZXN0YW1w
PSIxNDUwNjQ0MTQzIj4xNzM4PC9rZXk+PC9mb3JlaWduLWtleXM+PHJlZi10eXBlIG5hbWU9Ikpv
dXJuYWwgQXJ0aWNsZSI+MTc8L3JlZi10eXBlPjxjb250cmlidXRvcnM+PGF1dGhvcnM+PGF1dGhv
cj5Sb2dlcnMsIFMuTS48L2F1dGhvcj48YXV0aG9yPlRhbWtlZSwgUC48L2F1dGhvcj48YXV0aG9y
PlN1bW1lcnMsIEIuPC9hdXRob3I+PGF1dGhvcj5CYWxhYmFoYWRyYSwgUy48L2F1dGhvcj48YXV0
aG9yPk1hcmtzLCBNLjwvYXV0aG9yPjxhdXRob3I+S2luZ3NsZXksIEQuTS48L2F1dGhvcj48YXV0
aG9yPlNjaGx1dGVyLCBELjwvYXV0aG9yPjwvYXV0aG9ycz48L2NvbnRyaWJ1dG9ycz48dGl0bGVz
Pjx0aXRsZT5HZW5ldGljIHNpZ25hdHVyZSBvZiBhZGFwdGl2ZSBwZWFrIHNoaWZ0IGluIHRocmVl
c3BpbmUgc3RpY2tsZWJhY2s8L3RpdGxlPjxzZWNvbmRhcnktdGl0bGU+RXZvbHV0aW9uPC9zZWNv
bmRhcnktdGl0bGU+PGFsdC10aXRsZT5Fdm9sdXRpb248L2FsdC10aXRsZT48L3RpdGxlcz48cGVy
aW9kaWNhbD48ZnVsbC10aXRsZT5Fdm9sdXRpb248L2Z1bGwtdGl0bGU+PGFiYnItMT5Fdm9sdXRp
b248L2FiYnItMT48L3BlcmlvZGljYWw+PGFsdC1wZXJpb2RpY2FsPjxmdWxsLXRpdGxlPkV2b2x1
dGlvbjwvZnVsbC10aXRsZT48YWJici0xPkV2b2x1dGlvbjwvYWJici0xPjwvYWx0LXBlcmlvZGlj
YWw+PHBhZ2VzPjI0MzktMjQ1MDwvcGFnZXM+PHZvbHVtZT42Njwvdm9sdW1lPjxkYXRlcz48eWVh
cj4yMDEyPC95ZWFyPjwvZGF0ZXM+PHVybHM+PC91cmxzPjwvcmVjb3JkPjwvQ2l0ZT48Q2l0ZT48
QXV0aG9yPk1hbGluc2t5PC9BdXRob3I+PFllYXI+MjAxNTwvWWVhcj48UmVjTnVtPjE5MTI8L1Jl
Y051bT48cmVjb3JkPjxyZWMtbnVtYmVyPjE5MTI8L3JlYy1udW1iZXI+PGZvcmVpZ24ta2V5cz48
a2V5IGFwcD0iRU4iIGRiLWlkPSI5eGVkOXo5ZTd0ejUyb2VhOWRjNXdkemQwMjl3ZGZzMnZyd3oi
IHRpbWVzdGFtcD0iMTQ2NDM3MTgwOSI+MTkxMjwva2V5PjwvZm9yZWlnbi1rZXlzPjxyZWYtdHlw
ZSBuYW1lPSJKb3VybmFsIEFydGljbGUiPjE3PC9yZWYtdHlwZT48Y29udHJpYnV0b3JzPjxhdXRo
b3JzPjxhdXRob3I+TWFsaW5za3ksIE0uPC9hdXRob3I+PGF1dGhvcj5DaGFsbGlzLCBSLkouPC9h
dXRob3I+PGF1dGhvcj5UeWVycywgQS5NLjwvYXV0aG9yPjxhdXRob3I+U2NoaWZmZWxzLCBTLjwv
YXV0aG9yPjxhdXRob3I+VGVyYWksIFkuPC9hdXRob3I+PGF1dGhvcj5OZ2F0dW5nYSwgQi5QLjwv
YXV0aG9yPjxhdXRob3I+TWlza2EsIEUuQS48L2F1dGhvcj48YXV0aG9yPkR1cmJpbiwgUi48L2F1
dGhvcj48YXV0aG9yPkdlbm5lciwgTS5KLjwvYXV0aG9yPjxhdXRob3I+VHVybmVyLCBHLkYuPC9h
dXRob3I+PC9hdXRob3JzPjwvY29udHJpYnV0b3JzPjx0aXRsZXM+PHRpdGxlPkdlbm9taWMgaXNs
YW5kcyBvZiBzcGVjaWF0aW9uIHNlcGFyYWF0ZSBjaWNobGlkIGVjb21vcnBocyBpbiBhbiBFYXN0
IEFmcmljYW4gY3JhdGVyIGxha2U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E0OTMtMTQ5ODwvcGFnZXM+PHZvbHVtZT4zNTA8L3ZvbHVtZT48ZGF0ZXM+PHllYXI+MjAxNTwv
eWVhcj48L2RhdGVzPjx1cmxzPjwvdXJscz48L3JlY29yZD48L0NpdGU+PC9FbmROb3RlPn==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Sb2dlcnM8L0F1dGhvcj48WWVhcj4yMDEyPC9ZZWFyPjxS
ZWNOdW0+MTczODwvUmVjTnVtPjxEaXNwbGF5VGV4dD5bMywgNF08L0Rpc3BsYXlUZXh0PjxyZWNv
cmQ+PHJlYy1udW1iZXI+MTczODwvcmVjLW51bWJlcj48Zm9yZWlnbi1rZXlzPjxrZXkgYXBwPSJF
TiIgZGItaWQ9Ijl4ZWQ5ejllN3R6NTJvZWE5ZGM1d2R6ZDAyOXdkZnMydnJ3eiIgdGltZXN0YW1w
PSIxNDUwNjQ0MTQzIj4xNzM4PC9rZXk+PC9mb3JlaWduLWtleXM+PHJlZi10eXBlIG5hbWU9Ikpv
dXJuYWwgQXJ0aWNsZSI+MTc8L3JlZi10eXBlPjxjb250cmlidXRvcnM+PGF1dGhvcnM+PGF1dGhv
cj5Sb2dlcnMsIFMuTS48L2F1dGhvcj48YXV0aG9yPlRhbWtlZSwgUC48L2F1dGhvcj48YXV0aG9y
PlN1bW1lcnMsIEIuPC9hdXRob3I+PGF1dGhvcj5CYWxhYmFoYWRyYSwgUy48L2F1dGhvcj48YXV0
aG9yPk1hcmtzLCBNLjwvYXV0aG9yPjxhdXRob3I+S2luZ3NsZXksIEQuTS48L2F1dGhvcj48YXV0
aG9yPlNjaGx1dGVyLCBELjwvYXV0aG9yPjwvYXV0aG9ycz48L2NvbnRyaWJ1dG9ycz48dGl0bGVz
Pjx0aXRsZT5HZW5ldGljIHNpZ25hdHVyZSBvZiBhZGFwdGl2ZSBwZWFrIHNoaWZ0IGluIHRocmVl
c3BpbmUgc3RpY2tsZWJhY2s8L3RpdGxlPjxzZWNvbmRhcnktdGl0bGU+RXZvbHV0aW9uPC9zZWNv
bmRhcnktdGl0bGU+PGFsdC10aXRsZT5Fdm9sdXRpb248L2FsdC10aXRsZT48L3RpdGxlcz48cGVy
aW9kaWNhbD48ZnVsbC10aXRsZT5Fdm9sdXRpb248L2Z1bGwtdGl0bGU+PGFiYnItMT5Fdm9sdXRp
b248L2FiYnItMT48L3BlcmlvZGljYWw+PGFsdC1wZXJpb2RpY2FsPjxmdWxsLXRpdGxlPkV2b2x1
dGlvbjwvZnVsbC10aXRsZT48YWJici0xPkV2b2x1dGlvbjwvYWJici0xPjwvYWx0LXBlcmlvZGlj
YWw+PHBhZ2VzPjI0MzktMjQ1MDwvcGFnZXM+PHZvbHVtZT42Njwvdm9sdW1lPjxkYXRlcz48eWVh
cj4yMDEyPC95ZWFyPjwvZGF0ZXM+PHVybHM+PC91cmxzPjwvcmVjb3JkPjwvQ2l0ZT48Q2l0ZT48
QXV0aG9yPk1hbGluc2t5PC9BdXRob3I+PFllYXI+MjAxNTwvWWVhcj48UmVjTnVtPjE5MTI8L1Jl
Y051bT48cmVjb3JkPjxyZWMtbnVtYmVyPjE5MTI8L3JlYy1udW1iZXI+PGZvcmVpZ24ta2V5cz48
a2V5IGFwcD0iRU4iIGRiLWlkPSI5eGVkOXo5ZTd0ejUyb2VhOWRjNXdkemQwMjl3ZGZzMnZyd3oi
IHRpbWVzdGFtcD0iMTQ2NDM3MTgwOSI+MTkxMjwva2V5PjwvZm9yZWlnbi1rZXlzPjxyZWYtdHlw
ZSBuYW1lPSJKb3VybmFsIEFydGljbGUiPjE3PC9yZWYtdHlwZT48Y29udHJpYnV0b3JzPjxhdXRo
b3JzPjxhdXRob3I+TWFsaW5za3ksIE0uPC9hdXRob3I+PGF1dGhvcj5DaGFsbGlzLCBSLkouPC9h
dXRob3I+PGF1dGhvcj5UeWVycywgQS5NLjwvYXV0aG9yPjxhdXRob3I+U2NoaWZmZWxzLCBTLjwv
YXV0aG9yPjxhdXRob3I+VGVyYWksIFkuPC9hdXRob3I+PGF1dGhvcj5OZ2F0dW5nYSwgQi5QLjwv
YXV0aG9yPjxhdXRob3I+TWlza2EsIEUuQS48L2F1dGhvcj48YXV0aG9yPkR1cmJpbiwgUi48L2F1
dGhvcj48YXV0aG9yPkdlbm5lciwgTS5KLjwvYXV0aG9yPjxhdXRob3I+VHVybmVyLCBHLkYuPC9h
dXRob3I+PC9hdXRob3JzPjwvY29udHJpYnV0b3JzPjx0aXRsZXM+PHRpdGxlPkdlbm9taWMgaXNs
YW5kcyBvZiBzcGVjaWF0aW9uIHNlcGFyYWF0ZSBjaWNobGlkIGVjb21vcnBocyBpbiBhbiBFYXN0
IEFmcmljYW4gY3JhdGVyIGxha2U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E0OTMtMTQ5ODwvcGFnZXM+PHZvbHVtZT4zNTA8L3ZvbHVtZT48ZGF0ZXM+PHllYXI+MjAxNTwv
eWVhcj48L2RhdGVzPjx1cmxzPjwvdXJscz48L3JlY29yZD48L0NpdGU+PC9FbmROb3RlPn==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sidR="006E3DFB" w:rsidRPr="00085093">
        <w:rPr>
          <w:rFonts w:ascii="Arial" w:hAnsi="Arial" w:cs="Arial"/>
          <w:sz w:val="22"/>
          <w:szCs w:val="22"/>
        </w:rPr>
      </w:r>
      <w:r w:rsidR="006E3DFB" w:rsidRPr="00085093">
        <w:rPr>
          <w:rFonts w:ascii="Arial" w:hAnsi="Arial" w:cs="Arial"/>
          <w:sz w:val="22"/>
          <w:szCs w:val="22"/>
        </w:rPr>
        <w:fldChar w:fldCharType="separate"/>
      </w:r>
      <w:r w:rsidR="006E3DFB">
        <w:rPr>
          <w:rFonts w:ascii="Arial" w:hAnsi="Arial" w:cs="Arial"/>
          <w:noProof/>
          <w:sz w:val="22"/>
          <w:szCs w:val="22"/>
        </w:rPr>
        <w:t>[3, 4]</w:t>
      </w:r>
      <w:r w:rsidR="006E3DFB" w:rsidRPr="00085093">
        <w:rPr>
          <w:rFonts w:ascii="Arial" w:hAnsi="Arial" w:cs="Arial"/>
          <w:sz w:val="22"/>
          <w:szCs w:val="22"/>
        </w:rPr>
        <w:fldChar w:fldCharType="end"/>
      </w:r>
      <w:r w:rsidR="006E3DFB" w:rsidRPr="00085093">
        <w:rPr>
          <w:rFonts w:ascii="Arial" w:hAnsi="Arial" w:cs="Arial"/>
          <w:sz w:val="22"/>
          <w:szCs w:val="22"/>
        </w:rPr>
        <w:t xml:space="preserve">, biomechanics </w:t>
      </w:r>
      <w:r w:rsidR="006E3DFB" w:rsidRPr="00085093">
        <w:rPr>
          <w:rFonts w:ascii="Arial" w:hAnsi="Arial" w:cs="Arial"/>
          <w:sz w:val="22"/>
          <w:szCs w:val="22"/>
        </w:rPr>
        <w:fldChar w:fldCharType="begin">
          <w:fldData xml:space="preserve">PEVuZE5vdGU+PENpdGU+PEF1dGhvcj5TdGFuZGVuPC9BdXRob3I+PFllYXI+MjAwNTwvWWVhcj48
UmVjTnVtPjUxNjwvUmVjTnVtPjxEaXNwbGF5VGV4dD5bNSwgNl08L0Rpc3BsYXlUZXh0PjxyZWNv
cmQ+PHJlYy1udW1iZXI+NTE2PC9yZWMtbnVtYmVyPjxmb3JlaWduLWtleXM+PGtleSBhcHA9IkVO
IiBkYi1pZD0iOXhlZDl6OWU3dHo1Mm9lYTlkYzV3ZHpkMDI5d2RmczJ2cnd6IiB0aW1lc3RhbXA9
IjAiPjUxNjwva2V5PjwvZm9yZWlnbi1rZXlzPjxyZWYtdHlwZSBuYW1lPSJKb3VybmFsIEFydGlj
bGUiPjE3PC9yZWYtdHlwZT48Y29udHJpYnV0b3JzPjxhdXRob3JzPjxhdXRob3I+U3RhbmRlbiwg
RS5NLjwvYXV0aG9yPjxhdXRob3I+TGF1ZGVyLCBHLlYuPC9hdXRob3I+PC9hdXRob3JzPjwvY29u
dHJpYnV0b3JzPjx0aXRsZXM+PHRpdGxlPjxzdHlsZSBmYWNlPSJub3JtYWwiIGZvbnQ9ImRlZmF1
bHQiIHNpemU9IjEwMCUiPkRvcnNhbCBhbmQgYW5hbCBmaW4gZnVuY3Rpb24gaW4gYmx1ZWdpbGwg
c3VuZmlzaCA8L3N0eWxlPjxzdHlsZSBmYWNlPSJpdGFsaWMiIGZvbnQ9ImRlZmF1bHQiIHNpemU9
IjEwMCUiPkxlcG9taXMgbWFjcm9jaGlydXM8L3N0eWxlPjxzdHlsZSBmYWNlPSJub3JtYWwiIGZv
bnQ9ImRlZmF1bHQiIHNpemU9IjEwMCUiPjogdGhyZWUtZGltZW5zaW9uYWwga2luZW1hdGljcyBk
dXJpbmcgcHJvcHVsc2lvbiBhbmQgbWFuZXV2ZXJpbmc8L3N0eWxlPjwvdGl0bGU+PHNlY29uZGFy
eS10aXRsZT5UaGUgSm91cm5hbCBvZiBFeHBlcmltZW50YWwgQmlvbG9neTwvc2Vjb25kYXJ5LXRp
dGxlPjxhbHQtdGl0bGU+Si4gRXhwLiBCaW9sLjwvYWx0LXRpdGxlPjwvdGl0bGVzPjxhbHQtcGVy
aW9kaWNhbD48ZnVsbC10aXRsZT5KRUI8L2Z1bGwtdGl0bGU+PGFiYnItMT5KLiBFeHAuIEJpb2wu
PC9hYmJyLTE+PC9hbHQtcGVyaW9kaWNhbD48cGFnZXM+Mjc1My0yNzYzPC9wYWdlcz48dm9sdW1l
PjIwODwvdm9sdW1lPjxrZXl3b3Jkcz48a2V5d29yZD5zd2ltbWluZywgbWFuZXV2ZXJpbmcsIGxv
Y29tb3Rpb24sIGRvcnNhbCBmaW4sIGFuYWwgZmluLCBraW5lbWF0aWNzLCBzdGFiaWxpdHksIGJs
dWVnaWxsIHN1bmZpc2gsIGxlcG9taXM8L2tleXdvcmQ+PC9rZXl3b3Jkcz48ZGF0ZXM+PHllYXI+
MjAwNTwveWVhcj48L2RhdGVzPjxsYWJlbD41MTY8L2xhYmVsPjx1cmxzPjwvdXJscz48L3JlY29y
ZD48L0NpdGU+PENpdGU+PEF1dGhvcj5NY0dlZTwvQXV0aG9yPjxZZWFyPjIwMTM8L1llYXI+PFJl
Y051bT4xOTEzPC9SZWNOdW0+PHJlY29yZD48cmVjLW51bWJlcj4xOTEzPC9yZWMtbnVtYmVyPjxm
b3JlaWduLWtleXM+PGtleSBhcHA9IkVOIiBkYi1pZD0iOXhlZDl6OWU3dHo1Mm9lYTlkYzV3ZHpk
MDI5d2RmczJ2cnd6IiB0aW1lc3RhbXA9IjE0NjQzNzIwMTciPjE5MTM8L2tleT48L2ZvcmVpZ24t
a2V5cz48cmVmLXR5cGUgbmFtZT0iSm91cm5hbCBBcnRpY2xlIj4xNzwvcmVmLXR5cGU+PGNvbnRy
aWJ1dG9ycz48YXV0aG9ycz48YXV0aG9yPk1jR2VlLCBNLkQuPC9hdXRob3I+PGF1dGhvcj5TY2hs
dXRlciwgRC48L2F1dGhvcj48YXV0aG9yPldhaW53cmlnaHQsIFAuQy48L2F1dGhvcj48L2F1dGhv
cnM+PC9jb250cmlidXRvcnM+PHRpdGxlcz48dGl0bGU+RnVuY3Rpb25hbCBiYXNpcyBvZiBlY29s
b2dpY2FsIGRpdmVyZ2VuY2UgaW4gc3ltcGF0cmljIHN0aWNrbGViYWNrPC90aXRsZT48c2Vjb25k
YXJ5LXRpdGxlPkJNQyBFdm9sdXRpb25hcnkgQmlvbG9neTwvc2Vjb25kYXJ5LXRpdGxlPjxhbHQt
dGl0bGU+Qk1DIEV2b2wuIEJpb2wuPC9hbHQtdGl0bGU+PC90aXRsZXM+PHBlcmlvZGljYWw+PGZ1
bGwtdGl0bGU+Qk1DIEV2b2x1dGlvbmFyeSBCaW9sb2d5PC9mdWxsLXRpdGxlPjxhYmJyLTE+Qk1D
IEV2b2wuIEJpb2wuPC9hYmJyLTE+PC9wZXJpb2RpY2FsPjxhbHQtcGVyaW9kaWNhbD48ZnVsbC10
aXRsZT5CTUMgRXZvbHV0aW9uYXJ5IEJpb2xvZ3k8L2Z1bGwtdGl0bGU+PGFiYnItMT5CTUMgRXZv
bC4gQmlvbC48L2FiYnItMT48L2FsdC1wZXJpb2RpY2FsPjxwYWdlcz4yNzc8L3BhZ2VzPjx2b2x1
bWU+MTM8L3ZvbHVtZT48ZGF0ZXM+PHllYXI+MjAxMzwveWVhcj48L2RhdGVzPjx1cmxzPjwvdXJs
cz48L3JlY29yZD48L0NpdGU+PC9FbmROb3RlPgB=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TdGFuZGVuPC9BdXRob3I+PFllYXI+MjAwNTwvWWVhcj48
UmVjTnVtPjUxNjwvUmVjTnVtPjxEaXNwbGF5VGV4dD5bNSwgNl08L0Rpc3BsYXlUZXh0PjxyZWNv
cmQ+PHJlYy1udW1iZXI+NTE2PC9yZWMtbnVtYmVyPjxmb3JlaWduLWtleXM+PGtleSBhcHA9IkVO
IiBkYi1pZD0iOXhlZDl6OWU3dHo1Mm9lYTlkYzV3ZHpkMDI5d2RmczJ2cnd6IiB0aW1lc3RhbXA9
IjAiPjUxNjwva2V5PjwvZm9yZWlnbi1rZXlzPjxyZWYtdHlwZSBuYW1lPSJKb3VybmFsIEFydGlj
bGUiPjE3PC9yZWYtdHlwZT48Y29udHJpYnV0b3JzPjxhdXRob3JzPjxhdXRob3I+U3RhbmRlbiwg
RS5NLjwvYXV0aG9yPjxhdXRob3I+TGF1ZGVyLCBHLlYuPC9hdXRob3I+PC9hdXRob3JzPjwvY29u
dHJpYnV0b3JzPjx0aXRsZXM+PHRpdGxlPjxzdHlsZSBmYWNlPSJub3JtYWwiIGZvbnQ9ImRlZmF1
bHQiIHNpemU9IjEwMCUiPkRvcnNhbCBhbmQgYW5hbCBmaW4gZnVuY3Rpb24gaW4gYmx1ZWdpbGwg
c3VuZmlzaCA8L3N0eWxlPjxzdHlsZSBmYWNlPSJpdGFsaWMiIGZvbnQ9ImRlZmF1bHQiIHNpemU9
IjEwMCUiPkxlcG9taXMgbWFjcm9jaGlydXM8L3N0eWxlPjxzdHlsZSBmYWNlPSJub3JtYWwiIGZv
bnQ9ImRlZmF1bHQiIHNpemU9IjEwMCUiPjogdGhyZWUtZGltZW5zaW9uYWwga2luZW1hdGljcyBk
dXJpbmcgcHJvcHVsc2lvbiBhbmQgbWFuZXV2ZXJpbmc8L3N0eWxlPjwvdGl0bGU+PHNlY29uZGFy
eS10aXRsZT5UaGUgSm91cm5hbCBvZiBFeHBlcmltZW50YWwgQmlvbG9neTwvc2Vjb25kYXJ5LXRp
dGxlPjxhbHQtdGl0bGU+Si4gRXhwLiBCaW9sLjwvYWx0LXRpdGxlPjwvdGl0bGVzPjxhbHQtcGVy
aW9kaWNhbD48ZnVsbC10aXRsZT5KRUI8L2Z1bGwtdGl0bGU+PGFiYnItMT5KLiBFeHAuIEJpb2wu
PC9hYmJyLTE+PC9hbHQtcGVyaW9kaWNhbD48cGFnZXM+Mjc1My0yNzYzPC9wYWdlcz48dm9sdW1l
PjIwODwvdm9sdW1lPjxrZXl3b3Jkcz48a2V5d29yZD5zd2ltbWluZywgbWFuZXV2ZXJpbmcsIGxv
Y29tb3Rpb24sIGRvcnNhbCBmaW4sIGFuYWwgZmluLCBraW5lbWF0aWNzLCBzdGFiaWxpdHksIGJs
dWVnaWxsIHN1bmZpc2gsIGxlcG9taXM8L2tleXdvcmQ+PC9rZXl3b3Jkcz48ZGF0ZXM+PHllYXI+
MjAwNTwveWVhcj48L2RhdGVzPjxsYWJlbD41MTY8L2xhYmVsPjx1cmxzPjwvdXJscz48L3JlY29y
ZD48L0NpdGU+PENpdGU+PEF1dGhvcj5NY0dlZTwvQXV0aG9yPjxZZWFyPjIwMTM8L1llYXI+PFJl
Y051bT4xOTEzPC9SZWNOdW0+PHJlY29yZD48cmVjLW51bWJlcj4xOTEzPC9yZWMtbnVtYmVyPjxm
b3JlaWduLWtleXM+PGtleSBhcHA9IkVOIiBkYi1pZD0iOXhlZDl6OWU3dHo1Mm9lYTlkYzV3ZHpk
MDI5d2RmczJ2cnd6IiB0aW1lc3RhbXA9IjE0NjQzNzIwMTciPjE5MTM8L2tleT48L2ZvcmVpZ24t
a2V5cz48cmVmLXR5cGUgbmFtZT0iSm91cm5hbCBBcnRpY2xlIj4xNzwvcmVmLXR5cGU+PGNvbnRy
aWJ1dG9ycz48YXV0aG9ycz48YXV0aG9yPk1jR2VlLCBNLkQuPC9hdXRob3I+PGF1dGhvcj5TY2hs
dXRlciwgRC48L2F1dGhvcj48YXV0aG9yPldhaW53cmlnaHQsIFAuQy48L2F1dGhvcj48L2F1dGhv
cnM+PC9jb250cmlidXRvcnM+PHRpdGxlcz48dGl0bGU+RnVuY3Rpb25hbCBiYXNpcyBvZiBlY29s
b2dpY2FsIGRpdmVyZ2VuY2UgaW4gc3ltcGF0cmljIHN0aWNrbGViYWNrPC90aXRsZT48c2Vjb25k
YXJ5LXRpdGxlPkJNQyBFdm9sdXRpb25hcnkgQmlvbG9neTwvc2Vjb25kYXJ5LXRpdGxlPjxhbHQt
dGl0bGU+Qk1DIEV2b2wuIEJpb2wuPC9hbHQtdGl0bGU+PC90aXRsZXM+PHBlcmlvZGljYWw+PGZ1
bGwtdGl0bGU+Qk1DIEV2b2x1dGlvbmFyeSBCaW9sb2d5PC9mdWxsLXRpdGxlPjxhYmJyLTE+Qk1D
IEV2b2wuIEJpb2wuPC9hYmJyLTE+PC9wZXJpb2RpY2FsPjxhbHQtcGVyaW9kaWNhbD48ZnVsbC10
aXRsZT5CTUMgRXZvbHV0aW9uYXJ5IEJpb2xvZ3k8L2Z1bGwtdGl0bGU+PGFiYnItMT5CTUMgRXZv
bC4gQmlvbC48L2FiYnItMT48L2FsdC1wZXJpb2RpY2FsPjxwYWdlcz4yNzc8L3BhZ2VzPjx2b2x1
bWU+MTM8L3ZvbHVtZT48ZGF0ZXM+PHllYXI+MjAxMzwveWVhcj48L2RhdGVzPjx1cmxzPjwvdXJs
cz48L3JlY29yZD48L0NpdGU+PC9FbmROb3RlPgB=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sidR="006E3DFB" w:rsidRPr="00085093">
        <w:rPr>
          <w:rFonts w:ascii="Arial" w:hAnsi="Arial" w:cs="Arial"/>
          <w:sz w:val="22"/>
          <w:szCs w:val="22"/>
        </w:rPr>
      </w:r>
      <w:r w:rsidR="006E3DFB" w:rsidRPr="00085093">
        <w:rPr>
          <w:rFonts w:ascii="Arial" w:hAnsi="Arial" w:cs="Arial"/>
          <w:sz w:val="22"/>
          <w:szCs w:val="22"/>
        </w:rPr>
        <w:fldChar w:fldCharType="separate"/>
      </w:r>
      <w:r w:rsidR="006E3DFB">
        <w:rPr>
          <w:rFonts w:ascii="Arial" w:hAnsi="Arial" w:cs="Arial"/>
          <w:noProof/>
          <w:sz w:val="22"/>
          <w:szCs w:val="22"/>
        </w:rPr>
        <w:t>[5, 6]</w:t>
      </w:r>
      <w:r w:rsidR="006E3DFB" w:rsidRPr="00085093">
        <w:rPr>
          <w:rFonts w:ascii="Arial" w:hAnsi="Arial" w:cs="Arial"/>
          <w:sz w:val="22"/>
          <w:szCs w:val="22"/>
        </w:rPr>
        <w:fldChar w:fldCharType="end"/>
      </w:r>
      <w:r w:rsidR="006E3DFB" w:rsidRPr="00085093">
        <w:rPr>
          <w:rFonts w:ascii="Arial" w:hAnsi="Arial" w:cs="Arial"/>
          <w:sz w:val="22"/>
          <w:szCs w:val="22"/>
        </w:rPr>
        <w:t xml:space="preserve">, hydrodynamics </w:t>
      </w:r>
      <w:r w:rsidR="006E3DFB" w:rsidRPr="00085093">
        <w:rPr>
          <w:rFonts w:ascii="Arial" w:hAnsi="Arial" w:cs="Arial"/>
          <w:sz w:val="22"/>
          <w:szCs w:val="22"/>
        </w:rPr>
        <w:fldChar w:fldCharType="begin">
          <w:fldData xml:space="preserve">PEVuZE5vdGU+PENpdGU+PEF1dGhvcj5EcnVja2VyPC9BdXRob3I+PFllYXI+MjAwMTwvWWVhcj48
UmVjTnVtPjE4NjwvUmVjTnVtPjxEaXNwbGF5VGV4dD5bNywgOF08L0Rpc3BsYXlUZXh0PjxyZWNv
cmQ+PHJlYy1udW1iZXI+MTg2PC9yZWMtbnVtYmVyPjxmb3JlaWduLWtleXM+PGtleSBhcHA9IkVO
IiBkYi1pZD0iOXhlZDl6OWU3dHo1Mm9lYTlkYzV3ZHpkMDI5d2RmczJ2cnd6IiB0aW1lc3RhbXA9
IjAiPjE4Njwva2V5PjwvZm9yZWlnbi1rZXlzPjxyZWYtdHlwZSBuYW1lPSJKb3VybmFsIEFydGlj
bGUiPjE3PC9yZWYtdHlwZT48Y29udHJpYnV0b3JzPjxhdXRob3JzPjxhdXRob3I+RHJ1Y2tlciwg
RS5HLjwvYXV0aG9yPjxhdXRob3I+TGF1ZGVyLCBHLlYuPC9hdXRob3I+PC9hdXRob3JzPjwvY29u
dHJpYnV0b3JzPjx0aXRsZXM+PHRpdGxlPldha2UgZHluYW1pY3MgYW5kIGZsdWlkIGZvcmNlcyBv
ZiB0dXJuaW5nIG1hbmV1dmVycyBpbiBzdW5maXNoPC90aXRsZT48c2Vjb25kYXJ5LXRpdGxlPkpv
dXJuYWwgb2YgRXhwZXJpbWVudGFsIEJpb2xvZ3k8L3NlY29uZGFyeS10aXRsZT48YWx0LXRpdGxl
PkouIGV4cC4gQmlvbC48L2FsdC10aXRsZT48L3RpdGxlcz48YWx0LXBlcmlvZGljYWw+PGZ1bGwt
dGl0bGU+SkVCPC9mdWxsLXRpdGxlPjxhYmJyLTE+Si4gRXhwLiBCaW9sLjwvYWJici0xPjwvYWx0
LXBlcmlvZGljYWw+PHBhZ2VzPjQzMS00NDI8L3BhZ2VzPjx2b2x1bWU+MjA0PC92b2x1bWU+PGtl
eXdvcmRzPjxrZXl3b3JkPm1hbmV1dmVyLCBsb2NvbW90aW9uLCBmaXNoLCBEUElWLCBmbHVpZCBk
eW5hbWljcywgdHVybmluZzwva2V5d29yZD48L2tleXdvcmRzPjxkYXRlcz48eWVhcj4yMDAxPC95
ZWFyPjwvZGF0ZXM+PGxhYmVsPjE4NjwvbGFiZWw+PHVybHM+PC91cmxzPjwvcmVjb3JkPjwvQ2l0
ZT48Q2l0ZT48QXV0aG9yPk1jSGVucnk8L0F1dGhvcj48WWVhcj4yMDA2PC9ZZWFyPjxSZWNOdW0+
NjU3PC9SZWNOdW0+PHJlY29yZD48cmVjLW51bWJlcj42NTc8L3JlYy1udW1iZXI+PGZvcmVpZ24t
a2V5cz48a2V5IGFwcD0iRU4iIGRiLWlkPSI5eGVkOXo5ZTd0ejUyb2VhOWRjNXdkemQwMjl3ZGZz
MnZyd3oiIHRpbWVzdGFtcD0iMCI+NjU3PC9rZXk+PC9mb3JlaWduLWtleXM+PHJlZi10eXBlIG5h
bWU9IkpvdXJuYWwgQXJ0aWNsZSI+MTc8L3JlZi10eXBlPjxjb250cmlidXRvcnM+PGF1dGhvcnM+
PGF1dGhvcj5NY0hlbnJ5LCBNLkouPC9hdXRob3I+PGF1dGhvcj5MYXVkZXIsIEcuVi48L2F1dGhv
cj48L2F1dGhvcnM+PC9jb250cmlidXRvcnM+PHRpdGxlcz48dGl0bGU+PHN0eWxlIGZhY2U9Im5v
cm1hbCIgZm9udD0iZGVmYXVsdCIgc2l6ZT0iMTAwJSI+T250b2dlbnkgb2YgZm9ybSBhbmQgZnVu
Y3Rpb246IGxvY29tb3RvciBtb3JwaG9sb2d5IGFuZCBkcmFnIGluIHplYnJhZmlzaCAoPC9zdHls
ZT48c3R5bGUgZmFjZT0iaXRhbGljIiBmb250PSJkZWZhdWx0IiBzaXplPSIxMDAlIj5EYW5pbyBy
ZXJpbzwvc3R5bGU+PHN0eWxlIGZhY2U9Im5vcm1hbCIgZm9udD0iZGVmYXVsdCIgc2l6ZT0iMTAw
JSI+KTwvc3R5bGU+PC90aXRsZT48c2Vjb25kYXJ5LXRpdGxlPkpvdXJuYWwgb2YgTW9ycGhvbG9n
eTwvc2Vjb25kYXJ5LXRpdGxlPjxhbHQtdGl0bGU+Si4gTW9ycGhvbC48L2FsdC10aXRsZT48L3Rp
dGxlcz48cGVyaW9kaWNhbD48ZnVsbC10aXRsZT5Kb3VybmFsIG9mIE1vcnBob2xvZ3k8L2Z1bGwt
dGl0bGU+PGFiYnItMT5KLiBNb3JwaG9sLjwvYWJici0xPjwvcGVyaW9kaWNhbD48YWx0LXBlcmlv
ZGljYWw+PGZ1bGwtdGl0bGU+Sm91cm5hbCBvZiBNb3JwaG9sb2d5PC9mdWxsLXRpdGxlPjxhYmJy
LTE+Si4gTW9ycGhvbC48L2FiYnItMT48L2FsdC1wZXJpb2RpY2FsPjxrZXl3b3Jkcz48a2V5d29y
ZD5nbGlkaW5nLCBsb2NvbW90aW9uLCBzd2ltbWluZywgZmlzaCwgc2NhbGluZywgZHJhZywgemVi
cmFmaXNoLCBhbGxvbWV0cnksIGlzb21ldHJ5LCBmaW4sIHBlY3RvcmFsLCBhbmFsLCBkb3JzYWws
IGNhdWRhbCwgYnJha2luZywgY29hc3RpbmcsIG1vcnBob2xvZ3k8L2tleXdvcmQ+PC9rZXl3b3Jk
cz48ZGF0ZXM+PHllYXI+MjAwNjwveWVhcj48L2RhdGVzPjxsYWJlbD42NTQ8L2xhYmVsPjx1cmxz
PjwvdXJscz48L3JlY29yZD48L0NpdGU+PC9FbmROb3RlPgB=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EcnVja2VyPC9BdXRob3I+PFllYXI+MjAwMTwvWWVhcj48
UmVjTnVtPjE4NjwvUmVjTnVtPjxEaXNwbGF5VGV4dD5bNywgOF08L0Rpc3BsYXlUZXh0PjxyZWNv
cmQ+PHJlYy1udW1iZXI+MTg2PC9yZWMtbnVtYmVyPjxmb3JlaWduLWtleXM+PGtleSBhcHA9IkVO
IiBkYi1pZD0iOXhlZDl6OWU3dHo1Mm9lYTlkYzV3ZHpkMDI5d2RmczJ2cnd6IiB0aW1lc3RhbXA9
IjAiPjE4Njwva2V5PjwvZm9yZWlnbi1rZXlzPjxyZWYtdHlwZSBuYW1lPSJKb3VybmFsIEFydGlj
bGUiPjE3PC9yZWYtdHlwZT48Y29udHJpYnV0b3JzPjxhdXRob3JzPjxhdXRob3I+RHJ1Y2tlciwg
RS5HLjwvYXV0aG9yPjxhdXRob3I+TGF1ZGVyLCBHLlYuPC9hdXRob3I+PC9hdXRob3JzPjwvY29u
dHJpYnV0b3JzPjx0aXRsZXM+PHRpdGxlPldha2UgZHluYW1pY3MgYW5kIGZsdWlkIGZvcmNlcyBv
ZiB0dXJuaW5nIG1hbmV1dmVycyBpbiBzdW5maXNoPC90aXRsZT48c2Vjb25kYXJ5LXRpdGxlPkpv
dXJuYWwgb2YgRXhwZXJpbWVudGFsIEJpb2xvZ3k8L3NlY29uZGFyeS10aXRsZT48YWx0LXRpdGxl
PkouIGV4cC4gQmlvbC48L2FsdC10aXRsZT48L3RpdGxlcz48YWx0LXBlcmlvZGljYWw+PGZ1bGwt
dGl0bGU+SkVCPC9mdWxsLXRpdGxlPjxhYmJyLTE+Si4gRXhwLiBCaW9sLjwvYWJici0xPjwvYWx0
LXBlcmlvZGljYWw+PHBhZ2VzPjQzMS00NDI8L3BhZ2VzPjx2b2x1bWU+MjA0PC92b2x1bWU+PGtl
eXdvcmRzPjxrZXl3b3JkPm1hbmV1dmVyLCBsb2NvbW90aW9uLCBmaXNoLCBEUElWLCBmbHVpZCBk
eW5hbWljcywgdHVybmluZzwva2V5d29yZD48L2tleXdvcmRzPjxkYXRlcz48eWVhcj4yMDAxPC95
ZWFyPjwvZGF0ZXM+PGxhYmVsPjE4NjwvbGFiZWw+PHVybHM+PC91cmxzPjwvcmVjb3JkPjwvQ2l0
ZT48Q2l0ZT48QXV0aG9yPk1jSGVucnk8L0F1dGhvcj48WWVhcj4yMDA2PC9ZZWFyPjxSZWNOdW0+
NjU3PC9SZWNOdW0+PHJlY29yZD48cmVjLW51bWJlcj42NTc8L3JlYy1udW1iZXI+PGZvcmVpZ24t
a2V5cz48a2V5IGFwcD0iRU4iIGRiLWlkPSI5eGVkOXo5ZTd0ejUyb2VhOWRjNXdkemQwMjl3ZGZz
MnZyd3oiIHRpbWVzdGFtcD0iMCI+NjU3PC9rZXk+PC9mb3JlaWduLWtleXM+PHJlZi10eXBlIG5h
bWU9IkpvdXJuYWwgQXJ0aWNsZSI+MTc8L3JlZi10eXBlPjxjb250cmlidXRvcnM+PGF1dGhvcnM+
PGF1dGhvcj5NY0hlbnJ5LCBNLkouPC9hdXRob3I+PGF1dGhvcj5MYXVkZXIsIEcuVi48L2F1dGhv
cj48L2F1dGhvcnM+PC9jb250cmlidXRvcnM+PHRpdGxlcz48dGl0bGU+PHN0eWxlIGZhY2U9Im5v
cm1hbCIgZm9udD0iZGVmYXVsdCIgc2l6ZT0iMTAwJSI+T250b2dlbnkgb2YgZm9ybSBhbmQgZnVu
Y3Rpb246IGxvY29tb3RvciBtb3JwaG9sb2d5IGFuZCBkcmFnIGluIHplYnJhZmlzaCAoPC9zdHls
ZT48c3R5bGUgZmFjZT0iaXRhbGljIiBmb250PSJkZWZhdWx0IiBzaXplPSIxMDAlIj5EYW5pbyBy
ZXJpbzwvc3R5bGU+PHN0eWxlIGZhY2U9Im5vcm1hbCIgZm9udD0iZGVmYXVsdCIgc2l6ZT0iMTAw
JSI+KTwvc3R5bGU+PC90aXRsZT48c2Vjb25kYXJ5LXRpdGxlPkpvdXJuYWwgb2YgTW9ycGhvbG9n
eTwvc2Vjb25kYXJ5LXRpdGxlPjxhbHQtdGl0bGU+Si4gTW9ycGhvbC48L2FsdC10aXRsZT48L3Rp
dGxlcz48cGVyaW9kaWNhbD48ZnVsbC10aXRsZT5Kb3VybmFsIG9mIE1vcnBob2xvZ3k8L2Z1bGwt
dGl0bGU+PGFiYnItMT5KLiBNb3JwaG9sLjwvYWJici0xPjwvcGVyaW9kaWNhbD48YWx0LXBlcmlv
ZGljYWw+PGZ1bGwtdGl0bGU+Sm91cm5hbCBvZiBNb3JwaG9sb2d5PC9mdWxsLXRpdGxlPjxhYmJy
LTE+Si4gTW9ycGhvbC48L2FiYnItMT48L2FsdC1wZXJpb2RpY2FsPjxrZXl3b3Jkcz48a2V5d29y
ZD5nbGlkaW5nLCBsb2NvbW90aW9uLCBzd2ltbWluZywgZmlzaCwgc2NhbGluZywgZHJhZywgemVi
cmFmaXNoLCBhbGxvbWV0cnksIGlzb21ldHJ5LCBmaW4sIHBlY3RvcmFsLCBhbmFsLCBkb3JzYWws
IGNhdWRhbCwgYnJha2luZywgY29hc3RpbmcsIG1vcnBob2xvZ3k8L2tleXdvcmQ+PC9rZXl3b3Jk
cz48ZGF0ZXM+PHllYXI+MjAwNjwveWVhcj48L2RhdGVzPjxsYWJlbD42NTQ8L2xhYmVsPjx1cmxz
PjwvdXJscz48L3JlY29yZD48L0NpdGU+PC9FbmROb3RlPgB=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sidR="006E3DFB" w:rsidRPr="00085093">
        <w:rPr>
          <w:rFonts w:ascii="Arial" w:hAnsi="Arial" w:cs="Arial"/>
          <w:sz w:val="22"/>
          <w:szCs w:val="22"/>
        </w:rPr>
      </w:r>
      <w:r w:rsidR="006E3DFB" w:rsidRPr="00085093">
        <w:rPr>
          <w:rFonts w:ascii="Arial" w:hAnsi="Arial" w:cs="Arial"/>
          <w:sz w:val="22"/>
          <w:szCs w:val="22"/>
        </w:rPr>
        <w:fldChar w:fldCharType="separate"/>
      </w:r>
      <w:r w:rsidR="006E3DFB">
        <w:rPr>
          <w:rFonts w:ascii="Arial" w:hAnsi="Arial" w:cs="Arial"/>
          <w:noProof/>
          <w:sz w:val="22"/>
          <w:szCs w:val="22"/>
        </w:rPr>
        <w:t>[7, 8]</w:t>
      </w:r>
      <w:r w:rsidR="006E3DFB" w:rsidRPr="00085093">
        <w:rPr>
          <w:rFonts w:ascii="Arial" w:hAnsi="Arial" w:cs="Arial"/>
          <w:sz w:val="22"/>
          <w:szCs w:val="22"/>
        </w:rPr>
        <w:fldChar w:fldCharType="end"/>
      </w:r>
      <w:r w:rsidR="006E3DFB" w:rsidRPr="00085093">
        <w:rPr>
          <w:rFonts w:ascii="Arial" w:hAnsi="Arial" w:cs="Arial"/>
          <w:sz w:val="22"/>
          <w:szCs w:val="22"/>
        </w:rPr>
        <w:t xml:space="preserve">, functional morphology </w:t>
      </w:r>
      <w:r w:rsidR="006E3DFB" w:rsidRPr="00085093">
        <w:rPr>
          <w:rFonts w:ascii="Arial" w:hAnsi="Arial" w:cs="Arial"/>
          <w:sz w:val="22"/>
          <w:szCs w:val="22"/>
        </w:rPr>
        <w:fldChar w:fldCharType="begin">
          <w:fldData xml:space="preserve">PEVuZE5vdGU+PENpdGU+PEF1dGhvcj5DYXJyb2xsPC9BdXRob3I+PFllYXI+MjAwNDwvWWVhcj48
UmVjTnVtPjQ2MTwvUmVjTnVtPjxEaXNwbGF5VGV4dD5bOSwgMTBdPC9EaXNwbGF5VGV4dD48cmVj
b3JkPjxyZWMtbnVtYmVyPjQ2MTwvcmVjLW51bWJlcj48Zm9yZWlnbi1rZXlzPjxrZXkgYXBwPSJF
TiIgZGItaWQ9Ijl4ZWQ5ejllN3R6NTJvZWE5ZGM1d2R6ZDAyOXdkZnMydnJ3eiIgdGltZXN0YW1w
PSIwIj40NjE8L2tleT48L2ZvcmVpZ24ta2V5cz48cmVmLXR5cGUgbmFtZT0iSm91cm5hbCBBcnRp
Y2xlIj4xNzwvcmVmLXR5cGU+PGNvbnRyaWJ1dG9ycz48YXV0aG9ycz48YXV0aG9yPkNhcnJvbGws
IEEuTS48L2F1dGhvcj48YXV0aG9yPldhaW53cmlnaHQsIFAuQy48L2F1dGhvcj48YXV0aG9yPkh1
c2tleSwgUy5ILjwvYXV0aG9yPjxhdXRob3I+Q29sbGFyLCBELkMuPC9hdXRob3I+PGF1dGhvcj5U
dXJpbmdhbiwgUi5HLjwvYXV0aG9yPjwvYXV0aG9ycz48L2NvbnRyaWJ1dG9ycz48dGl0bGVzPjx0
aXRsZT5Nb3JwaG9sb2d5IHByZWRpY3RzIHN1Y3Rpb24gZmVlZGluZyBwZXJmb3JtYW5jZSBpbiBj
ZW50cmFyY2hpZCBmaXNoZXM8L3RpdGxlPjxzZWNvbmRhcnktdGl0bGU+VGhlIEpvdXJuYWwgb2Yg
RXhwZXJpbWVudGFsIEJpb2xvZ3k8L3NlY29uZGFyeS10aXRsZT48YWx0LXRpdGxlPkouIEV4cC4g
QmlvbC48L2FsdC10aXRsZT48L3RpdGxlcz48YWx0LXBlcmlvZGljYWw+PGZ1bGwtdGl0bGU+SkVC
PC9mdWxsLXRpdGxlPjxhYmJyLTE+Si4gRXhwLiBCaW9sLjwvYWJici0xPjwvYWx0LXBlcmlvZGlj
YWw+PHBhZ2VzPjM4NzMtMzg4MTwvcGFnZXM+PHZvbHVtZT4yMDc8L3ZvbHVtZT48a2V5d29yZHM+
PGtleXdvcmQ+ZmlzaCwgY2VudHJhcmNoaWQsIGJsdWVnaWxsLCBsYXJnZW1vdXRoIGJhc3MsIG1v
cnBob2xvZ3ksIHN1Y3Rpb24sIHByZXNzdXJlLCBmZWVkaW5nLCBza3VsbDwva2V5d29yZD48L2tl
eXdvcmRzPjxkYXRlcz48eWVhcj4yMDA0PC95ZWFyPjwvZGF0ZXM+PGxhYmVsPjQ2MTwvbGFiZWw+
PHVybHM+PC91cmxzPjwvcmVjb3JkPjwvQ2l0ZT48Q2l0ZT48QXV0aG9yPk1hcnRpbjwvQXV0aG9y
PjxZZWFyPjIwMTE8L1llYXI+PFJlY051bT4xOTE0PC9SZWNOdW0+PHJlY29yZD48cmVjLW51bWJl
cj4xOTE0PC9yZWMtbnVtYmVyPjxmb3JlaWduLWtleXM+PGtleSBhcHA9IkVOIiBkYi1pZD0iOXhl
ZDl6OWU3dHo1Mm9lYTlkYzV3ZHpkMDI5d2RmczJ2cnd6IiB0aW1lc3RhbXA9IjE0NjQzNzIxNjIi
PjE5MTQ8L2tleT48L2ZvcmVpZ24ta2V5cz48cmVmLXR5cGUgbmFtZT0iSm91cm5hbCBBcnRpY2xl
Ij4xNzwvcmVmLXR5cGU+PGNvbnRyaWJ1dG9ycz48YXV0aG9ycz48YXV0aG9yPk1hcnRpbiwgQy5I
LjwvYXV0aG9yPjxhdXRob3I+V2FpbndyaWdodCwgUC5DLjwvYXV0aG9yPjwvYXV0aG9ycz48L2Nv
bnRyaWJ1dG9ycz48dGl0bGVzPjx0aXRsZT48c3R5bGUgZmFjZT0ibm9ybWFsIiBmb250PSJkZWZh
dWx0IiBzaXplPSIxMDAlIj5Ucm9waGljIG5vdmVsdHkgaXMgbGlua2VkIHRvIGV4Y2VwdGlvbmFs
IHJhdGVzIG9mIG1vcnBob2xvZ2ljYWwgZGl2ZXJzaWZpY2F0aW9uIGluIHR3byBhZGFwdGl2ZSBy
YWRpYXRpb25zIG9mIDwvc3R5bGU+PHN0eWxlIGZhY2U9Iml0YWxpYyIgZm9udD0iZGVmYXVsdCIg
c2l6ZT0iMTAwJSI+Q3lwcmlub2RvbiA8L3N0eWxlPjxzdHlsZSBmYWNlPSJub3JtYWwiIGZvbnQ9
ImRlZmF1bHQiIHNpemU9IjEwMCUiPnB1cGZpc2g8L3N0eWxlPjwvdGl0bGU+PHNlY29uZGFyeS10
aXRsZT5Fdm9sdXRpb248L3NlY29uZGFyeS10aXRsZT48YWx0LXRpdGxlPkV2b2x1dGlvbjwvYWx0
LXRpdGxlPjwvdGl0bGVzPjxwZXJpb2RpY2FsPjxmdWxsLXRpdGxlPkV2b2x1dGlvbjwvZnVsbC10
aXRsZT48YWJici0xPkV2b2x1dGlvbjwvYWJici0xPjwvcGVyaW9kaWNhbD48YWx0LXBlcmlvZGlj
YWw+PGZ1bGwtdGl0bGU+RXZvbHV0aW9uPC9mdWxsLXRpdGxlPjxhYmJyLTE+RXZvbHV0aW9uPC9h
YmJyLTE+PC9hbHQtcGVyaW9kaWNhbD48cGFnZXM+MjE5Ny0yMjEyPC9wYWdlcz48dm9sdW1lPjY1
PC92b2x1bWU+PGRhdGVzPjx5ZWFyPjIwMTE8L3llYXI+PC9kYXRlcz48dXJscz48L3VybHM+PC9y
ZWNvcmQ+PC9DaXRlPjwvRW5kTm90ZT5=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DYXJyb2xsPC9BdXRob3I+PFllYXI+MjAwNDwvWWVhcj48
UmVjTnVtPjQ2MTwvUmVjTnVtPjxEaXNwbGF5VGV4dD5bOSwgMTBdPC9EaXNwbGF5VGV4dD48cmVj
b3JkPjxyZWMtbnVtYmVyPjQ2MTwvcmVjLW51bWJlcj48Zm9yZWlnbi1rZXlzPjxrZXkgYXBwPSJF
TiIgZGItaWQ9Ijl4ZWQ5ejllN3R6NTJvZWE5ZGM1d2R6ZDAyOXdkZnMydnJ3eiIgdGltZXN0YW1w
PSIwIj40NjE8L2tleT48L2ZvcmVpZ24ta2V5cz48cmVmLXR5cGUgbmFtZT0iSm91cm5hbCBBcnRp
Y2xlIj4xNzwvcmVmLXR5cGU+PGNvbnRyaWJ1dG9ycz48YXV0aG9ycz48YXV0aG9yPkNhcnJvbGws
IEEuTS48L2F1dGhvcj48YXV0aG9yPldhaW53cmlnaHQsIFAuQy48L2F1dGhvcj48YXV0aG9yPkh1
c2tleSwgUy5ILjwvYXV0aG9yPjxhdXRob3I+Q29sbGFyLCBELkMuPC9hdXRob3I+PGF1dGhvcj5U
dXJpbmdhbiwgUi5HLjwvYXV0aG9yPjwvYXV0aG9ycz48L2NvbnRyaWJ1dG9ycz48dGl0bGVzPjx0
aXRsZT5Nb3JwaG9sb2d5IHByZWRpY3RzIHN1Y3Rpb24gZmVlZGluZyBwZXJmb3JtYW5jZSBpbiBj
ZW50cmFyY2hpZCBmaXNoZXM8L3RpdGxlPjxzZWNvbmRhcnktdGl0bGU+VGhlIEpvdXJuYWwgb2Yg
RXhwZXJpbWVudGFsIEJpb2xvZ3k8L3NlY29uZGFyeS10aXRsZT48YWx0LXRpdGxlPkouIEV4cC4g
QmlvbC48L2FsdC10aXRsZT48L3RpdGxlcz48YWx0LXBlcmlvZGljYWw+PGZ1bGwtdGl0bGU+SkVC
PC9mdWxsLXRpdGxlPjxhYmJyLTE+Si4gRXhwLiBCaW9sLjwvYWJici0xPjwvYWx0LXBlcmlvZGlj
YWw+PHBhZ2VzPjM4NzMtMzg4MTwvcGFnZXM+PHZvbHVtZT4yMDc8L3ZvbHVtZT48a2V5d29yZHM+
PGtleXdvcmQ+ZmlzaCwgY2VudHJhcmNoaWQsIGJsdWVnaWxsLCBsYXJnZW1vdXRoIGJhc3MsIG1v
cnBob2xvZ3ksIHN1Y3Rpb24sIHByZXNzdXJlLCBmZWVkaW5nLCBza3VsbDwva2V5d29yZD48L2tl
eXdvcmRzPjxkYXRlcz48eWVhcj4yMDA0PC95ZWFyPjwvZGF0ZXM+PGxhYmVsPjQ2MTwvbGFiZWw+
PHVybHM+PC91cmxzPjwvcmVjb3JkPjwvQ2l0ZT48Q2l0ZT48QXV0aG9yPk1hcnRpbjwvQXV0aG9y
PjxZZWFyPjIwMTE8L1llYXI+PFJlY051bT4xOTE0PC9SZWNOdW0+PHJlY29yZD48cmVjLW51bWJl
cj4xOTE0PC9yZWMtbnVtYmVyPjxmb3JlaWduLWtleXM+PGtleSBhcHA9IkVOIiBkYi1pZD0iOXhl
ZDl6OWU3dHo1Mm9lYTlkYzV3ZHpkMDI5d2RmczJ2cnd6IiB0aW1lc3RhbXA9IjE0NjQzNzIxNjIi
PjE5MTQ8L2tleT48L2ZvcmVpZ24ta2V5cz48cmVmLXR5cGUgbmFtZT0iSm91cm5hbCBBcnRpY2xl
Ij4xNzwvcmVmLXR5cGU+PGNvbnRyaWJ1dG9ycz48YXV0aG9ycz48YXV0aG9yPk1hcnRpbiwgQy5I
LjwvYXV0aG9yPjxhdXRob3I+V2FpbndyaWdodCwgUC5DLjwvYXV0aG9yPjwvYXV0aG9ycz48L2Nv
bnRyaWJ1dG9ycz48dGl0bGVzPjx0aXRsZT48c3R5bGUgZmFjZT0ibm9ybWFsIiBmb250PSJkZWZh
dWx0IiBzaXplPSIxMDAlIj5Ucm9waGljIG5vdmVsdHkgaXMgbGlua2VkIHRvIGV4Y2VwdGlvbmFs
IHJhdGVzIG9mIG1vcnBob2xvZ2ljYWwgZGl2ZXJzaWZpY2F0aW9uIGluIHR3byBhZGFwdGl2ZSBy
YWRpYXRpb25zIG9mIDwvc3R5bGU+PHN0eWxlIGZhY2U9Iml0YWxpYyIgZm9udD0iZGVmYXVsdCIg
c2l6ZT0iMTAwJSI+Q3lwcmlub2RvbiA8L3N0eWxlPjxzdHlsZSBmYWNlPSJub3JtYWwiIGZvbnQ9
ImRlZmF1bHQiIHNpemU9IjEwMCUiPnB1cGZpc2g8L3N0eWxlPjwvdGl0bGU+PHNlY29uZGFyeS10
aXRsZT5Fdm9sdXRpb248L3NlY29uZGFyeS10aXRsZT48YWx0LXRpdGxlPkV2b2x1dGlvbjwvYWx0
LXRpdGxlPjwvdGl0bGVzPjxwZXJpb2RpY2FsPjxmdWxsLXRpdGxlPkV2b2x1dGlvbjwvZnVsbC10
aXRsZT48YWJici0xPkV2b2x1dGlvbjwvYWJici0xPjwvcGVyaW9kaWNhbD48YWx0LXBlcmlvZGlj
YWw+PGZ1bGwtdGl0bGU+RXZvbHV0aW9uPC9mdWxsLXRpdGxlPjxhYmJyLTE+RXZvbHV0aW9uPC9h
YmJyLTE+PC9hbHQtcGVyaW9kaWNhbD48cGFnZXM+MjE5Ny0yMjEyPC9wYWdlcz48dm9sdW1lPjY1
PC92b2x1bWU+PGRhdGVzPjx5ZWFyPjIwMTE8L3llYXI+PC9kYXRlcz48dXJscz48L3VybHM+PC9y
ZWNvcmQ+PC9DaXRlPjwvRW5kTm90ZT5=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sidR="006E3DFB" w:rsidRPr="00085093">
        <w:rPr>
          <w:rFonts w:ascii="Arial" w:hAnsi="Arial" w:cs="Arial"/>
          <w:sz w:val="22"/>
          <w:szCs w:val="22"/>
        </w:rPr>
      </w:r>
      <w:r w:rsidR="006E3DFB" w:rsidRPr="00085093">
        <w:rPr>
          <w:rFonts w:ascii="Arial" w:hAnsi="Arial" w:cs="Arial"/>
          <w:sz w:val="22"/>
          <w:szCs w:val="22"/>
        </w:rPr>
        <w:fldChar w:fldCharType="separate"/>
      </w:r>
      <w:r w:rsidR="006E3DFB">
        <w:rPr>
          <w:rFonts w:ascii="Arial" w:hAnsi="Arial" w:cs="Arial"/>
          <w:noProof/>
          <w:sz w:val="22"/>
          <w:szCs w:val="22"/>
        </w:rPr>
        <w:t>[9, 10]</w:t>
      </w:r>
      <w:r w:rsidR="006E3DFB" w:rsidRPr="00085093">
        <w:rPr>
          <w:rFonts w:ascii="Arial" w:hAnsi="Arial" w:cs="Arial"/>
          <w:sz w:val="22"/>
          <w:szCs w:val="22"/>
        </w:rPr>
        <w:fldChar w:fldCharType="end"/>
      </w:r>
      <w:r w:rsidR="006E3DFB" w:rsidRPr="00085093">
        <w:rPr>
          <w:rFonts w:ascii="Arial" w:hAnsi="Arial" w:cs="Arial"/>
          <w:sz w:val="22"/>
          <w:szCs w:val="22"/>
        </w:rPr>
        <w:t xml:space="preserve">, </w:t>
      </w:r>
      <w:proofErr w:type="spellStart"/>
      <w:r w:rsidR="006E3DFB" w:rsidRPr="00085093">
        <w:rPr>
          <w:rFonts w:ascii="Arial" w:hAnsi="Arial" w:cs="Arial"/>
          <w:sz w:val="22"/>
          <w:szCs w:val="22"/>
        </w:rPr>
        <w:t>neuromechanics</w:t>
      </w:r>
      <w:proofErr w:type="spellEnd"/>
      <w:r w:rsidR="006E3DFB" w:rsidRPr="00085093">
        <w:rPr>
          <w:rFonts w:ascii="Arial" w:hAnsi="Arial" w:cs="Arial"/>
          <w:sz w:val="22"/>
          <w:szCs w:val="22"/>
        </w:rPr>
        <w:t xml:space="preserve"> </w:t>
      </w:r>
      <w:r w:rsidR="006E3DFB" w:rsidRPr="00085093">
        <w:rPr>
          <w:rFonts w:ascii="Arial" w:hAnsi="Arial" w:cs="Arial"/>
          <w:sz w:val="22"/>
          <w:szCs w:val="22"/>
        </w:rPr>
        <w:fldChar w:fldCharType="begin"/>
      </w:r>
      <w:r w:rsidR="006E3DFB">
        <w:rPr>
          <w:rFonts w:ascii="Arial" w:hAnsi="Arial" w:cs="Arial"/>
          <w:sz w:val="22"/>
          <w:szCs w:val="22"/>
        </w:rPr>
        <w:instrText xml:space="preserve"> ADDIN EN.CITE &lt;EndNote&gt;&lt;Cite&gt;&lt;Author&gt;Stewart&lt;/Author&gt;&lt;Year&gt;2013&lt;/Year&gt;&lt;RecNum&gt;1465&lt;/RecNum&gt;&lt;DisplayText&gt;[11]&lt;/DisplayText&gt;&lt;record&gt;&lt;rec-number&gt;1465&lt;/rec-number&gt;&lt;foreign-keys&gt;&lt;key app="EN" db-id="9xed9z9e7tz52oea9dc5wdzd029wdfs2vrwz" timestamp="1358471106"&gt;1465&lt;/key&gt;&lt;/foreign-keys&gt;&lt;ref-type name="Journal Article"&gt;17&lt;/ref-type&gt;&lt;contributors&gt;&lt;authors&gt;&lt;author&gt;Stewart, W.J.&lt;/author&gt;&lt;author&gt;Cardenas, G.S.&lt;/author&gt;&lt;author&gt;McHenry, M.J.&lt;/author&gt;&lt;/authors&gt;&lt;/contributors&gt;&lt;titles&gt;&lt;title&gt;Zebrafish larvae evade predators by sensing water flow&lt;/title&gt;&lt;secondary-title&gt;Journal of Experimental Biology&lt;/secondary-title&gt;&lt;alt-title&gt;J. Exp. Biol.&lt;/alt-title&gt;&lt;/titles&gt;&lt;alt-periodical&gt;&lt;full-title&gt;JEB&lt;/full-title&gt;&lt;abbr-1&gt;J. Exp. Biol.&lt;/abbr-1&gt;&lt;/alt-periodical&gt;&lt;pages&gt;388-398&lt;/pages&gt;&lt;volume&gt;216&lt;/volume&gt;&lt;keywords&gt;&lt;keyword&gt;fish, predator, prey, feeding, locomotion,&lt;/keyword&gt;&lt;/keywords&gt;&lt;dates&gt;&lt;year&gt;2013&lt;/year&gt;&lt;/dates&gt;&lt;label&gt;1458&lt;/label&gt;&lt;urls&gt;&lt;/urls&gt;&lt;/record&gt;&lt;/Cite&gt;&lt;/EndNote&gt;</w:instrText>
      </w:r>
      <w:r w:rsidR="006E3DFB" w:rsidRPr="00085093">
        <w:rPr>
          <w:rFonts w:ascii="Arial" w:hAnsi="Arial" w:cs="Arial"/>
          <w:sz w:val="22"/>
          <w:szCs w:val="22"/>
        </w:rPr>
        <w:fldChar w:fldCharType="separate"/>
      </w:r>
      <w:r w:rsidR="006E3DFB">
        <w:rPr>
          <w:rFonts w:ascii="Arial" w:hAnsi="Arial" w:cs="Arial"/>
          <w:noProof/>
          <w:sz w:val="22"/>
          <w:szCs w:val="22"/>
        </w:rPr>
        <w:t>[11]</w:t>
      </w:r>
      <w:r w:rsidR="006E3DFB" w:rsidRPr="00085093">
        <w:rPr>
          <w:rFonts w:ascii="Arial" w:hAnsi="Arial" w:cs="Arial"/>
          <w:sz w:val="22"/>
          <w:szCs w:val="22"/>
        </w:rPr>
        <w:fldChar w:fldCharType="end"/>
      </w:r>
      <w:r w:rsidR="006E3DFB">
        <w:rPr>
          <w:rFonts w:ascii="Arial" w:hAnsi="Arial" w:cs="Arial"/>
          <w:sz w:val="22"/>
          <w:szCs w:val="22"/>
        </w:rPr>
        <w:t xml:space="preserve">, and reproductive isolation </w:t>
      </w:r>
      <w:r w:rsidR="006E3DFB">
        <w:rPr>
          <w:rFonts w:ascii="Arial" w:hAnsi="Arial" w:cs="Arial"/>
          <w:sz w:val="22"/>
          <w:szCs w:val="22"/>
        </w:rPr>
        <w:fldChar w:fldCharType="begin">
          <w:fldData xml:space="preserve">PEVuZE5vdGU+PENpdGU+PEF1dGhvcj5MYW5nZXJoYW5zPC9BdXRob3I+PFllYXI+MjAwNzwvWWVh
cj48UmVjTnVtPjE4NTg8L1JlY051bT48RGlzcGxheVRleHQ+WzEyLCAxM108L0Rpc3BsYXlUZXh0
PjxyZWNvcmQ+PHJlYy1udW1iZXI+MTg1ODwvcmVjLW51bWJlcj48Zm9yZWlnbi1rZXlzPjxrZXkg
YXBwPSJFTiIgZGItaWQ9Ijl4ZWQ5ejllN3R6NTJvZWE5ZGM1d2R6ZDAyOXdkZnMydnJ3eiIgdGlt
ZXN0YW1wPSIxNDYxNzczNzU5Ij4xODU4PC9rZXk+PC9mb3JlaWduLWtleXM+PHJlZi10eXBlIG5h
bWU9IkpvdXJuYWwgQXJ0aWNsZSI+MTc8L3JlZi10eXBlPjxjb250cmlidXRvcnM+PGF1dGhvcnM+
PGF1dGhvcj5MYW5nZXJoYW5zLCBSLkIuPC9hdXRob3I+PGF1dGhvcj5HaWZmb3JkLCBNLkUuPC9h
dXRob3I+PGF1dGhvcj5Kb3NlcGgsIEUuTy48L2F1dGhvcj48L2F1dGhvcnM+PC9jb250cmlidXRv
cnM+PHRpdGxlcz48dGl0bGU+PHN0eWxlIGZhY2U9Im5vcm1hbCIgZm9udD0iZGVmYXVsdCIgc2l6
ZT0iMTAwJSI+RWNvbG9naWNhbCBzcGVjaWF0aW9uIGluIDwvc3R5bGU+PHN0eWxlIGZhY2U9Iml0
YWxpYyIgZm9udD0iZGVmYXVsdCIgc2l6ZT0iMTAwJSI+R2FtYnVzaWEgPC9zdHlsZT48c3R5bGUg
ZmFjZT0ibm9ybWFsIiBmb250PSJkZWZhdWx0IiBzaXplPSIxMDAlIj5maXNoZXM8L3N0eWxlPjwv
dGl0bGU+PHNlY29uZGFyeS10aXRsZT5Fdm9sdXRpb248L3NlY29uZGFyeS10aXRsZT48YWx0LXRp
dGxlPkV2b2x1dGlvbjwvYWx0LXRpdGxlPjwvdGl0bGVzPjxwZXJpb2RpY2FsPjxmdWxsLXRpdGxl
PkV2b2x1dGlvbjwvZnVsbC10aXRsZT48YWJici0xPkV2b2x1dGlvbjwvYWJici0xPjwvcGVyaW9k
aWNhbD48YWx0LXBlcmlvZGljYWw+PGZ1bGwtdGl0bGU+RXZvbHV0aW9uPC9mdWxsLXRpdGxlPjxh
YmJyLTE+RXZvbHV0aW9uPC9hYmJyLTE+PC9hbHQtcGVyaW9kaWNhbD48cGFnZXM+MjA1Ni0yMDc0
PC9wYWdlcz48dm9sdW1lPjYxPC92b2x1bWU+PGRhdGVzPjx5ZWFyPjIwMDc8L3llYXI+PC9kYXRl
cz48dXJscz48L3VybHM+PC9yZWNvcmQ+PC9DaXRlPjxDaXRlPjxBdXRob3I+VHVybmVyPC9BdXRo
b3I+PFllYXI+MjAwODwvWWVhcj48UmVjTnVtPjE5MTU8L1JlY051bT48cmVjb3JkPjxyZWMtbnVt
YmVyPjE5MTU8L3JlYy1udW1iZXI+PGZvcmVpZ24ta2V5cz48a2V5IGFwcD0iRU4iIGRiLWlkPSI5
eGVkOXo5ZTd0ejUyb2VhOWRjNXdkemQwMjl3ZGZzMnZyd3oiIHRpbWVzdGFtcD0iMTQ2NDM3MjM0
MSI+MTkxNTwva2V5PjwvZm9yZWlnbi1rZXlzPjxyZWYtdHlwZSBuYW1lPSJKb3VybmFsIEFydGlj
bGUiPjE3PC9yZWYtdHlwZT48Y29udHJpYnV0b3JzPjxhdXRob3JzPjxhdXRob3I+VHVybmVyLCBC
LkouPC9hdXRob3I+PGF1dGhvcj5EdXZlcm5lbGwsIEQuRC48L2F1dGhvcj48YXV0aG9yPkJ1bnQs
IFQuTS48L2F1dGhvcj48YXV0aG9yPkJhcnRvbiwgTS5HLjwvYXV0aG9yPjwvYXV0aG9ycz48L2Nv
bnRyaWJ1dG9ycz48dGl0bGVzPjx0aXRsZT48c3R5bGUgZmFjZT0ibm9ybWFsIiBmb250PSJkZWZh
dWx0IiBzaXplPSIxMDAlIj5SZXByb2R1Y3RpdmUgaXNvbGF0aW9uIGFtb25nIGVuZGVtaWMgcHVw
ZmlzaGVzICg8L3N0eWxlPjxzdHlsZSBmYWNlPSJpdGFsaWMiIGZvbnQ9ImRlZmF1bHQiIHNpemU9
IjEwMCUiPkN5cHJpbm9kb248L3N0eWxlPjxzdHlsZSBmYWNlPSJub3JtYWwiIGZvbnQ9ImRlZmF1
bHQiIHNpemU9IjEwMCUiPikgb24gU2FuIFNhbHZhZG9yIElzbGFuZCwgQmFoYW1hczogbWljcm9z
YXRlbGl0ZSBldmlkZW5jZTwvc3R5bGU+PC90aXRsZT48c2Vjb25kYXJ5LXRpdGxlPkJpb2xvZ2lj
YWwgSm91cm5hbCBvZiB0aGUgTGlubmVhbiBTb2NpZXR5PC9zZWNvbmRhcnktdGl0bGU+PGFsdC10
aXRsZT5CaW9sLiBKLiBMaW5uLiBTb2MuPC9hbHQtdGl0bGU+PC90aXRsZXM+PHBlcmlvZGljYWw+
PGZ1bGwtdGl0bGU+QmlvbG9naWNhbCBKb3VybmFsIG9mIHRoZSBMaW5uZWFuIFNvY2lldHk8L2Z1
bGwtdGl0bGU+PGFiYnItMT5CaW9sLiBKLiBMaW5uLiBTb2MuPC9hYmJyLTE+PC9wZXJpb2RpY2Fs
PjxhbHQtcGVyaW9kaWNhbD48ZnVsbC10aXRsZT5CaW9sb2dpY2FsIEpvdXJuYWwgb2YgdGhlIExp
bm5lYW4gU29jaWV0eTwvZnVsbC10aXRsZT48YWJici0xPkJpb2wuIEouIExpbm4uIFNvYy48L2Fi
YnItMT48L2FsdC1wZXJpb2RpY2FsPjxwYWdlcz41NjYtNTgyPC9wYWdlcz48dm9sdW1lPjk1PC92
b2x1bWU+PGRhdGVzPjx5ZWFyPjIwMDg8L3llYXI+PC9kYXRlcz48dXJscz48L3VybHM+PC9yZWNv
cmQ+PC9DaXRlPjwvRW5kTm90ZT5=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MYW5nZXJoYW5zPC9BdXRob3I+PFllYXI+MjAwNzwvWWVh
cj48UmVjTnVtPjE4NTg8L1JlY051bT48RGlzcGxheVRleHQ+WzEyLCAxM108L0Rpc3BsYXlUZXh0
PjxyZWNvcmQ+PHJlYy1udW1iZXI+MTg1ODwvcmVjLW51bWJlcj48Zm9yZWlnbi1rZXlzPjxrZXkg
YXBwPSJFTiIgZGItaWQ9Ijl4ZWQ5ejllN3R6NTJvZWE5ZGM1d2R6ZDAyOXdkZnMydnJ3eiIgdGlt
ZXN0YW1wPSIxNDYxNzczNzU5Ij4xODU4PC9rZXk+PC9mb3JlaWduLWtleXM+PHJlZi10eXBlIG5h
bWU9IkpvdXJuYWwgQXJ0aWNsZSI+MTc8L3JlZi10eXBlPjxjb250cmlidXRvcnM+PGF1dGhvcnM+
PGF1dGhvcj5MYW5nZXJoYW5zLCBSLkIuPC9hdXRob3I+PGF1dGhvcj5HaWZmb3JkLCBNLkUuPC9h
dXRob3I+PGF1dGhvcj5Kb3NlcGgsIEUuTy48L2F1dGhvcj48L2F1dGhvcnM+PC9jb250cmlidXRv
cnM+PHRpdGxlcz48dGl0bGU+PHN0eWxlIGZhY2U9Im5vcm1hbCIgZm9udD0iZGVmYXVsdCIgc2l6
ZT0iMTAwJSI+RWNvbG9naWNhbCBzcGVjaWF0aW9uIGluIDwvc3R5bGU+PHN0eWxlIGZhY2U9Iml0
YWxpYyIgZm9udD0iZGVmYXVsdCIgc2l6ZT0iMTAwJSI+R2FtYnVzaWEgPC9zdHlsZT48c3R5bGUg
ZmFjZT0ibm9ybWFsIiBmb250PSJkZWZhdWx0IiBzaXplPSIxMDAlIj5maXNoZXM8L3N0eWxlPjwv
dGl0bGU+PHNlY29uZGFyeS10aXRsZT5Fdm9sdXRpb248L3NlY29uZGFyeS10aXRsZT48YWx0LXRp
dGxlPkV2b2x1dGlvbjwvYWx0LXRpdGxlPjwvdGl0bGVzPjxwZXJpb2RpY2FsPjxmdWxsLXRpdGxl
PkV2b2x1dGlvbjwvZnVsbC10aXRsZT48YWJici0xPkV2b2x1dGlvbjwvYWJici0xPjwvcGVyaW9k
aWNhbD48YWx0LXBlcmlvZGljYWw+PGZ1bGwtdGl0bGU+RXZvbHV0aW9uPC9mdWxsLXRpdGxlPjxh
YmJyLTE+RXZvbHV0aW9uPC9hYmJyLTE+PC9hbHQtcGVyaW9kaWNhbD48cGFnZXM+MjA1Ni0yMDc0
PC9wYWdlcz48dm9sdW1lPjYxPC92b2x1bWU+PGRhdGVzPjx5ZWFyPjIwMDc8L3llYXI+PC9kYXRl
cz48dXJscz48L3VybHM+PC9yZWNvcmQ+PC9DaXRlPjxDaXRlPjxBdXRob3I+VHVybmVyPC9BdXRo
b3I+PFllYXI+MjAwODwvWWVhcj48UmVjTnVtPjE5MTU8L1JlY051bT48cmVjb3JkPjxyZWMtbnVt
YmVyPjE5MTU8L3JlYy1udW1iZXI+PGZvcmVpZ24ta2V5cz48a2V5IGFwcD0iRU4iIGRiLWlkPSI5
eGVkOXo5ZTd0ejUyb2VhOWRjNXdkemQwMjl3ZGZzMnZyd3oiIHRpbWVzdGFtcD0iMTQ2NDM3MjM0
MSI+MTkxNTwva2V5PjwvZm9yZWlnbi1rZXlzPjxyZWYtdHlwZSBuYW1lPSJKb3VybmFsIEFydGlj
bGUiPjE3PC9yZWYtdHlwZT48Y29udHJpYnV0b3JzPjxhdXRob3JzPjxhdXRob3I+VHVybmVyLCBC
LkouPC9hdXRob3I+PGF1dGhvcj5EdXZlcm5lbGwsIEQuRC48L2F1dGhvcj48YXV0aG9yPkJ1bnQs
IFQuTS48L2F1dGhvcj48YXV0aG9yPkJhcnRvbiwgTS5HLjwvYXV0aG9yPjwvYXV0aG9ycz48L2Nv
bnRyaWJ1dG9ycz48dGl0bGVzPjx0aXRsZT48c3R5bGUgZmFjZT0ibm9ybWFsIiBmb250PSJkZWZh
dWx0IiBzaXplPSIxMDAlIj5SZXByb2R1Y3RpdmUgaXNvbGF0aW9uIGFtb25nIGVuZGVtaWMgcHVw
ZmlzaGVzICg8L3N0eWxlPjxzdHlsZSBmYWNlPSJpdGFsaWMiIGZvbnQ9ImRlZmF1bHQiIHNpemU9
IjEwMCUiPkN5cHJpbm9kb248L3N0eWxlPjxzdHlsZSBmYWNlPSJub3JtYWwiIGZvbnQ9ImRlZmF1
bHQiIHNpemU9IjEwMCUiPikgb24gU2FuIFNhbHZhZG9yIElzbGFuZCwgQmFoYW1hczogbWljcm9z
YXRlbGl0ZSBldmlkZW5jZTwvc3R5bGU+PC90aXRsZT48c2Vjb25kYXJ5LXRpdGxlPkJpb2xvZ2lj
YWwgSm91cm5hbCBvZiB0aGUgTGlubmVhbiBTb2NpZXR5PC9zZWNvbmRhcnktdGl0bGU+PGFsdC10
aXRsZT5CaW9sLiBKLiBMaW5uLiBTb2MuPC9hbHQtdGl0bGU+PC90aXRsZXM+PHBlcmlvZGljYWw+
PGZ1bGwtdGl0bGU+QmlvbG9naWNhbCBKb3VybmFsIG9mIHRoZSBMaW5uZWFuIFNvY2lldHk8L2Z1
bGwtdGl0bGU+PGFiYnItMT5CaW9sLiBKLiBMaW5uLiBTb2MuPC9hYmJyLTE+PC9wZXJpb2RpY2Fs
PjxhbHQtcGVyaW9kaWNhbD48ZnVsbC10aXRsZT5CaW9sb2dpY2FsIEpvdXJuYWwgb2YgdGhlIExp
bm5lYW4gU29jaWV0eTwvZnVsbC10aXRsZT48YWJici0xPkJpb2wuIEouIExpbm4uIFNvYy48L2Fi
YnItMT48L2FsdC1wZXJpb2RpY2FsPjxwYWdlcz41NjYtNTgyPC9wYWdlcz48dm9sdW1lPjk1PC92
b2x1bWU+PGRhdGVzPjx5ZWFyPjIwMDg8L3llYXI+PC9kYXRlcz48dXJscz48L3VybHM+PC9yZWNv
cmQ+PC9DaXRlPjwvRW5kTm90ZT5=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sidR="006E3DFB">
        <w:rPr>
          <w:rFonts w:ascii="Arial" w:hAnsi="Arial" w:cs="Arial"/>
          <w:sz w:val="22"/>
          <w:szCs w:val="22"/>
        </w:rPr>
      </w:r>
      <w:r w:rsidR="006E3DFB">
        <w:rPr>
          <w:rFonts w:ascii="Arial" w:hAnsi="Arial" w:cs="Arial"/>
          <w:sz w:val="22"/>
          <w:szCs w:val="22"/>
        </w:rPr>
        <w:fldChar w:fldCharType="separate"/>
      </w:r>
      <w:r w:rsidR="006E3DFB">
        <w:rPr>
          <w:rFonts w:ascii="Arial" w:hAnsi="Arial" w:cs="Arial"/>
          <w:noProof/>
          <w:sz w:val="22"/>
          <w:szCs w:val="22"/>
        </w:rPr>
        <w:t>[12, 13]</w:t>
      </w:r>
      <w:r w:rsidR="006E3DFB">
        <w:rPr>
          <w:rFonts w:ascii="Arial" w:hAnsi="Arial" w:cs="Arial"/>
          <w:sz w:val="22"/>
          <w:szCs w:val="22"/>
        </w:rPr>
        <w:fldChar w:fldCharType="end"/>
      </w:r>
      <w:r w:rsidR="006E3DFB">
        <w:rPr>
          <w:rFonts w:ascii="Arial" w:hAnsi="Arial" w:cs="Arial"/>
          <w:sz w:val="22"/>
          <w:szCs w:val="22"/>
        </w:rPr>
        <w:t xml:space="preserve">. </w:t>
      </w:r>
      <w:r>
        <w:rPr>
          <w:rFonts w:ascii="Arial" w:hAnsi="Arial" w:cs="Arial"/>
          <w:sz w:val="22"/>
          <w:szCs w:val="22"/>
        </w:rPr>
        <w:t xml:space="preserve">We fully acknowledge that not every potential group is covered by our study, but our aim is to highlight a range of species and groups that have been studied thoroughly and that will provide a foundation for future research. For each group, we will focus on WHY it is important and what it can offer toward understanding speciation through the lens of biomechanics. By integrating the information across the groups, we can also identify the gaps and shortfalls that exist. Topics will include adaptive trait variation, ecology, morphology, biomechanics, and </w:t>
      </w:r>
      <w:proofErr w:type="spellStart"/>
      <w:r>
        <w:rPr>
          <w:rFonts w:ascii="Arial" w:hAnsi="Arial" w:cs="Arial"/>
          <w:sz w:val="22"/>
          <w:szCs w:val="22"/>
        </w:rPr>
        <w:t>neuromechanics</w:t>
      </w:r>
      <w:proofErr w:type="spellEnd"/>
      <w:r>
        <w:rPr>
          <w:rFonts w:ascii="Arial" w:hAnsi="Arial" w:cs="Arial"/>
          <w:sz w:val="22"/>
          <w:szCs w:val="22"/>
        </w:rPr>
        <w:t>.</w:t>
      </w:r>
    </w:p>
    <w:p w14:paraId="51548557" w14:textId="77777777" w:rsidR="004369B8" w:rsidRDefault="004369B8" w:rsidP="004369B8">
      <w:pPr>
        <w:spacing w:line="480" w:lineRule="auto"/>
        <w:rPr>
          <w:rFonts w:ascii="Arial" w:hAnsi="Arial" w:cs="Arial"/>
          <w:sz w:val="22"/>
          <w:szCs w:val="22"/>
        </w:rPr>
      </w:pPr>
    </w:p>
    <w:p w14:paraId="328C289B" w14:textId="77777777" w:rsidR="004369B8" w:rsidRPr="007607AF" w:rsidRDefault="004369B8" w:rsidP="004369B8">
      <w:pPr>
        <w:spacing w:line="480" w:lineRule="auto"/>
        <w:rPr>
          <w:rFonts w:ascii="Arial" w:hAnsi="Arial" w:cs="Arial"/>
          <w:b/>
          <w:sz w:val="22"/>
          <w:szCs w:val="22"/>
        </w:rPr>
      </w:pPr>
      <w:proofErr w:type="spellStart"/>
      <w:r w:rsidRPr="007607AF">
        <w:rPr>
          <w:rFonts w:ascii="Arial" w:hAnsi="Arial" w:cs="Arial"/>
          <w:b/>
          <w:i/>
          <w:sz w:val="22"/>
          <w:szCs w:val="22"/>
        </w:rPr>
        <w:t>Zebrafish</w:t>
      </w:r>
      <w:proofErr w:type="spellEnd"/>
      <w:r w:rsidRPr="007607AF">
        <w:rPr>
          <w:rFonts w:ascii="Arial" w:hAnsi="Arial" w:cs="Arial"/>
          <w:b/>
          <w:i/>
          <w:sz w:val="22"/>
          <w:szCs w:val="22"/>
        </w:rPr>
        <w:t xml:space="preserve"> </w:t>
      </w:r>
    </w:p>
    <w:p w14:paraId="45FE9F85" w14:textId="5074E8CD" w:rsidR="004369B8" w:rsidRPr="00A94B6A" w:rsidRDefault="004369B8" w:rsidP="004369B8">
      <w:pPr>
        <w:spacing w:line="480" w:lineRule="auto"/>
        <w:rPr>
          <w:rFonts w:ascii="Arial" w:hAnsi="Arial" w:cs="Arial"/>
          <w:sz w:val="22"/>
          <w:szCs w:val="22"/>
        </w:rPr>
      </w:pPr>
      <w:r>
        <w:rPr>
          <w:rFonts w:ascii="Arial" w:hAnsi="Arial" w:cs="Arial"/>
          <w:sz w:val="22"/>
          <w:szCs w:val="22"/>
        </w:rPr>
        <w:tab/>
      </w:r>
      <w:proofErr w:type="spellStart"/>
      <w:r>
        <w:rPr>
          <w:rFonts w:ascii="Arial" w:hAnsi="Arial" w:cs="Arial"/>
          <w:sz w:val="22"/>
          <w:szCs w:val="22"/>
        </w:rPr>
        <w:t>Z</w:t>
      </w:r>
      <w:r w:rsidRPr="00A94B6A">
        <w:rPr>
          <w:rFonts w:ascii="Arial" w:hAnsi="Arial" w:cs="Arial"/>
          <w:sz w:val="22"/>
          <w:szCs w:val="22"/>
        </w:rPr>
        <w:t>ebrafish</w:t>
      </w:r>
      <w:proofErr w:type="spellEnd"/>
      <w:r w:rsidRPr="00A94B6A">
        <w:rPr>
          <w:rFonts w:ascii="Arial" w:hAnsi="Arial" w:cs="Arial"/>
          <w:sz w:val="22"/>
          <w:szCs w:val="22"/>
        </w:rPr>
        <w:t xml:space="preserve">, </w:t>
      </w:r>
      <w:proofErr w:type="spellStart"/>
      <w:r w:rsidRPr="00A94B6A">
        <w:rPr>
          <w:rFonts w:ascii="Arial" w:hAnsi="Arial" w:cs="Arial"/>
          <w:i/>
          <w:sz w:val="22"/>
          <w:szCs w:val="22"/>
        </w:rPr>
        <w:t>Danio</w:t>
      </w:r>
      <w:proofErr w:type="spellEnd"/>
      <w:r w:rsidRPr="00A94B6A">
        <w:rPr>
          <w:rFonts w:ascii="Arial" w:hAnsi="Arial" w:cs="Arial"/>
          <w:i/>
          <w:sz w:val="22"/>
          <w:szCs w:val="22"/>
        </w:rPr>
        <w:t xml:space="preserve"> </w:t>
      </w:r>
      <w:proofErr w:type="spellStart"/>
      <w:r w:rsidRPr="00A94B6A">
        <w:rPr>
          <w:rFonts w:ascii="Arial" w:hAnsi="Arial" w:cs="Arial"/>
          <w:i/>
          <w:sz w:val="22"/>
          <w:szCs w:val="22"/>
        </w:rPr>
        <w:t>rerio</w:t>
      </w:r>
      <w:proofErr w:type="spellEnd"/>
      <w:r w:rsidRPr="00A94B6A">
        <w:rPr>
          <w:rFonts w:ascii="Arial" w:hAnsi="Arial" w:cs="Arial"/>
          <w:sz w:val="22"/>
          <w:szCs w:val="22"/>
        </w:rPr>
        <w:t xml:space="preserve">, </w:t>
      </w:r>
      <w:r>
        <w:rPr>
          <w:rFonts w:ascii="Arial" w:hAnsi="Arial" w:cs="Arial"/>
          <w:sz w:val="22"/>
          <w:szCs w:val="22"/>
        </w:rPr>
        <w:t>are now</w:t>
      </w:r>
      <w:r w:rsidRPr="00A94B6A">
        <w:rPr>
          <w:rFonts w:ascii="Arial" w:hAnsi="Arial" w:cs="Arial"/>
          <w:sz w:val="22"/>
          <w:szCs w:val="22"/>
        </w:rPr>
        <w:t xml:space="preserve"> a valuable model system in </w:t>
      </w:r>
      <w:r>
        <w:rPr>
          <w:rFonts w:ascii="Arial" w:hAnsi="Arial" w:cs="Arial"/>
          <w:sz w:val="22"/>
          <w:szCs w:val="22"/>
        </w:rPr>
        <w:t xml:space="preserve">several </w:t>
      </w:r>
      <w:r w:rsidRPr="00A94B6A">
        <w:rPr>
          <w:rFonts w:ascii="Arial" w:hAnsi="Arial" w:cs="Arial"/>
          <w:sz w:val="22"/>
          <w:szCs w:val="22"/>
        </w:rPr>
        <w:t>fields</w:t>
      </w:r>
      <w:r>
        <w:rPr>
          <w:rFonts w:ascii="Arial" w:hAnsi="Arial" w:cs="Arial"/>
          <w:sz w:val="22"/>
          <w:szCs w:val="22"/>
        </w:rPr>
        <w:t xml:space="preserve"> of biology</w:t>
      </w:r>
      <w:r w:rsidRPr="00A94B6A">
        <w:rPr>
          <w:rFonts w:ascii="Arial" w:hAnsi="Arial" w:cs="Arial"/>
          <w:sz w:val="22"/>
          <w:szCs w:val="22"/>
        </w:rPr>
        <w:t>, including biomedicine, developmental biology, genetics, neurophysiology, and behavior</w:t>
      </w:r>
      <w:r>
        <w:rPr>
          <w:rFonts w:ascii="Arial" w:hAnsi="Arial" w:cs="Arial"/>
          <w:sz w:val="22"/>
          <w:szCs w:val="22"/>
        </w:rPr>
        <w:t>,</w:t>
      </w:r>
      <w:r w:rsidRPr="00A94B6A">
        <w:rPr>
          <w:rFonts w:ascii="Arial" w:hAnsi="Arial" w:cs="Arial"/>
          <w:sz w:val="22"/>
          <w:szCs w:val="22"/>
        </w:rPr>
        <w:t xml:space="preserve"> because they are small, </w:t>
      </w:r>
      <w:r>
        <w:rPr>
          <w:rFonts w:ascii="Arial" w:hAnsi="Arial" w:cs="Arial"/>
          <w:sz w:val="22"/>
          <w:szCs w:val="22"/>
        </w:rPr>
        <w:t>tractable,</w:t>
      </w:r>
      <w:r w:rsidRPr="00A94B6A">
        <w:rPr>
          <w:rFonts w:ascii="Arial" w:hAnsi="Arial" w:cs="Arial"/>
          <w:sz w:val="22"/>
          <w:szCs w:val="22"/>
        </w:rPr>
        <w:t xml:space="preserve"> optically transparent as larvae, and relatively easy to keep and breed in the lab.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have </w:t>
      </w:r>
      <w:r>
        <w:rPr>
          <w:rFonts w:ascii="Arial" w:hAnsi="Arial" w:cs="Arial"/>
          <w:sz w:val="22"/>
          <w:szCs w:val="22"/>
        </w:rPr>
        <w:t>emerged as</w:t>
      </w:r>
      <w:r w:rsidRPr="00A94B6A">
        <w:rPr>
          <w:rFonts w:ascii="Arial" w:hAnsi="Arial" w:cs="Arial"/>
          <w:sz w:val="22"/>
          <w:szCs w:val="22"/>
        </w:rPr>
        <w:t xml:space="preserve"> a model for understanding predator-prey interactions</w:t>
      </w:r>
      <w:r>
        <w:rPr>
          <w:rFonts w:ascii="Arial" w:hAnsi="Arial" w:cs="Arial"/>
          <w:sz w:val="22"/>
          <w:szCs w:val="22"/>
        </w:rPr>
        <w:t xml:space="preserve"> because their behavior as both predator and </w:t>
      </w:r>
      <w:r>
        <w:rPr>
          <w:rFonts w:ascii="Arial" w:hAnsi="Arial" w:cs="Arial"/>
          <w:sz w:val="22"/>
          <w:szCs w:val="22"/>
        </w:rPr>
        <w:lastRenderedPageBreak/>
        <w:t xml:space="preserve">prey are quite typical of many other fishes.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naturally </w:t>
      </w:r>
      <w:r>
        <w:rPr>
          <w:rFonts w:ascii="Arial" w:hAnsi="Arial" w:cs="Arial"/>
          <w:sz w:val="22"/>
          <w:szCs w:val="22"/>
        </w:rPr>
        <w:t>inhabit</w:t>
      </w:r>
      <w:r w:rsidRPr="00A94B6A">
        <w:rPr>
          <w:rFonts w:ascii="Arial" w:hAnsi="Arial" w:cs="Arial"/>
          <w:sz w:val="22"/>
          <w:szCs w:val="22"/>
        </w:rPr>
        <w:t xml:space="preserve"> slow-moving and still bodies of shallow freshwater in Southeast Asia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Spence&lt;/Author&gt;&lt;Year&gt;2008&lt;/Year&gt;&lt;RecNum&gt;1953&lt;/RecNum&gt;&lt;DisplayText&gt;[14]&lt;/DisplayText&gt;&lt;record&gt;&lt;rec-number&gt;1953&lt;/rec-number&gt;&lt;foreign-keys&gt;&lt;key app="EN" db-id="9xed9z9e7tz52oea9dc5wdzd029wdfs2vrwz" timestamp="1465360989"&gt;1953&lt;/key&gt;&lt;/foreign-keys&gt;&lt;ref-type name="Journal Article"&gt;17&lt;/ref-type&gt;&lt;contributors&gt;&lt;authors&gt;&lt;author&gt;Spence, R.&lt;/author&gt;&lt;author&gt;Gerlach, G.&lt;/author&gt;&lt;author&gt;Lawrence, C.&lt;/author&gt;&lt;author&gt;Smith, C.&lt;/author&gt;&lt;/authors&gt;&lt;/contributors&gt;&lt;titles&gt;&lt;title&gt;&lt;style face="normal" font="default" size="100%"&gt;The behaviour and ecology of the zebrafish, &lt;/style&gt;&lt;style face="italic" font="default" size="100%"&gt;Danio rerio&lt;/style&gt;&lt;/title&gt;&lt;secondary-title&gt;Biological Reviews&lt;/secondary-title&gt;&lt;alt-title&gt;Biol. Rev.&lt;/alt-title&gt;&lt;/titles&gt;&lt;periodical&gt;&lt;full-title&gt;Biological Reviews&lt;/full-title&gt;&lt;abbr-1&gt;Biol. Rev.&lt;/abbr-1&gt;&lt;/periodical&gt;&lt;alt-periodical&gt;&lt;full-title&gt;Biological Reviews&lt;/full-title&gt;&lt;abbr-1&gt;Biol. Rev.&lt;/abbr-1&gt;&lt;/alt-periodical&gt;&lt;pages&gt;13-24&lt;/pages&gt;&lt;volume&gt;83&lt;/volume&gt;&lt;dates&gt;&lt;year&gt;2008&lt;/year&gt;&lt;/dates&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14]</w:t>
      </w:r>
      <w:r w:rsidR="001E3F5B">
        <w:rPr>
          <w:rFonts w:ascii="Arial" w:hAnsi="Arial" w:cs="Arial"/>
          <w:sz w:val="22"/>
          <w:szCs w:val="22"/>
        </w:rPr>
        <w:fldChar w:fldCharType="end"/>
      </w:r>
      <w:r w:rsidRPr="00A94B6A">
        <w:rPr>
          <w:rFonts w:ascii="Arial" w:hAnsi="Arial" w:cs="Arial"/>
          <w:sz w:val="22"/>
          <w:szCs w:val="22"/>
        </w:rPr>
        <w:t xml:space="preserve">. </w:t>
      </w:r>
      <w:r>
        <w:rPr>
          <w:rFonts w:ascii="Arial" w:hAnsi="Arial" w:cs="Arial"/>
          <w:sz w:val="22"/>
          <w:szCs w:val="22"/>
        </w:rPr>
        <w:t>They</w:t>
      </w:r>
      <w:r w:rsidRPr="00A94B6A">
        <w:rPr>
          <w:rFonts w:ascii="Arial" w:hAnsi="Arial" w:cs="Arial"/>
          <w:sz w:val="22"/>
          <w:szCs w:val="22"/>
        </w:rPr>
        <w:t xml:space="preserve"> are small in size (body length &lt; 4 cm)</w:t>
      </w:r>
      <w:r>
        <w:rPr>
          <w:rFonts w:ascii="Arial" w:hAnsi="Arial" w:cs="Arial"/>
          <w:sz w:val="22"/>
          <w:szCs w:val="22"/>
        </w:rPr>
        <w:t>,</w:t>
      </w:r>
      <w:r w:rsidRPr="00A94B6A">
        <w:rPr>
          <w:rFonts w:ascii="Arial" w:hAnsi="Arial" w:cs="Arial"/>
          <w:sz w:val="22"/>
          <w:szCs w:val="22"/>
        </w:rPr>
        <w:t xml:space="preserve"> exhibit a fusiform body that is slightly compressed laterally</w:t>
      </w:r>
      <w:r>
        <w:rPr>
          <w:rFonts w:ascii="Arial" w:hAnsi="Arial" w:cs="Arial"/>
          <w:sz w:val="22"/>
          <w:szCs w:val="22"/>
        </w:rPr>
        <w:t>, and face predation from larger fish and birds</w:t>
      </w:r>
      <w:r w:rsidRPr="00A94B6A">
        <w:rPr>
          <w:rFonts w:ascii="Arial" w:hAnsi="Arial" w:cs="Arial"/>
          <w:sz w:val="22"/>
          <w:szCs w:val="22"/>
        </w:rPr>
        <w:t xml:space="preserve">.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w:t>
      </w:r>
      <w:r>
        <w:rPr>
          <w:rFonts w:ascii="Arial" w:hAnsi="Arial" w:cs="Arial"/>
          <w:sz w:val="22"/>
          <w:szCs w:val="22"/>
        </w:rPr>
        <w:t>are omnivorous and</w:t>
      </w:r>
      <w:r w:rsidRPr="00A94B6A">
        <w:rPr>
          <w:rFonts w:ascii="Arial" w:hAnsi="Arial" w:cs="Arial"/>
          <w:sz w:val="22"/>
          <w:szCs w:val="22"/>
        </w:rPr>
        <w:t xml:space="preserve"> mainly feed within the water column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Spence&lt;/Author&gt;&lt;Year&gt;2010&lt;/Year&gt;&lt;RecNum&gt;1954&lt;/RecNum&gt;&lt;DisplayText&gt;[15]&lt;/DisplayText&gt;&lt;record&gt;&lt;rec-number&gt;1954&lt;/rec-number&gt;&lt;foreign-keys&gt;&lt;key app="EN" db-id="9xed9z9e7tz52oea9dc5wdzd029wdfs2vrwz" timestamp="1465361063"&gt;1954&lt;/key&gt;&lt;/foreign-keys&gt;&lt;ref-type name="Book Section"&gt;5&lt;/ref-type&gt;&lt;contributors&gt;&lt;authors&gt;&lt;author&gt;Spence, R.&lt;/author&gt;&lt;/authors&gt;&lt;secondary-authors&gt;&lt;author&gt;Kalueff, A.&lt;/author&gt;&lt;author&gt;Cachat, J.&lt;/author&gt;&lt;/secondary-authors&gt;&lt;/contributors&gt;&lt;titles&gt;&lt;title&gt;Zebrafish ecology and behaviour&lt;/title&gt;&lt;secondary-title&gt;Zebrafish models in neurobehavioral research&lt;/secondary-title&gt;&lt;/titles&gt;&lt;dates&gt;&lt;year&gt;2010&lt;/year&gt;&lt;/dates&gt;&lt;pub-location&gt;New York, NY&lt;/pub-location&gt;&lt;publisher&gt;Springer&lt;/publisher&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15]</w:t>
      </w:r>
      <w:r w:rsidR="001E3F5B">
        <w:rPr>
          <w:rFonts w:ascii="Arial" w:hAnsi="Arial" w:cs="Arial"/>
          <w:sz w:val="22"/>
          <w:szCs w:val="22"/>
        </w:rPr>
        <w:fldChar w:fldCharType="end"/>
      </w:r>
      <w:r w:rsidRPr="00A94B6A">
        <w:rPr>
          <w:rFonts w:ascii="Arial" w:hAnsi="Arial" w:cs="Arial"/>
          <w:sz w:val="22"/>
          <w:szCs w:val="22"/>
        </w:rPr>
        <w:t xml:space="preserve"> on a variety of plankton, such as small aquatic insects, insect larvae, zooplankton, algae, plant material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Dutta&lt;/Author&gt;&lt;Year&gt;1993&lt;/Year&gt;&lt;RecNum&gt;1956&lt;/RecNum&gt;&lt;DisplayText&gt;[16]&lt;/DisplayText&gt;&lt;record&gt;&lt;rec-number&gt;1956&lt;/rec-number&gt;&lt;foreign-keys&gt;&lt;key app="EN" db-id="9xed9z9e7tz52oea9dc5wdzd029wdfs2vrwz" timestamp="1465361272"&gt;1956&lt;/key&gt;&lt;/foreign-keys&gt;&lt;ref-type name="Journal Article"&gt;17&lt;/ref-type&gt;&lt;contributors&gt;&lt;authors&gt;&lt;author&gt;Dutta, S.P.S.&lt;/author&gt;&lt;/authors&gt;&lt;/contributors&gt;&lt;titles&gt;&lt;title&gt;&lt;style face="normal" font="default" size="100%"&gt;Food and feeding habits of &lt;/style&gt;&lt;style face="italic" font="default" size="100%"&gt;Danio rerio&lt;/style&gt;&lt;style face="normal" font="default" size="100%"&gt; (Ham. Buch.) inhabiting Gadigarh stream, Jammu&lt;/style&gt;&lt;/title&gt;&lt;secondary-title&gt;Journal of Freshwater Biology&lt;/secondary-title&gt;&lt;alt-title&gt;J. Freshw. Biol.&lt;/alt-title&gt;&lt;/titles&gt;&lt;periodical&gt;&lt;full-title&gt;Journal of Freshwater Biology&lt;/full-title&gt;&lt;abbr-1&gt;J. Freshw. Biol.&lt;/abbr-1&gt;&lt;/periodical&gt;&lt;alt-periodical&gt;&lt;full-title&gt;Journal of Freshwater Biology&lt;/full-title&gt;&lt;abbr-1&gt;J. Freshw. Biol.&lt;/abbr-1&gt;&lt;/alt-periodical&gt;&lt;pages&gt;165-168&lt;/pages&gt;&lt;volume&gt;5&lt;/volume&gt;&lt;dates&gt;&lt;year&gt;1993&lt;/year&gt;&lt;/dates&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16]</w:t>
      </w:r>
      <w:r w:rsidR="001E3F5B">
        <w:rPr>
          <w:rFonts w:ascii="Arial" w:hAnsi="Arial" w:cs="Arial"/>
          <w:sz w:val="22"/>
          <w:szCs w:val="22"/>
        </w:rPr>
        <w:fldChar w:fldCharType="end"/>
      </w:r>
      <w:r w:rsidRPr="00A94B6A">
        <w:rPr>
          <w:rFonts w:ascii="Arial" w:hAnsi="Arial" w:cs="Arial"/>
          <w:sz w:val="22"/>
          <w:szCs w:val="22"/>
        </w:rPr>
        <w:t xml:space="preserve">, and even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larvae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Spence&lt;/Author&gt;&lt;Year&gt;2008&lt;/Year&gt;&lt;RecNum&gt;1953&lt;/RecNum&gt;&lt;DisplayText&gt;[14]&lt;/DisplayText&gt;&lt;record&gt;&lt;rec-number&gt;1953&lt;/rec-number&gt;&lt;foreign-keys&gt;&lt;key app="EN" db-id="9xed9z9e7tz52oea9dc5wdzd029wdfs2vrwz" timestamp="1465360989"&gt;1953&lt;/key&gt;&lt;/foreign-keys&gt;&lt;ref-type name="Journal Article"&gt;17&lt;/ref-type&gt;&lt;contributors&gt;&lt;authors&gt;&lt;author&gt;Spence, R.&lt;/author&gt;&lt;author&gt;Gerlach, G.&lt;/author&gt;&lt;author&gt;Lawrence, C.&lt;/author&gt;&lt;author&gt;Smith, C.&lt;/author&gt;&lt;/authors&gt;&lt;/contributors&gt;&lt;titles&gt;&lt;title&gt;&lt;style face="normal" font="default" size="100%"&gt;The behaviour and ecology of the zebrafish, &lt;/style&gt;&lt;style face="italic" font="default" size="100%"&gt;Danio rerio&lt;/style&gt;&lt;/title&gt;&lt;secondary-title&gt;Biological Reviews&lt;/secondary-title&gt;&lt;alt-title&gt;Biol. Rev.&lt;/alt-title&gt;&lt;/titles&gt;&lt;periodical&gt;&lt;full-title&gt;Biological Reviews&lt;/full-title&gt;&lt;abbr-1&gt;Biol. Rev.&lt;/abbr-1&gt;&lt;/periodical&gt;&lt;alt-periodical&gt;&lt;full-title&gt;Biological Reviews&lt;/full-title&gt;&lt;abbr-1&gt;Biol. Rev.&lt;/abbr-1&gt;&lt;/alt-periodical&gt;&lt;pages&gt;13-24&lt;/pages&gt;&lt;volume&gt;83&lt;/volume&gt;&lt;dates&gt;&lt;year&gt;2008&lt;/year&gt;&lt;/dates&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14]</w:t>
      </w:r>
      <w:r w:rsidR="001E3F5B">
        <w:rPr>
          <w:rFonts w:ascii="Arial" w:hAnsi="Arial" w:cs="Arial"/>
          <w:sz w:val="22"/>
          <w:szCs w:val="22"/>
        </w:rPr>
        <w:fldChar w:fldCharType="end"/>
      </w:r>
      <w:r w:rsidRPr="00A94B6A">
        <w:rPr>
          <w:rFonts w:ascii="Arial" w:hAnsi="Arial" w:cs="Arial"/>
          <w:sz w:val="22"/>
          <w:szCs w:val="22"/>
        </w:rPr>
        <w:t xml:space="preserve">. </w:t>
      </w:r>
      <w:r>
        <w:rPr>
          <w:rFonts w:ascii="Arial" w:hAnsi="Arial" w:cs="Arial"/>
          <w:sz w:val="22"/>
          <w:szCs w:val="22"/>
        </w:rPr>
        <w:t xml:space="preserve">To catch prey, </w:t>
      </w:r>
      <w:proofErr w:type="spellStart"/>
      <w:r>
        <w:rPr>
          <w:rFonts w:ascii="Arial" w:hAnsi="Arial" w:cs="Arial"/>
          <w:sz w:val="22"/>
          <w:szCs w:val="22"/>
        </w:rPr>
        <w:t>z</w:t>
      </w:r>
      <w:r w:rsidRPr="00A94B6A">
        <w:rPr>
          <w:rFonts w:ascii="Arial" w:hAnsi="Arial" w:cs="Arial"/>
          <w:sz w:val="22"/>
          <w:szCs w:val="22"/>
        </w:rPr>
        <w:t>ebrafish</w:t>
      </w:r>
      <w:proofErr w:type="spellEnd"/>
      <w:r w:rsidRPr="00A94B6A">
        <w:rPr>
          <w:rFonts w:ascii="Arial" w:hAnsi="Arial" w:cs="Arial"/>
          <w:sz w:val="22"/>
          <w:szCs w:val="22"/>
        </w:rPr>
        <w:t xml:space="preserve"> swim at a moderate speed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Stewart&lt;/Author&gt;&lt;Year&gt;2013&lt;/Year&gt;&lt;RecNum&gt;1465&lt;/RecNum&gt;&lt;DisplayText&gt;[11]&lt;/DisplayText&gt;&lt;record&gt;&lt;rec-number&gt;1465&lt;/rec-number&gt;&lt;foreign-keys&gt;&lt;key app="EN" db-id="9xed9z9e7tz52oea9dc5wdzd029wdfs2vrwz" timestamp="1358471106"&gt;1465&lt;/key&gt;&lt;/foreign-keys&gt;&lt;ref-type name="Journal Article"&gt;17&lt;/ref-type&gt;&lt;contributors&gt;&lt;authors&gt;&lt;author&gt;Stewart, W.J.&lt;/author&gt;&lt;author&gt;Cardenas, G.S.&lt;/author&gt;&lt;author&gt;McHenry, M.J.&lt;/author&gt;&lt;/authors&gt;&lt;/contributors&gt;&lt;titles&gt;&lt;title&gt;Zebrafish larvae evade predators by sensing water flow&lt;/title&gt;&lt;secondary-title&gt;Journal of Experimental Biology&lt;/secondary-title&gt;&lt;alt-title&gt;J. Exp. Biol.&lt;/alt-title&gt;&lt;/titles&gt;&lt;alt-periodical&gt;&lt;full-title&gt;JEB&lt;/full-title&gt;&lt;abbr-1&gt;J. Exp. Biol.&lt;/abbr-1&gt;&lt;/alt-periodical&gt;&lt;pages&gt;388-398&lt;/pages&gt;&lt;volume&gt;216&lt;/volume&gt;&lt;keywords&gt;&lt;keyword&gt;fish, predator, prey, feeding, locomotion,&lt;/keyword&gt;&lt;/keywords&gt;&lt;dates&gt;&lt;year&gt;2013&lt;/year&gt;&lt;/dates&gt;&lt;label&gt;1458&lt;/label&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11]</w:t>
      </w:r>
      <w:r w:rsidR="001E3F5B">
        <w:rPr>
          <w:rFonts w:ascii="Arial" w:hAnsi="Arial" w:cs="Arial"/>
          <w:sz w:val="22"/>
          <w:szCs w:val="22"/>
        </w:rPr>
        <w:fldChar w:fldCharType="end"/>
      </w:r>
      <w:r w:rsidRPr="00A94B6A">
        <w:rPr>
          <w:rFonts w:ascii="Arial" w:hAnsi="Arial" w:cs="Arial"/>
          <w:sz w:val="22"/>
          <w:szCs w:val="22"/>
        </w:rPr>
        <w:t xml:space="preserve"> before protruding their jaws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Staab&lt;/Author&gt;&lt;Year&gt;2010&lt;/Year&gt;&lt;RecNum&gt;1955&lt;/RecNum&gt;&lt;DisplayText&gt;[17]&lt;/DisplayText&gt;&lt;record&gt;&lt;rec-number&gt;1955&lt;/rec-number&gt;&lt;foreign-keys&gt;&lt;key app="EN" db-id="9xed9z9e7tz52oea9dc5wdzd029wdfs2vrwz" timestamp="1465361161"&gt;1955&lt;/key&gt;&lt;/foreign-keys&gt;&lt;ref-type name="Journal Article"&gt;17&lt;/ref-type&gt;&lt;contributors&gt;&lt;authors&gt;&lt;author&gt;Staab, K.L.&lt;/author&gt;&lt;author&gt;Hernandez, L.P.&lt;/author&gt;&lt;/authors&gt;&lt;/contributors&gt;&lt;titles&gt;&lt;title&gt;&lt;style face="normal" font="default" size="100%"&gt;Development of the cypriniform protrusible jaw complex in &lt;/style&gt;&lt;style face="italic" font="default" size="100%"&gt;Danio rerio&lt;/style&gt;&lt;style face="normal" font="default" size="100%"&gt;: constructional insights for evolution&lt;/style&gt;&lt;/title&gt;&lt;secondary-title&gt;Journal of Morphology&lt;/secondary-title&gt;&lt;alt-title&gt;J. Morphol.&lt;/alt-title&gt;&lt;/titles&gt;&lt;periodical&gt;&lt;full-title&gt;Journal of Morphology&lt;/full-title&gt;&lt;abbr-1&gt;J. Morphol.&lt;/abbr-1&gt;&lt;/periodical&gt;&lt;alt-periodical&gt;&lt;full-title&gt;Journal of Morphology&lt;/full-title&gt;&lt;abbr-1&gt;J. Morphol.&lt;/abbr-1&gt;&lt;/alt-periodical&gt;&lt;pages&gt;814-825&lt;/pages&gt;&lt;volume&gt;271&lt;/volume&gt;&lt;dates&gt;&lt;year&gt;2010&lt;/year&gt;&lt;/dates&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17]</w:t>
      </w:r>
      <w:r w:rsidR="001E3F5B">
        <w:rPr>
          <w:rFonts w:ascii="Arial" w:hAnsi="Arial" w:cs="Arial"/>
          <w:sz w:val="22"/>
          <w:szCs w:val="22"/>
        </w:rPr>
        <w:fldChar w:fldCharType="end"/>
      </w:r>
      <w:r w:rsidRPr="00A94B6A">
        <w:rPr>
          <w:rFonts w:ascii="Arial" w:hAnsi="Arial" w:cs="Arial"/>
          <w:sz w:val="22"/>
          <w:szCs w:val="22"/>
        </w:rPr>
        <w:t xml:space="preserve"> and executing a rapid suction-feeding strike in less than 20 </w:t>
      </w:r>
      <w:proofErr w:type="spellStart"/>
      <w:r w:rsidRPr="00A94B6A">
        <w:rPr>
          <w:rFonts w:ascii="Arial" w:hAnsi="Arial" w:cs="Arial"/>
          <w:sz w:val="22"/>
          <w:szCs w:val="22"/>
        </w:rPr>
        <w:t>ms</w:t>
      </w:r>
      <w:proofErr w:type="spellEnd"/>
      <w:r w:rsidRPr="00A94B6A">
        <w:rPr>
          <w:rFonts w:ascii="Arial" w:hAnsi="Arial" w:cs="Arial"/>
          <w:sz w:val="22"/>
          <w:szCs w:val="22"/>
        </w:rPr>
        <w:t xml:space="preserve">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Stewart&lt;/Author&gt;&lt;Year&gt;2013&lt;/Year&gt;&lt;RecNum&gt;1465&lt;/RecNum&gt;&lt;DisplayText&gt;[11]&lt;/DisplayText&gt;&lt;record&gt;&lt;rec-number&gt;1465&lt;/rec-number&gt;&lt;foreign-keys&gt;&lt;key app="EN" db-id="9xed9z9e7tz52oea9dc5wdzd029wdfs2vrwz" timestamp="1358471106"&gt;1465&lt;/key&gt;&lt;/foreign-keys&gt;&lt;ref-type name="Journal Article"&gt;17&lt;/ref-type&gt;&lt;contributors&gt;&lt;authors&gt;&lt;author&gt;Stewart, W.J.&lt;/author&gt;&lt;author&gt;Cardenas, G.S.&lt;/author&gt;&lt;author&gt;McHenry, M.J.&lt;/author&gt;&lt;/authors&gt;&lt;/contributors&gt;&lt;titles&gt;&lt;title&gt;Zebrafish larvae evade predators by sensing water flow&lt;/title&gt;&lt;secondary-title&gt;Journal of Experimental Biology&lt;/secondary-title&gt;&lt;alt-title&gt;J. Exp. Biol.&lt;/alt-title&gt;&lt;/titles&gt;&lt;alt-periodical&gt;&lt;full-title&gt;JEB&lt;/full-title&gt;&lt;abbr-1&gt;J. Exp. Biol.&lt;/abbr-1&gt;&lt;/alt-periodical&gt;&lt;pages&gt;388-398&lt;/pages&gt;&lt;volume&gt;216&lt;/volume&gt;&lt;keywords&gt;&lt;keyword&gt;fish, predator, prey, feeding, locomotion,&lt;/keyword&gt;&lt;/keywords&gt;&lt;dates&gt;&lt;year&gt;2013&lt;/year&gt;&lt;/dates&gt;&lt;label&gt;1458&lt;/label&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11]</w:t>
      </w:r>
      <w:r w:rsidR="001E3F5B">
        <w:rPr>
          <w:rFonts w:ascii="Arial" w:hAnsi="Arial" w:cs="Arial"/>
          <w:sz w:val="22"/>
          <w:szCs w:val="22"/>
        </w:rPr>
        <w:fldChar w:fldCharType="end"/>
      </w:r>
      <w:r w:rsidRPr="00A94B6A">
        <w:rPr>
          <w:rFonts w:ascii="Arial" w:hAnsi="Arial" w:cs="Arial"/>
          <w:sz w:val="22"/>
          <w:szCs w:val="22"/>
        </w:rPr>
        <w:t xml:space="preserve">, which drives nearby prey into the mouth. </w:t>
      </w:r>
    </w:p>
    <w:p w14:paraId="543A89A8" w14:textId="4D9A43AD" w:rsidR="004369B8" w:rsidRPr="00A94B6A" w:rsidRDefault="004369B8" w:rsidP="004369B8">
      <w:pPr>
        <w:spacing w:line="480" w:lineRule="auto"/>
        <w:rPr>
          <w:rFonts w:ascii="Arial" w:hAnsi="Arial" w:cs="Arial"/>
          <w:sz w:val="22"/>
          <w:szCs w:val="22"/>
        </w:rPr>
      </w:pPr>
      <w:r w:rsidRPr="00A94B6A">
        <w:rPr>
          <w:rFonts w:ascii="Arial" w:hAnsi="Arial" w:cs="Arial"/>
          <w:sz w:val="22"/>
          <w:szCs w:val="22"/>
        </w:rPr>
        <w:tab/>
        <w:t xml:space="preserve">Work on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has helped us understand how fish detect and evade predators.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adults are startled by the visual stimulus produced by an approaching predator, and the timing of the fish’s response depends on the perceived speed of the predator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Dill&lt;/Author&gt;&lt;Year&gt;1974&lt;/Year&gt;&lt;RecNum&gt;1654&lt;/RecNum&gt;&lt;DisplayText&gt;[18]&lt;/DisplayText&gt;&lt;record&gt;&lt;rec-number&gt;1654&lt;/rec-number&gt;&lt;foreign-keys&gt;&lt;key app="EN" db-id="9xed9z9e7tz52oea9dc5wdzd029wdfs2vrwz" timestamp="1428946618"&gt;1654&lt;/key&gt;&lt;/foreign-keys&gt;&lt;ref-type name="Journal Article"&gt;17&lt;/ref-type&gt;&lt;contributors&gt;&lt;authors&gt;&lt;author&gt;Dill, L.M.&lt;/author&gt;&lt;/authors&gt;&lt;/contributors&gt;&lt;titles&gt;&lt;title&gt;&lt;style face="normal" font="default" size="100%"&gt;The escape response of the zebra danio (&lt;/style&gt;&lt;style face="italic" font="default" size="100%"&gt;Brachydanio rerio&lt;/style&gt;&lt;style face="normal" font="default" size="100%"&gt;) I. The stimulus for escape&lt;/style&gt;&lt;/title&gt;&lt;secondary-title&gt;Animal Behaviour&lt;/secondary-title&gt;&lt;alt-title&gt;Anim. Behav.&lt;/alt-title&gt;&lt;/titles&gt;&lt;periodical&gt;&lt;full-title&gt;Animal Behaviour&lt;/full-title&gt;&lt;abbr-1&gt;Anim. Behav.&lt;/abbr-1&gt;&lt;/periodical&gt;&lt;alt-periodical&gt;&lt;full-title&gt;Animal Behaviour&lt;/full-title&gt;&lt;abbr-1&gt;Anim. Behav.&lt;/abbr-1&gt;&lt;/alt-periodical&gt;&lt;pages&gt;711-722&lt;/pages&gt;&lt;volume&gt;22&lt;/volume&gt;&lt;dates&gt;&lt;year&gt;1974&lt;/year&gt;&lt;/dates&gt;&lt;label&gt;1644&lt;/label&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18]</w:t>
      </w:r>
      <w:r w:rsidR="001E3F5B">
        <w:rPr>
          <w:rFonts w:ascii="Arial" w:hAnsi="Arial" w:cs="Arial"/>
          <w:sz w:val="22"/>
          <w:szCs w:val="22"/>
        </w:rPr>
        <w:fldChar w:fldCharType="end"/>
      </w:r>
      <w:r w:rsidRPr="00A94B6A">
        <w:rPr>
          <w:rFonts w:ascii="Arial" w:hAnsi="Arial" w:cs="Arial"/>
          <w:sz w:val="22"/>
          <w:szCs w:val="22"/>
        </w:rPr>
        <w:t xml:space="preserve">. In addition to the visual system, the flow-sensitive lateral line system is crucial for prey. Disabling the lateral line system in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larvae prevents them from detecting suction, like that produced by a predator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McHenry&lt;/Author&gt;&lt;Year&gt;2009&lt;/Year&gt;&lt;RecNum&gt;1647&lt;/RecNum&gt;&lt;DisplayText&gt;[19]&lt;/DisplayText&gt;&lt;record&gt;&lt;rec-number&gt;1647&lt;/rec-number&gt;&lt;foreign-keys&gt;&lt;key app="EN" db-id="9xed9z9e7tz52oea9dc5wdzd029wdfs2vrwz" timestamp="1428707171"&gt;1647&lt;/key&gt;&lt;/foreign-keys&gt;&lt;ref-type name="Journal Article"&gt;17&lt;/ref-type&gt;&lt;contributors&gt;&lt;authors&gt;&lt;author&gt;McHenry, M.J.&lt;/author&gt;&lt;author&gt;Feitl, K.E.&lt;/author&gt;&lt;author&gt;Strother, J.A.&lt;/author&gt;&lt;author&gt;Van Trump, W.J.&lt;/author&gt;&lt;/authors&gt;&lt;/contributors&gt;&lt;titles&gt;&lt;title&gt;Larval zebrafish rapidly sense the water flow of a predator&amp;apos;s strike&lt;/title&gt;&lt;secondary-title&gt;Biology Letters&lt;/secondary-title&gt;&lt;alt-title&gt;Biol. Lett.&lt;/alt-title&gt;&lt;/titles&gt;&lt;periodical&gt;&lt;full-title&gt;Biology Letters&lt;/full-title&gt;&lt;abbr-1&gt;Biol. Lett.&lt;/abbr-1&gt;&lt;/periodical&gt;&lt;alt-periodical&gt;&lt;full-title&gt;Biology Letters&lt;/full-title&gt;&lt;abbr-1&gt;Biol. Lett.&lt;/abbr-1&gt;&lt;/alt-periodical&gt;&lt;pages&gt;477-479&lt;/pages&gt;&lt;volume&gt;5&lt;/volume&gt;&lt;dates&gt;&lt;year&gt;2009&lt;/year&gt;&lt;/dates&gt;&lt;label&gt;1637&lt;/label&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19]</w:t>
      </w:r>
      <w:r w:rsidR="001E3F5B">
        <w:rPr>
          <w:rFonts w:ascii="Arial" w:hAnsi="Arial" w:cs="Arial"/>
          <w:sz w:val="22"/>
          <w:szCs w:val="22"/>
        </w:rPr>
        <w:fldChar w:fldCharType="end"/>
      </w:r>
      <w:r w:rsidRPr="00A94B6A">
        <w:rPr>
          <w:rFonts w:ascii="Arial" w:hAnsi="Arial" w:cs="Arial"/>
          <w:sz w:val="22"/>
          <w:szCs w:val="22"/>
        </w:rPr>
        <w:t xml:space="preserve">, and reduces their chances of evading a predator’s attack by 80%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Stewart&lt;/Author&gt;&lt;Year&gt;2013&lt;/Year&gt;&lt;RecNum&gt;1465&lt;/RecNum&gt;&lt;DisplayText&gt;[11]&lt;/DisplayText&gt;&lt;record&gt;&lt;rec-number&gt;1465&lt;/rec-number&gt;&lt;foreign-keys&gt;&lt;key app="EN" db-id="9xed9z9e7tz52oea9dc5wdzd029wdfs2vrwz" timestamp="1358471106"&gt;1465&lt;/key&gt;&lt;/foreign-keys&gt;&lt;ref-type name="Journal Article"&gt;17&lt;/ref-type&gt;&lt;contributors&gt;&lt;authors&gt;&lt;author&gt;Stewart, W.J.&lt;/author&gt;&lt;author&gt;Cardenas, G.S.&lt;/author&gt;&lt;author&gt;McHenry, M.J.&lt;/author&gt;&lt;/authors&gt;&lt;/contributors&gt;&lt;titles&gt;&lt;title&gt;Zebrafish larvae evade predators by sensing water flow&lt;/title&gt;&lt;secondary-title&gt;Journal of Experimental Biology&lt;/secondary-title&gt;&lt;alt-title&gt;J. Exp. Biol.&lt;/alt-title&gt;&lt;/titles&gt;&lt;alt-periodical&gt;&lt;full-title&gt;JEB&lt;/full-title&gt;&lt;abbr-1&gt;J. Exp. Biol.&lt;/abbr-1&gt;&lt;/alt-periodical&gt;&lt;pages&gt;388-398&lt;/pages&gt;&lt;volume&gt;216&lt;/volume&gt;&lt;keywords&gt;&lt;keyword&gt;fish, predator, prey, feeding, locomotion,&lt;/keyword&gt;&lt;/keywords&gt;&lt;dates&gt;&lt;year&gt;2013&lt;/year&gt;&lt;/dates&gt;&lt;label&gt;1458&lt;/label&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11]</w:t>
      </w:r>
      <w:r w:rsidR="001E3F5B">
        <w:rPr>
          <w:rFonts w:ascii="Arial" w:hAnsi="Arial" w:cs="Arial"/>
          <w:sz w:val="22"/>
          <w:szCs w:val="22"/>
        </w:rPr>
        <w:fldChar w:fldCharType="end"/>
      </w:r>
      <w:r w:rsidRPr="00A94B6A">
        <w:rPr>
          <w:rFonts w:ascii="Arial" w:hAnsi="Arial" w:cs="Arial"/>
          <w:sz w:val="22"/>
          <w:szCs w:val="22"/>
        </w:rPr>
        <w:t xml:space="preserve">. A study employing a robotic predator and larval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revealed that prey detect the subtle disturbance of flow ahead of an approaching predator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Stewart&lt;/Author&gt;&lt;Year&gt;2014&lt;/Year&gt;&lt;RecNum&gt;1646&lt;/RecNum&gt;&lt;DisplayText&gt;[20]&lt;/DisplayText&gt;&lt;record&gt;&lt;rec-number&gt;1646&lt;/rec-number&gt;&lt;foreign-keys&gt;&lt;key app="EN" db-id="9xed9z9e7tz52oea9dc5wdzd029wdfs2vrwz" timestamp="1428707065"&gt;1646&lt;/key&gt;&lt;/foreign-keys&gt;&lt;ref-type name="Journal Article"&gt;17&lt;/ref-type&gt;&lt;contributors&gt;&lt;authors&gt;&lt;author&gt;Stewart, W.J.&lt;/author&gt;&lt;author&gt;Nair, A.&lt;/author&gt;&lt;author&gt;Jiang, H.&lt;/author&gt;&lt;author&gt;McHenry, M.J.&lt;/author&gt;&lt;/authors&gt;&lt;/contributors&gt;&lt;titles&gt;&lt;title&gt;Prey fish escape by sensing the bow wave of a predator&lt;/title&gt;&lt;secondary-title&gt;Journal of Experimental Biology&lt;/secondary-title&gt;&lt;alt-title&gt;J. Exp. Biol.&lt;/alt-title&gt;&lt;/titles&gt;&lt;alt-periodical&gt;&lt;full-title&gt;JEB&lt;/full-title&gt;&lt;abbr-1&gt;J. Exp. Biol.&lt;/abbr-1&gt;&lt;/alt-periodical&gt;&lt;pages&gt;4328-4336&lt;/pages&gt;&lt;volume&gt;217&lt;/volume&gt;&lt;dates&gt;&lt;year&gt;2014&lt;/year&gt;&lt;/dates&gt;&lt;label&gt;1636&lt;/label&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20]</w:t>
      </w:r>
      <w:r w:rsidR="001E3F5B">
        <w:rPr>
          <w:rFonts w:ascii="Arial" w:hAnsi="Arial" w:cs="Arial"/>
          <w:sz w:val="22"/>
          <w:szCs w:val="22"/>
        </w:rPr>
        <w:fldChar w:fldCharType="end"/>
      </w:r>
      <w:r w:rsidRPr="00A94B6A">
        <w:rPr>
          <w:rFonts w:ascii="Arial" w:hAnsi="Arial" w:cs="Arial"/>
          <w:sz w:val="22"/>
          <w:szCs w:val="22"/>
        </w:rPr>
        <w:t xml:space="preserve">. Once startled, prey are most successful when they initiate the c-start at an intermediate distance from the predator,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Stewart&lt;/Author&gt;&lt;Year&gt;2013&lt;/Year&gt;&lt;RecNum&gt;1465&lt;/RecNum&gt;&lt;DisplayText&gt;[11]&lt;/DisplayText&gt;&lt;record&gt;&lt;rec-number&gt;1465&lt;/rec-number&gt;&lt;foreign-keys&gt;&lt;key app="EN" db-id="9xed9z9e7tz52oea9dc5wdzd029wdfs2vrwz" timestamp="1358471106"&gt;1465&lt;/key&gt;&lt;/foreign-keys&gt;&lt;ref-type name="Journal Article"&gt;17&lt;/ref-type&gt;&lt;contributors&gt;&lt;authors&gt;&lt;author&gt;Stewart, W.J.&lt;/author&gt;&lt;author&gt;Cardenas, G.S.&lt;/author&gt;&lt;author&gt;McHenry, M.J.&lt;/author&gt;&lt;/authors&gt;&lt;/contributors&gt;&lt;titles&gt;&lt;title&gt;Zebrafish larvae evade predators by sensing water flow&lt;/title&gt;&lt;secondary-title&gt;Journal of Experimental Biology&lt;/secondary-title&gt;&lt;alt-title&gt;J. Exp. Biol.&lt;/alt-title&gt;&lt;/titles&gt;&lt;alt-periodical&gt;&lt;full-title&gt;JEB&lt;/full-title&gt;&lt;abbr-1&gt;J. Exp. Biol.&lt;/abbr-1&gt;&lt;/alt-periodical&gt;&lt;pages&gt;388-398&lt;/pages&gt;&lt;volume&gt;216&lt;/volume&gt;&lt;keywords&gt;&lt;keyword&gt;fish, predator, prey, feeding, locomotion,&lt;/keyword&gt;&lt;/keywords&gt;&lt;dates&gt;&lt;year&gt;2013&lt;/year&gt;&lt;/dates&gt;&lt;label&gt;1458&lt;/label&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11]</w:t>
      </w:r>
      <w:r w:rsidR="001E3F5B">
        <w:rPr>
          <w:rFonts w:ascii="Arial" w:hAnsi="Arial" w:cs="Arial"/>
          <w:sz w:val="22"/>
          <w:szCs w:val="22"/>
        </w:rPr>
        <w:fldChar w:fldCharType="end"/>
      </w:r>
      <w:r w:rsidRPr="00A94B6A">
        <w:rPr>
          <w:rFonts w:ascii="Arial" w:hAnsi="Arial" w:cs="Arial"/>
          <w:sz w:val="22"/>
          <w:szCs w:val="22"/>
        </w:rPr>
        <w:t xml:space="preserve">, and orient their swimming in an optimal direction that depends on the predator’s speed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Soto&lt;/Author&gt;&lt;Year&gt;2015&lt;/Year&gt;&lt;RecNum&gt;1627&lt;/RecNum&gt;&lt;DisplayText&gt;[21]&lt;/DisplayText&gt;&lt;record&gt;&lt;rec-number&gt;1627&lt;/rec-number&gt;&lt;foreign-keys&gt;&lt;key app="EN" db-id="9xed9z9e7tz52oea9dc5wdzd029wdfs2vrwz" timestamp="1428435143"&gt;1627&lt;/key&gt;&lt;/foreign-keys&gt;&lt;ref-type name="Journal Article"&gt;17&lt;/ref-type&gt;&lt;contributors&gt;&lt;authors&gt;&lt;author&gt;Soto, A.&lt;/author&gt;&lt;author&gt;Stewart, W.J.&lt;/author&gt;&lt;author&gt;McHenry, M.J.&lt;/author&gt;&lt;/authors&gt;&lt;/contributors&gt;&lt;titles&gt;&lt;title&gt;Escape direction does not matter for some fish prey&lt;/title&gt;&lt;secondary-title&gt;Integrative and Comparative Biology&lt;/secondary-title&gt;&lt;alt-title&gt;Integr. Comp. Biol.&lt;/alt-title&gt;&lt;/titles&gt;&lt;periodical&gt;&lt;full-title&gt;Integrative and Comparative Biology&lt;/full-title&gt;&lt;abbr-1&gt;Integr. Comp. Biol.&lt;/abbr-1&gt;&lt;/periodical&gt;&lt;alt-periodical&gt;&lt;full-title&gt;Integrative and Comparative Biology&lt;/full-title&gt;&lt;abbr-1&gt;Integr. Comp. Biol.&lt;/abbr-1&gt;&lt;/alt-periodical&gt;&lt;volume&gt;In press&lt;/volume&gt;&lt;dates&gt;&lt;year&gt;2015&lt;/year&gt;&lt;/dates&gt;&lt;label&gt;1617&lt;/label&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21]</w:t>
      </w:r>
      <w:r w:rsidR="001E3F5B">
        <w:rPr>
          <w:rFonts w:ascii="Arial" w:hAnsi="Arial" w:cs="Arial"/>
          <w:sz w:val="22"/>
          <w:szCs w:val="22"/>
        </w:rPr>
        <w:fldChar w:fldCharType="end"/>
      </w:r>
      <w:r w:rsidRPr="00A94B6A">
        <w:rPr>
          <w:rFonts w:ascii="Arial" w:hAnsi="Arial" w:cs="Arial"/>
          <w:sz w:val="22"/>
          <w:szCs w:val="22"/>
        </w:rPr>
        <w:t xml:space="preserve">. </w:t>
      </w:r>
    </w:p>
    <w:p w14:paraId="64BFD1CA" w14:textId="6F601E7A" w:rsidR="004369B8" w:rsidRPr="00A94B6A" w:rsidRDefault="004369B8" w:rsidP="004369B8">
      <w:pPr>
        <w:spacing w:line="480" w:lineRule="auto"/>
        <w:rPr>
          <w:rFonts w:ascii="Arial" w:hAnsi="Arial" w:cs="Arial"/>
          <w:sz w:val="22"/>
          <w:szCs w:val="22"/>
        </w:rPr>
      </w:pPr>
      <w:r w:rsidRPr="00A94B6A">
        <w:rPr>
          <w:rFonts w:ascii="Arial" w:hAnsi="Arial" w:cs="Arial"/>
          <w:sz w:val="22"/>
          <w:szCs w:val="22"/>
        </w:rPr>
        <w:tab/>
        <w:t xml:space="preserve">Studying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as predators has </w:t>
      </w:r>
      <w:r>
        <w:rPr>
          <w:rFonts w:ascii="Arial" w:hAnsi="Arial" w:cs="Arial"/>
          <w:sz w:val="22"/>
          <w:szCs w:val="22"/>
        </w:rPr>
        <w:t>advanced our understanding of how fish feed effectively</w:t>
      </w:r>
      <w:r w:rsidRPr="00A94B6A">
        <w:rPr>
          <w:rFonts w:ascii="Arial" w:hAnsi="Arial" w:cs="Arial"/>
          <w:sz w:val="22"/>
          <w:szCs w:val="22"/>
        </w:rPr>
        <w:t xml:space="preserve">.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larvae employ both vision and flow sensing when foraging, but in order to successfully capture prey in the dark, larval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must learn how to </w:t>
      </w:r>
      <w:r>
        <w:rPr>
          <w:rFonts w:ascii="Arial" w:hAnsi="Arial" w:cs="Arial"/>
          <w:sz w:val="22"/>
          <w:szCs w:val="22"/>
        </w:rPr>
        <w:t>sense</w:t>
      </w:r>
      <w:r w:rsidRPr="00A94B6A">
        <w:rPr>
          <w:rFonts w:ascii="Arial" w:hAnsi="Arial" w:cs="Arial"/>
          <w:sz w:val="22"/>
          <w:szCs w:val="22"/>
        </w:rPr>
        <w:t xml:space="preserve"> water flow over the first few weeks of life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Carillo&lt;/Author&gt;&lt;Year&gt;2016&lt;/Year&gt;&lt;RecNum&gt;1957&lt;/RecNum&gt;&lt;DisplayText&gt;[22]&lt;/DisplayText&gt;&lt;record&gt;&lt;rec-number&gt;1957&lt;/rec-number&gt;&lt;foreign-keys&gt;&lt;key app="EN" db-id="9xed9z9e7tz52oea9dc5wdzd029wdfs2vrwz" timestamp="1465361414"&gt;1957&lt;/key&gt;&lt;/foreign-keys&gt;&lt;ref-type name="Journal Article"&gt;17&lt;/ref-type&gt;&lt;contributors&gt;&lt;authors&gt;&lt;author&gt;Carillo, A.&lt;/author&gt;&lt;author&gt;McHenry, M.J.&lt;/author&gt;&lt;/authors&gt;&lt;/contributors&gt;&lt;titles&gt;&lt;title&gt;Zebrafish learn to forage in the dark&lt;/title&gt;&lt;secondary-title&gt;Journal of Experimental Biology&lt;/secondary-title&gt;&lt;alt-title&gt;J. Exp. Biol.&lt;/alt-title&gt;&lt;/titles&gt;&lt;alt-periodical&gt;&lt;full-title&gt;JEB&lt;/full-title&gt;&lt;abbr-1&gt;J. Exp. Biol.&lt;/abbr-1&gt;&lt;/alt-periodical&gt;&lt;pages&gt;582-589&lt;/pages&gt;&lt;volume&gt;219&lt;/volume&gt;&lt;dates&gt;&lt;year&gt;2016&lt;/year&gt;&lt;/dates&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22]</w:t>
      </w:r>
      <w:r w:rsidR="001E3F5B">
        <w:rPr>
          <w:rFonts w:ascii="Arial" w:hAnsi="Arial" w:cs="Arial"/>
          <w:sz w:val="22"/>
          <w:szCs w:val="22"/>
        </w:rPr>
        <w:fldChar w:fldCharType="end"/>
      </w:r>
      <w:r w:rsidRPr="00A94B6A">
        <w:rPr>
          <w:rFonts w:ascii="Arial" w:hAnsi="Arial" w:cs="Arial"/>
          <w:sz w:val="22"/>
          <w:szCs w:val="22"/>
        </w:rPr>
        <w:t xml:space="preserve">. Adult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have also revealed </w:t>
      </w:r>
      <w:r>
        <w:rPr>
          <w:rFonts w:ascii="Arial" w:hAnsi="Arial" w:cs="Arial"/>
          <w:sz w:val="22"/>
          <w:szCs w:val="22"/>
        </w:rPr>
        <w:t>cryptic hunting strategies, whereby they</w:t>
      </w:r>
      <w:r w:rsidRPr="00A94B6A">
        <w:rPr>
          <w:rFonts w:ascii="Arial" w:hAnsi="Arial" w:cs="Arial"/>
          <w:sz w:val="22"/>
          <w:szCs w:val="22"/>
        </w:rPr>
        <w:t xml:space="preserve"> disguise </w:t>
      </w:r>
      <w:r>
        <w:rPr>
          <w:rFonts w:ascii="Arial" w:hAnsi="Arial" w:cs="Arial"/>
          <w:sz w:val="22"/>
          <w:szCs w:val="22"/>
        </w:rPr>
        <w:t xml:space="preserve">the </w:t>
      </w:r>
      <w:r w:rsidRPr="00A94B6A">
        <w:rPr>
          <w:rFonts w:ascii="Arial" w:hAnsi="Arial" w:cs="Arial"/>
          <w:sz w:val="22"/>
          <w:szCs w:val="22"/>
        </w:rPr>
        <w:t xml:space="preserve">bow wave by slowly pulling water into </w:t>
      </w:r>
      <w:r>
        <w:rPr>
          <w:rFonts w:ascii="Arial" w:hAnsi="Arial" w:cs="Arial"/>
          <w:sz w:val="22"/>
          <w:szCs w:val="22"/>
        </w:rPr>
        <w:t xml:space="preserve">the </w:t>
      </w:r>
      <w:r w:rsidRPr="00A94B6A">
        <w:rPr>
          <w:rFonts w:ascii="Arial" w:hAnsi="Arial" w:cs="Arial"/>
          <w:sz w:val="22"/>
          <w:szCs w:val="22"/>
        </w:rPr>
        <w:t xml:space="preserve">mouth when approaching prey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Gemmell&lt;/Author&gt;&lt;Year&gt;2014&lt;/Year&gt;&lt;RecNum&gt;1958&lt;/RecNum&gt;&lt;DisplayText&gt;[23]&lt;/DisplayText&gt;&lt;record&gt;&lt;rec-number&gt;1958&lt;/rec-number&gt;&lt;foreign-keys&gt;&lt;key app="EN" db-id="9xed9z9e7tz52oea9dc5wdzd029wdfs2vrwz" timestamp="1465361659"&gt;1958&lt;/key&gt;&lt;/foreign-keys&gt;&lt;ref-type name="Journal Article"&gt;17&lt;/ref-type&gt;&lt;contributors&gt;&lt;authors&gt;&lt;author&gt;Gemmell, B.J.&lt;/author&gt;&lt;author&gt;Adhikari, D.&lt;/author&gt;&lt;author&gt;Longmire, E.K.&lt;/author&gt;&lt;/authors&gt;&lt;/contributors&gt;&lt;titles&gt;&lt;title&gt;Volumetric quantification of fluid flow reveals fish&amp;apos;s use of hydrodynamic stealth to capture evasive prey&lt;/title&gt;&lt;secondary-title&gt;Journal of the Royal Society Interface&lt;/secondary-title&gt;&lt;alt-title&gt;J. R. Soc. Interface&lt;/alt-title&gt;&lt;/titles&gt;&lt;alt-periodical&gt;&lt;full-title&gt;J. R. Soc. Interface&lt;/full-title&gt;&lt;abbr-1&gt;J. R. Soc. Interface&lt;/abbr-1&gt;&lt;/alt-periodical&gt;&lt;pages&gt;20130880&lt;/pages&gt;&lt;volume&gt;11&lt;/volume&gt;&lt;dates&gt;&lt;year&gt;2014&lt;/year&gt;&lt;/dates&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23]</w:t>
      </w:r>
      <w:r w:rsidR="001E3F5B">
        <w:rPr>
          <w:rFonts w:ascii="Arial" w:hAnsi="Arial" w:cs="Arial"/>
          <w:sz w:val="22"/>
          <w:szCs w:val="22"/>
        </w:rPr>
        <w:fldChar w:fldCharType="end"/>
      </w:r>
      <w:r w:rsidRPr="00A94B6A">
        <w:rPr>
          <w:rFonts w:ascii="Arial" w:hAnsi="Arial" w:cs="Arial"/>
          <w:sz w:val="22"/>
          <w:szCs w:val="22"/>
        </w:rPr>
        <w:t xml:space="preserve">, </w:t>
      </w:r>
      <w:r>
        <w:rPr>
          <w:rFonts w:ascii="Arial" w:hAnsi="Arial" w:cs="Arial"/>
          <w:sz w:val="22"/>
          <w:szCs w:val="22"/>
        </w:rPr>
        <w:t>which</w:t>
      </w:r>
      <w:r w:rsidRPr="00A94B6A">
        <w:rPr>
          <w:rFonts w:ascii="Arial" w:hAnsi="Arial" w:cs="Arial"/>
          <w:sz w:val="22"/>
          <w:szCs w:val="22"/>
        </w:rPr>
        <w:t xml:space="preserve"> decreas</w:t>
      </w:r>
      <w:r>
        <w:rPr>
          <w:rFonts w:ascii="Arial" w:hAnsi="Arial" w:cs="Arial"/>
          <w:sz w:val="22"/>
          <w:szCs w:val="22"/>
        </w:rPr>
        <w:t>es</w:t>
      </w:r>
      <w:r w:rsidRPr="00A94B6A">
        <w:rPr>
          <w:rFonts w:ascii="Arial" w:hAnsi="Arial" w:cs="Arial"/>
          <w:sz w:val="22"/>
          <w:szCs w:val="22"/>
        </w:rPr>
        <w:t xml:space="preserve"> the chances </w:t>
      </w:r>
      <w:r>
        <w:rPr>
          <w:rFonts w:ascii="Arial" w:hAnsi="Arial" w:cs="Arial"/>
          <w:sz w:val="22"/>
          <w:szCs w:val="22"/>
        </w:rPr>
        <w:t>of startling</w:t>
      </w:r>
      <w:r w:rsidRPr="00A94B6A">
        <w:rPr>
          <w:rFonts w:ascii="Arial" w:hAnsi="Arial" w:cs="Arial"/>
          <w:sz w:val="22"/>
          <w:szCs w:val="22"/>
        </w:rPr>
        <w:t xml:space="preserve"> </w:t>
      </w:r>
      <w:r>
        <w:rPr>
          <w:rFonts w:ascii="Arial" w:hAnsi="Arial" w:cs="Arial"/>
          <w:sz w:val="22"/>
          <w:szCs w:val="22"/>
        </w:rPr>
        <w:t>invertebrates.</w:t>
      </w:r>
      <w:r w:rsidRPr="00A94B6A">
        <w:rPr>
          <w:rFonts w:ascii="Arial" w:hAnsi="Arial" w:cs="Arial"/>
          <w:sz w:val="22"/>
          <w:szCs w:val="22"/>
        </w:rPr>
        <w:t xml:space="preserve"> Work on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has</w:t>
      </w:r>
      <w:r>
        <w:rPr>
          <w:rFonts w:ascii="Arial" w:hAnsi="Arial" w:cs="Arial"/>
          <w:sz w:val="22"/>
          <w:szCs w:val="22"/>
        </w:rPr>
        <w:t xml:space="preserve"> helped us understand the evolution of complex traits, as</w:t>
      </w:r>
      <w:r w:rsidRPr="00A94B6A">
        <w:rPr>
          <w:rFonts w:ascii="Arial" w:hAnsi="Arial" w:cs="Arial"/>
          <w:sz w:val="22"/>
          <w:szCs w:val="22"/>
        </w:rPr>
        <w:t xml:space="preserve"> </w:t>
      </w:r>
      <w:proofErr w:type="spellStart"/>
      <w:r>
        <w:rPr>
          <w:rFonts w:ascii="Arial" w:hAnsi="Arial" w:cs="Arial"/>
          <w:sz w:val="22"/>
          <w:szCs w:val="22"/>
        </w:rPr>
        <w:t>zebrafish</w:t>
      </w:r>
      <w:proofErr w:type="spellEnd"/>
      <w:r w:rsidRPr="00A94B6A">
        <w:rPr>
          <w:rFonts w:ascii="Arial" w:hAnsi="Arial" w:cs="Arial"/>
          <w:sz w:val="22"/>
          <w:szCs w:val="22"/>
        </w:rPr>
        <w:t xml:space="preserve"> have evolved a </w:t>
      </w:r>
      <w:r>
        <w:rPr>
          <w:rFonts w:ascii="Arial" w:hAnsi="Arial" w:cs="Arial"/>
          <w:sz w:val="22"/>
          <w:szCs w:val="22"/>
        </w:rPr>
        <w:t xml:space="preserve">unique </w:t>
      </w:r>
      <w:r w:rsidRPr="00A94B6A">
        <w:rPr>
          <w:rFonts w:ascii="Arial" w:hAnsi="Arial" w:cs="Arial"/>
          <w:sz w:val="22"/>
          <w:szCs w:val="22"/>
        </w:rPr>
        <w:t>method for protruding their jaws</w:t>
      </w:r>
      <w:r>
        <w:rPr>
          <w:rFonts w:ascii="Arial" w:hAnsi="Arial" w:cs="Arial"/>
          <w:sz w:val="22"/>
          <w:szCs w:val="22"/>
        </w:rPr>
        <w:t xml:space="preserve"> using a novel bone called the </w:t>
      </w:r>
      <w:proofErr w:type="spellStart"/>
      <w:r>
        <w:rPr>
          <w:rFonts w:ascii="Arial" w:hAnsi="Arial" w:cs="Arial"/>
          <w:sz w:val="22"/>
          <w:szCs w:val="22"/>
        </w:rPr>
        <w:t>kinethmoid</w:t>
      </w:r>
      <w:proofErr w:type="spellEnd"/>
      <w:r w:rsidRPr="00A94B6A">
        <w:rPr>
          <w:rFonts w:ascii="Arial" w:hAnsi="Arial" w:cs="Arial"/>
          <w:sz w:val="22"/>
          <w:szCs w:val="22"/>
        </w:rPr>
        <w:t xml:space="preserve">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Hernandez&lt;/Author&gt;&lt;Year&gt;2007&lt;/Year&gt;&lt;RecNum&gt;1959&lt;/RecNum&gt;&lt;DisplayText&gt;[24]&lt;/DisplayText&gt;&lt;record&gt;&lt;rec-number&gt;1959&lt;/rec-number&gt;&lt;foreign-keys&gt;&lt;key app="EN" db-id="9xed9z9e7tz52oea9dc5wdzd029wdfs2vrwz" timestamp="1465361756"&gt;1959&lt;/key&gt;&lt;/foreign-keys&gt;&lt;ref-type name="Journal Article"&gt;17&lt;/ref-type&gt;&lt;contributors&gt;&lt;authors&gt;&lt;author&gt;Hernandez, L.P.&lt;/author&gt;&lt;author&gt;Bird, N.C.&lt;/author&gt;&lt;author&gt;Staab, K.L.&lt;/author&gt;&lt;/authors&gt;&lt;/contributors&gt;&lt;titles&gt;&lt;title&gt;Using zebrafish to investigate cypriniform evolutionary novelties: functional development and evolutionary diversification of the kinethmoid&lt;/title&gt;&lt;secondary-title&gt;Journal of Experimental Zoology B&lt;/secondary-title&gt;&lt;alt-title&gt;J. Exp. Zool. B&lt;/alt-title&gt;&lt;/titles&gt;&lt;periodical&gt;&lt;full-title&gt;Journal of Experimental Zoology B&lt;/full-title&gt;&lt;abbr-1&gt;J. Exp. Zool. B&lt;/abbr-1&gt;&lt;/periodical&gt;&lt;alt-periodical&gt;&lt;full-title&gt;Journal of Experimental Zoology B&lt;/full-title&gt;&lt;abbr-1&gt;J. Exp. Zool. B&lt;/abbr-1&gt;&lt;/alt-periodical&gt;&lt;pages&gt;625-641&lt;/pages&gt;&lt;volume&gt;308&lt;/volume&gt;&lt;dates&gt;&lt;year&gt;2007&lt;/year&gt;&lt;/dates&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24]</w:t>
      </w:r>
      <w:r w:rsidR="001E3F5B">
        <w:rPr>
          <w:rFonts w:ascii="Arial" w:hAnsi="Arial" w:cs="Arial"/>
          <w:sz w:val="22"/>
          <w:szCs w:val="22"/>
        </w:rPr>
        <w:fldChar w:fldCharType="end"/>
      </w:r>
      <w:r w:rsidRPr="00A94B6A">
        <w:rPr>
          <w:rFonts w:ascii="Arial" w:hAnsi="Arial" w:cs="Arial"/>
          <w:sz w:val="22"/>
          <w:szCs w:val="22"/>
        </w:rPr>
        <w:t xml:space="preserve">.  </w:t>
      </w:r>
    </w:p>
    <w:p w14:paraId="2DE01178" w14:textId="093E43F8" w:rsidR="004369B8" w:rsidRPr="00A94B6A" w:rsidRDefault="004369B8" w:rsidP="004369B8">
      <w:pPr>
        <w:spacing w:line="480" w:lineRule="auto"/>
        <w:rPr>
          <w:rFonts w:ascii="Arial" w:hAnsi="Arial" w:cs="Arial"/>
          <w:sz w:val="22"/>
          <w:szCs w:val="22"/>
        </w:rPr>
      </w:pPr>
      <w:r w:rsidRPr="00A94B6A">
        <w:rPr>
          <w:rFonts w:ascii="Arial" w:hAnsi="Arial" w:cs="Arial"/>
          <w:sz w:val="22"/>
          <w:szCs w:val="22"/>
        </w:rPr>
        <w:tab/>
        <w:t xml:space="preserve">Leveraging the genetic and neurophysiological advantages of the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model system will be instrumental for future investigations on prey fish. Studies that investigate how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larvae encode sensory stimuli at the cellular level </w:t>
      </w:r>
      <w:r w:rsidR="001E3F5B">
        <w:rPr>
          <w:rFonts w:ascii="Arial" w:hAnsi="Arial" w:cs="Arial"/>
          <w:sz w:val="22"/>
          <w:szCs w:val="22"/>
        </w:rPr>
        <w:fldChar w:fldCharType="begin"/>
      </w:r>
      <w:r w:rsidR="006E3DFB">
        <w:rPr>
          <w:rFonts w:ascii="Arial" w:hAnsi="Arial" w:cs="Arial"/>
          <w:sz w:val="22"/>
          <w:szCs w:val="22"/>
        </w:rPr>
        <w:instrText xml:space="preserve"> ADDIN EN.CITE &lt;EndNote&gt;&lt;Cite&gt;&lt;Author&gt;Haehnel-Taguchi&lt;/Author&gt;&lt;Year&gt;2014&lt;/Year&gt;&lt;RecNum&gt;1960&lt;/RecNum&gt;&lt;DisplayText&gt;[25]&lt;/DisplayText&gt;&lt;record&gt;&lt;rec-number&gt;1960&lt;/rec-number&gt;&lt;foreign-keys&gt;&lt;key app="EN" db-id="9xed9z9e7tz52oea9dc5wdzd029wdfs2vrwz" timestamp="1465361837"&gt;1960&lt;/key&gt;&lt;/foreign-keys&gt;&lt;ref-type name="Journal Article"&gt;17&lt;/ref-type&gt;&lt;contributors&gt;&lt;authors&gt;&lt;author&gt;Haehnel-Taguchi, M.&lt;/author&gt;&lt;author&gt;Akanyeti, O.&lt;/author&gt;&lt;author&gt;Liao, J.C.&lt;/author&gt;&lt;/authors&gt;&lt;/contributors&gt;&lt;titles&gt;&lt;title&gt;Afferent and motoneuron activity in response to single neuromast stimulation in the posterior lateral line of larval zebrafish&lt;/title&gt;&lt;secondary-title&gt;Journal of Neurophysiology&lt;/secondary-title&gt;&lt;alt-title&gt;J. Neurophysiol.&lt;/alt-title&gt;&lt;/titles&gt;&lt;periodical&gt;&lt;full-title&gt;Journal of Neurophysiology&lt;/full-title&gt;&lt;abbr-1&gt;J. Neurophysiol.&lt;/abbr-1&gt;&lt;/periodical&gt;&lt;alt-periodical&gt;&lt;full-title&gt;Journal of Neurophysiology&lt;/full-title&gt;&lt;abbr-1&gt;J. Neurophysiol.&lt;/abbr-1&gt;&lt;/alt-periodical&gt;&lt;pages&gt;1329-1339&lt;/pages&gt;&lt;volume&gt;112&lt;/volume&gt;&lt;dates&gt;&lt;year&gt;2014&lt;/year&gt;&lt;/dates&gt;&lt;urls&gt;&lt;/urls&gt;&lt;/record&gt;&lt;/Cite&gt;&lt;/EndNote&gt;</w:instrText>
      </w:r>
      <w:r w:rsidR="001E3F5B">
        <w:rPr>
          <w:rFonts w:ascii="Arial" w:hAnsi="Arial" w:cs="Arial"/>
          <w:sz w:val="22"/>
          <w:szCs w:val="22"/>
        </w:rPr>
        <w:fldChar w:fldCharType="separate"/>
      </w:r>
      <w:r w:rsidR="006E3DFB">
        <w:rPr>
          <w:rFonts w:ascii="Arial" w:hAnsi="Arial" w:cs="Arial"/>
          <w:noProof/>
          <w:sz w:val="22"/>
          <w:szCs w:val="22"/>
        </w:rPr>
        <w:t>[25]</w:t>
      </w:r>
      <w:r w:rsidR="001E3F5B">
        <w:rPr>
          <w:rFonts w:ascii="Arial" w:hAnsi="Arial" w:cs="Arial"/>
          <w:sz w:val="22"/>
          <w:szCs w:val="22"/>
        </w:rPr>
        <w:fldChar w:fldCharType="end"/>
      </w:r>
      <w:r w:rsidRPr="00A94B6A">
        <w:rPr>
          <w:rFonts w:ascii="Arial" w:hAnsi="Arial" w:cs="Arial"/>
          <w:sz w:val="22"/>
          <w:szCs w:val="22"/>
        </w:rPr>
        <w:t xml:space="preserve"> are now increasing our </w:t>
      </w:r>
      <w:r>
        <w:rPr>
          <w:rFonts w:ascii="Arial" w:hAnsi="Arial" w:cs="Arial"/>
          <w:sz w:val="22"/>
          <w:szCs w:val="22"/>
        </w:rPr>
        <w:t>understanding</w:t>
      </w:r>
      <w:r w:rsidRPr="00A94B6A">
        <w:rPr>
          <w:rFonts w:ascii="Arial" w:hAnsi="Arial" w:cs="Arial"/>
          <w:sz w:val="22"/>
          <w:szCs w:val="22"/>
        </w:rPr>
        <w:t xml:space="preserve"> of how prey detect flow stimuli. Transgenic lines of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that express calcium-indicators in the hair cells and afferent neurons of the lateral line system now permit the visualization of nervous signals </w:t>
      </w:r>
      <w:r w:rsidRPr="007607AF">
        <w:rPr>
          <w:rFonts w:ascii="Arial" w:hAnsi="Arial"/>
          <w:i/>
          <w:sz w:val="22"/>
        </w:rPr>
        <w:t>in vivo</w:t>
      </w:r>
      <w:r w:rsidRPr="00A94B6A">
        <w:rPr>
          <w:rFonts w:ascii="Arial" w:hAnsi="Arial" w:cs="Arial"/>
          <w:sz w:val="22"/>
          <w:szCs w:val="22"/>
        </w:rPr>
        <w:t xml:space="preserve"> </w:t>
      </w:r>
      <w:r w:rsidR="00342A6C">
        <w:rPr>
          <w:rFonts w:ascii="Arial" w:hAnsi="Arial" w:cs="Arial"/>
          <w:sz w:val="22"/>
          <w:szCs w:val="22"/>
        </w:rPr>
        <w:fldChar w:fldCharType="begin"/>
      </w:r>
      <w:r w:rsidR="006E3DFB">
        <w:rPr>
          <w:rFonts w:ascii="Arial" w:hAnsi="Arial" w:cs="Arial"/>
          <w:sz w:val="22"/>
          <w:szCs w:val="22"/>
        </w:rPr>
        <w:instrText xml:space="preserve"> ADDIN EN.CITE &lt;EndNote&gt;&lt;Cite&gt;&lt;Author&gt;Zhang&lt;/Author&gt;&lt;Year&gt;2016&lt;/Year&gt;&lt;RecNum&gt;1961&lt;/RecNum&gt;&lt;DisplayText&gt;[26]&lt;/DisplayText&gt;&lt;record&gt;&lt;rec-number&gt;1961&lt;/rec-number&gt;&lt;foreign-keys&gt;&lt;key app="EN" db-id="9xed9z9e7tz52oea9dc5wdzd029wdfs2vrwz" timestamp="1465395523"&gt;1961&lt;/key&gt;&lt;/foreign-keys&gt;&lt;ref-type name="Journal Article"&gt;17&lt;/ref-type&gt;&lt;contributors&gt;&lt;authors&gt;&lt;author&gt;Zhang, Q.X.&lt;/author&gt;&lt;author&gt;He, X.J.&lt;/author&gt;&lt;author&gt;Wong, H.C.&lt;/author&gt;&lt;author&gt;Kindt, K.S.&lt;/author&gt;&lt;/authors&gt;&lt;/contributors&gt;&lt;titles&gt;&lt;title&gt;Functional calcium imaging in zebrafish lateral-line hair cells&lt;/title&gt;&lt;secondary-title&gt;Methods in Cell Biology&lt;/secondary-title&gt;&lt;alt-title&gt;Methods Cell Biol.&lt;/alt-title&gt;&lt;/titles&gt;&lt;periodical&gt;&lt;full-title&gt;Methods in Cell Biology&lt;/full-title&gt;&lt;abbr-1&gt;Methods Cell Biol.&lt;/abbr-1&gt;&lt;/periodical&gt;&lt;alt-periodical&gt;&lt;full-title&gt;Methods in Cell Biology&lt;/full-title&gt;&lt;abbr-1&gt;Methods Cell Biol.&lt;/abbr-1&gt;&lt;/alt-periodical&gt;&lt;pages&gt;229-252&lt;/pages&gt;&lt;volume&gt;133&lt;/volume&gt;&lt;dates&gt;&lt;year&gt;2016&lt;/year&gt;&lt;/dates&gt;&lt;urls&gt;&lt;/urls&gt;&lt;/record&gt;&lt;/Cite&gt;&lt;/EndNote&gt;</w:instrText>
      </w:r>
      <w:r w:rsidR="00342A6C">
        <w:rPr>
          <w:rFonts w:ascii="Arial" w:hAnsi="Arial" w:cs="Arial"/>
          <w:sz w:val="22"/>
          <w:szCs w:val="22"/>
        </w:rPr>
        <w:fldChar w:fldCharType="separate"/>
      </w:r>
      <w:r w:rsidR="006E3DFB">
        <w:rPr>
          <w:rFonts w:ascii="Arial" w:hAnsi="Arial" w:cs="Arial"/>
          <w:noProof/>
          <w:sz w:val="22"/>
          <w:szCs w:val="22"/>
        </w:rPr>
        <w:t>[26]</w:t>
      </w:r>
      <w:r w:rsidR="00342A6C">
        <w:rPr>
          <w:rFonts w:ascii="Arial" w:hAnsi="Arial" w:cs="Arial"/>
          <w:sz w:val="22"/>
          <w:szCs w:val="22"/>
        </w:rPr>
        <w:fldChar w:fldCharType="end"/>
      </w:r>
      <w:r>
        <w:rPr>
          <w:rFonts w:ascii="Arial" w:hAnsi="Arial" w:cs="Arial"/>
          <w:sz w:val="22"/>
          <w:szCs w:val="22"/>
        </w:rPr>
        <w:t>, which</w:t>
      </w:r>
      <w:r w:rsidRPr="00A94B6A">
        <w:rPr>
          <w:rFonts w:ascii="Arial" w:hAnsi="Arial" w:cs="Arial"/>
          <w:sz w:val="22"/>
          <w:szCs w:val="22"/>
        </w:rPr>
        <w:t xml:space="preserve"> will allow future investigations of how fish integrate and translate sensory information from different parts of the body. Developing future lines of </w:t>
      </w:r>
      <w:proofErr w:type="spellStart"/>
      <w:r w:rsidRPr="00A94B6A">
        <w:rPr>
          <w:rFonts w:ascii="Arial" w:hAnsi="Arial" w:cs="Arial"/>
          <w:sz w:val="22"/>
          <w:szCs w:val="22"/>
        </w:rPr>
        <w:t>zebrafish</w:t>
      </w:r>
      <w:proofErr w:type="spellEnd"/>
      <w:r w:rsidRPr="00A94B6A">
        <w:rPr>
          <w:rFonts w:ascii="Arial" w:hAnsi="Arial" w:cs="Arial"/>
          <w:sz w:val="22"/>
          <w:szCs w:val="22"/>
        </w:rPr>
        <w:t xml:space="preserve"> in which some sensory pathways are genetically disabled (e.g., the efferent system of the lateral line) will be invaluable for determining how different components of the nervou</w:t>
      </w:r>
      <w:r>
        <w:rPr>
          <w:rFonts w:ascii="Arial" w:hAnsi="Arial" w:cs="Arial"/>
          <w:sz w:val="22"/>
          <w:szCs w:val="22"/>
        </w:rPr>
        <w:t xml:space="preserve">s system affect behavior. </w:t>
      </w:r>
    </w:p>
    <w:p w14:paraId="080AEF54" w14:textId="77777777" w:rsidR="004369B8" w:rsidRDefault="004369B8" w:rsidP="004369B8">
      <w:pPr>
        <w:spacing w:line="480" w:lineRule="auto"/>
        <w:rPr>
          <w:rFonts w:ascii="Arial" w:hAnsi="Arial" w:cs="Arial"/>
          <w:sz w:val="22"/>
          <w:szCs w:val="22"/>
        </w:rPr>
      </w:pPr>
    </w:p>
    <w:p w14:paraId="268C2EFA" w14:textId="77777777" w:rsidR="004369B8" w:rsidRPr="007607AF" w:rsidRDefault="004369B8" w:rsidP="004369B8">
      <w:pPr>
        <w:spacing w:line="480" w:lineRule="auto"/>
        <w:rPr>
          <w:rFonts w:ascii="Arial" w:hAnsi="Arial" w:cs="Arial"/>
          <w:b/>
          <w:i/>
          <w:sz w:val="22"/>
          <w:szCs w:val="22"/>
        </w:rPr>
      </w:pPr>
      <w:r w:rsidRPr="007607AF">
        <w:rPr>
          <w:rFonts w:ascii="Arial" w:hAnsi="Arial" w:cs="Arial"/>
          <w:b/>
          <w:i/>
          <w:sz w:val="22"/>
          <w:szCs w:val="22"/>
        </w:rPr>
        <w:t xml:space="preserve">Trinidadian guppies </w:t>
      </w:r>
    </w:p>
    <w:p w14:paraId="6AF2EEE8" w14:textId="45ABE59E" w:rsidR="004369B8" w:rsidRDefault="004369B8" w:rsidP="004369B8">
      <w:pPr>
        <w:spacing w:line="480" w:lineRule="auto"/>
        <w:rPr>
          <w:rFonts w:ascii="Arial" w:hAnsi="Arial" w:cs="Arial"/>
          <w:sz w:val="22"/>
          <w:szCs w:val="22"/>
        </w:rPr>
      </w:pPr>
      <w:r>
        <w:rPr>
          <w:rFonts w:ascii="Arial" w:hAnsi="Arial" w:cs="Arial"/>
          <w:sz w:val="22"/>
          <w:szCs w:val="22"/>
        </w:rPr>
        <w:tab/>
        <w:t xml:space="preserve">Guppies that live in streams that drain the Northern Range Mountains of Trinidad co-occur with a diversity of predators in the higher order streams.  Waterfalls exclude predators, but not guppies and a few less predatory species of fish from the upper portions of these streams </w:t>
      </w:r>
      <w:r>
        <w:rPr>
          <w:rFonts w:ascii="Arial" w:hAnsi="Arial" w:cs="Arial"/>
          <w:sz w:val="22"/>
          <w:szCs w:val="22"/>
        </w:rPr>
        <w:fldChar w:fldCharType="begin"/>
      </w:r>
      <w:r w:rsidR="006E3DFB">
        <w:rPr>
          <w:rFonts w:ascii="Arial" w:hAnsi="Arial" w:cs="Arial"/>
          <w:sz w:val="22"/>
          <w:szCs w:val="22"/>
        </w:rPr>
        <w:instrText xml:space="preserve"> ADDIN EN.CITE &lt;EndNote&gt;&lt;Cite&gt;&lt;Author&gt;Endler&lt;/Author&gt;&lt;Year&gt;1978&lt;/Year&gt;&lt;RecNum&gt;505&lt;/RecNum&gt;&lt;DisplayText&gt;[27, 28]&lt;/DisplayText&gt;&lt;record&gt;&lt;rec-number&gt;505&lt;/rec-number&gt;&lt;foreign-keys&gt;&lt;key app="EN" db-id="092ftrdrj29za8ewvzm5zxx4sxfv0wwxs9ae" timestamp="0"&gt;505&lt;/key&gt;&lt;/foreign-keys&gt;&lt;ref-type name="Journal Article"&gt;17&lt;/ref-type&gt;&lt;contributors&gt;&lt;authors&gt;&lt;author&gt;Endler, J. A.&lt;/author&gt;&lt;/authors&gt;&lt;/contributors&gt;&lt;titles&gt;&lt;title&gt;A predator&amp;apos;s view of animal color patterns.&lt;/title&gt;&lt;secondary-title&gt;Evolutionary Biology&lt;/secondary-title&gt;&lt;/titles&gt;&lt;pages&gt;319-364&lt;/pages&gt;&lt;volume&gt;11&lt;/volume&gt;&lt;dates&gt;&lt;year&gt;1978&lt;/year&gt;&lt;/dates&gt;&lt;urls&gt;&lt;/urls&gt;&lt;/record&gt;&lt;/Cite&gt;&lt;Cite&gt;&lt;Author&gt;Haskins&lt;/Author&gt;&lt;Year&gt;1961&lt;/Year&gt;&lt;RecNum&gt;572&lt;/RecNum&gt;&lt;record&gt;&lt;rec-number&gt;572&lt;/rec-number&gt;&lt;foreign-keys&gt;&lt;key app="EN" db-id="092ftrdrj29za8ewvzm5zxx4sxfv0wwxs9ae" timestamp="0"&gt;572&lt;/key&gt;&lt;/foreign-keys&gt;&lt;ref-type name="Book Section"&gt;5&lt;/ref-type&gt;&lt;contributors&gt;&lt;authors&gt;&lt;author&gt;Haskins, C. P.&lt;/author&gt;&lt;author&gt;Haskins, E. G.&lt;/author&gt;&lt;author&gt;McLaughlin, J. J. A.&lt;/author&gt;&lt;author&gt;Hewitt, R. E.&lt;/author&gt;&lt;/authors&gt;&lt;secondary-authors&gt;&lt;author&gt;W. F. Blair&lt;/author&gt;&lt;/secondary-authors&gt;&lt;/contributors&gt;&lt;titles&gt;&lt;title&gt;Polymorphism and population structure in Lebistes reticulata, a population study.&lt;/title&gt;&lt;secondary-title&gt;Vertebrate Speciation&lt;/secondary-title&gt;&lt;/titles&gt;&lt;dates&gt;&lt;year&gt;1961&lt;/year&gt;&lt;/dates&gt;&lt;pub-location&gt;Austin&lt;/pub-location&gt;&lt;publisher&gt;University of Texas Press&lt;/publisher&gt;&lt;urls&gt;&lt;/urls&gt;&lt;/record&gt;&lt;/Cite&gt;&lt;/EndNote&gt;</w:instrText>
      </w:r>
      <w:r>
        <w:rPr>
          <w:rFonts w:ascii="Arial" w:hAnsi="Arial" w:cs="Arial"/>
          <w:sz w:val="22"/>
          <w:szCs w:val="22"/>
        </w:rPr>
        <w:fldChar w:fldCharType="separate"/>
      </w:r>
      <w:r w:rsidR="006E3DFB">
        <w:rPr>
          <w:rFonts w:ascii="Arial" w:hAnsi="Arial" w:cs="Arial"/>
          <w:noProof/>
          <w:sz w:val="22"/>
          <w:szCs w:val="22"/>
        </w:rPr>
        <w:t>[27, 28]</w:t>
      </w:r>
      <w:r>
        <w:rPr>
          <w:rFonts w:ascii="Arial" w:hAnsi="Arial" w:cs="Arial"/>
          <w:sz w:val="22"/>
          <w:szCs w:val="22"/>
        </w:rPr>
        <w:fldChar w:fldCharType="end"/>
      </w:r>
      <w:r>
        <w:rPr>
          <w:rFonts w:ascii="Arial" w:hAnsi="Arial" w:cs="Arial"/>
          <w:sz w:val="22"/>
          <w:szCs w:val="22"/>
        </w:rPr>
        <w:t>.  The presence of guppies in high versus low predation communities is repeated in multiple streams and provides the equivalent of a naturally replicated experiment.</w:t>
      </w:r>
    </w:p>
    <w:p w14:paraId="04C41C11" w14:textId="6617A832" w:rsidR="004369B8" w:rsidRDefault="004369B8" w:rsidP="004369B8">
      <w:pPr>
        <w:spacing w:line="480" w:lineRule="auto"/>
        <w:ind w:firstLine="720"/>
        <w:rPr>
          <w:rFonts w:ascii="Arial" w:hAnsi="Arial" w:cs="Arial"/>
          <w:sz w:val="22"/>
          <w:szCs w:val="22"/>
        </w:rPr>
      </w:pPr>
      <w:r>
        <w:rPr>
          <w:rFonts w:ascii="Arial" w:hAnsi="Arial" w:cs="Arial"/>
          <w:sz w:val="22"/>
          <w:szCs w:val="22"/>
        </w:rPr>
        <w:t xml:space="preserve">Guppies that live with predators experience significantly higher mortality rates </w:t>
      </w:r>
      <w:r>
        <w:rPr>
          <w:rFonts w:ascii="Arial" w:hAnsi="Arial" w:cs="Arial"/>
          <w:sz w:val="22"/>
          <w:szCs w:val="22"/>
        </w:rPr>
        <w:fldChar w:fldCharType="begin"/>
      </w:r>
      <w:r w:rsidR="006E3DFB">
        <w:rPr>
          <w:rFonts w:ascii="Arial" w:hAnsi="Arial" w:cs="Arial"/>
          <w:sz w:val="22"/>
          <w:szCs w:val="22"/>
        </w:rPr>
        <w:instrText xml:space="preserve"> ADDIN EN.CITE &lt;EndNote&gt;&lt;Cite&gt;&lt;Author&gt;Reznick&lt;/Author&gt;&lt;Year&gt;1996&lt;/Year&gt;&lt;RecNum&gt;379&lt;/RecNum&gt;&lt;DisplayText&gt;[29]&lt;/DisplayText&gt;&lt;record&gt;&lt;rec-number&gt;379&lt;/rec-number&gt;&lt;foreign-keys&gt;&lt;key app="EN" db-id="092ftrdrj29za8ewvzm5zxx4sxfv0wwxs9ae" timestamp="0"&gt;379&lt;/key&gt;&lt;/foreign-keys&gt;&lt;ref-type name="Journal Article"&gt;17&lt;/ref-type&gt;&lt;contributors&gt;&lt;authors&gt;&lt;author&gt;Reznick, D. N.&lt;/author&gt;&lt;author&gt;Butler M. J., IV&lt;/author&gt;&lt;author&gt;Rodd, F. H.&lt;/author&gt;&lt;author&gt;Ross, P.&lt;/author&gt;&lt;/authors&gt;&lt;/contributors&gt;&lt;titles&gt;&lt;title&gt;Life history evolution in guppies (Poecilia reticulata). 6.  Differential mortality as a mechanism for natural selection.&lt;/title&gt;&lt;secondary-title&gt;Evolution&lt;/secondary-title&gt;&lt;/titles&gt;&lt;periodical&gt;&lt;full-title&gt;Evolution&lt;/full-title&gt;&lt;/periodical&gt;&lt;pages&gt;1651-1660&lt;/pages&gt;&lt;volume&gt;50&lt;/volume&gt;&lt;keywords&gt;&lt;keyword&gt;Poecilia reticulata, guppies, life history, mortality, predation&lt;/keyword&gt;&lt;/keywords&gt;&lt;dates&gt;&lt;year&gt;1996&lt;/year&gt;&lt;/dates&gt;&lt;urls&gt;&lt;/urls&gt;&lt;/record&gt;&lt;/Cite&gt;&lt;/EndNote&gt;</w:instrText>
      </w:r>
      <w:r>
        <w:rPr>
          <w:rFonts w:ascii="Arial" w:hAnsi="Arial" w:cs="Arial"/>
          <w:sz w:val="22"/>
          <w:szCs w:val="22"/>
        </w:rPr>
        <w:fldChar w:fldCharType="separate"/>
      </w:r>
      <w:r w:rsidR="006E3DFB">
        <w:rPr>
          <w:rFonts w:ascii="Arial" w:hAnsi="Arial" w:cs="Arial"/>
          <w:noProof/>
          <w:sz w:val="22"/>
          <w:szCs w:val="22"/>
        </w:rPr>
        <w:t>[29]</w:t>
      </w:r>
      <w:r>
        <w:rPr>
          <w:rFonts w:ascii="Arial" w:hAnsi="Arial" w:cs="Arial"/>
          <w:sz w:val="22"/>
          <w:szCs w:val="22"/>
        </w:rPr>
        <w:fldChar w:fldCharType="end"/>
      </w:r>
      <w:r>
        <w:rPr>
          <w:rFonts w:ascii="Arial" w:hAnsi="Arial" w:cs="Arial"/>
          <w:sz w:val="22"/>
          <w:szCs w:val="22"/>
        </w:rPr>
        <w:t xml:space="preserve"> and display a diversity of traits that represent adaptations to life with predators that have evolved independently in different rive</w:t>
      </w:r>
      <w:r w:rsidR="00825270">
        <w:rPr>
          <w:rFonts w:ascii="Arial" w:hAnsi="Arial" w:cs="Arial"/>
          <w:sz w:val="22"/>
          <w:szCs w:val="22"/>
        </w:rPr>
        <w:t xml:space="preserve">rs.  These adaptations include </w:t>
      </w:r>
      <w:r>
        <w:rPr>
          <w:rFonts w:ascii="Arial" w:hAnsi="Arial" w:cs="Arial"/>
          <w:sz w:val="22"/>
          <w:szCs w:val="22"/>
        </w:rPr>
        <w:t xml:space="preserve">behavior </w:t>
      </w:r>
      <w:r>
        <w:rPr>
          <w:rFonts w:ascii="Arial" w:hAnsi="Arial" w:cs="Arial"/>
          <w:sz w:val="22"/>
          <w:szCs w:val="22"/>
        </w:rPr>
        <w:fldChar w:fldCharType="begin"/>
      </w:r>
      <w:r w:rsidR="006E3DFB">
        <w:rPr>
          <w:rFonts w:ascii="Arial" w:hAnsi="Arial" w:cs="Arial"/>
          <w:sz w:val="22"/>
          <w:szCs w:val="22"/>
        </w:rPr>
        <w:instrText xml:space="preserve"> ADDIN EN.CITE &lt;EndNote&gt;&lt;Cite&gt;&lt;Author&gt;Endler&lt;/Author&gt;&lt;Year&gt;1995&lt;/Year&gt;&lt;RecNum&gt;3572&lt;/RecNum&gt;&lt;DisplayText&gt;[30]&lt;/DisplayText&gt;&lt;record&gt;&lt;rec-number&gt;3572&lt;/rec-number&gt;&lt;foreign-keys&gt;&lt;key app="EN" db-id="092ftrdrj29za8ewvzm5zxx4sxfv0wwxs9ae" timestamp="1414091109"&gt;3572&lt;/key&gt;&lt;/foreign-keys&gt;&lt;ref-type name="Journal Article"&gt;17&lt;/ref-type&gt;&lt;contributors&gt;&lt;authors&gt;&lt;author&gt;Endler, J. A.&lt;/author&gt;&lt;/authors&gt;&lt;/contributors&gt;&lt;titles&gt;&lt;title&gt;Multiple-trait coevolution and environmental gradients in guppies&lt;/title&gt;&lt;secondary-title&gt;Trends in Ecology &amp;amp; Evolution&lt;/secondary-title&gt;&lt;/titles&gt;&lt;periodical&gt;&lt;full-title&gt;Trends in Ecology &amp;amp; Evolution&lt;/full-title&gt;&lt;/periodical&gt;&lt;pages&gt;22-29&lt;/pages&gt;&lt;volume&gt;10&lt;/volume&gt;&lt;number&gt;1&lt;/number&gt;&lt;keywords&gt;&lt;keyword&gt;life-history evolution&lt;/keyword&gt;&lt;keyword&gt;poecilia-reticulata pisces&lt;/keyword&gt;&lt;keyword&gt;color patterns&lt;/keyword&gt;&lt;keyword&gt;geographic-variation&lt;/keyword&gt;&lt;keyword&gt;sexual selection&lt;/keyword&gt;&lt;keyword&gt;trinidad guppy&lt;/keyword&gt;&lt;keyword&gt;artificial&lt;/keyword&gt;&lt;keyword&gt;introduction&lt;/keyword&gt;&lt;keyword&gt;natural-populations&lt;/keyword&gt;&lt;keyword&gt;adaptive radiation&lt;/keyword&gt;&lt;keyword&gt;n-trinidad&lt;/keyword&gt;&lt;/keywords&gt;&lt;dates&gt;&lt;year&gt;1995&lt;/year&gt;&lt;pub-dates&gt;&lt;date&gt;Jan&lt;/date&gt;&lt;/pub-dates&gt;&lt;/dates&gt;&lt;urls&gt;&lt;/urls&gt;&lt;electronic-resource-num&gt;10.1016/s0169-5347(00)88956-9&lt;/electronic-resource-num&gt;&lt;/record&gt;&lt;/Cite&gt;&lt;/EndNote&gt;</w:instrText>
      </w:r>
      <w:r>
        <w:rPr>
          <w:rFonts w:ascii="Arial" w:hAnsi="Arial" w:cs="Arial"/>
          <w:sz w:val="22"/>
          <w:szCs w:val="22"/>
        </w:rPr>
        <w:fldChar w:fldCharType="separate"/>
      </w:r>
      <w:r w:rsidR="006E3DFB">
        <w:rPr>
          <w:rFonts w:ascii="Arial" w:hAnsi="Arial" w:cs="Arial"/>
          <w:noProof/>
          <w:sz w:val="22"/>
          <w:szCs w:val="22"/>
        </w:rPr>
        <w:t>[30]</w:t>
      </w:r>
      <w:r>
        <w:rPr>
          <w:rFonts w:ascii="Arial" w:hAnsi="Arial" w:cs="Arial"/>
          <w:sz w:val="22"/>
          <w:szCs w:val="22"/>
        </w:rPr>
        <w:fldChar w:fldCharType="end"/>
      </w:r>
      <w:r>
        <w:rPr>
          <w:rFonts w:ascii="Arial" w:hAnsi="Arial" w:cs="Arial"/>
          <w:sz w:val="22"/>
          <w:szCs w:val="22"/>
        </w:rPr>
        <w:t xml:space="preserve">, life histories </w:t>
      </w:r>
      <w:r>
        <w:rPr>
          <w:rFonts w:ascii="Arial" w:hAnsi="Arial" w:cs="Arial"/>
          <w:sz w:val="22"/>
          <w:szCs w:val="22"/>
        </w:rPr>
        <w:fldChar w:fldCharType="begin"/>
      </w:r>
      <w:r w:rsidR="006E3DFB">
        <w:rPr>
          <w:rFonts w:ascii="Arial" w:hAnsi="Arial" w:cs="Arial"/>
          <w:sz w:val="22"/>
          <w:szCs w:val="22"/>
        </w:rPr>
        <w:instrText xml:space="preserve"> ADDIN EN.CITE &lt;EndNote&gt;&lt;Cite&gt;&lt;Author&gt;Reznick&lt;/Author&gt;&lt;Year&gt;1996&lt;/Year&gt;&lt;RecNum&gt;387&lt;/RecNum&gt;&lt;DisplayText&gt;[31, 32]&lt;/DisplayText&gt;&lt;record&gt;&lt;rec-number&gt;387&lt;/rec-number&gt;&lt;foreign-keys&gt;&lt;key app="EN" db-id="092ftrdrj29za8ewvzm5zxx4sxfv0wwxs9ae" timestamp="0"&gt;387&lt;/key&gt;&lt;/foreign-keys&gt;&lt;ref-type name="Journal Article"&gt;17&lt;/ref-type&gt;&lt;contributors&gt;&lt;authors&gt;&lt;author&gt;Reznick, D. N.&lt;/author&gt;&lt;author&gt;Bryga, H.&lt;/author&gt;&lt;/authors&gt;&lt;/contributors&gt;&lt;titles&gt;&lt;title&gt;Life-history evolution in guppies (Poecilia reticulata: Poeciliidae). V.  Genetic basis of parallelism in life histories&lt;/title&gt;&lt;secondary-title&gt;American Naturalist&lt;/secondary-title&gt;&lt;/titles&gt;&lt;periodical&gt;&lt;full-title&gt;American Naturalist&lt;/full-title&gt;&lt;/periodical&gt;&lt;pages&gt;339-359&lt;/pages&gt;&lt;volume&gt;147&lt;/volume&gt;&lt;keywords&gt;&lt;keyword&gt;guppies, life history evolution, life history genotypes, predation, convergence, parallelism&lt;/keyword&gt;&lt;/keywords&gt;&lt;dates&gt;&lt;year&gt;1996&lt;/year&gt;&lt;/dates&gt;&lt;urls&gt;&lt;/urls&gt;&lt;/record&gt;&lt;/Cite&gt;&lt;Cite&gt;&lt;Author&gt;Reznick&lt;/Author&gt;&lt;Year&gt;1996&lt;/Year&gt;&lt;RecNum&gt;490&lt;/RecNum&gt;&lt;record&gt;&lt;rec-number&gt;490&lt;/rec-number&gt;&lt;foreign-keys&gt;&lt;key app="EN" db-id="092ftrdrj29za8ewvzm5zxx4sxfv0wwxs9ae" timestamp="0"&gt;490&lt;/key&gt;&lt;/foreign-keys&gt;&lt;ref-type name="Journal Article"&gt;17&lt;/ref-type&gt;&lt;contributors&gt;&lt;authors&gt;&lt;author&gt;Reznick, David N.&lt;/author&gt;&lt;author&gt;Rodd, F. Helen&lt;/author&gt;&lt;author&gt;Cardenas, Michael&lt;/author&gt;&lt;/authors&gt;&lt;/contributors&gt;&lt;titles&gt;&lt;title&gt;Life-history evolution in guppies (Poecilia reticulata: Poeciliidae). IV. Parallelism in life-history phenotypes&lt;/title&gt;&lt;secondary-title&gt;American Naturalist&lt;/secondary-title&gt;&lt;/titles&gt;&lt;periodical&gt;&lt;full-title&gt;American Naturalist&lt;/full-title&gt;&lt;/periodical&gt;&lt;pages&gt;319-338.&lt;/pages&gt;&lt;volume&gt;147&lt;/volume&gt;&lt;number&gt;3&lt;/number&gt;&lt;keywords&gt;&lt;keyword&gt;Osteichthyes, Predator-Prey Interaction, Trinidad, nsfintegrate&lt;/keyword&gt;&lt;/keywords&gt;&lt;dates&gt;&lt;year&gt;1996&lt;/year&gt;&lt;/dates&gt;&lt;urls&gt;&lt;/urls&gt;&lt;/record&gt;&lt;/Cite&gt;&lt;/EndNote&gt;</w:instrText>
      </w:r>
      <w:r>
        <w:rPr>
          <w:rFonts w:ascii="Arial" w:hAnsi="Arial" w:cs="Arial"/>
          <w:sz w:val="22"/>
          <w:szCs w:val="22"/>
        </w:rPr>
        <w:fldChar w:fldCharType="separate"/>
      </w:r>
      <w:r w:rsidR="006E3DFB">
        <w:rPr>
          <w:rFonts w:ascii="Arial" w:hAnsi="Arial" w:cs="Arial"/>
          <w:noProof/>
          <w:sz w:val="22"/>
          <w:szCs w:val="22"/>
        </w:rPr>
        <w:t>[31, 32]</w:t>
      </w:r>
      <w:r>
        <w:rPr>
          <w:rFonts w:ascii="Arial" w:hAnsi="Arial" w:cs="Arial"/>
          <w:sz w:val="22"/>
          <w:szCs w:val="22"/>
        </w:rPr>
        <w:fldChar w:fldCharType="end"/>
      </w:r>
      <w:r>
        <w:rPr>
          <w:rFonts w:ascii="Arial" w:hAnsi="Arial" w:cs="Arial"/>
          <w:sz w:val="22"/>
          <w:szCs w:val="22"/>
        </w:rPr>
        <w:t xml:space="preserve">,  neuromuscular performance </w:t>
      </w:r>
      <w:r>
        <w:rPr>
          <w:rFonts w:ascii="Arial" w:hAnsi="Arial" w:cs="Arial"/>
          <w:sz w:val="22"/>
          <w:szCs w:val="22"/>
        </w:rPr>
        <w:fldChar w:fldCharType="begin"/>
      </w:r>
      <w:r w:rsidR="006E3DFB">
        <w:rPr>
          <w:rFonts w:ascii="Arial" w:hAnsi="Arial" w:cs="Arial"/>
          <w:sz w:val="22"/>
          <w:szCs w:val="22"/>
        </w:rPr>
        <w:instrText xml:space="preserve"> ADDIN EN.CITE &lt;EndNote&gt;&lt;Cite&gt;&lt;Author&gt;Ghalambor&lt;/Author&gt;&lt;Year&gt;2004&lt;/Year&gt;&lt;RecNum&gt;2292&lt;/RecNum&gt;&lt;DisplayText&gt;[33]&lt;/DisplayText&gt;&lt;record&gt;&lt;rec-number&gt;2292&lt;/rec-number&gt;&lt;foreign-keys&gt;&lt;key app="EN" db-id="092ftrdrj29za8ewvzm5zxx4sxfv0wwxs9ae" timestamp="0"&gt;2292&lt;/key&gt;&lt;/foreign-keys&gt;&lt;ref-type name="Journal Article"&gt;17&lt;/ref-type&gt;&lt;contributors&gt;&lt;authors&gt;&lt;author&gt;Ghalambor, C. K.&lt;/author&gt;&lt;author&gt;Reznick, D. N.&lt;/author&gt;&lt;author&gt;Walker, J. A.&lt;/author&gt;&lt;/authors&gt;&lt;/contributors&gt;&lt;titles&gt;&lt;title&gt;Constraints on adaptive evolution: The functional trade-off between reproduction and fast-start swimming performance in the Trinidadian guppy (Poecilia reticulata)&lt;/title&gt;&lt;secondary-title&gt;American Naturalist&lt;/secondary-title&gt;&lt;/titles&gt;&lt;periodical&gt;&lt;full-title&gt;American Naturalist&lt;/full-title&gt;&lt;/periodical&gt;&lt;pages&gt;38-50&lt;/pages&gt;&lt;volume&gt;164&lt;/volume&gt;&lt;number&gt;1&lt;/number&gt;&lt;keywords&gt;&lt;keyword&gt;adaptation&lt;/keyword&gt;&lt;keyword&gt;constraint&lt;/keyword&gt;&lt;keyword&gt;life-history evolution&lt;/keyword&gt;&lt;keyword&gt;swimming performance&lt;/keyword&gt;&lt;keyword&gt;fast start&lt;/keyword&gt;&lt;keyword&gt;trade-offs&lt;/keyword&gt;&lt;keyword&gt;energy acquisition rates&lt;/keyword&gt;&lt;keyword&gt;antipredator behavior&lt;/keyword&gt;&lt;keyword&gt;natural populations&lt;/keyword&gt;&lt;keyword&gt;intrinsic growth&lt;/keyword&gt;&lt;keyword&gt;genetic-basis&lt;/keyword&gt;&lt;keyword&gt;body form&lt;/keyword&gt;&lt;/keywords&gt;&lt;dates&gt;&lt;year&gt;2004&lt;/year&gt;&lt;pub-dates&gt;&lt;date&gt;Jul&lt;/date&gt;&lt;/pub-dates&gt;&lt;/dates&gt;&lt;accession-num&gt;ISI:000222702500006&lt;/accession-num&gt;&lt;urls&gt;&lt;related-urls&gt;&lt;url&gt;&amp;lt;Go to ISI&amp;gt;://000222702500006&lt;/url&gt;&lt;/related-urls&gt;&lt;/urls&gt;&lt;/record&gt;&lt;/Cite&gt;&lt;/EndNote&gt;</w:instrText>
      </w:r>
      <w:r>
        <w:rPr>
          <w:rFonts w:ascii="Arial" w:hAnsi="Arial" w:cs="Arial"/>
          <w:sz w:val="22"/>
          <w:szCs w:val="22"/>
        </w:rPr>
        <w:fldChar w:fldCharType="separate"/>
      </w:r>
      <w:r w:rsidR="006E3DFB">
        <w:rPr>
          <w:rFonts w:ascii="Arial" w:hAnsi="Arial" w:cs="Arial"/>
          <w:noProof/>
          <w:sz w:val="22"/>
          <w:szCs w:val="22"/>
        </w:rPr>
        <w:t>[33]</w:t>
      </w:r>
      <w:r>
        <w:rPr>
          <w:rFonts w:ascii="Arial" w:hAnsi="Arial" w:cs="Arial"/>
          <w:sz w:val="22"/>
          <w:szCs w:val="22"/>
        </w:rPr>
        <w:fldChar w:fldCharType="end"/>
      </w:r>
      <w:r>
        <w:rPr>
          <w:rFonts w:ascii="Arial" w:hAnsi="Arial" w:cs="Arial"/>
          <w:sz w:val="22"/>
          <w:szCs w:val="22"/>
        </w:rPr>
        <w:t xml:space="preserve">, survivorship in the presence of predators </w:t>
      </w:r>
      <w:r>
        <w:rPr>
          <w:rFonts w:ascii="Arial" w:hAnsi="Arial" w:cs="Arial"/>
          <w:sz w:val="22"/>
          <w:szCs w:val="22"/>
        </w:rPr>
        <w:fldChar w:fldCharType="begin"/>
      </w:r>
      <w:r w:rsidR="006E3DFB">
        <w:rPr>
          <w:rFonts w:ascii="Arial" w:hAnsi="Arial" w:cs="Arial"/>
          <w:sz w:val="22"/>
          <w:szCs w:val="22"/>
        </w:rPr>
        <w:instrText xml:space="preserve"> ADDIN EN.CITE &lt;EndNote&gt;&lt;Cite&gt;&lt;Author&gt;O&amp;apos;Steen&lt;/Author&gt;&lt;Year&gt;2002&lt;/Year&gt;&lt;RecNum&gt;2740&lt;/RecNum&gt;&lt;DisplayText&gt;[34]&lt;/DisplayText&gt;&lt;record&gt;&lt;rec-number&gt;2740&lt;/rec-number&gt;&lt;foreign-keys&gt;&lt;key app="EN" db-id="092ftrdrj29za8ewvzm5zxx4sxfv0wwxs9ae" timestamp="0"&gt;2740&lt;/key&gt;&lt;/foreign-keys&gt;&lt;ref-type name="Journal Article"&gt;17&lt;/ref-type&gt;&lt;contributors&gt;&lt;authors&gt;&lt;author&gt;O&amp;apos;Steen, S.&lt;/author&gt;&lt;author&gt;Cullum, A. J.&lt;/author&gt;&lt;author&gt;Bennett, A. F.&lt;/author&gt;&lt;/authors&gt;&lt;/contributors&gt;&lt;titles&gt;&lt;title&gt;Rapid evolution of escape ability in Trinidadian guppies (Poecilia reticulata)&lt;/title&gt;&lt;secondary-title&gt;Evolution&lt;/secondary-title&gt;&lt;/titles&gt;&lt;periodical&gt;&lt;full-title&gt;Evolution&lt;/full-title&gt;&lt;/periodical&gt;&lt;pages&gt;776-784&lt;/pages&gt;&lt;volume&gt;56&lt;/volume&gt;&lt;number&gt;4&lt;/number&gt;&lt;keywords&gt;&lt;keyword&gt;genetic divergence&lt;/keyword&gt;&lt;keyword&gt;geographic variation&lt;/keyword&gt;&lt;keyword&gt;phenotypic selection&lt;/keyword&gt;&lt;keyword&gt;Poecilia reticulata&lt;/keyword&gt;&lt;keyword&gt;predator-prey interaction&lt;/keyword&gt;&lt;keyword&gt;life-history evolution&lt;/keyword&gt;&lt;keyword&gt;natural-selection&lt;/keyword&gt;&lt;keyword&gt;antipredator behavior&lt;/keyword&gt;&lt;keyword&gt;swimming performance&lt;/keyword&gt;&lt;keyword&gt;predation&lt;/keyword&gt;&lt;keyword&gt;populations&lt;/keyword&gt;&lt;keyword&gt;costs&lt;/keyword&gt;&lt;keyword&gt;color&lt;/keyword&gt;&lt;keyword&gt;differentiation&lt;/keyword&gt;&lt;keyword&gt;consequences&lt;/keyword&gt;&lt;/keywords&gt;&lt;dates&gt;&lt;year&gt;2002&lt;/year&gt;&lt;pub-dates&gt;&lt;date&gt;Apr&lt;/date&gt;&lt;/pub-dates&gt;&lt;/dates&gt;&lt;accession-num&gt;ISI:000175614400012&lt;/accession-num&gt;&lt;urls&gt;&lt;related-urls&gt;&lt;url&gt;&amp;lt;Go to ISI&amp;gt;://000175614400012&lt;/url&gt;&lt;/related-urls&gt;&lt;/urls&gt;&lt;/record&gt;&lt;/Cite&gt;&lt;/EndNote&gt;</w:instrText>
      </w:r>
      <w:r>
        <w:rPr>
          <w:rFonts w:ascii="Arial" w:hAnsi="Arial" w:cs="Arial"/>
          <w:sz w:val="22"/>
          <w:szCs w:val="22"/>
        </w:rPr>
        <w:fldChar w:fldCharType="separate"/>
      </w:r>
      <w:r w:rsidR="006E3DFB">
        <w:rPr>
          <w:rFonts w:ascii="Arial" w:hAnsi="Arial" w:cs="Arial"/>
          <w:noProof/>
          <w:sz w:val="22"/>
          <w:szCs w:val="22"/>
        </w:rPr>
        <w:t>[34]</w:t>
      </w:r>
      <w:r>
        <w:rPr>
          <w:rFonts w:ascii="Arial" w:hAnsi="Arial" w:cs="Arial"/>
          <w:sz w:val="22"/>
          <w:szCs w:val="22"/>
        </w:rPr>
        <w:fldChar w:fldCharType="end"/>
      </w:r>
      <w:r>
        <w:rPr>
          <w:rFonts w:ascii="Arial" w:hAnsi="Arial" w:cs="Arial"/>
          <w:sz w:val="22"/>
          <w:szCs w:val="22"/>
        </w:rPr>
        <w:t xml:space="preserve">, and diet </w:t>
      </w:r>
      <w:r>
        <w:rPr>
          <w:rFonts w:ascii="Arial" w:hAnsi="Arial" w:cs="Arial"/>
          <w:sz w:val="22"/>
          <w:szCs w:val="22"/>
        </w:rPr>
        <w:fldChar w:fldCharType="begin">
          <w:fldData xml:space="preserve">PEVuZE5vdGU+PENpdGU+PEF1dGhvcj5CYXNzYXI8L0F1dGhvcj48WWVhcj4yMDEwPC9ZZWFyPjxS
ZWNOdW0+Mjk4MTwvUmVjTnVtPjxEaXNwbGF5VGV4dD5bMzUsIDM2XTwvRGlzcGxheVRleHQ+PHJl
Y29yZD48cmVjLW51bWJlcj4yOTgxPC9yZWMtbnVtYmVyPjxmb3JlaWduLWtleXM+PGtleSBhcHA9
IkVOIiBkYi1pZD0iMDkyZnRyZHJqMjl6YThld3Z6bTV6eHg0c3hmdjB3d3hzOWFlIiB0aW1lc3Rh
bXA9IjEyODQwNjI3OTEiPjI5ODE8L2tleT48L2ZvcmVpZ24ta2V5cz48cmVmLXR5cGUgbmFtZT0i
Sm91cm5hbCBBcnRpY2xlIj4xNzwvcmVmLXR5cGU+PGNvbnRyaWJ1dG9ycz48YXV0aG9ycz48YXV0
aG9yPkJhc3NhciwgUm9uYWxkIEQuPC9hdXRob3I+PGF1dGhvcj5NYXJzaGFsbCwgTWljaGFlbCBD
LjwvYXV0aG9yPjxhdXRob3I+TG9wZXotU2VwdWxjcmUsIEFuZHJlczwvYXV0aG9yPjxhdXRob3I+
WmFuZG9uYcKgLCBFdWdlbmlhPC9hdXRob3I+PGF1dGhvcj5BdWVyLCBTb255YSBLLjwvYXV0aG9y
PjxhdXRob3I+VHJhdmlzLCBKb3NlcGg8L2F1dGhvcj48YXV0aG9yPlByaW5nbGUsIENhdGhlcmlu
ZSBNLjwvYXV0aG9yPjxhdXRob3I+RmxlY2tlciwgQWxleGFuZGVyIFMuPC9hdXRob3I+PGF1dGhv
cj5UaG9tYXMsIFN0ZXZlbiBBLjwvYXV0aG9yPjxhdXRob3I+RnJhc2VyLCBEb3VnbGFzIEYuPC9h
dXRob3I+PGF1dGhvcj5SZXpuaWNrLCBEYXZpZCBOLjwvYXV0aG9yPjwvYXV0aG9ycz48L2NvbnRy
aWJ1dG9ycz48dGl0bGVzPjx0aXRsZT5Mb2NhbCBhZGFwdGF0aW9uIGluIFRyaW5pZGFkaWFuIGd1
cHBpZXMgYWx0ZXJzIGVjb3N5c3RlbSBwcm9jZXNzZXM8L3RpdGxlPjxzZWNvbmRhcnktdGl0bGU+
UHJvY2VlZGluZ3Mgb2YgdGhlIE5hdGlvbmFsIEFjYWRlbXkgb2YgU2NpZW5jZXM8L3NlY29uZGFy
eS10aXRsZT48L3RpdGxlcz48cGVyaW9kaWNhbD48ZnVsbC10aXRsZT5Qcm9jZWVkaW5ncyBvZiB0
aGUgTmF0aW9uYWwgQWNhZGVteSBvZiBTY2llbmNlczwvZnVsbC10aXRsZT48L3BlcmlvZGljYWw+
PHBhZ2VzPjM2MTYtMzYyMTwvcGFnZXM+PHZvbHVtZT4xMDc8L3ZvbHVtZT48bnVtYmVyPjg8L251
bWJlcj48ZGF0ZXM+PHllYXI+MjAxMDwveWVhcj48L2RhdGVzPjx1cmxzPjxyZWxhdGVkLXVybHM+
PHVybD5odHRwOi8vd3d3LnBuYXMub3JnL2NvbnRlbnQvMTA3LzgvMzYxNi5hYnN0cmFjdCA8L3Vy
bD48L3JlbGF0ZWQtdXJscz48L3VybHM+PGVsZWN0cm9uaWMtcmVzb3VyY2UtbnVtPjEwLjEwNzMv
cG5hcy4wOTA4MDIzMTA3PC9lbGVjdHJvbmljLXJlc291cmNlLW51bT48L3JlY29yZD48L0NpdGU+
PENpdGU+PEF1dGhvcj5aYW5kb25hPC9BdXRob3I+PFllYXI+MjAxMTwvWWVhcj48UmVjTnVtPjMy
MTk8L1JlY051bT48cmVjb3JkPjxyZWMtbnVtYmVyPjMyMTk8L3JlYy1udW1iZXI+PGZvcmVpZ24t
a2V5cz48a2V5IGFwcD0iRU4iIGRiLWlkPSIwOTJmdHJkcmoyOXphOGV3dnptNXp4eDRzeGZ2MHd3
eHM5YWUiIHRpbWVzdGFtcD0iMTM0Mzg1NzczNyI+MzIxOTwva2V5PjwvZm9yZWlnbi1rZXlzPjxy
ZWYtdHlwZSBuYW1lPSJKb3VybmFsIEFydGljbGUiPjE3PC9yZWYtdHlwZT48Y29udHJpYnV0b3Jz
PjxhdXRob3JzPjxhdXRob3I+WmFuZG9uYSwgRS48L2F1dGhvcj48YXV0aG9yPkF1ZXIsIFMuIEsu
PC9hdXRob3I+PGF1dGhvcj5LaWxoYW0sIFMuIFMuPC9hdXRob3I+PGF1dGhvcj5Ib3dhcmQsIEou
IEwuPC9hdXRob3I+PGF1dGhvcj5Mb3Blei1TZXB1bGNyZSwgQS48L2F1dGhvcj48YXV0aG9yPk8m
YXBvcztDb25ub3IsIE0uIFAuPC9hdXRob3I+PGF1dGhvcj5CYXNzYXIsIFIuIEQuPC9hdXRob3I+
PGF1dGhvcj5Pc29yaW8sIEEuPC9hdXRob3I+PGF1dGhvcj5QcmluZ2xlLCBDLiBNLjwvYXV0aG9y
PjxhdXRob3I+UmV6bmljaywgRC4gTi48L2F1dGhvcj48L2F1dGhvcnM+PC9jb250cmlidXRvcnM+
PHRpdGxlcz48dGl0bGU+RGlldCBxdWFsaXR5IGFuZCBwcmV5IHNlbGVjdGl2aXR5IGNvcnJlbGF0
ZSB3aXRoIGxpZmUgaGlzdG9yaWVzIGFuZCBwcmVkYXRpb24gcmVnaW1lIGluIFRyaW5pZGFkaWFu
IGd1cHBpZXM8L3RpdGxlPjxzZWNvbmRhcnktdGl0bGU+RnVuY3Rpb25hbCBFY29sb2d5PC9zZWNv
bmRhcnktdGl0bGU+PC90aXRsZXM+PHBlcmlvZGljYWw+PGZ1bGwtdGl0bGU+RnVuY3Rpb25hbCBF
Y29sb2d5PC9mdWxsLXRpdGxlPjwvcGVyaW9kaWNhbD48cGFnZXM+OTY0LTk3MzwvcGFnZXM+PHZv
bHVtZT4yNTwvdm9sdW1lPjxudW1iZXI+NTwvbnVtYmVyPjxkYXRlcz48eWVhcj4yMDExPC95ZWFy
PjxwdWItZGF0ZXM+PGRhdGU+T2N0PC9kYXRlPjwvcHViLWRhdGVzPjwvZGF0ZXM+PGlzYm4+MDI2
OS04NDYzPC9pc2JuPjxhY2Nlc3Npb24tbnVtPldPUzowMDAyOTUxMzIxMDAwMDQ8L2FjY2Vzc2lv
bi1udW0+PHVybHM+PHJlbGF0ZWQtdXJscz48dXJsPiZsdDtHbyB0byBJU0kmZ3Q7Oi8vV09TOjAw
MDI5NTEzMjEwMDAwNDwvdXJsPjwvcmVsYXRlZC11cmxzPjwvdXJscz48ZWxlY3Ryb25pYy1yZXNv
dXJjZS1udW0+MTAuMTExMS9qLjEzNjUtMjQzNS4yMDExLjAxODY1Lng8L2VsZWN0cm9uaWMtcmVz
b3VyY2UtbnVtPjwvcmVjb3JkPjwvQ2l0ZT48L0VuZE5vdGU+AG==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CYXNzYXI8L0F1dGhvcj48WWVhcj4yMDEwPC9ZZWFyPjxS
ZWNOdW0+Mjk4MTwvUmVjTnVtPjxEaXNwbGF5VGV4dD5bMzUsIDM2XTwvRGlzcGxheVRleHQ+PHJl
Y29yZD48cmVjLW51bWJlcj4yOTgxPC9yZWMtbnVtYmVyPjxmb3JlaWduLWtleXM+PGtleSBhcHA9
IkVOIiBkYi1pZD0iMDkyZnRyZHJqMjl6YThld3Z6bTV6eHg0c3hmdjB3d3hzOWFlIiB0aW1lc3Rh
bXA9IjEyODQwNjI3OTEiPjI5ODE8L2tleT48L2ZvcmVpZ24ta2V5cz48cmVmLXR5cGUgbmFtZT0i
Sm91cm5hbCBBcnRpY2xlIj4xNzwvcmVmLXR5cGU+PGNvbnRyaWJ1dG9ycz48YXV0aG9ycz48YXV0
aG9yPkJhc3NhciwgUm9uYWxkIEQuPC9hdXRob3I+PGF1dGhvcj5NYXJzaGFsbCwgTWljaGFlbCBD
LjwvYXV0aG9yPjxhdXRob3I+TG9wZXotU2VwdWxjcmUsIEFuZHJlczwvYXV0aG9yPjxhdXRob3I+
WmFuZG9uYcKgLCBFdWdlbmlhPC9hdXRob3I+PGF1dGhvcj5BdWVyLCBTb255YSBLLjwvYXV0aG9y
PjxhdXRob3I+VHJhdmlzLCBKb3NlcGg8L2F1dGhvcj48YXV0aG9yPlByaW5nbGUsIENhdGhlcmlu
ZSBNLjwvYXV0aG9yPjxhdXRob3I+RmxlY2tlciwgQWxleGFuZGVyIFMuPC9hdXRob3I+PGF1dGhv
cj5UaG9tYXMsIFN0ZXZlbiBBLjwvYXV0aG9yPjxhdXRob3I+RnJhc2VyLCBEb3VnbGFzIEYuPC9h
dXRob3I+PGF1dGhvcj5SZXpuaWNrLCBEYXZpZCBOLjwvYXV0aG9yPjwvYXV0aG9ycz48L2NvbnRy
aWJ1dG9ycz48dGl0bGVzPjx0aXRsZT5Mb2NhbCBhZGFwdGF0aW9uIGluIFRyaW5pZGFkaWFuIGd1
cHBpZXMgYWx0ZXJzIGVjb3N5c3RlbSBwcm9jZXNzZXM8L3RpdGxlPjxzZWNvbmRhcnktdGl0bGU+
UHJvY2VlZGluZ3Mgb2YgdGhlIE5hdGlvbmFsIEFjYWRlbXkgb2YgU2NpZW5jZXM8L3NlY29uZGFy
eS10aXRsZT48L3RpdGxlcz48cGVyaW9kaWNhbD48ZnVsbC10aXRsZT5Qcm9jZWVkaW5ncyBvZiB0
aGUgTmF0aW9uYWwgQWNhZGVteSBvZiBTY2llbmNlczwvZnVsbC10aXRsZT48L3BlcmlvZGljYWw+
PHBhZ2VzPjM2MTYtMzYyMTwvcGFnZXM+PHZvbHVtZT4xMDc8L3ZvbHVtZT48bnVtYmVyPjg8L251
bWJlcj48ZGF0ZXM+PHllYXI+MjAxMDwveWVhcj48L2RhdGVzPjx1cmxzPjxyZWxhdGVkLXVybHM+
PHVybD5odHRwOi8vd3d3LnBuYXMub3JnL2NvbnRlbnQvMTA3LzgvMzYxNi5hYnN0cmFjdCA8L3Vy
bD48L3JlbGF0ZWQtdXJscz48L3VybHM+PGVsZWN0cm9uaWMtcmVzb3VyY2UtbnVtPjEwLjEwNzMv
cG5hcy4wOTA4MDIzMTA3PC9lbGVjdHJvbmljLXJlc291cmNlLW51bT48L3JlY29yZD48L0NpdGU+
PENpdGU+PEF1dGhvcj5aYW5kb25hPC9BdXRob3I+PFllYXI+MjAxMTwvWWVhcj48UmVjTnVtPjMy
MTk8L1JlY051bT48cmVjb3JkPjxyZWMtbnVtYmVyPjMyMTk8L3JlYy1udW1iZXI+PGZvcmVpZ24t
a2V5cz48a2V5IGFwcD0iRU4iIGRiLWlkPSIwOTJmdHJkcmoyOXphOGV3dnptNXp4eDRzeGZ2MHd3
eHM5YWUiIHRpbWVzdGFtcD0iMTM0Mzg1NzczNyI+MzIxOTwva2V5PjwvZm9yZWlnbi1rZXlzPjxy
ZWYtdHlwZSBuYW1lPSJKb3VybmFsIEFydGljbGUiPjE3PC9yZWYtdHlwZT48Y29udHJpYnV0b3Jz
PjxhdXRob3JzPjxhdXRob3I+WmFuZG9uYSwgRS48L2F1dGhvcj48YXV0aG9yPkF1ZXIsIFMuIEsu
PC9hdXRob3I+PGF1dGhvcj5LaWxoYW0sIFMuIFMuPC9hdXRob3I+PGF1dGhvcj5Ib3dhcmQsIEou
IEwuPC9hdXRob3I+PGF1dGhvcj5Mb3Blei1TZXB1bGNyZSwgQS48L2F1dGhvcj48YXV0aG9yPk8m
YXBvcztDb25ub3IsIE0uIFAuPC9hdXRob3I+PGF1dGhvcj5CYXNzYXIsIFIuIEQuPC9hdXRob3I+
PGF1dGhvcj5Pc29yaW8sIEEuPC9hdXRob3I+PGF1dGhvcj5QcmluZ2xlLCBDLiBNLjwvYXV0aG9y
PjxhdXRob3I+UmV6bmljaywgRC4gTi48L2F1dGhvcj48L2F1dGhvcnM+PC9jb250cmlidXRvcnM+
PHRpdGxlcz48dGl0bGU+RGlldCBxdWFsaXR5IGFuZCBwcmV5IHNlbGVjdGl2aXR5IGNvcnJlbGF0
ZSB3aXRoIGxpZmUgaGlzdG9yaWVzIGFuZCBwcmVkYXRpb24gcmVnaW1lIGluIFRyaW5pZGFkaWFu
IGd1cHBpZXM8L3RpdGxlPjxzZWNvbmRhcnktdGl0bGU+RnVuY3Rpb25hbCBFY29sb2d5PC9zZWNv
bmRhcnktdGl0bGU+PC90aXRsZXM+PHBlcmlvZGljYWw+PGZ1bGwtdGl0bGU+RnVuY3Rpb25hbCBF
Y29sb2d5PC9mdWxsLXRpdGxlPjwvcGVyaW9kaWNhbD48cGFnZXM+OTY0LTk3MzwvcGFnZXM+PHZv
bHVtZT4yNTwvdm9sdW1lPjxudW1iZXI+NTwvbnVtYmVyPjxkYXRlcz48eWVhcj4yMDExPC95ZWFy
PjxwdWItZGF0ZXM+PGRhdGU+T2N0PC9kYXRlPjwvcHViLWRhdGVzPjwvZGF0ZXM+PGlzYm4+MDI2
OS04NDYzPC9pc2JuPjxhY2Nlc3Npb24tbnVtPldPUzowMDAyOTUxMzIxMDAwMDQ8L2FjY2Vzc2lv
bi1udW0+PHVybHM+PHJlbGF0ZWQtdXJscz48dXJsPiZsdDtHbyB0byBJU0kmZ3Q7Oi8vV09TOjAw
MDI5NTEzMjEwMDAwNDwvdXJsPjwvcmVsYXRlZC11cmxzPjwvdXJscz48ZWxlY3Ryb25pYy1yZXNv
dXJjZS1udW0+MTAuMTExMS9qLjEzNjUtMjQzNS4yMDExLjAxODY1Lng8L2VsZWN0cm9uaWMtcmVz
b3VyY2UtbnVtPjwvcmVjb3JkPjwvQ2l0ZT48L0VuZE5vdGU+AG==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6E3DFB">
        <w:rPr>
          <w:rFonts w:ascii="Arial" w:hAnsi="Arial" w:cs="Arial"/>
          <w:noProof/>
          <w:sz w:val="22"/>
          <w:szCs w:val="22"/>
        </w:rPr>
        <w:t>[35, 36]</w:t>
      </w:r>
      <w:r>
        <w:rPr>
          <w:rFonts w:ascii="Arial" w:hAnsi="Arial" w:cs="Arial"/>
          <w:sz w:val="22"/>
          <w:szCs w:val="22"/>
        </w:rPr>
        <w:fldChar w:fldCharType="end"/>
      </w:r>
      <w:r>
        <w:rPr>
          <w:rFonts w:ascii="Arial" w:hAnsi="Arial" w:cs="Arial"/>
          <w:sz w:val="22"/>
          <w:szCs w:val="22"/>
        </w:rPr>
        <w:t xml:space="preserve">.   </w:t>
      </w:r>
    </w:p>
    <w:p w14:paraId="72756D4C" w14:textId="44625746" w:rsidR="004369B8" w:rsidRDefault="004369B8" w:rsidP="004369B8">
      <w:pPr>
        <w:spacing w:line="480" w:lineRule="auto"/>
        <w:ind w:firstLine="720"/>
        <w:rPr>
          <w:rFonts w:ascii="Arial" w:hAnsi="Arial" w:cs="Arial"/>
          <w:sz w:val="22"/>
          <w:szCs w:val="22"/>
        </w:rPr>
      </w:pPr>
      <w:proofErr w:type="spellStart"/>
      <w:r>
        <w:rPr>
          <w:rFonts w:ascii="Arial" w:hAnsi="Arial" w:cs="Arial"/>
          <w:sz w:val="22"/>
          <w:szCs w:val="22"/>
        </w:rPr>
        <w:t>Ghalambor</w:t>
      </w:r>
      <w:proofErr w:type="spellEnd"/>
      <w:r>
        <w:rPr>
          <w:rFonts w:ascii="Arial" w:hAnsi="Arial" w:cs="Arial"/>
          <w:sz w:val="22"/>
          <w:szCs w:val="22"/>
        </w:rPr>
        <w:t xml:space="preserve"> et al. (2004) quantified c-start (reflexive alarm response) performance in second generation, lab reared guppies</w:t>
      </w:r>
      <w:r w:rsidR="00825270">
        <w:rPr>
          <w:rFonts w:ascii="Arial" w:hAnsi="Arial" w:cs="Arial"/>
          <w:sz w:val="22"/>
          <w:szCs w:val="22"/>
        </w:rPr>
        <w:t xml:space="preserve"> </w:t>
      </w:r>
      <w:r w:rsidR="00825270">
        <w:rPr>
          <w:rFonts w:ascii="Arial" w:hAnsi="Arial" w:cs="Arial"/>
          <w:sz w:val="22"/>
          <w:szCs w:val="22"/>
        </w:rPr>
        <w:fldChar w:fldCharType="begin"/>
      </w:r>
      <w:r w:rsidR="004F346F">
        <w:rPr>
          <w:rFonts w:ascii="Arial" w:hAnsi="Arial" w:cs="Arial"/>
          <w:sz w:val="22"/>
          <w:szCs w:val="22"/>
        </w:rPr>
        <w:instrText xml:space="preserve"> ADDIN EN.CITE &lt;EndNote&gt;&lt;Cite&gt;&lt;Author&gt;Ghalambor&lt;/Author&gt;&lt;Year&gt;2004&lt;/Year&gt;&lt;RecNum&gt;1699&lt;/RecNum&gt;&lt;DisplayText&gt;[37]&lt;/DisplayText&gt;&lt;record&gt;&lt;rec-number&gt;1699&lt;/rec-number&gt;&lt;foreign-keys&gt;&lt;key app="EN" db-id="9xed9z9e7tz52oea9dc5wdzd029wdfs2vrwz" timestamp="1431107825"&gt;1699&lt;/key&gt;&lt;/foreign-keys&gt;&lt;ref-type name="Journal Article"&gt;17&lt;/ref-type&gt;&lt;contributors&gt;&lt;authors&gt;&lt;author&gt;Ghalambor, C.K.&lt;/author&gt;&lt;author&gt;Reznick, D.N.&lt;/author&gt;&lt;author&gt;Walker, J.A.&lt;/author&gt;&lt;/authors&gt;&lt;/contributors&gt;&lt;titles&gt;&lt;title&gt;&lt;style face="normal" font="default" size="100%"&gt;Constraints on adaptive evolution: the functional trade-off between reproduction and fast-start swimming performance in the Trinidadian guppy (&lt;/style&gt;&lt;style face="italic" font="default" size="100%"&gt;Poecilia reticulata&lt;/style&gt;&lt;style face="normal" font="default" size="100%"&gt;)&lt;/style&gt;&lt;/title&gt;&lt;secondary-title&gt;The American Naturalist&lt;/secondary-title&gt;&lt;alt-title&gt;Am. Nat.&lt;/alt-title&gt;&lt;/titles&gt;&lt;periodical&gt;&lt;full-title&gt;The American Naturalist&lt;/full-title&gt;&lt;abbr-1&gt;Am Nat.&lt;/abbr-1&gt;&lt;/periodical&gt;&lt;alt-periodical&gt;&lt;full-title&gt;American Naturalist&lt;/full-title&gt;&lt;abbr-1&gt;Am. Nat.&lt;/abbr-1&gt;&lt;/alt-periodical&gt;&lt;pages&gt;38-50&lt;/pages&gt;&lt;volume&gt;164&lt;/volume&gt;&lt;dates&gt;&lt;year&gt;2004&lt;/year&gt;&lt;/dates&gt;&lt;label&gt;1688&lt;/label&gt;&lt;urls&gt;&lt;/urls&gt;&lt;/record&gt;&lt;/Cite&gt;&lt;/EndNote&gt;</w:instrText>
      </w:r>
      <w:r w:rsidR="00825270">
        <w:rPr>
          <w:rFonts w:ascii="Arial" w:hAnsi="Arial" w:cs="Arial"/>
          <w:sz w:val="22"/>
          <w:szCs w:val="22"/>
        </w:rPr>
        <w:fldChar w:fldCharType="separate"/>
      </w:r>
      <w:r w:rsidR="006E3DFB">
        <w:rPr>
          <w:rFonts w:ascii="Arial" w:hAnsi="Arial" w:cs="Arial"/>
          <w:noProof/>
          <w:sz w:val="22"/>
          <w:szCs w:val="22"/>
        </w:rPr>
        <w:t>[37]</w:t>
      </w:r>
      <w:r w:rsidR="00825270">
        <w:rPr>
          <w:rFonts w:ascii="Arial" w:hAnsi="Arial" w:cs="Arial"/>
          <w:sz w:val="22"/>
          <w:szCs w:val="22"/>
        </w:rPr>
        <w:fldChar w:fldCharType="end"/>
      </w:r>
      <w:r>
        <w:rPr>
          <w:rFonts w:ascii="Arial" w:hAnsi="Arial" w:cs="Arial"/>
          <w:sz w:val="22"/>
          <w:szCs w:val="22"/>
        </w:rPr>
        <w:t xml:space="preserve">.  The use of lab reared, as opposed to wild-caught, </w:t>
      </w:r>
      <w:proofErr w:type="gramStart"/>
      <w:r>
        <w:rPr>
          <w:rFonts w:ascii="Arial" w:hAnsi="Arial" w:cs="Arial"/>
          <w:sz w:val="22"/>
          <w:szCs w:val="22"/>
        </w:rPr>
        <w:t>guppies</w:t>
      </w:r>
      <w:proofErr w:type="gramEnd"/>
      <w:r>
        <w:rPr>
          <w:rFonts w:ascii="Arial" w:hAnsi="Arial" w:cs="Arial"/>
          <w:sz w:val="22"/>
          <w:szCs w:val="22"/>
        </w:rPr>
        <w:t xml:space="preserve"> means that differences between populations in performance are likely to have a genetic basis.  </w:t>
      </w:r>
      <w:proofErr w:type="spellStart"/>
      <w:r>
        <w:rPr>
          <w:rFonts w:ascii="Arial" w:hAnsi="Arial" w:cs="Arial"/>
          <w:sz w:val="22"/>
          <w:szCs w:val="22"/>
        </w:rPr>
        <w:t>Ghalambor</w:t>
      </w:r>
      <w:proofErr w:type="spellEnd"/>
      <w:r>
        <w:rPr>
          <w:rFonts w:ascii="Arial" w:hAnsi="Arial" w:cs="Arial"/>
          <w:sz w:val="22"/>
          <w:szCs w:val="22"/>
        </w:rPr>
        <w:t xml:space="preserve"> et al. evaluated high (HP) versus low (LP) predation guppies from two different rivers (</w:t>
      </w:r>
      <w:proofErr w:type="spellStart"/>
      <w:r>
        <w:rPr>
          <w:rFonts w:ascii="Arial" w:hAnsi="Arial" w:cs="Arial"/>
          <w:sz w:val="22"/>
          <w:szCs w:val="22"/>
        </w:rPr>
        <w:t>Yarra</w:t>
      </w:r>
      <w:proofErr w:type="spellEnd"/>
      <w:r>
        <w:rPr>
          <w:rFonts w:ascii="Arial" w:hAnsi="Arial" w:cs="Arial"/>
          <w:sz w:val="22"/>
          <w:szCs w:val="22"/>
        </w:rPr>
        <w:t xml:space="preserve"> and </w:t>
      </w:r>
      <w:proofErr w:type="spellStart"/>
      <w:r>
        <w:rPr>
          <w:rFonts w:ascii="Arial" w:hAnsi="Arial" w:cs="Arial"/>
          <w:sz w:val="22"/>
          <w:szCs w:val="22"/>
        </w:rPr>
        <w:t>Oropuche</w:t>
      </w:r>
      <w:proofErr w:type="spellEnd"/>
      <w:r>
        <w:rPr>
          <w:rFonts w:ascii="Arial" w:hAnsi="Arial" w:cs="Arial"/>
          <w:sz w:val="22"/>
          <w:szCs w:val="22"/>
        </w:rPr>
        <w:t>) and hence performed two paired comparisons that represent independent instances in which guppies adapted to life with and without predators. HP g</w:t>
      </w:r>
      <w:r w:rsidRPr="00D477B9">
        <w:rPr>
          <w:rFonts w:ascii="Arial" w:hAnsi="Arial" w:cs="Arial"/>
          <w:sz w:val="22"/>
          <w:szCs w:val="22"/>
        </w:rPr>
        <w:t xml:space="preserve">uppies </w:t>
      </w:r>
      <w:r>
        <w:rPr>
          <w:rFonts w:ascii="Arial" w:hAnsi="Arial" w:cs="Arial"/>
          <w:sz w:val="22"/>
          <w:szCs w:val="22"/>
        </w:rPr>
        <w:t>had</w:t>
      </w:r>
      <w:r w:rsidRPr="00D477B9">
        <w:rPr>
          <w:rFonts w:ascii="Arial" w:hAnsi="Arial" w:cs="Arial"/>
          <w:sz w:val="22"/>
          <w:szCs w:val="22"/>
        </w:rPr>
        <w:t xml:space="preserve"> faster acceleration and higher maximum </w:t>
      </w:r>
      <w:r>
        <w:rPr>
          <w:rFonts w:ascii="Arial" w:hAnsi="Arial" w:cs="Arial"/>
          <w:sz w:val="22"/>
          <w:szCs w:val="22"/>
        </w:rPr>
        <w:t xml:space="preserve">swimming </w:t>
      </w:r>
      <w:r w:rsidRPr="00D477B9">
        <w:rPr>
          <w:rFonts w:ascii="Arial" w:hAnsi="Arial" w:cs="Arial"/>
          <w:sz w:val="22"/>
          <w:szCs w:val="22"/>
        </w:rPr>
        <w:t>velocities</w:t>
      </w:r>
      <w:r>
        <w:rPr>
          <w:rFonts w:ascii="Arial" w:hAnsi="Arial" w:cs="Arial"/>
          <w:sz w:val="22"/>
          <w:szCs w:val="22"/>
        </w:rPr>
        <w:t xml:space="preserve">.  However, there was also evidence of a tradeoff with reproduction.  The volume of developing embryos increases as they progress through development, causing a decline in all aspects of C-start performance.  HP guppies produce more offspring and have a correspondingly higher rate of decline in performance as their offspring develop. The net result is that they are significantly faster when not pregnant and when their offspring are early in development, but lose this advantage as development proceeds.  Walker et al. </w:t>
      </w:r>
      <w:r>
        <w:rPr>
          <w:rFonts w:ascii="Arial" w:hAnsi="Arial" w:cs="Arial"/>
          <w:sz w:val="22"/>
          <w:szCs w:val="22"/>
        </w:rPr>
        <w:fldChar w:fldCharType="begin"/>
      </w:r>
      <w:r w:rsidR="006E3DFB">
        <w:rPr>
          <w:rFonts w:ascii="Arial" w:hAnsi="Arial" w:cs="Arial"/>
          <w:sz w:val="22"/>
          <w:szCs w:val="22"/>
        </w:rPr>
        <w:instrText xml:space="preserve"> ADDIN EN.CITE &lt;EndNote&gt;&lt;Cite&gt;&lt;Author&gt;Walker&lt;/Author&gt;&lt;Year&gt;2005&lt;/Year&gt;&lt;RecNum&gt;2765&lt;/RecNum&gt;&lt;DisplayText&gt;[38]&lt;/DisplayText&gt;&lt;record&gt;&lt;rec-number&gt;2765&lt;/rec-number&gt;&lt;foreign-keys&gt;&lt;key app="EN" db-id="092ftrdrj29za8ewvzm5zxx4sxfv0wwxs9ae" timestamp="0"&gt;2765&lt;/key&gt;&lt;/foreign-keys&gt;&lt;ref-type name="Journal Article"&gt;17&lt;/ref-type&gt;&lt;contributors&gt;&lt;authors&gt;&lt;author&gt;Walker, J. A.&lt;/author&gt;&lt;author&gt;Ghalambor, C. K.&lt;/author&gt;&lt;author&gt;Griset, O. L.&lt;/author&gt;&lt;author&gt;McKenney, D.&lt;/author&gt;&lt;author&gt;Reznick, D. N.&lt;/author&gt;&lt;/authors&gt;&lt;/contributors&gt;&lt;titles&gt;&lt;title&gt;Do faster starts increase the probability of evading predators?&lt;/title&gt;&lt;secondary-title&gt;Functional Ecology&lt;/secondary-title&gt;&lt;/titles&gt;&lt;periodical&gt;&lt;full-title&gt;Functional Ecology&lt;/full-title&gt;&lt;/periodical&gt;&lt;pages&gt;808-815&lt;/pages&gt;&lt;volume&gt;19&lt;/volume&gt;&lt;number&gt;5&lt;/number&gt;&lt;keywords&gt;&lt;keyword&gt;fast-start performance&lt;/keyword&gt;&lt;keyword&gt;Guppy&lt;/keyword&gt;&lt;keyword&gt;predator-prey interaction&lt;/keyword&gt;&lt;keyword&gt;stickleback gasterosteus-aculeatus&lt;/keyword&gt;&lt;keyword&gt;energy acquisition rates&lt;/keyword&gt;&lt;keyword&gt;carp&lt;/keyword&gt;&lt;keyword&gt;cyprinus-carpio&lt;/keyword&gt;&lt;keyword&gt;swimming performance&lt;/keyword&gt;&lt;keyword&gt;body form&lt;/keyword&gt;&lt;keyword&gt;poecilia-reticulata&lt;/keyword&gt;&lt;keyword&gt;intrinsic growth&lt;/keyword&gt;&lt;keyword&gt;escape response&lt;/keyword&gt;&lt;keyword&gt;menidia-menidia&lt;/keyword&gt;&lt;keyword&gt;trade-offs&lt;/keyword&gt;&lt;/keywords&gt;&lt;dates&gt;&lt;year&gt;2005&lt;/year&gt;&lt;pub-dates&gt;&lt;date&gt;Oct&lt;/date&gt;&lt;/pub-dates&gt;&lt;/dates&gt;&lt;accession-num&gt;ISI:000232439600007&lt;/accession-num&gt;&lt;urls&gt;&lt;related-urls&gt;&lt;url&gt;&amp;lt;Go to ISI&amp;gt;://000232439600007&lt;/url&gt;&lt;/related-urls&gt;&lt;/urls&gt;&lt;/record&gt;&lt;/Cite&gt;&lt;/EndNote&gt;</w:instrText>
      </w:r>
      <w:r>
        <w:rPr>
          <w:rFonts w:ascii="Arial" w:hAnsi="Arial" w:cs="Arial"/>
          <w:sz w:val="22"/>
          <w:szCs w:val="22"/>
        </w:rPr>
        <w:fldChar w:fldCharType="separate"/>
      </w:r>
      <w:r w:rsidR="006E3DFB">
        <w:rPr>
          <w:rFonts w:ascii="Arial" w:hAnsi="Arial" w:cs="Arial"/>
          <w:noProof/>
          <w:sz w:val="22"/>
          <w:szCs w:val="22"/>
        </w:rPr>
        <w:t>[38]</w:t>
      </w:r>
      <w:r>
        <w:rPr>
          <w:rFonts w:ascii="Arial" w:hAnsi="Arial" w:cs="Arial"/>
          <w:sz w:val="22"/>
          <w:szCs w:val="22"/>
        </w:rPr>
        <w:fldChar w:fldCharType="end"/>
      </w:r>
      <w:r>
        <w:rPr>
          <w:rFonts w:ascii="Arial" w:hAnsi="Arial" w:cs="Arial"/>
          <w:sz w:val="22"/>
          <w:szCs w:val="22"/>
        </w:rPr>
        <w:t xml:space="preserve"> show that the magnitude of the differences in performance of HP and LP guppies is sufficient to make the difference between life and death in an encounter with a real predator.</w:t>
      </w:r>
    </w:p>
    <w:p w14:paraId="1DEEF47F" w14:textId="0BF7B3F0" w:rsidR="004369B8" w:rsidRDefault="004369B8" w:rsidP="004369B8">
      <w:pPr>
        <w:spacing w:line="480" w:lineRule="auto"/>
        <w:ind w:firstLine="720"/>
        <w:rPr>
          <w:rFonts w:ascii="Arial" w:hAnsi="Arial" w:cs="Arial"/>
          <w:sz w:val="22"/>
          <w:szCs w:val="22"/>
        </w:rPr>
      </w:pPr>
      <w:proofErr w:type="spellStart"/>
      <w:r>
        <w:rPr>
          <w:rFonts w:ascii="Arial" w:hAnsi="Arial" w:cs="Arial"/>
          <w:sz w:val="22"/>
          <w:szCs w:val="22"/>
        </w:rPr>
        <w:t>Zandona</w:t>
      </w:r>
      <w:proofErr w:type="spellEnd"/>
      <w:r>
        <w:rPr>
          <w:rFonts w:ascii="Arial" w:hAnsi="Arial" w:cs="Arial"/>
          <w:sz w:val="22"/>
          <w:szCs w:val="22"/>
        </w:rPr>
        <w:t xml:space="preserve"> et al. </w:t>
      </w:r>
      <w:r>
        <w:rPr>
          <w:rFonts w:ascii="Arial" w:hAnsi="Arial" w:cs="Arial"/>
          <w:sz w:val="22"/>
          <w:szCs w:val="22"/>
        </w:rPr>
        <w:fldChar w:fldCharType="begin"/>
      </w:r>
      <w:r w:rsidR="006E3DFB">
        <w:rPr>
          <w:rFonts w:ascii="Arial" w:hAnsi="Arial" w:cs="Arial"/>
          <w:sz w:val="22"/>
          <w:szCs w:val="22"/>
        </w:rPr>
        <w:instrText xml:space="preserve"> ADDIN EN.CITE &lt;EndNote&gt;&lt;Cite&gt;&lt;Author&gt;Zandona&lt;/Author&gt;&lt;Year&gt;2011&lt;/Year&gt;&lt;RecNum&gt;3219&lt;/RecNum&gt;&lt;DisplayText&gt;[36]&lt;/DisplayText&gt;&lt;record&gt;&lt;rec-number&gt;3219&lt;/rec-number&gt;&lt;foreign-keys&gt;&lt;key app="EN" db-id="092ftrdrj29za8ewvzm5zxx4sxfv0wwxs9ae" timestamp="1343857737"&gt;3219&lt;/key&gt;&lt;/foreign-keys&gt;&lt;ref-type name="Journal Article"&gt;17&lt;/ref-type&gt;&lt;contributors&gt;&lt;authors&gt;&lt;author&gt;Zandona, E.&lt;/author&gt;&lt;author&gt;Auer, S. K.&lt;/author&gt;&lt;author&gt;Kilham, S. S.&lt;/author&gt;&lt;author&gt;Howard, J. L.&lt;/author&gt;&lt;author&gt;Lopez-Sepulcre, A.&lt;/author&gt;&lt;author&gt;O&amp;apos;Connor, M. P.&lt;/author&gt;&lt;author&gt;Bassar, R. D.&lt;/author&gt;&lt;author&gt;Osorio, A.&lt;/author&gt;&lt;author&gt;Pringle, C. M.&lt;/author&gt;&lt;author&gt;Reznick, D. N.&lt;/author&gt;&lt;/authors&gt;&lt;/contributors&gt;&lt;titles&gt;&lt;title&gt;Diet quality and prey selectivity correlate with life histories and predation regime in Trinidadian guppies&lt;/title&gt;&lt;secondary-title&gt;Functional Ecology&lt;/secondary-title&gt;&lt;/titles&gt;&lt;periodical&gt;&lt;full-title&gt;Functional Ecology&lt;/full-title&gt;&lt;/periodical&gt;&lt;pages&gt;964-973&lt;/pages&gt;&lt;volume&gt;25&lt;/volume&gt;&lt;number&gt;5&lt;/number&gt;&lt;dates&gt;&lt;year&gt;2011&lt;/year&gt;&lt;pub-dates&gt;&lt;date&gt;Oct&lt;/date&gt;&lt;/pub-dates&gt;&lt;/dates&gt;&lt;isbn&gt;0269-8463&lt;/isbn&gt;&lt;accession-num&gt;WOS:000295132100004&lt;/accession-num&gt;&lt;urls&gt;&lt;related-urls&gt;&lt;url&gt;&amp;lt;Go to ISI&amp;gt;://WOS:000295132100004&lt;/url&gt;&lt;/related-urls&gt;&lt;/urls&gt;&lt;electronic-resource-num&gt;10.1111/j.1365-2435.2011.01865.x&lt;/electronic-resource-num&gt;&lt;/record&gt;&lt;/Cite&gt;&lt;/EndNote&gt;</w:instrText>
      </w:r>
      <w:r>
        <w:rPr>
          <w:rFonts w:ascii="Arial" w:hAnsi="Arial" w:cs="Arial"/>
          <w:sz w:val="22"/>
          <w:szCs w:val="22"/>
        </w:rPr>
        <w:fldChar w:fldCharType="separate"/>
      </w:r>
      <w:r w:rsidR="006E3DFB">
        <w:rPr>
          <w:rFonts w:ascii="Arial" w:hAnsi="Arial" w:cs="Arial"/>
          <w:noProof/>
          <w:sz w:val="22"/>
          <w:szCs w:val="22"/>
        </w:rPr>
        <w:t>[36]</w:t>
      </w:r>
      <w:r>
        <w:rPr>
          <w:rFonts w:ascii="Arial" w:hAnsi="Arial" w:cs="Arial"/>
          <w:sz w:val="22"/>
          <w:szCs w:val="22"/>
        </w:rPr>
        <w:fldChar w:fldCharType="end"/>
      </w:r>
      <w:r>
        <w:rPr>
          <w:rFonts w:ascii="Arial" w:hAnsi="Arial" w:cs="Arial"/>
          <w:sz w:val="22"/>
          <w:szCs w:val="22"/>
        </w:rPr>
        <w:t xml:space="preserve"> compared the diets of wild-caught HP and LP guppies from two rivers (</w:t>
      </w:r>
      <w:proofErr w:type="spellStart"/>
      <w:r>
        <w:rPr>
          <w:rFonts w:ascii="Arial" w:hAnsi="Arial" w:cs="Arial"/>
          <w:sz w:val="22"/>
          <w:szCs w:val="22"/>
        </w:rPr>
        <w:t>Aripo</w:t>
      </w:r>
      <w:proofErr w:type="spellEnd"/>
      <w:r>
        <w:rPr>
          <w:rFonts w:ascii="Arial" w:hAnsi="Arial" w:cs="Arial"/>
          <w:sz w:val="22"/>
          <w:szCs w:val="22"/>
        </w:rPr>
        <w:t xml:space="preserve"> and </w:t>
      </w:r>
      <w:proofErr w:type="spellStart"/>
      <w:r>
        <w:rPr>
          <w:rFonts w:ascii="Arial" w:hAnsi="Arial" w:cs="Arial"/>
          <w:sz w:val="22"/>
          <w:szCs w:val="22"/>
        </w:rPr>
        <w:t>Guanapo</w:t>
      </w:r>
      <w:proofErr w:type="spellEnd"/>
      <w:r>
        <w:rPr>
          <w:rFonts w:ascii="Arial" w:hAnsi="Arial" w:cs="Arial"/>
          <w:sz w:val="22"/>
          <w:szCs w:val="22"/>
        </w:rPr>
        <w:t xml:space="preserve">).  HP guppies consumed a more invertebrates and less diatoms and detritus than LP guppies. HP guppies prey selectively on higher quality prey (ones with lower carbon/nitrogen body ratios) while LP guppies consumed invertebrates in proportion to their abundance.  </w:t>
      </w:r>
      <w:proofErr w:type="spellStart"/>
      <w:r>
        <w:rPr>
          <w:rFonts w:ascii="Arial" w:hAnsi="Arial" w:cs="Arial"/>
          <w:sz w:val="22"/>
          <w:szCs w:val="22"/>
        </w:rPr>
        <w:t>Bassar</w:t>
      </w:r>
      <w:proofErr w:type="spellEnd"/>
      <w:r>
        <w:rPr>
          <w:rFonts w:ascii="Arial" w:hAnsi="Arial" w:cs="Arial"/>
          <w:sz w:val="22"/>
          <w:szCs w:val="22"/>
        </w:rPr>
        <w:t xml:space="preserve"> et al. </w:t>
      </w:r>
      <w:r>
        <w:rPr>
          <w:rFonts w:ascii="Arial" w:hAnsi="Arial" w:cs="Arial"/>
          <w:sz w:val="22"/>
          <w:szCs w:val="22"/>
        </w:rPr>
        <w:fldChar w:fldCharType="begin"/>
      </w:r>
      <w:r w:rsidR="006E3DFB">
        <w:rPr>
          <w:rFonts w:ascii="Arial" w:hAnsi="Arial" w:cs="Arial"/>
          <w:sz w:val="22"/>
          <w:szCs w:val="22"/>
        </w:rPr>
        <w:instrText xml:space="preserve"> ADDIN EN.CITE &lt;EndNote&gt;&lt;Cite&gt;&lt;Author&gt;Bassar&lt;/Author&gt;&lt;Year&gt;2010&lt;/Year&gt;&lt;RecNum&gt;2981&lt;/RecNum&gt;&lt;DisplayText&gt;[35]&lt;/DisplayText&gt;&lt;record&gt;&lt;rec-number&gt;2981&lt;/rec-number&gt;&lt;foreign-keys&gt;&lt;key app="EN" db-id="092ftrdrj29za8ewvzm5zxx4sxfv0wwxs9ae" timestamp="1284062791"&gt;2981&lt;/key&gt;&lt;/foreign-keys&gt;&lt;ref-type name="Journal Article"&gt;17&lt;/ref-type&gt;&lt;contributors&gt;&lt;authors&gt;&lt;author&gt;Bassar, Ronald D.&lt;/author&gt;&lt;author&gt;Marshall, Michael C.&lt;/author&gt;&lt;author&gt;Lopez-Sepulcre, Andres&lt;/author&gt;&lt;author&gt;Zandona , Eugenia&lt;/author&gt;&lt;author&gt;Auer, Sonya K.&lt;/author&gt;&lt;author&gt;Travis, Joseph&lt;/author&gt;&lt;author&gt;Pringle, Catherine M.&lt;/author&gt;&lt;author&gt;Flecker, Alexander S.&lt;/author&gt;&lt;author&gt;Thomas, Steven A.&lt;/author&gt;&lt;author&gt;Fraser, Douglas F.&lt;/author&gt;&lt;author&gt;Reznick, David N.&lt;/author&gt;&lt;/authors&gt;&lt;/contributors&gt;&lt;titles&gt;&lt;title&gt;Local adaptation in Trinidadian guppies alters ecosystem processes&lt;/title&gt;&lt;secondary-title&gt;Proceedings of the National Academy of Sciences&lt;/secondary-title&gt;&lt;/titles&gt;&lt;periodical&gt;&lt;full-title&gt;Proceedings of the National Academy of Sciences&lt;/full-title&gt;&lt;/periodical&gt;&lt;pages&gt;3616-3621&lt;/pages&gt;&lt;volume&gt;107&lt;/volume&gt;&lt;number&gt;8&lt;/number&gt;&lt;dates&gt;&lt;year&gt;2010&lt;/year&gt;&lt;/dates&gt;&lt;urls&gt;&lt;related-urls&gt;&lt;url&gt;http://www.pnas.org/content/107/8/3616.abstract &lt;/url&gt;&lt;/related-urls&gt;&lt;/urls&gt;&lt;electronic-resource-num&gt;10.1073/pnas.0908023107&lt;/electronic-resource-num&gt;&lt;/record&gt;&lt;/Cite&gt;&lt;/EndNote&gt;</w:instrText>
      </w:r>
      <w:r>
        <w:rPr>
          <w:rFonts w:ascii="Arial" w:hAnsi="Arial" w:cs="Arial"/>
          <w:sz w:val="22"/>
          <w:szCs w:val="22"/>
        </w:rPr>
        <w:fldChar w:fldCharType="separate"/>
      </w:r>
      <w:r w:rsidR="006E3DFB">
        <w:rPr>
          <w:rFonts w:ascii="Arial" w:hAnsi="Arial" w:cs="Arial"/>
          <w:noProof/>
          <w:sz w:val="22"/>
          <w:szCs w:val="22"/>
        </w:rPr>
        <w:t>[35]</w:t>
      </w:r>
      <w:r>
        <w:rPr>
          <w:rFonts w:ascii="Arial" w:hAnsi="Arial" w:cs="Arial"/>
          <w:sz w:val="22"/>
          <w:szCs w:val="22"/>
        </w:rPr>
        <w:fldChar w:fldCharType="end"/>
      </w:r>
      <w:r>
        <w:rPr>
          <w:rFonts w:ascii="Arial" w:hAnsi="Arial" w:cs="Arial"/>
          <w:sz w:val="22"/>
          <w:szCs w:val="22"/>
        </w:rPr>
        <w:t xml:space="preserve"> compared the diets of wild-caught from the same four localities in an experiment performed in replicate, artificial streams and obtained the same results.  The important distinction between the two studies is that </w:t>
      </w:r>
      <w:proofErr w:type="spellStart"/>
      <w:r>
        <w:rPr>
          <w:rFonts w:ascii="Arial" w:hAnsi="Arial" w:cs="Arial"/>
          <w:sz w:val="22"/>
          <w:szCs w:val="22"/>
        </w:rPr>
        <w:t>Zandona</w:t>
      </w:r>
      <w:proofErr w:type="spellEnd"/>
      <w:r>
        <w:rPr>
          <w:rFonts w:ascii="Arial" w:hAnsi="Arial" w:cs="Arial"/>
          <w:sz w:val="22"/>
          <w:szCs w:val="22"/>
        </w:rPr>
        <w:t xml:space="preserve"> et al. evaluated fish collected from their natural environment, where there were confounding differences in food availability. </w:t>
      </w:r>
      <w:proofErr w:type="spellStart"/>
      <w:r>
        <w:rPr>
          <w:rFonts w:ascii="Arial" w:hAnsi="Arial" w:cs="Arial"/>
          <w:sz w:val="22"/>
          <w:szCs w:val="22"/>
        </w:rPr>
        <w:t>Bassar</w:t>
      </w:r>
      <w:proofErr w:type="spellEnd"/>
      <w:r>
        <w:rPr>
          <w:rFonts w:ascii="Arial" w:hAnsi="Arial" w:cs="Arial"/>
          <w:sz w:val="22"/>
          <w:szCs w:val="22"/>
        </w:rPr>
        <w:t xml:space="preserve"> et al. compared fish in artificial streams that had comparable resource bases, yet they obtained the same result.</w:t>
      </w:r>
    </w:p>
    <w:p w14:paraId="73267796" w14:textId="5433A706" w:rsidR="004369B8" w:rsidRDefault="004369B8" w:rsidP="004369B8">
      <w:pPr>
        <w:spacing w:line="480" w:lineRule="auto"/>
        <w:ind w:firstLine="720"/>
        <w:rPr>
          <w:rFonts w:ascii="Arial" w:hAnsi="Arial" w:cs="Arial"/>
          <w:sz w:val="22"/>
          <w:szCs w:val="22"/>
        </w:rPr>
      </w:pPr>
      <w:proofErr w:type="spellStart"/>
      <w:r>
        <w:rPr>
          <w:rFonts w:ascii="Arial" w:hAnsi="Arial" w:cs="Arial"/>
          <w:sz w:val="22"/>
          <w:szCs w:val="22"/>
        </w:rPr>
        <w:t>O’Steen</w:t>
      </w:r>
      <w:proofErr w:type="spellEnd"/>
      <w:r>
        <w:rPr>
          <w:rFonts w:ascii="Arial" w:hAnsi="Arial" w:cs="Arial"/>
          <w:sz w:val="22"/>
          <w:szCs w:val="22"/>
        </w:rPr>
        <w:t xml:space="preserve"> et al. </w:t>
      </w:r>
      <w:r>
        <w:rPr>
          <w:rFonts w:ascii="Arial" w:hAnsi="Arial" w:cs="Arial"/>
          <w:sz w:val="22"/>
          <w:szCs w:val="22"/>
        </w:rPr>
        <w:fldChar w:fldCharType="begin"/>
      </w:r>
      <w:r w:rsidR="006E3DFB">
        <w:rPr>
          <w:rFonts w:ascii="Arial" w:hAnsi="Arial" w:cs="Arial"/>
          <w:sz w:val="22"/>
          <w:szCs w:val="22"/>
        </w:rPr>
        <w:instrText xml:space="preserve"> ADDIN EN.CITE &lt;EndNote&gt;&lt;Cite&gt;&lt;Author&gt;O&amp;apos;Steen&lt;/Author&gt;&lt;Year&gt;2002&lt;/Year&gt;&lt;RecNum&gt;2740&lt;/RecNum&gt;&lt;DisplayText&gt;[34]&lt;/DisplayText&gt;&lt;record&gt;&lt;rec-number&gt;2740&lt;/rec-number&gt;&lt;foreign-keys&gt;&lt;key app="EN" db-id="092ftrdrj29za8ewvzm5zxx4sxfv0wwxs9ae" timestamp="0"&gt;2740&lt;/key&gt;&lt;/foreign-keys&gt;&lt;ref-type name="Journal Article"&gt;17&lt;/ref-type&gt;&lt;contributors&gt;&lt;authors&gt;&lt;author&gt;O&amp;apos;Steen, S.&lt;/author&gt;&lt;author&gt;Cullum, A. J.&lt;/author&gt;&lt;author&gt;Bennett, A. F.&lt;/author&gt;&lt;/authors&gt;&lt;/contributors&gt;&lt;titles&gt;&lt;title&gt;Rapid evolution of escape ability in Trinidadian guppies (Poecilia reticulata)&lt;/title&gt;&lt;secondary-title&gt;Evolution&lt;/secondary-title&gt;&lt;/titles&gt;&lt;periodical&gt;&lt;full-title&gt;Evolution&lt;/full-title&gt;&lt;/periodical&gt;&lt;pages&gt;776-784&lt;/pages&gt;&lt;volume&gt;56&lt;/volume&gt;&lt;number&gt;4&lt;/number&gt;&lt;keywords&gt;&lt;keyword&gt;genetic divergence&lt;/keyword&gt;&lt;keyword&gt;geographic variation&lt;/keyword&gt;&lt;keyword&gt;phenotypic selection&lt;/keyword&gt;&lt;keyword&gt;Poecilia reticulata&lt;/keyword&gt;&lt;keyword&gt;predator-prey interaction&lt;/keyword&gt;&lt;keyword&gt;life-history evolution&lt;/keyword&gt;&lt;keyword&gt;natural-selection&lt;/keyword&gt;&lt;keyword&gt;antipredator behavior&lt;/keyword&gt;&lt;keyword&gt;swimming performance&lt;/keyword&gt;&lt;keyword&gt;predation&lt;/keyword&gt;&lt;keyword&gt;populations&lt;/keyword&gt;&lt;keyword&gt;costs&lt;/keyword&gt;&lt;keyword&gt;color&lt;/keyword&gt;&lt;keyword&gt;differentiation&lt;/keyword&gt;&lt;keyword&gt;consequences&lt;/keyword&gt;&lt;/keywords&gt;&lt;dates&gt;&lt;year&gt;2002&lt;/year&gt;&lt;pub-dates&gt;&lt;date&gt;Apr&lt;/date&gt;&lt;/pub-dates&gt;&lt;/dates&gt;&lt;accession-num&gt;ISI:000175614400012&lt;/accession-num&gt;&lt;urls&gt;&lt;related-urls&gt;&lt;url&gt;&amp;lt;Go to ISI&amp;gt;://000175614400012&lt;/url&gt;&lt;/related-urls&gt;&lt;/urls&gt;&lt;/record&gt;&lt;/Cite&gt;&lt;/EndNote&gt;</w:instrText>
      </w:r>
      <w:r>
        <w:rPr>
          <w:rFonts w:ascii="Arial" w:hAnsi="Arial" w:cs="Arial"/>
          <w:sz w:val="22"/>
          <w:szCs w:val="22"/>
        </w:rPr>
        <w:fldChar w:fldCharType="separate"/>
      </w:r>
      <w:r w:rsidR="006E3DFB">
        <w:rPr>
          <w:rFonts w:ascii="Arial" w:hAnsi="Arial" w:cs="Arial"/>
          <w:noProof/>
          <w:sz w:val="22"/>
          <w:szCs w:val="22"/>
        </w:rPr>
        <w:t>[34]</w:t>
      </w:r>
      <w:r>
        <w:rPr>
          <w:rFonts w:ascii="Arial" w:hAnsi="Arial" w:cs="Arial"/>
          <w:sz w:val="22"/>
          <w:szCs w:val="22"/>
        </w:rPr>
        <w:fldChar w:fldCharType="end"/>
      </w:r>
      <w:r w:rsidRPr="00CC0331">
        <w:rPr>
          <w:rFonts w:ascii="Arial" w:hAnsi="Arial" w:cs="Arial"/>
          <w:sz w:val="22"/>
          <w:szCs w:val="22"/>
        </w:rPr>
        <w:t xml:space="preserve"> </w:t>
      </w:r>
      <w:r>
        <w:rPr>
          <w:rFonts w:ascii="Arial" w:hAnsi="Arial" w:cs="Arial"/>
          <w:sz w:val="22"/>
          <w:szCs w:val="22"/>
        </w:rPr>
        <w:t>quantified the survivorship of HP and LP guppies housed in a 1.8 m diameter wading pool with an adult pike cichlid (</w:t>
      </w:r>
      <w:proofErr w:type="spellStart"/>
      <w:r w:rsidRPr="00A109D5">
        <w:rPr>
          <w:rFonts w:ascii="Arial" w:hAnsi="Arial" w:cs="Arial"/>
          <w:i/>
          <w:sz w:val="22"/>
          <w:szCs w:val="22"/>
        </w:rPr>
        <w:t>Crenicichla</w:t>
      </w:r>
      <w:proofErr w:type="spellEnd"/>
      <w:r w:rsidRPr="00A109D5">
        <w:rPr>
          <w:rFonts w:ascii="Arial" w:hAnsi="Arial" w:cs="Arial"/>
          <w:i/>
          <w:sz w:val="22"/>
          <w:szCs w:val="22"/>
        </w:rPr>
        <w:t xml:space="preserve"> </w:t>
      </w:r>
      <w:proofErr w:type="spellStart"/>
      <w:r w:rsidRPr="00A109D5">
        <w:rPr>
          <w:rFonts w:ascii="Arial" w:hAnsi="Arial" w:cs="Arial"/>
          <w:i/>
          <w:sz w:val="22"/>
          <w:szCs w:val="22"/>
        </w:rPr>
        <w:t>alta</w:t>
      </w:r>
      <w:proofErr w:type="spellEnd"/>
      <w:r>
        <w:rPr>
          <w:rFonts w:ascii="Arial" w:hAnsi="Arial" w:cs="Arial"/>
          <w:sz w:val="22"/>
          <w:szCs w:val="22"/>
        </w:rPr>
        <w:t>).  Each experiment was run until the predator had consumed half of the prey; the duration ranged from 15 to 240 minutes.  They compared HP and LP guppies from three rivers (</w:t>
      </w:r>
      <w:proofErr w:type="spellStart"/>
      <w:r>
        <w:rPr>
          <w:rFonts w:ascii="Arial" w:hAnsi="Arial" w:cs="Arial"/>
          <w:sz w:val="22"/>
          <w:szCs w:val="22"/>
        </w:rPr>
        <w:t>Yarra</w:t>
      </w:r>
      <w:proofErr w:type="spellEnd"/>
      <w:r>
        <w:rPr>
          <w:rFonts w:ascii="Arial" w:hAnsi="Arial" w:cs="Arial"/>
          <w:sz w:val="22"/>
          <w:szCs w:val="22"/>
        </w:rPr>
        <w:t xml:space="preserve">, El </w:t>
      </w:r>
      <w:proofErr w:type="spellStart"/>
      <w:r>
        <w:rPr>
          <w:rFonts w:ascii="Arial" w:hAnsi="Arial" w:cs="Arial"/>
          <w:sz w:val="22"/>
          <w:szCs w:val="22"/>
        </w:rPr>
        <w:t>Cedro</w:t>
      </w:r>
      <w:proofErr w:type="spellEnd"/>
      <w:r>
        <w:rPr>
          <w:rFonts w:ascii="Arial" w:hAnsi="Arial" w:cs="Arial"/>
          <w:sz w:val="22"/>
          <w:szCs w:val="22"/>
        </w:rPr>
        <w:t xml:space="preserve">, </w:t>
      </w:r>
      <w:proofErr w:type="spellStart"/>
      <w:r>
        <w:rPr>
          <w:rFonts w:ascii="Arial" w:hAnsi="Arial" w:cs="Arial"/>
          <w:sz w:val="22"/>
          <w:szCs w:val="22"/>
        </w:rPr>
        <w:t>Aripo</w:t>
      </w:r>
      <w:proofErr w:type="spellEnd"/>
      <w:r>
        <w:rPr>
          <w:rFonts w:ascii="Arial" w:hAnsi="Arial" w:cs="Arial"/>
          <w:sz w:val="22"/>
          <w:szCs w:val="22"/>
        </w:rPr>
        <w:t xml:space="preserve">).  In addition, they included </w:t>
      </w:r>
      <w:proofErr w:type="gramStart"/>
      <w:r>
        <w:rPr>
          <w:rFonts w:ascii="Arial" w:hAnsi="Arial" w:cs="Arial"/>
          <w:sz w:val="22"/>
          <w:szCs w:val="22"/>
        </w:rPr>
        <w:t>guppies</w:t>
      </w:r>
      <w:proofErr w:type="gramEnd"/>
      <w:r>
        <w:rPr>
          <w:rFonts w:ascii="Arial" w:hAnsi="Arial" w:cs="Arial"/>
          <w:sz w:val="22"/>
          <w:szCs w:val="22"/>
        </w:rPr>
        <w:t xml:space="preserve"> three introduction experiments in their comparisons – two were populations of guppies that had been transplanted from HP communities to previously guppy-free low predation sites above barrier waterfall 16 to 22 years earlier (</w:t>
      </w:r>
      <w:proofErr w:type="spellStart"/>
      <w:r>
        <w:rPr>
          <w:rFonts w:ascii="Arial" w:hAnsi="Arial" w:cs="Arial"/>
          <w:sz w:val="22"/>
          <w:szCs w:val="22"/>
        </w:rPr>
        <w:t>Aripo</w:t>
      </w:r>
      <w:proofErr w:type="spellEnd"/>
      <w:r>
        <w:rPr>
          <w:rFonts w:ascii="Arial" w:hAnsi="Arial" w:cs="Arial"/>
          <w:sz w:val="22"/>
          <w:szCs w:val="22"/>
        </w:rPr>
        <w:t xml:space="preserve"> and El </w:t>
      </w:r>
      <w:proofErr w:type="spellStart"/>
      <w:r>
        <w:rPr>
          <w:rFonts w:ascii="Arial" w:hAnsi="Arial" w:cs="Arial"/>
          <w:sz w:val="22"/>
          <w:szCs w:val="22"/>
        </w:rPr>
        <w:t>Cedro</w:t>
      </w:r>
      <w:proofErr w:type="spellEnd"/>
      <w:r>
        <w:rPr>
          <w:rFonts w:ascii="Arial" w:hAnsi="Arial" w:cs="Arial"/>
          <w:sz w:val="22"/>
          <w:szCs w:val="22"/>
        </w:rPr>
        <w:t xml:space="preserve"> Rivers).  These fish were compared to representatives from the HP locality from which the introduced ancestors were derived.  The third experiment was the introduction of a predator into a low predation site on the </w:t>
      </w:r>
      <w:proofErr w:type="spellStart"/>
      <w:r>
        <w:rPr>
          <w:rFonts w:ascii="Arial" w:hAnsi="Arial" w:cs="Arial"/>
          <w:sz w:val="22"/>
          <w:szCs w:val="22"/>
        </w:rPr>
        <w:t>Aripo</w:t>
      </w:r>
      <w:proofErr w:type="spellEnd"/>
      <w:r>
        <w:rPr>
          <w:rFonts w:ascii="Arial" w:hAnsi="Arial" w:cs="Arial"/>
          <w:sz w:val="22"/>
          <w:szCs w:val="22"/>
        </w:rPr>
        <w:t xml:space="preserve"> River.  These fish were compared to a population found further upstream, above a barrier waterfall that excluded the introduced predators.  </w:t>
      </w:r>
      <w:proofErr w:type="spellStart"/>
      <w:r>
        <w:rPr>
          <w:rFonts w:ascii="Arial" w:hAnsi="Arial" w:cs="Arial"/>
          <w:sz w:val="22"/>
          <w:szCs w:val="22"/>
        </w:rPr>
        <w:t>O’Steen</w:t>
      </w:r>
      <w:proofErr w:type="spellEnd"/>
      <w:r>
        <w:rPr>
          <w:rFonts w:ascii="Arial" w:hAnsi="Arial" w:cs="Arial"/>
          <w:sz w:val="22"/>
          <w:szCs w:val="22"/>
        </w:rPr>
        <w:t xml:space="preserve"> et al. repeated this experiment on the second generation of laboratory reared guppies from the HP and LP sites and two introduction experiments on the </w:t>
      </w:r>
      <w:proofErr w:type="spellStart"/>
      <w:r>
        <w:rPr>
          <w:rFonts w:ascii="Arial" w:hAnsi="Arial" w:cs="Arial"/>
          <w:sz w:val="22"/>
          <w:szCs w:val="22"/>
        </w:rPr>
        <w:t>Aripo</w:t>
      </w:r>
      <w:proofErr w:type="spellEnd"/>
      <w:r>
        <w:rPr>
          <w:rFonts w:ascii="Arial" w:hAnsi="Arial" w:cs="Arial"/>
          <w:sz w:val="22"/>
          <w:szCs w:val="22"/>
        </w:rPr>
        <w:t xml:space="preserve"> River.  </w:t>
      </w:r>
    </w:p>
    <w:p w14:paraId="25C6B253" w14:textId="77777777" w:rsidR="004369B8" w:rsidRDefault="004369B8" w:rsidP="004369B8">
      <w:pPr>
        <w:spacing w:line="480" w:lineRule="auto"/>
        <w:ind w:firstLine="720"/>
        <w:rPr>
          <w:rFonts w:ascii="Arial" w:hAnsi="Arial" w:cs="Arial"/>
          <w:sz w:val="22"/>
          <w:szCs w:val="22"/>
        </w:rPr>
      </w:pPr>
      <w:r>
        <w:rPr>
          <w:rFonts w:ascii="Arial" w:hAnsi="Arial" w:cs="Arial"/>
          <w:sz w:val="22"/>
          <w:szCs w:val="22"/>
        </w:rPr>
        <w:t xml:space="preserve">  HP guppies had</w:t>
      </w:r>
      <w:r w:rsidRPr="00CC0331">
        <w:rPr>
          <w:rFonts w:ascii="Arial" w:hAnsi="Arial" w:cs="Arial"/>
          <w:sz w:val="22"/>
          <w:szCs w:val="22"/>
        </w:rPr>
        <w:t xml:space="preserve"> higher survival</w:t>
      </w:r>
      <w:r>
        <w:rPr>
          <w:rFonts w:ascii="Arial" w:hAnsi="Arial" w:cs="Arial"/>
          <w:sz w:val="22"/>
          <w:szCs w:val="22"/>
        </w:rPr>
        <w:t xml:space="preserve"> than LP guppies in all three paired comparisons among wild-caught fish.  Likewise, guppies from the two guppy introduction experiments had lower survival than those from the ancestral HP site.  Guppies from the predator introduction site had higher survival than those from the control site upstream.  The results for the </w:t>
      </w:r>
      <w:proofErr w:type="gramStart"/>
      <w:r>
        <w:rPr>
          <w:rFonts w:ascii="Arial" w:hAnsi="Arial" w:cs="Arial"/>
          <w:sz w:val="22"/>
          <w:szCs w:val="22"/>
        </w:rPr>
        <w:t>second generation</w:t>
      </w:r>
      <w:proofErr w:type="gramEnd"/>
      <w:r>
        <w:rPr>
          <w:rFonts w:ascii="Arial" w:hAnsi="Arial" w:cs="Arial"/>
          <w:sz w:val="22"/>
          <w:szCs w:val="22"/>
        </w:rPr>
        <w:t xml:space="preserve"> lab reared guppies were the same, although the magnitude of the differences was smaller.  Together, these results show that there are genetic differences among populations in their ability to escape predators. There is some environmental component to escape ability because the </w:t>
      </w:r>
      <w:proofErr w:type="gramStart"/>
      <w:r>
        <w:rPr>
          <w:rFonts w:ascii="Arial" w:hAnsi="Arial" w:cs="Arial"/>
          <w:sz w:val="22"/>
          <w:szCs w:val="22"/>
        </w:rPr>
        <w:t>lab reared</w:t>
      </w:r>
      <w:proofErr w:type="gramEnd"/>
      <w:r>
        <w:rPr>
          <w:rFonts w:ascii="Arial" w:hAnsi="Arial" w:cs="Arial"/>
          <w:sz w:val="22"/>
          <w:szCs w:val="22"/>
        </w:rPr>
        <w:t xml:space="preserve"> fish from HP environments had a smaller advantage than the wild-caught fish from the same localities.  Finally, the ability to escape predation evolved since guppies were transplanted from a HP to LP environment (22 years in the </w:t>
      </w:r>
      <w:proofErr w:type="spellStart"/>
      <w:r>
        <w:rPr>
          <w:rFonts w:ascii="Arial" w:hAnsi="Arial" w:cs="Arial"/>
          <w:sz w:val="22"/>
          <w:szCs w:val="22"/>
        </w:rPr>
        <w:t>Aripo</w:t>
      </w:r>
      <w:proofErr w:type="spellEnd"/>
      <w:r>
        <w:rPr>
          <w:rFonts w:ascii="Arial" w:hAnsi="Arial" w:cs="Arial"/>
          <w:sz w:val="22"/>
          <w:szCs w:val="22"/>
        </w:rPr>
        <w:t xml:space="preserve"> introduction and 16 years in the El </w:t>
      </w:r>
      <w:proofErr w:type="spellStart"/>
      <w:r>
        <w:rPr>
          <w:rFonts w:ascii="Arial" w:hAnsi="Arial" w:cs="Arial"/>
          <w:sz w:val="22"/>
          <w:szCs w:val="22"/>
        </w:rPr>
        <w:t>Cedro</w:t>
      </w:r>
      <w:proofErr w:type="spellEnd"/>
      <w:r>
        <w:rPr>
          <w:rFonts w:ascii="Arial" w:hAnsi="Arial" w:cs="Arial"/>
          <w:sz w:val="22"/>
          <w:szCs w:val="22"/>
        </w:rPr>
        <w:t xml:space="preserve"> Introduction) or when predators were introduced to a low predation environment (16 years).  </w:t>
      </w:r>
    </w:p>
    <w:p w14:paraId="52B3E54E" w14:textId="7C3F7CB2" w:rsidR="004369B8" w:rsidRPr="00CC0331" w:rsidRDefault="004369B8" w:rsidP="004369B8">
      <w:pPr>
        <w:spacing w:line="480" w:lineRule="auto"/>
        <w:ind w:firstLine="720"/>
        <w:rPr>
          <w:rFonts w:ascii="Arial" w:hAnsi="Arial" w:cs="Arial"/>
          <w:i/>
          <w:color w:val="FF0000"/>
          <w:sz w:val="22"/>
          <w:szCs w:val="22"/>
        </w:rPr>
      </w:pPr>
      <w:r>
        <w:rPr>
          <w:rFonts w:ascii="Arial" w:hAnsi="Arial" w:cs="Arial"/>
          <w:sz w:val="22"/>
          <w:szCs w:val="22"/>
        </w:rPr>
        <w:t>These experiments do not tell us is why HP guppies are better at escaping predators than LP guppies</w:t>
      </w:r>
      <w:r w:rsidRPr="00CC0331">
        <w:rPr>
          <w:rFonts w:ascii="Arial" w:hAnsi="Arial" w:cs="Arial"/>
          <w:sz w:val="22"/>
          <w:szCs w:val="22"/>
        </w:rPr>
        <w:t xml:space="preserve">.  </w:t>
      </w:r>
      <w:r>
        <w:rPr>
          <w:rFonts w:ascii="Arial" w:hAnsi="Arial" w:cs="Arial"/>
          <w:sz w:val="22"/>
          <w:szCs w:val="22"/>
        </w:rPr>
        <w:t xml:space="preserve">In addition to neuromuscular performance, HP and LP guppies also differ in behavior.  For example, </w:t>
      </w:r>
      <w:proofErr w:type="spellStart"/>
      <w:r>
        <w:rPr>
          <w:rFonts w:ascii="Arial" w:hAnsi="Arial" w:cs="Arial"/>
          <w:sz w:val="22"/>
          <w:szCs w:val="22"/>
        </w:rPr>
        <w:t>Seghers</w:t>
      </w:r>
      <w:proofErr w:type="spellEnd"/>
      <w:r>
        <w:rPr>
          <w:rFonts w:ascii="Arial" w:hAnsi="Arial" w:cs="Arial"/>
          <w:sz w:val="22"/>
          <w:szCs w:val="22"/>
        </w:rPr>
        <w:t xml:space="preserve"> and </w:t>
      </w:r>
      <w:proofErr w:type="spellStart"/>
      <w:r>
        <w:rPr>
          <w:rFonts w:ascii="Arial" w:hAnsi="Arial" w:cs="Arial"/>
          <w:sz w:val="22"/>
          <w:szCs w:val="22"/>
        </w:rPr>
        <w:t>Magurran</w:t>
      </w:r>
      <w:proofErr w:type="spellEnd"/>
      <w:r>
        <w:rPr>
          <w:rFonts w:ascii="Arial" w:hAnsi="Arial" w:cs="Arial"/>
          <w:sz w:val="22"/>
          <w:szCs w:val="22"/>
        </w:rPr>
        <w:t xml:space="preserve"> </w:t>
      </w:r>
      <w:r>
        <w:rPr>
          <w:rFonts w:ascii="Arial" w:hAnsi="Arial" w:cs="Arial"/>
          <w:sz w:val="22"/>
          <w:szCs w:val="22"/>
        </w:rPr>
        <w:fldChar w:fldCharType="begin"/>
      </w:r>
      <w:r w:rsidR="006E3DFB">
        <w:rPr>
          <w:rFonts w:ascii="Arial" w:hAnsi="Arial" w:cs="Arial"/>
          <w:sz w:val="22"/>
          <w:szCs w:val="22"/>
        </w:rPr>
        <w:instrText xml:space="preserve"> ADDIN EN.CITE &lt;EndNote&gt;&lt;Cite&gt;&lt;Author&gt;Seghers&lt;/Author&gt;&lt;Year&gt;1995&lt;/Year&gt;&lt;RecNum&gt;1922&lt;/RecNum&gt;&lt;DisplayText&gt;[39]&lt;/DisplayText&gt;&lt;record&gt;&lt;rec-number&gt;1922&lt;/rec-number&gt;&lt;foreign-keys&gt;&lt;key app="EN" db-id="092ftrdrj29za8ewvzm5zxx4sxfv0wwxs9ae" timestamp="0"&gt;1922&lt;/key&gt;&lt;/foreign-keys&gt;&lt;ref-type name="Journal Article"&gt;17&lt;/ref-type&gt;&lt;contributors&gt;&lt;authors&gt;&lt;author&gt;Seghers, B. H.&lt;/author&gt;&lt;author&gt;Magurran, A. E.&lt;/author&gt;&lt;/authors&gt;&lt;/contributors&gt;&lt;titles&gt;&lt;title&gt;Population Differences in the Schooling Behavior of the Trinidad Guppy, Poecilia-Reticulata - Adaptation or Constraint&lt;/title&gt;&lt;secondary-title&gt;Canadian Journal of Zoology-Revue Canadienne De Zoologie&lt;/secondary-title&gt;&lt;alt-title&gt;Can. J. Zool.-Rev. Can. Zool.&lt;/alt-title&gt;&lt;/titles&gt;&lt;pages&gt;1100-1105&lt;/pages&gt;&lt;volume&gt;73&lt;/volume&gt;&lt;number&gt;6&lt;/number&gt;&lt;dates&gt;&lt;year&gt;1995&lt;/year&gt;&lt;pub-dates&gt;&lt;date&gt;Jun&lt;/date&gt;&lt;/pub-dates&gt;&lt;/dates&gt;&lt;accession-num&gt;ISI:A1995RX21400012&lt;/accession-num&gt;&lt;urls&gt;&lt;related-urls&gt;&lt;url&gt;&amp;lt;Go to ISI&amp;gt;://A1995RX21400012&lt;/url&gt;&lt;/related-urls&gt;&lt;/urls&gt;&lt;/record&gt;&lt;/Cite&gt;&lt;/EndNote&gt;</w:instrText>
      </w:r>
      <w:r>
        <w:rPr>
          <w:rFonts w:ascii="Arial" w:hAnsi="Arial" w:cs="Arial"/>
          <w:sz w:val="22"/>
          <w:szCs w:val="22"/>
        </w:rPr>
        <w:fldChar w:fldCharType="separate"/>
      </w:r>
      <w:r w:rsidR="006E3DFB">
        <w:rPr>
          <w:rFonts w:ascii="Arial" w:hAnsi="Arial" w:cs="Arial"/>
          <w:noProof/>
          <w:sz w:val="22"/>
          <w:szCs w:val="22"/>
        </w:rPr>
        <w:t>[39]</w:t>
      </w:r>
      <w:r>
        <w:rPr>
          <w:rFonts w:ascii="Arial" w:hAnsi="Arial" w:cs="Arial"/>
          <w:sz w:val="22"/>
          <w:szCs w:val="22"/>
        </w:rPr>
        <w:fldChar w:fldCharType="end"/>
      </w:r>
      <w:r>
        <w:rPr>
          <w:rFonts w:ascii="Arial" w:hAnsi="Arial" w:cs="Arial"/>
          <w:sz w:val="22"/>
          <w:szCs w:val="22"/>
        </w:rPr>
        <w:t xml:space="preserve"> show that HP guppies are genetically predisposed to aggregate more than LP guppies.  Aggregation behavior is known to increase a fish’s ability to escape predators, so performance and behavior </w:t>
      </w:r>
      <w:r w:rsidRPr="00CC0331">
        <w:rPr>
          <w:rFonts w:ascii="Arial" w:hAnsi="Arial" w:cs="Arial"/>
          <w:sz w:val="22"/>
          <w:szCs w:val="22"/>
        </w:rPr>
        <w:t>contribute to susceptibility, but we do not know their relative importance.  The combination of these attributes, and all of the other aspects of guppy biology that differ among HP and LP environments, is a testament to the profound and pervasive ways in which predators shape the evolution of their prey.</w:t>
      </w:r>
    </w:p>
    <w:p w14:paraId="5A70C24B" w14:textId="77777777" w:rsidR="004369B8" w:rsidRDefault="004369B8" w:rsidP="004369B8">
      <w:pPr>
        <w:spacing w:line="480" w:lineRule="auto"/>
        <w:rPr>
          <w:rFonts w:ascii="Arial" w:hAnsi="Arial" w:cs="Arial"/>
          <w:sz w:val="22"/>
          <w:szCs w:val="22"/>
        </w:rPr>
      </w:pPr>
    </w:p>
    <w:p w14:paraId="32DA92BC" w14:textId="77777777" w:rsidR="004369B8" w:rsidRPr="007607AF" w:rsidRDefault="004369B8" w:rsidP="004369B8">
      <w:pPr>
        <w:pStyle w:val="NoSpacing"/>
        <w:spacing w:line="480" w:lineRule="auto"/>
        <w:rPr>
          <w:rFonts w:ascii="Arial" w:hAnsi="Arial" w:cs="Arial"/>
          <w:b/>
        </w:rPr>
      </w:pPr>
      <w:proofErr w:type="spellStart"/>
      <w:r w:rsidRPr="007607AF">
        <w:rPr>
          <w:rFonts w:ascii="Arial" w:hAnsi="Arial" w:cs="Arial"/>
          <w:b/>
          <w:i/>
        </w:rPr>
        <w:t>Gambusia</w:t>
      </w:r>
      <w:proofErr w:type="spellEnd"/>
      <w:r w:rsidRPr="007607AF">
        <w:rPr>
          <w:rFonts w:ascii="Arial" w:hAnsi="Arial" w:cs="Arial"/>
          <w:i/>
        </w:rPr>
        <w:t xml:space="preserve"> </w:t>
      </w:r>
      <w:r w:rsidRPr="007607AF">
        <w:rPr>
          <w:rFonts w:ascii="Arial" w:hAnsi="Arial" w:cs="Arial"/>
        </w:rPr>
        <w:t>(</w:t>
      </w:r>
      <w:proofErr w:type="spellStart"/>
      <w:r w:rsidRPr="007607AF">
        <w:rPr>
          <w:rFonts w:ascii="Arial" w:hAnsi="Arial" w:cs="Arial"/>
        </w:rPr>
        <w:t>mosquitofishes</w:t>
      </w:r>
      <w:proofErr w:type="spellEnd"/>
      <w:r w:rsidRPr="007607AF">
        <w:rPr>
          <w:rFonts w:ascii="Arial" w:hAnsi="Arial" w:cs="Arial"/>
        </w:rPr>
        <w:t>)</w:t>
      </w:r>
    </w:p>
    <w:p w14:paraId="063C07D3" w14:textId="61C238C5" w:rsidR="004369B8" w:rsidRPr="001138A8" w:rsidRDefault="004369B8" w:rsidP="004369B8">
      <w:pPr>
        <w:pStyle w:val="NoSpacing"/>
        <w:spacing w:line="480" w:lineRule="auto"/>
        <w:ind w:firstLine="720"/>
        <w:rPr>
          <w:rFonts w:ascii="Arial" w:hAnsi="Arial" w:cs="Arial"/>
        </w:rPr>
      </w:pPr>
      <w:proofErr w:type="spellStart"/>
      <w:r w:rsidRPr="001138A8">
        <w:rPr>
          <w:rFonts w:ascii="Arial" w:hAnsi="Arial" w:cs="Arial"/>
          <w:i/>
        </w:rPr>
        <w:t>Gambusia</w:t>
      </w:r>
      <w:proofErr w:type="spellEnd"/>
      <w:r w:rsidRPr="001138A8">
        <w:rPr>
          <w:rFonts w:ascii="Arial" w:hAnsi="Arial" w:cs="Arial"/>
        </w:rPr>
        <w:t xml:space="preserve"> fishes are small, </w:t>
      </w:r>
      <w:proofErr w:type="spellStart"/>
      <w:r w:rsidRPr="001138A8">
        <w:rPr>
          <w:rFonts w:ascii="Arial" w:hAnsi="Arial" w:cs="Arial"/>
        </w:rPr>
        <w:t>livebearing</w:t>
      </w:r>
      <w:proofErr w:type="spellEnd"/>
      <w:r w:rsidRPr="001138A8">
        <w:rPr>
          <w:rFonts w:ascii="Arial" w:hAnsi="Arial" w:cs="Arial"/>
        </w:rPr>
        <w:t xml:space="preserve"> fish in the family </w:t>
      </w:r>
      <w:proofErr w:type="spellStart"/>
      <w:r w:rsidRPr="001138A8">
        <w:rPr>
          <w:rFonts w:ascii="Arial" w:hAnsi="Arial" w:cs="Arial"/>
        </w:rPr>
        <w:t>Poeciliidae</w:t>
      </w:r>
      <w:proofErr w:type="spellEnd"/>
      <w:r w:rsidRPr="001138A8">
        <w:rPr>
          <w:rFonts w:ascii="Arial" w:hAnsi="Arial" w:cs="Arial"/>
        </w:rPr>
        <w:t xml:space="preserve"> (typically &lt; 60 mm standard length), commonly referred to as </w:t>
      </w:r>
      <w:proofErr w:type="spellStart"/>
      <w:r w:rsidRPr="001138A8">
        <w:rPr>
          <w:rFonts w:ascii="Arial" w:hAnsi="Arial" w:cs="Arial"/>
        </w:rPr>
        <w:t>mosquitofishes</w:t>
      </w:r>
      <w:proofErr w:type="spellEnd"/>
      <w:r w:rsidRPr="001138A8">
        <w:rPr>
          <w:rFonts w:ascii="Arial" w:hAnsi="Arial" w:cs="Arial"/>
        </w:rPr>
        <w:t xml:space="preserve">. </w:t>
      </w:r>
      <w:proofErr w:type="spellStart"/>
      <w:r w:rsidRPr="001138A8">
        <w:rPr>
          <w:rFonts w:ascii="Arial" w:hAnsi="Arial" w:cs="Arial"/>
          <w:i/>
        </w:rPr>
        <w:t>Gambusia</w:t>
      </w:r>
      <w:proofErr w:type="spellEnd"/>
      <w:r w:rsidRPr="001138A8">
        <w:rPr>
          <w:rFonts w:ascii="Arial" w:hAnsi="Arial" w:cs="Arial"/>
        </w:rPr>
        <w:t xml:space="preserve"> is the most </w:t>
      </w:r>
      <w:proofErr w:type="spellStart"/>
      <w:r w:rsidRPr="001138A8">
        <w:rPr>
          <w:rFonts w:ascii="Arial" w:hAnsi="Arial" w:cs="Arial"/>
        </w:rPr>
        <w:t>speciose</w:t>
      </w:r>
      <w:proofErr w:type="spellEnd"/>
      <w:r w:rsidRPr="001138A8">
        <w:rPr>
          <w:rFonts w:ascii="Arial" w:hAnsi="Arial" w:cs="Arial"/>
        </w:rPr>
        <w:t xml:space="preserve"> </w:t>
      </w:r>
      <w:proofErr w:type="spellStart"/>
      <w:r w:rsidRPr="001138A8">
        <w:rPr>
          <w:rFonts w:ascii="Arial" w:hAnsi="Arial" w:cs="Arial"/>
        </w:rPr>
        <w:t>poeciliid</w:t>
      </w:r>
      <w:proofErr w:type="spellEnd"/>
      <w:r w:rsidRPr="001138A8">
        <w:rPr>
          <w:rFonts w:ascii="Arial" w:hAnsi="Arial" w:cs="Arial"/>
        </w:rPr>
        <w:t xml:space="preserve"> genus, and species are distributed in the New World from northern Colombia to the central and south-eastern U.S.A., and across numerous Caribbean Islands </w:t>
      </w:r>
      <w:r w:rsidR="00825270">
        <w:rPr>
          <w:rFonts w:ascii="Arial" w:hAnsi="Arial" w:cs="Arial"/>
        </w:rPr>
        <w:fldChar w:fldCharType="begin"/>
      </w:r>
      <w:r w:rsidR="006E3DFB">
        <w:rPr>
          <w:rFonts w:ascii="Arial" w:hAnsi="Arial" w:cs="Arial"/>
        </w:rPr>
        <w:instrText xml:space="preserve"> ADDIN EN.CITE &lt;EndNote&gt;&lt;Cite&gt;&lt;Author&gt;Rauchenberger&lt;/Author&gt;&lt;Year&gt;1989&lt;/Year&gt;&lt;RecNum&gt;1962&lt;/RecNum&gt;&lt;DisplayText&gt;[40]&lt;/DisplayText&gt;&lt;record&gt;&lt;rec-number&gt;1962&lt;/rec-number&gt;&lt;foreign-keys&gt;&lt;key app="EN" db-id="9xed9z9e7tz52oea9dc5wdzd029wdfs2vrwz" timestamp="1465395954"&gt;1962&lt;/key&gt;&lt;/foreign-keys&gt;&lt;ref-type name="Journal Article"&gt;17&lt;/ref-type&gt;&lt;contributors&gt;&lt;authors&gt;&lt;author&gt;Rauchenberger, M.&lt;/author&gt;&lt;/authors&gt;&lt;/contributors&gt;&lt;titles&gt;&lt;title&gt;&lt;style face="normal" font="default" size="100%"&gt;Systematics and biogeography of the genus &lt;/style&gt;&lt;style face="italic" font="default" size="100%"&gt;Gambusia&lt;/style&gt;&lt;style face="normal" font="default" size="100%"&gt; (Cyprinodontiformes: Poecilidae)&lt;/style&gt;&lt;/title&gt;&lt;secondary-title&gt;American Museum Novitates&lt;/secondary-title&gt;&lt;alt-title&gt;Am. Mus. Novitates&lt;/alt-title&gt;&lt;/titles&gt;&lt;periodical&gt;&lt;full-title&gt;American Museum Novitates&lt;/full-title&gt;&lt;abbr-1&gt;American Museum Novitates&lt;/abbr-1&gt;&lt;/periodical&gt;&lt;pages&gt;74&lt;/pages&gt;&lt;volume&gt;1989&lt;/volume&gt;&lt;dates&gt;&lt;year&gt;1989&lt;/year&gt;&lt;/dates&gt;&lt;urls&gt;&lt;/urls&gt;&lt;/record&gt;&lt;/Cite&gt;&lt;/EndNote&gt;</w:instrText>
      </w:r>
      <w:r w:rsidR="00825270">
        <w:rPr>
          <w:rFonts w:ascii="Arial" w:hAnsi="Arial" w:cs="Arial"/>
        </w:rPr>
        <w:fldChar w:fldCharType="separate"/>
      </w:r>
      <w:r w:rsidR="006E3DFB">
        <w:rPr>
          <w:rFonts w:ascii="Arial" w:hAnsi="Arial" w:cs="Arial"/>
          <w:noProof/>
        </w:rPr>
        <w:t>[40]</w:t>
      </w:r>
      <w:r w:rsidR="00825270">
        <w:rPr>
          <w:rFonts w:ascii="Arial" w:hAnsi="Arial" w:cs="Arial"/>
        </w:rPr>
        <w:fldChar w:fldCharType="end"/>
      </w:r>
      <w:r w:rsidRPr="001138A8">
        <w:rPr>
          <w:rFonts w:ascii="Arial" w:hAnsi="Arial" w:cs="Arial"/>
        </w:rPr>
        <w:t xml:space="preserve">. These fish inhabit many diverse types of aquatic habitats, including </w:t>
      </w:r>
      <w:proofErr w:type="spellStart"/>
      <w:r w:rsidRPr="001138A8">
        <w:rPr>
          <w:rFonts w:ascii="Arial" w:hAnsi="Arial" w:cs="Arial"/>
        </w:rPr>
        <w:t>nearshore</w:t>
      </w:r>
      <w:proofErr w:type="spellEnd"/>
      <w:r w:rsidRPr="001138A8">
        <w:rPr>
          <w:rFonts w:ascii="Arial" w:hAnsi="Arial" w:cs="Arial"/>
        </w:rPr>
        <w:t xml:space="preserve"> marine environments, estuaries, lakes, </w:t>
      </w:r>
      <w:proofErr w:type="spellStart"/>
      <w:r w:rsidRPr="001138A8">
        <w:rPr>
          <w:rFonts w:ascii="Arial" w:hAnsi="Arial" w:cs="Arial"/>
        </w:rPr>
        <w:t>hypersaline</w:t>
      </w:r>
      <w:proofErr w:type="spellEnd"/>
      <w:r w:rsidRPr="001138A8">
        <w:rPr>
          <w:rFonts w:ascii="Arial" w:hAnsi="Arial" w:cs="Arial"/>
        </w:rPr>
        <w:t xml:space="preserve"> lakes, marshes, ponds, temporary ponds, rivers, springs, and even waters with high levels of toxic hydrogen sulfide. Indeed, </w:t>
      </w:r>
      <w:proofErr w:type="spellStart"/>
      <w:r w:rsidRPr="001138A8">
        <w:rPr>
          <w:rFonts w:ascii="Arial" w:hAnsi="Arial" w:cs="Arial"/>
          <w:i/>
        </w:rPr>
        <w:t>Gambusia</w:t>
      </w:r>
      <w:proofErr w:type="spellEnd"/>
      <w:r w:rsidRPr="001138A8">
        <w:rPr>
          <w:rFonts w:ascii="Arial" w:hAnsi="Arial" w:cs="Arial"/>
        </w:rPr>
        <w:t xml:space="preserve"> are well known for their successful colonization of a wide range of aquatic environments, and two species are notorious as some of the most highly invasive species on earth (IUCN 100 worst list).  </w:t>
      </w:r>
    </w:p>
    <w:p w14:paraId="4804CEBE" w14:textId="77777777" w:rsidR="004369B8" w:rsidRDefault="004369B8" w:rsidP="004369B8">
      <w:pPr>
        <w:spacing w:line="480" w:lineRule="auto"/>
        <w:rPr>
          <w:rFonts w:ascii="Arial" w:hAnsi="Arial" w:cs="Arial"/>
          <w:sz w:val="22"/>
          <w:szCs w:val="22"/>
        </w:rPr>
      </w:pPr>
      <w:r w:rsidRPr="001138A8">
        <w:rPr>
          <w:rFonts w:ascii="Arial" w:hAnsi="Arial" w:cs="Arial"/>
          <w:sz w:val="22"/>
          <w:szCs w:val="22"/>
        </w:rPr>
        <w:tab/>
      </w:r>
      <w:r>
        <w:rPr>
          <w:rFonts w:ascii="Arial" w:hAnsi="Arial" w:cs="Arial"/>
          <w:sz w:val="22"/>
          <w:szCs w:val="22"/>
        </w:rPr>
        <w:t xml:space="preserve">Importantly, variation in these environmental variables exists at multiple timescales: across species separated by millions of years of evolution, across populations / incipient species with thousands of years of divergence, and across populations experiencing environmental change over decades to centuries. This situation has led to research addressing the ecological causes and predictability of phenotypic evolution and speciation in this group. Combined with their amenability for laboratory and </w:t>
      </w:r>
      <w:proofErr w:type="gramStart"/>
      <w:r>
        <w:rPr>
          <w:rFonts w:ascii="Arial" w:hAnsi="Arial" w:cs="Arial"/>
          <w:sz w:val="22"/>
          <w:szCs w:val="22"/>
        </w:rPr>
        <w:t>field work</w:t>
      </w:r>
      <w:proofErr w:type="gramEnd"/>
      <w:r>
        <w:rPr>
          <w:rFonts w:ascii="Arial" w:hAnsi="Arial" w:cs="Arial"/>
          <w:sz w:val="22"/>
          <w:szCs w:val="22"/>
        </w:rPr>
        <w:t>, and the ecological and biomechanical knowledge about the group, they represent a remarkable model system for studying evolution, and using functional approaches to understand the causes of speciation.</w:t>
      </w:r>
    </w:p>
    <w:p w14:paraId="7B7C257D" w14:textId="0AA817F4" w:rsidR="004369B8" w:rsidRDefault="004369B8" w:rsidP="004369B8">
      <w:pPr>
        <w:spacing w:line="480" w:lineRule="auto"/>
        <w:rPr>
          <w:rFonts w:ascii="Arial" w:hAnsi="Arial" w:cs="Arial"/>
          <w:sz w:val="22"/>
          <w:szCs w:val="22"/>
        </w:rPr>
      </w:pPr>
      <w:r>
        <w:rPr>
          <w:rFonts w:ascii="Arial" w:hAnsi="Arial" w:cs="Arial"/>
          <w:sz w:val="22"/>
          <w:szCs w:val="22"/>
        </w:rPr>
        <w:tab/>
        <w:t xml:space="preserve">Although numerous environmental factors have been implicated in some aspect of </w:t>
      </w:r>
      <w:proofErr w:type="spellStart"/>
      <w:r w:rsidRPr="0075111C">
        <w:rPr>
          <w:rFonts w:ascii="Arial" w:hAnsi="Arial" w:cs="Arial"/>
          <w:i/>
          <w:sz w:val="22"/>
          <w:szCs w:val="22"/>
        </w:rPr>
        <w:t>Gambusia</w:t>
      </w:r>
      <w:proofErr w:type="spellEnd"/>
      <w:r>
        <w:rPr>
          <w:rFonts w:ascii="Arial" w:hAnsi="Arial" w:cs="Arial"/>
          <w:sz w:val="22"/>
          <w:szCs w:val="22"/>
        </w:rPr>
        <w:t xml:space="preserve"> evolution, existing evidence clearly points to predation as being the most important driver of diversification in the group. </w:t>
      </w:r>
      <w:r w:rsidRPr="001138A8">
        <w:rPr>
          <w:rFonts w:ascii="Arial" w:hAnsi="Arial" w:cs="Arial"/>
          <w:sz w:val="22"/>
          <w:szCs w:val="22"/>
        </w:rPr>
        <w:t xml:space="preserve">Similar to guppies, </w:t>
      </w:r>
      <w:proofErr w:type="spellStart"/>
      <w:r w:rsidRPr="001138A8">
        <w:rPr>
          <w:rFonts w:ascii="Arial" w:hAnsi="Arial" w:cs="Arial"/>
          <w:i/>
          <w:sz w:val="22"/>
          <w:szCs w:val="22"/>
        </w:rPr>
        <w:t>Gambusia</w:t>
      </w:r>
      <w:proofErr w:type="spellEnd"/>
      <w:r w:rsidRPr="001138A8">
        <w:rPr>
          <w:rFonts w:ascii="Arial" w:hAnsi="Arial" w:cs="Arial"/>
          <w:sz w:val="22"/>
          <w:szCs w:val="22"/>
        </w:rPr>
        <w:t xml:space="preserve"> populations</w:t>
      </w:r>
      <w:r>
        <w:rPr>
          <w:rFonts w:ascii="Arial" w:hAnsi="Arial" w:cs="Arial"/>
          <w:sz w:val="22"/>
          <w:szCs w:val="22"/>
        </w:rPr>
        <w:t>/species</w:t>
      </w:r>
      <w:r w:rsidRPr="001138A8">
        <w:rPr>
          <w:rFonts w:ascii="Arial" w:hAnsi="Arial" w:cs="Arial"/>
          <w:sz w:val="22"/>
          <w:szCs w:val="22"/>
        </w:rPr>
        <w:t xml:space="preserve"> show a wide range of adaptations to divergent predation regimes</w:t>
      </w:r>
      <w:r>
        <w:rPr>
          <w:rFonts w:ascii="Arial" w:hAnsi="Arial" w:cs="Arial"/>
          <w:sz w:val="22"/>
          <w:szCs w:val="22"/>
        </w:rPr>
        <w:t xml:space="preserve"> (living either with or without major </w:t>
      </w:r>
      <w:proofErr w:type="spellStart"/>
      <w:r>
        <w:rPr>
          <w:rFonts w:ascii="Arial" w:hAnsi="Arial" w:cs="Arial"/>
          <w:sz w:val="22"/>
          <w:szCs w:val="22"/>
        </w:rPr>
        <w:t>piscivorous</w:t>
      </w:r>
      <w:proofErr w:type="spellEnd"/>
      <w:r>
        <w:rPr>
          <w:rFonts w:ascii="Arial" w:hAnsi="Arial" w:cs="Arial"/>
          <w:sz w:val="22"/>
          <w:szCs w:val="22"/>
        </w:rPr>
        <w:t xml:space="preserve"> fish; e.g. </w:t>
      </w:r>
      <w:r w:rsidR="009500BD">
        <w:rPr>
          <w:rFonts w:ascii="Arial" w:hAnsi="Arial" w:cs="Arial"/>
          <w:sz w:val="22"/>
          <w:szCs w:val="22"/>
        </w:rPr>
        <w:fldChar w:fldCharType="begin"/>
      </w:r>
      <w:r w:rsidR="006E3DFB">
        <w:rPr>
          <w:rFonts w:ascii="Arial" w:hAnsi="Arial" w:cs="Arial"/>
          <w:sz w:val="22"/>
          <w:szCs w:val="22"/>
        </w:rPr>
        <w:instrText xml:space="preserve"> ADDIN EN.CITE &lt;EndNote&gt;&lt;Cite&gt;&lt;Author&gt;Langerhans&lt;/Author&gt;&lt;Year&gt;2010&lt;/Year&gt;&lt;RecNum&gt;1911&lt;/RecNum&gt;&lt;DisplayText&gt;[2]&lt;/DisplayText&gt;&lt;record&gt;&lt;rec-number&gt;1911&lt;/rec-number&gt;&lt;foreign-keys&gt;&lt;key app="EN" db-id="9xed9z9e7tz52oea9dc5wdzd029wdfs2vrwz" timestamp="1464371489"&gt;1911&lt;/key&gt;&lt;/foreign-keys&gt;&lt;ref-type name="Journal Article"&gt;17&lt;/ref-type&gt;&lt;contributors&gt;&lt;authors&gt;&lt;author&gt;Langerhans, R.B.&lt;/author&gt;&lt;/authors&gt;&lt;/contributors&gt;&lt;titles&gt;&lt;title&gt;Predicting evolution with generalized models of divergent selection: a case study with poeciliid fish&lt;/title&gt;&lt;secondary-title&gt;Integrative and Comparative Biology&lt;/secondary-title&gt;&lt;alt-title&gt;Integr. Comp. Biol.&lt;/alt-title&gt;&lt;/titles&gt;&lt;periodical&gt;&lt;full-title&gt;Integrative and Comparative Biology&lt;/full-title&gt;&lt;abbr-1&gt;Integr. Comp. Biol.&lt;/abbr-1&gt;&lt;/periodical&gt;&lt;alt-periodical&gt;&lt;full-title&gt;Integrative and Comparative Biology&lt;/full-title&gt;&lt;abbr-1&gt;Integr. Comp. Biol.&lt;/abbr-1&gt;&lt;/alt-periodical&gt;&lt;pages&gt;1167-1184&lt;/pages&gt;&lt;volume&gt;50&lt;/volume&gt;&lt;dates&gt;&lt;year&gt;2010&lt;/year&gt;&lt;/dates&gt;&lt;urls&gt;&lt;/urls&gt;&lt;/record&gt;&lt;/Cite&gt;&lt;/EndNote&gt;</w:instrText>
      </w:r>
      <w:r w:rsidR="009500BD">
        <w:rPr>
          <w:rFonts w:ascii="Arial" w:hAnsi="Arial" w:cs="Arial"/>
          <w:sz w:val="22"/>
          <w:szCs w:val="22"/>
        </w:rPr>
        <w:fldChar w:fldCharType="separate"/>
      </w:r>
      <w:r w:rsidR="006E3DFB">
        <w:rPr>
          <w:rFonts w:ascii="Arial" w:hAnsi="Arial" w:cs="Arial"/>
          <w:noProof/>
          <w:sz w:val="22"/>
          <w:szCs w:val="22"/>
        </w:rPr>
        <w:t>[2]</w:t>
      </w:r>
      <w:r w:rsidR="009500BD">
        <w:rPr>
          <w:rFonts w:ascii="Arial" w:hAnsi="Arial" w:cs="Arial"/>
          <w:sz w:val="22"/>
          <w:szCs w:val="22"/>
        </w:rPr>
        <w:fldChar w:fldCharType="end"/>
      </w:r>
      <w:r>
        <w:rPr>
          <w:rFonts w:ascii="Arial" w:hAnsi="Arial" w:cs="Arial"/>
          <w:sz w:val="22"/>
          <w:szCs w:val="22"/>
        </w:rPr>
        <w:t xml:space="preserve">). This includes diversification in </w:t>
      </w:r>
      <w:r w:rsidRPr="001138A8">
        <w:rPr>
          <w:rFonts w:ascii="Arial" w:hAnsi="Arial" w:cs="Arial"/>
          <w:sz w:val="22"/>
          <w:szCs w:val="22"/>
        </w:rPr>
        <w:t xml:space="preserve">male coloration </w:t>
      </w:r>
      <w:r w:rsidR="006C02FE">
        <w:rPr>
          <w:rFonts w:ascii="Arial" w:hAnsi="Arial" w:cs="Arial"/>
          <w:sz w:val="22"/>
          <w:szCs w:val="22"/>
        </w:rPr>
        <w:fldChar w:fldCharType="begin"/>
      </w:r>
      <w:r w:rsidR="006E3DFB">
        <w:rPr>
          <w:rFonts w:ascii="Arial" w:hAnsi="Arial" w:cs="Arial"/>
          <w:sz w:val="22"/>
          <w:szCs w:val="22"/>
        </w:rPr>
        <w:instrText xml:space="preserve"> ADDIN EN.CITE &lt;EndNote&gt;&lt;Cite&gt;&lt;Author&gt;Martin&lt;/Author&gt;&lt;RecNum&gt;1963&lt;/RecNum&gt;&lt;DisplayText&gt;[41]&lt;/DisplayText&gt;&lt;record&gt;&lt;rec-number&gt;1963&lt;/rec-number&gt;&lt;foreign-keys&gt;&lt;key app="EN" db-id="9xed9z9e7tz52oea9dc5wdzd029wdfs2vrwz" timestamp="1465398264"&gt;1963&lt;/key&gt;&lt;/foreign-keys&gt;&lt;ref-type name="Journal Article"&gt;17&lt;/ref-type&gt;&lt;contributors&gt;&lt;authors&gt;&lt;author&gt;Martin, R.A.&lt;/author&gt;&lt;author&gt;Riesch, R.&lt;/author&gt;&lt;author&gt;Heinen-Kay, J.L.&lt;/author&gt;&lt;author&gt;Langerhans, R.B.&lt;/author&gt;&lt;/authors&gt;&lt;/contributors&gt;&lt;titles&gt;&lt;title&gt;&lt;style face="normal" font="default" size="100%"&gt;Evolution of male coloration during a post-Pleistocene radiation of Bahamas mosquitofish (&lt;/style&gt;&lt;style face="italic" font="default" size="100%"&gt;Gambusia hubbsi&lt;/style&gt;&lt;style face="normal" font="default" size="100%"&gt;)&lt;/style&gt;&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397-411&lt;/pages&gt;&lt;volume&gt;68&lt;/volume&gt;&lt;dates&gt;&lt;/dates&gt;&lt;urls&gt;&lt;/urls&gt;&lt;/record&gt;&lt;/Cite&gt;&lt;/EndNote&gt;</w:instrText>
      </w:r>
      <w:r w:rsidR="006C02FE">
        <w:rPr>
          <w:rFonts w:ascii="Arial" w:hAnsi="Arial" w:cs="Arial"/>
          <w:sz w:val="22"/>
          <w:szCs w:val="22"/>
        </w:rPr>
        <w:fldChar w:fldCharType="separate"/>
      </w:r>
      <w:r w:rsidR="006E3DFB">
        <w:rPr>
          <w:rFonts w:ascii="Arial" w:hAnsi="Arial" w:cs="Arial"/>
          <w:noProof/>
          <w:sz w:val="22"/>
          <w:szCs w:val="22"/>
        </w:rPr>
        <w:t>[41]</w:t>
      </w:r>
      <w:r w:rsidR="006C02FE">
        <w:rPr>
          <w:rFonts w:ascii="Arial" w:hAnsi="Arial" w:cs="Arial"/>
          <w:sz w:val="22"/>
          <w:szCs w:val="22"/>
        </w:rPr>
        <w:fldChar w:fldCharType="end"/>
      </w:r>
      <w:r w:rsidRPr="001138A8">
        <w:rPr>
          <w:rFonts w:ascii="Arial" w:hAnsi="Arial" w:cs="Arial"/>
          <w:sz w:val="22"/>
          <w:szCs w:val="22"/>
        </w:rPr>
        <w:t xml:space="preserve">, a variety of behaviors </w:t>
      </w:r>
      <w:r w:rsidR="006C02FE">
        <w:rPr>
          <w:rFonts w:ascii="Arial" w:hAnsi="Arial" w:cs="Arial"/>
          <w:sz w:val="22"/>
          <w:szCs w:val="22"/>
        </w:rPr>
        <w:fldChar w:fldCharType="begin"/>
      </w:r>
      <w:r w:rsidR="006E3DFB">
        <w:rPr>
          <w:rFonts w:ascii="Arial" w:hAnsi="Arial" w:cs="Arial"/>
          <w:sz w:val="22"/>
          <w:szCs w:val="22"/>
        </w:rPr>
        <w:instrText xml:space="preserve"> ADDIN EN.CITE &lt;EndNote&gt;&lt;Cite&gt;&lt;Author&gt;Heinen-Kay&lt;/Author&gt;&lt;Year&gt;2013&lt;/Year&gt;&lt;RecNum&gt;1964&lt;/RecNum&gt;&lt;DisplayText&gt;[42]&lt;/DisplayText&gt;&lt;record&gt;&lt;rec-number&gt;1964&lt;/rec-number&gt;&lt;foreign-keys&gt;&lt;key app="EN" db-id="9xed9z9e7tz52oea9dc5wdzd029wdfs2vrwz" timestamp="1465398373"&gt;1964&lt;/key&gt;&lt;/foreign-keys&gt;&lt;ref-type name="Journal Article"&gt;17&lt;/ref-type&gt;&lt;contributors&gt;&lt;authors&gt;&lt;author&gt;Heinen-Kay, J.L.&lt;/author&gt;&lt;author&gt;Langerhans, R.B.&lt;/author&gt;&lt;/authors&gt;&lt;/contributors&gt;&lt;titles&gt;&lt;title&gt;Predation-associated divergence of male genital morphology in a livebearing fish&lt;/title&gt;&lt;secondary-title&gt;Journal of Evolutionary Biology&lt;/secondary-title&gt;&lt;alt-title&gt;J. Evol. Biol.&lt;/alt-title&gt;&lt;/titles&gt;&lt;periodical&gt;&lt;full-title&gt;Journal of Evolutionary Biology&lt;/full-title&gt;&lt;abbr-1&gt;J. Evol. Biol.&lt;/abbr-1&gt;&lt;/periodical&gt;&lt;alt-periodical&gt;&lt;full-title&gt;Journal of Evolutionary Biology&lt;/full-title&gt;&lt;abbr-1&gt;J. Evol. Biol.&lt;/abbr-1&gt;&lt;/alt-periodical&gt;&lt;pages&gt;2135-2146&lt;/pages&gt;&lt;volume&gt;26&lt;/volume&gt;&lt;dates&gt;&lt;year&gt;2013&lt;/year&gt;&lt;/dates&gt;&lt;urls&gt;&lt;/urls&gt;&lt;/record&gt;&lt;/Cite&gt;&lt;/EndNote&gt;</w:instrText>
      </w:r>
      <w:r w:rsidR="006C02FE">
        <w:rPr>
          <w:rFonts w:ascii="Arial" w:hAnsi="Arial" w:cs="Arial"/>
          <w:sz w:val="22"/>
          <w:szCs w:val="22"/>
        </w:rPr>
        <w:fldChar w:fldCharType="separate"/>
      </w:r>
      <w:r w:rsidR="006E3DFB">
        <w:rPr>
          <w:rFonts w:ascii="Arial" w:hAnsi="Arial" w:cs="Arial"/>
          <w:noProof/>
          <w:sz w:val="22"/>
          <w:szCs w:val="22"/>
        </w:rPr>
        <w:t>[42]</w:t>
      </w:r>
      <w:r w:rsidR="006C02FE">
        <w:rPr>
          <w:rFonts w:ascii="Arial" w:hAnsi="Arial" w:cs="Arial"/>
          <w:sz w:val="22"/>
          <w:szCs w:val="22"/>
        </w:rPr>
        <w:fldChar w:fldCharType="end"/>
      </w:r>
      <w:r w:rsidRPr="001138A8">
        <w:rPr>
          <w:rFonts w:ascii="Arial" w:hAnsi="Arial" w:cs="Arial"/>
          <w:sz w:val="22"/>
          <w:szCs w:val="22"/>
        </w:rPr>
        <w:t xml:space="preserve">, life histories </w:t>
      </w:r>
      <w:r w:rsidR="006C02FE">
        <w:rPr>
          <w:rFonts w:ascii="Arial" w:hAnsi="Arial" w:cs="Arial"/>
          <w:sz w:val="22"/>
          <w:szCs w:val="22"/>
        </w:rPr>
        <w:fldChar w:fldCharType="begin"/>
      </w:r>
      <w:r w:rsidR="006E3DFB">
        <w:rPr>
          <w:rFonts w:ascii="Arial" w:hAnsi="Arial" w:cs="Arial"/>
          <w:sz w:val="22"/>
          <w:szCs w:val="22"/>
        </w:rPr>
        <w:instrText xml:space="preserve"> ADDIN EN.CITE &lt;EndNote&gt;&lt;Cite&gt;&lt;Author&gt;Riesch&lt;/Author&gt;&lt;Year&gt;2013&lt;/Year&gt;&lt;RecNum&gt;1965&lt;/RecNum&gt;&lt;DisplayText&gt;[43]&lt;/DisplayText&gt;&lt;record&gt;&lt;rec-number&gt;1965&lt;/rec-number&gt;&lt;foreign-keys&gt;&lt;key app="EN" db-id="9xed9z9e7tz52oea9dc5wdzd029wdfs2vrwz" timestamp="1465398488"&gt;1965&lt;/key&gt;&lt;/foreign-keys&gt;&lt;ref-type name="Journal Article"&gt;17&lt;/ref-type&gt;&lt;contributors&gt;&lt;authors&gt;&lt;author&gt;Riesch, R.&lt;/author&gt;&lt;author&gt;Martin, R.A.&lt;/author&gt;&lt;author&gt;Langerhans, R.B.&lt;/author&gt;&lt;/authors&gt;&lt;/contributors&gt;&lt;titles&gt;&lt;title&gt;Predation&amp;apos;s role in life-history evolution of a livebearing fish and a test of the Trexler-DeAngelis model of materal provisioning&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78-93&lt;/pages&gt;&lt;volume&gt;181&lt;/volume&gt;&lt;dates&gt;&lt;year&gt;2013&lt;/year&gt;&lt;/dates&gt;&lt;urls&gt;&lt;/urls&gt;&lt;/record&gt;&lt;/Cite&gt;&lt;/EndNote&gt;</w:instrText>
      </w:r>
      <w:r w:rsidR="006C02FE">
        <w:rPr>
          <w:rFonts w:ascii="Arial" w:hAnsi="Arial" w:cs="Arial"/>
          <w:sz w:val="22"/>
          <w:szCs w:val="22"/>
        </w:rPr>
        <w:fldChar w:fldCharType="separate"/>
      </w:r>
      <w:r w:rsidR="006E3DFB">
        <w:rPr>
          <w:rFonts w:ascii="Arial" w:hAnsi="Arial" w:cs="Arial"/>
          <w:noProof/>
          <w:sz w:val="22"/>
          <w:szCs w:val="22"/>
        </w:rPr>
        <w:t>[43]</w:t>
      </w:r>
      <w:r w:rsidR="006C02FE">
        <w:rPr>
          <w:rFonts w:ascii="Arial" w:hAnsi="Arial" w:cs="Arial"/>
          <w:sz w:val="22"/>
          <w:szCs w:val="22"/>
        </w:rPr>
        <w:fldChar w:fldCharType="end"/>
      </w:r>
      <w:r w:rsidRPr="001138A8">
        <w:rPr>
          <w:rFonts w:ascii="Arial" w:hAnsi="Arial" w:cs="Arial"/>
          <w:sz w:val="22"/>
          <w:szCs w:val="22"/>
        </w:rPr>
        <w:t xml:space="preserve">, body </w:t>
      </w:r>
      <w:r>
        <w:rPr>
          <w:rFonts w:ascii="Arial" w:hAnsi="Arial" w:cs="Arial"/>
        </w:rPr>
        <w:t xml:space="preserve">and fin </w:t>
      </w:r>
      <w:r w:rsidRPr="001138A8">
        <w:rPr>
          <w:rFonts w:ascii="Arial" w:hAnsi="Arial" w:cs="Arial"/>
          <w:sz w:val="22"/>
          <w:szCs w:val="22"/>
        </w:rPr>
        <w:t xml:space="preserve">morphology </w:t>
      </w:r>
      <w:r w:rsidR="009500BD">
        <w:rPr>
          <w:rFonts w:ascii="Arial" w:hAnsi="Arial" w:cs="Arial"/>
          <w:sz w:val="22"/>
          <w:szCs w:val="22"/>
        </w:rPr>
        <w:fldChar w:fldCharType="begin">
          <w:fldData xml:space="preserve">PEVuZE5vdGU+PENpdGU+PEF1dGhvcj5MYW5nZXJoYW5zPC9BdXRob3I+PFllYXI+MjAwNzwvWWVh
cj48UmVjTnVtPjE4NTg8L1JlY051bT48RGlzcGxheVRleHQ+WzEyLCA0NF08L0Rpc3BsYXlUZXh0
PjxyZWNvcmQ+PHJlYy1udW1iZXI+MTg1ODwvcmVjLW51bWJlcj48Zm9yZWlnbi1rZXlzPjxrZXkg
YXBwPSJFTiIgZGItaWQ9Ijl4ZWQ5ejllN3R6NTJvZWE5ZGM1d2R6ZDAyOXdkZnMydnJ3eiIgdGlt
ZXN0YW1wPSIxNDYxNzczNzU5Ij4xODU4PC9rZXk+PC9mb3JlaWduLWtleXM+PHJlZi10eXBlIG5h
bWU9IkpvdXJuYWwgQXJ0aWNsZSI+MTc8L3JlZi10eXBlPjxjb250cmlidXRvcnM+PGF1dGhvcnM+
PGF1dGhvcj5MYW5nZXJoYW5zLCBSLkIuPC9hdXRob3I+PGF1dGhvcj5HaWZmb3JkLCBNLkUuPC9h
dXRob3I+PGF1dGhvcj5Kb3NlcGgsIEUuTy48L2F1dGhvcj48L2F1dGhvcnM+PC9jb250cmlidXRv
cnM+PHRpdGxlcz48dGl0bGU+PHN0eWxlIGZhY2U9Im5vcm1hbCIgZm9udD0iZGVmYXVsdCIgc2l6
ZT0iMTAwJSI+RWNvbG9naWNhbCBzcGVjaWF0aW9uIGluIDwvc3R5bGU+PHN0eWxlIGZhY2U9Iml0
YWxpYyIgZm9udD0iZGVmYXVsdCIgc2l6ZT0iMTAwJSI+R2FtYnVzaWEgPC9zdHlsZT48c3R5bGUg
ZmFjZT0ibm9ybWFsIiBmb250PSJkZWZhdWx0IiBzaXplPSIxMDAlIj5maXNoZXM8L3N0eWxlPjwv
dGl0bGU+PHNlY29uZGFyeS10aXRsZT5Fdm9sdXRpb248L3NlY29uZGFyeS10aXRsZT48YWx0LXRp
dGxlPkV2b2x1dGlvbjwvYWx0LXRpdGxlPjwvdGl0bGVzPjxwZXJpb2RpY2FsPjxmdWxsLXRpdGxl
PkV2b2x1dGlvbjwvZnVsbC10aXRsZT48YWJici0xPkV2b2x1dGlvbjwvYWJici0xPjwvcGVyaW9k
aWNhbD48YWx0LXBlcmlvZGljYWw+PGZ1bGwtdGl0bGU+RXZvbHV0aW9uPC9mdWxsLXRpdGxlPjxh
YmJyLTE+RXZvbHV0aW9uPC9hYmJyLTE+PC9hbHQtcGVyaW9kaWNhbD48cGFnZXM+MjA1Ni0yMDc0
PC9wYWdlcz48dm9sdW1lPjYxPC92b2x1bWU+PGRhdGVzPjx5ZWFyPjIwMDc8L3llYXI+PC9kYXRl
cz48dXJscz48L3VybHM+PC9yZWNvcmQ+PC9DaXRlPjxDaXRlPjxBdXRob3I+TGFuZ2VyaGFuczwv
QXV0aG9yPjxZZWFyPjIwMDQ8L1llYXI+PFJlY051bT41NDY8L1JlY051bT48cmVjb3JkPjxyZWMt
bnVtYmVyPjU0NjwvcmVjLW51bWJlcj48Zm9yZWlnbi1rZXlzPjxrZXkgYXBwPSJFTiIgZGItaWQ9
Ijl4ZWQ5ejllN3R6NTJvZWE5ZGM1d2R6ZDAyOXdkZnMydnJ3eiIgdGltZXN0YW1wPSIwIj41NDY8
L2tleT48L2ZvcmVpZ24ta2V5cz48cmVmLXR5cGUgbmFtZT0iSm91cm5hbCBBcnRpY2xlIj4xNzwv
cmVmLXR5cGU+PGNvbnRyaWJ1dG9ycz48YXV0aG9ycz48YXV0aG9yPkxhbmdlcmhhbnMsIFIuIEIu
PC9hdXRob3I+PGF1dGhvcj5MYXltYW4sIEMuIEEuPC9hdXRob3I+PGF1dGhvcj5TaG9rcm9sbGFo
aSwgQS4gTS48L2F1dGhvcj48YXV0aG9yPkRlV2l0dCwgVC4gSi48L2F1dGhvcj48L2F1dGhvcnM+
PC9jb250cmlidXRvcnM+PHRpdGxlcz48dGl0bGU+PHN0eWxlIGZhY2U9Im5vcm1hbCIgZm9udD0i
ZGVmYXVsdCIgc2l6ZT0iMTAwJSI+UHJlZGF0b3ItZHJpdmVuIHBoZW5vdHlwaWMgZGl2ZXJzaWZp
Y2F0aW9uIGluIDwvc3R5bGU+PHN0eWxlIGZhY2U9Iml0YWxpYyIgZm9udD0iZGVmYXVsdCIgc2l6
ZT0iMTAwJSI+R2FtYnVzaWEgYWZmaW5pczwvc3R5bGU+PC90aXRsZT48c2Vjb25kYXJ5LXRpdGxl
PkV2b2x1dGlvbjwvc2Vjb25kYXJ5LXRpdGxlPjxhbHQtdGl0bGU+RXZvbHV0aW9uPC9hbHQtdGl0
bGU+PC90aXRsZXM+PHBlcmlvZGljYWw+PGZ1bGwtdGl0bGU+RXZvbHV0aW9uPC9mdWxsLXRpdGxl
PjxhYmJyLTE+RXZvbHV0aW9uPC9hYmJyLTE+PC9wZXJpb2RpY2FsPjxhbHQtcGVyaW9kaWNhbD48
ZnVsbC10aXRsZT5Fdm9sdXRpb248L2Z1bGwtdGl0bGU+PGFiYnItMT5Fdm9sdXRpb248L2FiYnIt
MT48L2FsdC1wZXJpb2RpY2FsPjxwYWdlcz4yMzA1LTIzMTg8L3BhZ2VzPjx2b2x1bWU+NTg8L3Zv
bHVtZT48a2V5d29yZHM+PGtleXdvcmQ+Y29tbW9uIGdhcmRlbiBleHBlcmltZW50LCBkaXZlcmdl
bnQsIG5hdHVyYWwgc2VsZWN0aW9uLCBldm9sdXRpb24sIGZpc2gsIGVjb21vcnBob2xvZ3ksIGZp
dG5lc3MsIHRyYWRlLW9mZiwgZ2VvbWV0cmljIG1vcnBob21ldHJpY3MsIHByZWRhdG9yLCBwcmV5
LCBsb2NvbW90aW9uLCBmYXN0LXN0YXJ0LCBhY2NlbGVyYXRpb24sIGNhdWRhbCBmaW48L2tleXdv
cmQ+PC9rZXl3b3Jkcz48ZGF0ZXM+PHllYXI+MjAwNDwveWVhcj48L2RhdGVzPjxsYWJlbD41NDY8
L2xhYmVsPjx1cmxzPjwvdXJscz48L3JlY29yZD48L0NpdGU+PC9FbmROb3RlPn==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MYW5nZXJoYW5zPC9BdXRob3I+PFllYXI+MjAwNzwvWWVh
cj48UmVjTnVtPjE4NTg8L1JlY051bT48RGlzcGxheVRleHQ+WzEyLCA0NF08L0Rpc3BsYXlUZXh0
PjxyZWNvcmQ+PHJlYy1udW1iZXI+MTg1ODwvcmVjLW51bWJlcj48Zm9yZWlnbi1rZXlzPjxrZXkg
YXBwPSJFTiIgZGItaWQ9Ijl4ZWQ5ejllN3R6NTJvZWE5ZGM1d2R6ZDAyOXdkZnMydnJ3eiIgdGlt
ZXN0YW1wPSIxNDYxNzczNzU5Ij4xODU4PC9rZXk+PC9mb3JlaWduLWtleXM+PHJlZi10eXBlIG5h
bWU9IkpvdXJuYWwgQXJ0aWNsZSI+MTc8L3JlZi10eXBlPjxjb250cmlidXRvcnM+PGF1dGhvcnM+
PGF1dGhvcj5MYW5nZXJoYW5zLCBSLkIuPC9hdXRob3I+PGF1dGhvcj5HaWZmb3JkLCBNLkUuPC9h
dXRob3I+PGF1dGhvcj5Kb3NlcGgsIEUuTy48L2F1dGhvcj48L2F1dGhvcnM+PC9jb250cmlidXRv
cnM+PHRpdGxlcz48dGl0bGU+PHN0eWxlIGZhY2U9Im5vcm1hbCIgZm9udD0iZGVmYXVsdCIgc2l6
ZT0iMTAwJSI+RWNvbG9naWNhbCBzcGVjaWF0aW9uIGluIDwvc3R5bGU+PHN0eWxlIGZhY2U9Iml0
YWxpYyIgZm9udD0iZGVmYXVsdCIgc2l6ZT0iMTAwJSI+R2FtYnVzaWEgPC9zdHlsZT48c3R5bGUg
ZmFjZT0ibm9ybWFsIiBmb250PSJkZWZhdWx0IiBzaXplPSIxMDAlIj5maXNoZXM8L3N0eWxlPjwv
dGl0bGU+PHNlY29uZGFyeS10aXRsZT5Fdm9sdXRpb248L3NlY29uZGFyeS10aXRsZT48YWx0LXRp
dGxlPkV2b2x1dGlvbjwvYWx0LXRpdGxlPjwvdGl0bGVzPjxwZXJpb2RpY2FsPjxmdWxsLXRpdGxl
PkV2b2x1dGlvbjwvZnVsbC10aXRsZT48YWJici0xPkV2b2x1dGlvbjwvYWJici0xPjwvcGVyaW9k
aWNhbD48YWx0LXBlcmlvZGljYWw+PGZ1bGwtdGl0bGU+RXZvbHV0aW9uPC9mdWxsLXRpdGxlPjxh
YmJyLTE+RXZvbHV0aW9uPC9hYmJyLTE+PC9hbHQtcGVyaW9kaWNhbD48cGFnZXM+MjA1Ni0yMDc0
PC9wYWdlcz48dm9sdW1lPjYxPC92b2x1bWU+PGRhdGVzPjx5ZWFyPjIwMDc8L3llYXI+PC9kYXRl
cz48dXJscz48L3VybHM+PC9yZWNvcmQ+PC9DaXRlPjxDaXRlPjxBdXRob3I+TGFuZ2VyaGFuczwv
QXV0aG9yPjxZZWFyPjIwMDQ8L1llYXI+PFJlY051bT41NDY8L1JlY051bT48cmVjb3JkPjxyZWMt
bnVtYmVyPjU0NjwvcmVjLW51bWJlcj48Zm9yZWlnbi1rZXlzPjxrZXkgYXBwPSJFTiIgZGItaWQ9
Ijl4ZWQ5ejllN3R6NTJvZWE5ZGM1d2R6ZDAyOXdkZnMydnJ3eiIgdGltZXN0YW1wPSIwIj41NDY8
L2tleT48L2ZvcmVpZ24ta2V5cz48cmVmLXR5cGUgbmFtZT0iSm91cm5hbCBBcnRpY2xlIj4xNzwv
cmVmLXR5cGU+PGNvbnRyaWJ1dG9ycz48YXV0aG9ycz48YXV0aG9yPkxhbmdlcmhhbnMsIFIuIEIu
PC9hdXRob3I+PGF1dGhvcj5MYXltYW4sIEMuIEEuPC9hdXRob3I+PGF1dGhvcj5TaG9rcm9sbGFo
aSwgQS4gTS48L2F1dGhvcj48YXV0aG9yPkRlV2l0dCwgVC4gSi48L2F1dGhvcj48L2F1dGhvcnM+
PC9jb250cmlidXRvcnM+PHRpdGxlcz48dGl0bGU+PHN0eWxlIGZhY2U9Im5vcm1hbCIgZm9udD0i
ZGVmYXVsdCIgc2l6ZT0iMTAwJSI+UHJlZGF0b3ItZHJpdmVuIHBoZW5vdHlwaWMgZGl2ZXJzaWZp
Y2F0aW9uIGluIDwvc3R5bGU+PHN0eWxlIGZhY2U9Iml0YWxpYyIgZm9udD0iZGVmYXVsdCIgc2l6
ZT0iMTAwJSI+R2FtYnVzaWEgYWZmaW5pczwvc3R5bGU+PC90aXRsZT48c2Vjb25kYXJ5LXRpdGxl
PkV2b2x1dGlvbjwvc2Vjb25kYXJ5LXRpdGxlPjxhbHQtdGl0bGU+RXZvbHV0aW9uPC9hbHQtdGl0
bGU+PC90aXRsZXM+PHBlcmlvZGljYWw+PGZ1bGwtdGl0bGU+RXZvbHV0aW9uPC9mdWxsLXRpdGxl
PjxhYmJyLTE+RXZvbHV0aW9uPC9hYmJyLTE+PC9wZXJpb2RpY2FsPjxhbHQtcGVyaW9kaWNhbD48
ZnVsbC10aXRsZT5Fdm9sdXRpb248L2Z1bGwtdGl0bGU+PGFiYnItMT5Fdm9sdXRpb248L2FiYnIt
MT48L2FsdC1wZXJpb2RpY2FsPjxwYWdlcz4yMzA1LTIzMTg8L3BhZ2VzPjx2b2x1bWU+NTg8L3Zv
bHVtZT48a2V5d29yZHM+PGtleXdvcmQ+Y29tbW9uIGdhcmRlbiBleHBlcmltZW50LCBkaXZlcmdl
bnQsIG5hdHVyYWwgc2VsZWN0aW9uLCBldm9sdXRpb24sIGZpc2gsIGVjb21vcnBob2xvZ3ksIGZp
dG5lc3MsIHRyYWRlLW9mZiwgZ2VvbWV0cmljIG1vcnBob21ldHJpY3MsIHByZWRhdG9yLCBwcmV5
LCBsb2NvbW90aW9uLCBmYXN0LXN0YXJ0LCBhY2NlbGVyYXRpb24sIGNhdWRhbCBmaW48L2tleXdv
cmQ+PC9rZXl3b3Jkcz48ZGF0ZXM+PHllYXI+MjAwNDwveWVhcj48L2RhdGVzPjxsYWJlbD41NDY8
L2xhYmVsPjx1cmxzPjwvdXJscz48L3JlY29yZD48L0NpdGU+PC9FbmROb3RlPn==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sidR="009500BD">
        <w:rPr>
          <w:rFonts w:ascii="Arial" w:hAnsi="Arial" w:cs="Arial"/>
          <w:sz w:val="22"/>
          <w:szCs w:val="22"/>
        </w:rPr>
      </w:r>
      <w:r w:rsidR="009500BD">
        <w:rPr>
          <w:rFonts w:ascii="Arial" w:hAnsi="Arial" w:cs="Arial"/>
          <w:sz w:val="22"/>
          <w:szCs w:val="22"/>
        </w:rPr>
        <w:fldChar w:fldCharType="separate"/>
      </w:r>
      <w:r w:rsidR="006E3DFB">
        <w:rPr>
          <w:rFonts w:ascii="Arial" w:hAnsi="Arial" w:cs="Arial"/>
          <w:noProof/>
          <w:sz w:val="22"/>
          <w:szCs w:val="22"/>
        </w:rPr>
        <w:t>[12, 44]</w:t>
      </w:r>
      <w:r w:rsidR="009500BD">
        <w:rPr>
          <w:rFonts w:ascii="Arial" w:hAnsi="Arial" w:cs="Arial"/>
          <w:sz w:val="22"/>
          <w:szCs w:val="22"/>
        </w:rPr>
        <w:fldChar w:fldCharType="end"/>
      </w:r>
      <w:r w:rsidRPr="001138A8">
        <w:rPr>
          <w:rFonts w:ascii="Arial" w:hAnsi="Arial" w:cs="Arial"/>
          <w:sz w:val="22"/>
          <w:szCs w:val="22"/>
        </w:rPr>
        <w:t xml:space="preserve">, </w:t>
      </w:r>
      <w:r>
        <w:rPr>
          <w:rFonts w:ascii="Arial" w:hAnsi="Arial" w:cs="Arial"/>
          <w:sz w:val="22"/>
          <w:szCs w:val="22"/>
        </w:rPr>
        <w:t xml:space="preserve">trophic morphology </w:t>
      </w:r>
      <w:r w:rsidR="006C02FE">
        <w:rPr>
          <w:rFonts w:ascii="Arial" w:hAnsi="Arial" w:cs="Arial"/>
          <w:sz w:val="22"/>
          <w:szCs w:val="22"/>
        </w:rPr>
        <w:fldChar w:fldCharType="begin"/>
      </w:r>
      <w:r w:rsidR="006E3DFB">
        <w:rPr>
          <w:rFonts w:ascii="Arial" w:hAnsi="Arial" w:cs="Arial"/>
          <w:sz w:val="22"/>
          <w:szCs w:val="22"/>
        </w:rPr>
        <w:instrText xml:space="preserve"> ADDIN EN.CITE &lt;EndNote&gt;&lt;Cite&gt;&lt;Author&gt;Ruehl&lt;/Author&gt;&lt;Year&gt;2005&lt;/Year&gt;&lt;RecNum&gt;1966&lt;/RecNum&gt;&lt;DisplayText&gt;[45]&lt;/DisplayText&gt;&lt;record&gt;&lt;rec-number&gt;1966&lt;/rec-number&gt;&lt;foreign-keys&gt;&lt;key app="EN" db-id="9xed9z9e7tz52oea9dc5wdzd029wdfs2vrwz" timestamp="1465398620"&gt;1966&lt;/key&gt;&lt;/foreign-keys&gt;&lt;ref-type name="Journal Article"&gt;17&lt;/ref-type&gt;&lt;contributors&gt;&lt;authors&gt;&lt;author&gt;Ruehl, C.B.&lt;/author&gt;&lt;author&gt;DeWitt, T.J.&lt;/author&gt;&lt;/authors&gt;&lt;/contributors&gt;&lt;titles&gt;&lt;title&gt;&lt;style face="normal" font="default" size="100%"&gt;Trophic plasticity and fine-grained resource variation in populations of western mosquitofish, &lt;/style&gt;&lt;style face="italic" font="default" size="100%"&gt;Gambusia affinis&lt;/style&gt;&lt;/title&gt;&lt;secondary-title&gt;Evolutionary Ecology Research&lt;/secondary-title&gt;&lt;alt-title&gt;Evol. Ecol. Res.&lt;/alt-title&gt;&lt;/titles&gt;&lt;periodical&gt;&lt;full-title&gt;Evolutionary Ecology Research&lt;/full-title&gt;&lt;abbr-1&gt;Evol. Ecol. Res.&lt;/abbr-1&gt;&lt;/periodical&gt;&lt;alt-periodical&gt;&lt;full-title&gt;Evolutionary Ecology Research&lt;/full-title&gt;&lt;abbr-1&gt;Evol. Ecol. Res.&lt;/abbr-1&gt;&lt;/alt-periodical&gt;&lt;pages&gt;801-819&lt;/pages&gt;&lt;volume&gt;7&lt;/volume&gt;&lt;dates&gt;&lt;year&gt;2005&lt;/year&gt;&lt;/dates&gt;&lt;urls&gt;&lt;/urls&gt;&lt;/record&gt;&lt;/Cite&gt;&lt;/EndNote&gt;</w:instrText>
      </w:r>
      <w:r w:rsidR="006C02FE">
        <w:rPr>
          <w:rFonts w:ascii="Arial" w:hAnsi="Arial" w:cs="Arial"/>
          <w:sz w:val="22"/>
          <w:szCs w:val="22"/>
        </w:rPr>
        <w:fldChar w:fldCharType="separate"/>
      </w:r>
      <w:r w:rsidR="006E3DFB">
        <w:rPr>
          <w:rFonts w:ascii="Arial" w:hAnsi="Arial" w:cs="Arial"/>
          <w:noProof/>
          <w:sz w:val="22"/>
          <w:szCs w:val="22"/>
        </w:rPr>
        <w:t>[45]</w:t>
      </w:r>
      <w:r w:rsidR="006C02FE">
        <w:rPr>
          <w:rFonts w:ascii="Arial" w:hAnsi="Arial" w:cs="Arial"/>
          <w:sz w:val="22"/>
          <w:szCs w:val="22"/>
        </w:rPr>
        <w:fldChar w:fldCharType="end"/>
      </w:r>
      <w:r>
        <w:rPr>
          <w:rFonts w:ascii="Arial" w:hAnsi="Arial" w:cs="Arial"/>
          <w:sz w:val="22"/>
          <w:szCs w:val="22"/>
        </w:rPr>
        <w:t xml:space="preserve">, male </w:t>
      </w:r>
      <w:r w:rsidRPr="001138A8">
        <w:rPr>
          <w:rFonts w:ascii="Arial" w:hAnsi="Arial" w:cs="Arial"/>
          <w:sz w:val="22"/>
          <w:szCs w:val="22"/>
        </w:rPr>
        <w:t xml:space="preserve">genital morphology </w:t>
      </w:r>
      <w:r w:rsidR="006C02FE">
        <w:rPr>
          <w:rFonts w:ascii="Arial" w:hAnsi="Arial" w:cs="Arial"/>
          <w:sz w:val="22"/>
          <w:szCs w:val="22"/>
        </w:rPr>
        <w:fldChar w:fldCharType="begin"/>
      </w:r>
      <w:r w:rsidR="006E3DFB">
        <w:rPr>
          <w:rFonts w:ascii="Arial" w:hAnsi="Arial" w:cs="Arial"/>
          <w:sz w:val="22"/>
          <w:szCs w:val="22"/>
        </w:rPr>
        <w:instrText xml:space="preserve"> ADDIN EN.CITE &lt;EndNote&gt;&lt;Cite&gt;&lt;Author&gt;Heinen-Kay&lt;/Author&gt;&lt;Year&gt;2013&lt;/Year&gt;&lt;RecNum&gt;1964&lt;/RecNum&gt;&lt;DisplayText&gt;[42]&lt;/DisplayText&gt;&lt;record&gt;&lt;rec-number&gt;1964&lt;/rec-number&gt;&lt;foreign-keys&gt;&lt;key app="EN" db-id="9xed9z9e7tz52oea9dc5wdzd029wdfs2vrwz" timestamp="1465398373"&gt;1964&lt;/key&gt;&lt;/foreign-keys&gt;&lt;ref-type name="Journal Article"&gt;17&lt;/ref-type&gt;&lt;contributors&gt;&lt;authors&gt;&lt;author&gt;Heinen-Kay, J.L.&lt;/author&gt;&lt;author&gt;Langerhans, R.B.&lt;/author&gt;&lt;/authors&gt;&lt;/contributors&gt;&lt;titles&gt;&lt;title&gt;Predation-associated divergence of male genital morphology in a livebearing fish&lt;/title&gt;&lt;secondary-title&gt;Journal of Evolutionary Biology&lt;/secondary-title&gt;&lt;alt-title&gt;J. Evol. Biol.&lt;/alt-title&gt;&lt;/titles&gt;&lt;periodical&gt;&lt;full-title&gt;Journal of Evolutionary Biology&lt;/full-title&gt;&lt;abbr-1&gt;J. Evol. Biol.&lt;/abbr-1&gt;&lt;/periodical&gt;&lt;alt-periodical&gt;&lt;full-title&gt;Journal of Evolutionary Biology&lt;/full-title&gt;&lt;abbr-1&gt;J. Evol. Biol.&lt;/abbr-1&gt;&lt;/alt-periodical&gt;&lt;pages&gt;2135-2146&lt;/pages&gt;&lt;volume&gt;26&lt;/volume&gt;&lt;dates&gt;&lt;year&gt;2013&lt;/year&gt;&lt;/dates&gt;&lt;urls&gt;&lt;/urls&gt;&lt;/record&gt;&lt;/Cite&gt;&lt;/EndNote&gt;</w:instrText>
      </w:r>
      <w:r w:rsidR="006C02FE">
        <w:rPr>
          <w:rFonts w:ascii="Arial" w:hAnsi="Arial" w:cs="Arial"/>
          <w:sz w:val="22"/>
          <w:szCs w:val="22"/>
        </w:rPr>
        <w:fldChar w:fldCharType="separate"/>
      </w:r>
      <w:r w:rsidR="006E3DFB">
        <w:rPr>
          <w:rFonts w:ascii="Arial" w:hAnsi="Arial" w:cs="Arial"/>
          <w:noProof/>
          <w:sz w:val="22"/>
          <w:szCs w:val="22"/>
        </w:rPr>
        <w:t>[42]</w:t>
      </w:r>
      <w:r w:rsidR="006C02FE">
        <w:rPr>
          <w:rFonts w:ascii="Arial" w:hAnsi="Arial" w:cs="Arial"/>
          <w:sz w:val="22"/>
          <w:szCs w:val="22"/>
        </w:rPr>
        <w:fldChar w:fldCharType="end"/>
      </w:r>
      <w:r>
        <w:rPr>
          <w:rFonts w:ascii="Arial" w:hAnsi="Arial" w:cs="Arial"/>
          <w:sz w:val="22"/>
          <w:szCs w:val="22"/>
        </w:rPr>
        <w:t xml:space="preserve">, female genital morphology </w:t>
      </w:r>
      <w:r w:rsidR="00D50725">
        <w:rPr>
          <w:rFonts w:ascii="Arial" w:hAnsi="Arial" w:cs="Arial"/>
          <w:sz w:val="22"/>
          <w:szCs w:val="22"/>
        </w:rPr>
        <w:fldChar w:fldCharType="begin"/>
      </w:r>
      <w:r w:rsidR="006E3DFB">
        <w:rPr>
          <w:rFonts w:ascii="Arial" w:hAnsi="Arial" w:cs="Arial"/>
          <w:sz w:val="22"/>
          <w:szCs w:val="22"/>
        </w:rPr>
        <w:instrText xml:space="preserve"> ADDIN EN.CITE &lt;EndNote&gt;&lt;Cite&gt;&lt;Author&gt;Anderson&lt;/Author&gt;&lt;Year&gt;2015&lt;/Year&gt;&lt;RecNum&gt;1943&lt;/RecNum&gt;&lt;DisplayText&gt;[46]&lt;/DisplayText&gt;&lt;record&gt;&lt;rec-number&gt;1943&lt;/rec-number&gt;&lt;foreign-keys&gt;&lt;key app="EN" db-id="9xed9z9e7tz52oea9dc5wdzd029wdfs2vrwz" timestamp="1464378216"&gt;1943&lt;/key&gt;&lt;/foreign-keys&gt;&lt;ref-type name="Journal Article"&gt;17&lt;/ref-type&gt;&lt;contributors&gt;&lt;authors&gt;&lt;author&gt;Anderson, C.M.&lt;/author&gt;&lt;author&gt;Langerhans, R.B.&lt;/author&gt;&lt;/authors&gt;&lt;/contributors&gt;&lt;titles&gt;&lt;title&gt;Origins of female genital diversity: predation risk and lock-and-key explain rapid divergence during an adaptive radiation&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452-2467&lt;/pages&gt;&lt;volume&gt;69&lt;/volume&gt;&lt;dates&gt;&lt;year&gt;2015&lt;/year&gt;&lt;/dates&gt;&lt;urls&gt;&lt;/urls&gt;&lt;/record&gt;&lt;/Cite&gt;&lt;/EndNote&gt;</w:instrText>
      </w:r>
      <w:r w:rsidR="00D50725">
        <w:rPr>
          <w:rFonts w:ascii="Arial" w:hAnsi="Arial" w:cs="Arial"/>
          <w:sz w:val="22"/>
          <w:szCs w:val="22"/>
        </w:rPr>
        <w:fldChar w:fldCharType="separate"/>
      </w:r>
      <w:r w:rsidR="006E3DFB">
        <w:rPr>
          <w:rFonts w:ascii="Arial" w:hAnsi="Arial" w:cs="Arial"/>
          <w:noProof/>
          <w:sz w:val="22"/>
          <w:szCs w:val="22"/>
        </w:rPr>
        <w:t>[46]</w:t>
      </w:r>
      <w:r w:rsidR="00D50725">
        <w:rPr>
          <w:rFonts w:ascii="Arial" w:hAnsi="Arial" w:cs="Arial"/>
          <w:sz w:val="22"/>
          <w:szCs w:val="22"/>
        </w:rPr>
        <w:fldChar w:fldCharType="end"/>
      </w:r>
      <w:r w:rsidRPr="001138A8">
        <w:rPr>
          <w:rFonts w:ascii="Arial" w:hAnsi="Arial" w:cs="Arial"/>
          <w:sz w:val="22"/>
          <w:szCs w:val="22"/>
        </w:rPr>
        <w:t xml:space="preserve">, </w:t>
      </w:r>
      <w:r>
        <w:rPr>
          <w:rFonts w:ascii="Arial" w:hAnsi="Arial" w:cs="Arial"/>
          <w:sz w:val="22"/>
          <w:szCs w:val="22"/>
        </w:rPr>
        <w:t xml:space="preserve">steady and unsteady </w:t>
      </w:r>
      <w:r w:rsidRPr="001138A8">
        <w:rPr>
          <w:rFonts w:ascii="Arial" w:hAnsi="Arial" w:cs="Arial"/>
          <w:sz w:val="22"/>
          <w:szCs w:val="22"/>
        </w:rPr>
        <w:t xml:space="preserve">locomotor performance </w:t>
      </w:r>
      <w:r w:rsidR="009500BD">
        <w:rPr>
          <w:rFonts w:ascii="Arial" w:hAnsi="Arial" w:cs="Arial"/>
          <w:sz w:val="22"/>
          <w:szCs w:val="22"/>
        </w:rPr>
        <w:fldChar w:fldCharType="begin"/>
      </w:r>
      <w:r w:rsidR="006E3DFB">
        <w:rPr>
          <w:rFonts w:ascii="Arial" w:hAnsi="Arial" w:cs="Arial"/>
          <w:sz w:val="22"/>
          <w:szCs w:val="22"/>
        </w:rPr>
        <w:instrText xml:space="preserve"> ADDIN EN.CITE &lt;EndNote&gt;&lt;Cite&gt;&lt;Author&gt;Langerhans&lt;/Author&gt;&lt;Year&gt;2007&lt;/Year&gt;&lt;RecNum&gt;1858&lt;/RecNum&gt;&lt;DisplayText&gt;[12, 47]&lt;/DisplayText&gt;&lt;record&gt;&lt;rec-number&gt;1858&lt;/rec-number&gt;&lt;foreign-keys&gt;&lt;key app="EN" db-id="9xed9z9e7tz52oea9dc5wdzd029wdfs2vrwz" timestamp="1461773759"&gt;1858&lt;/key&gt;&lt;/foreign-keys&gt;&lt;ref-type name="Journal Article"&gt;17&lt;/ref-type&gt;&lt;contributors&gt;&lt;authors&gt;&lt;author&gt;Langerhans, R.B.&lt;/author&gt;&lt;author&gt;Gifford, M.E.&lt;/author&gt;&lt;author&gt;Joseph, E.O.&lt;/author&gt;&lt;/authors&gt;&lt;/contributors&gt;&lt;titles&gt;&lt;title&gt;&lt;style face="normal" font="default" size="100%"&gt;Ecological speciation in &lt;/style&gt;&lt;style face="italic" font="default" size="100%"&gt;Gambusia &lt;/style&gt;&lt;style face="normal" font="default" size="100%"&gt;fishes&lt;/style&gt;&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056-2074&lt;/pages&gt;&lt;volume&gt;61&lt;/volume&gt;&lt;dates&gt;&lt;year&gt;2007&lt;/year&gt;&lt;/dates&gt;&lt;urls&gt;&lt;/urls&gt;&lt;/record&gt;&lt;/Cite&gt;&lt;Cite&gt;&lt;Author&gt;Langerhans&lt;/Author&gt;&lt;Year&gt;2009&lt;/Year&gt;&lt;RecNum&gt;1881&lt;/RecNum&gt;&lt;record&gt;&lt;rec-number&gt;1881&lt;/rec-number&gt;&lt;foreign-keys&gt;&lt;key app="EN" db-id="9xed9z9e7tz52oea9dc5wdzd029wdfs2vrwz" timestamp="1462664416"&gt;1881&lt;/key&gt;&lt;/foreign-keys&gt;&lt;ref-type name="Journal Article"&gt;17&lt;/ref-type&gt;&lt;contributors&gt;&lt;authors&gt;&lt;author&gt;Langerhans, R.B.&lt;/author&gt;&lt;/authors&gt;&lt;/contributors&gt;&lt;titles&gt;&lt;title&gt;Morphology, performance, fitness: functional insight into a post-Pleistocene radiation of mosquitofish&lt;/title&gt;&lt;secondary-title&gt;Biology Letters&lt;/secondary-title&gt;&lt;alt-title&gt;Biol. Lett.&lt;/alt-title&gt;&lt;/titles&gt;&lt;periodical&gt;&lt;full-title&gt;Biology Letters&lt;/full-title&gt;&lt;abbr-1&gt;Biol. Lett.&lt;/abbr-1&gt;&lt;/periodical&gt;&lt;alt-periodical&gt;&lt;full-title&gt;Biology Letters&lt;/full-title&gt;&lt;abbr-1&gt;Biol. Lett.&lt;/abbr-1&gt;&lt;/alt-periodical&gt;&lt;pages&gt;488-491&lt;/pages&gt;&lt;volume&gt;5&lt;/volume&gt;&lt;dates&gt;&lt;year&gt;2009&lt;/year&gt;&lt;/dates&gt;&lt;urls&gt;&lt;/urls&gt;&lt;/record&gt;&lt;/Cite&gt;&lt;/EndNote&gt;</w:instrText>
      </w:r>
      <w:r w:rsidR="009500BD">
        <w:rPr>
          <w:rFonts w:ascii="Arial" w:hAnsi="Arial" w:cs="Arial"/>
          <w:sz w:val="22"/>
          <w:szCs w:val="22"/>
        </w:rPr>
        <w:fldChar w:fldCharType="separate"/>
      </w:r>
      <w:r w:rsidR="006E3DFB">
        <w:rPr>
          <w:rFonts w:ascii="Arial" w:hAnsi="Arial" w:cs="Arial"/>
          <w:noProof/>
          <w:sz w:val="22"/>
          <w:szCs w:val="22"/>
        </w:rPr>
        <w:t>[12, 47]</w:t>
      </w:r>
      <w:r w:rsidR="009500BD">
        <w:rPr>
          <w:rFonts w:ascii="Arial" w:hAnsi="Arial" w:cs="Arial"/>
          <w:sz w:val="22"/>
          <w:szCs w:val="22"/>
        </w:rPr>
        <w:fldChar w:fldCharType="end"/>
      </w:r>
      <w:r w:rsidR="009500BD">
        <w:rPr>
          <w:rFonts w:ascii="Arial" w:hAnsi="Arial" w:cs="Arial"/>
          <w:sz w:val="22"/>
          <w:szCs w:val="22"/>
        </w:rPr>
        <w:t>,</w:t>
      </w:r>
      <w:r w:rsidRPr="001138A8">
        <w:rPr>
          <w:rFonts w:ascii="Arial" w:hAnsi="Arial" w:cs="Arial"/>
          <w:sz w:val="22"/>
          <w:szCs w:val="22"/>
        </w:rPr>
        <w:t xml:space="preserve"> survivorship in the presence of predators </w:t>
      </w:r>
      <w:r w:rsidR="009500BD">
        <w:rPr>
          <w:rFonts w:ascii="Arial" w:hAnsi="Arial" w:cs="Arial"/>
          <w:sz w:val="22"/>
          <w:szCs w:val="22"/>
        </w:rPr>
        <w:fldChar w:fldCharType="begin"/>
      </w:r>
      <w:r w:rsidR="006E3DFB">
        <w:rPr>
          <w:rFonts w:ascii="Arial" w:hAnsi="Arial" w:cs="Arial"/>
          <w:sz w:val="22"/>
          <w:szCs w:val="22"/>
        </w:rPr>
        <w:instrText xml:space="preserve"> ADDIN EN.CITE &lt;EndNote&gt;&lt;Cite&gt;&lt;Author&gt;Langerhans&lt;/Author&gt;&lt;Year&gt;2009&lt;/Year&gt;&lt;RecNum&gt;1881&lt;/RecNum&gt;&lt;DisplayText&gt;[47]&lt;/DisplayText&gt;&lt;record&gt;&lt;rec-number&gt;1881&lt;/rec-number&gt;&lt;foreign-keys&gt;&lt;key app="EN" db-id="9xed9z9e7tz52oea9dc5wdzd029wdfs2vrwz" timestamp="1462664416"&gt;1881&lt;/key&gt;&lt;/foreign-keys&gt;&lt;ref-type name="Journal Article"&gt;17&lt;/ref-type&gt;&lt;contributors&gt;&lt;authors&gt;&lt;author&gt;Langerhans, R.B.&lt;/author&gt;&lt;/authors&gt;&lt;/contributors&gt;&lt;titles&gt;&lt;title&gt;Morphology, performance, fitness: functional insight into a post-Pleistocene radiation of mosquitofish&lt;/title&gt;&lt;secondary-title&gt;Biology Letters&lt;/secondary-title&gt;&lt;alt-title&gt;Biol. Lett.&lt;/alt-title&gt;&lt;/titles&gt;&lt;periodical&gt;&lt;full-title&gt;Biology Letters&lt;/full-title&gt;&lt;abbr-1&gt;Biol. Lett.&lt;/abbr-1&gt;&lt;/periodical&gt;&lt;alt-periodical&gt;&lt;full-title&gt;Biology Letters&lt;/full-title&gt;&lt;abbr-1&gt;Biol. Lett.&lt;/abbr-1&gt;&lt;/alt-periodical&gt;&lt;pages&gt;488-491&lt;/pages&gt;&lt;volume&gt;5&lt;/volume&gt;&lt;dates&gt;&lt;year&gt;2009&lt;/year&gt;&lt;/dates&gt;&lt;urls&gt;&lt;/urls&gt;&lt;/record&gt;&lt;/Cite&gt;&lt;/EndNote&gt;</w:instrText>
      </w:r>
      <w:r w:rsidR="009500BD">
        <w:rPr>
          <w:rFonts w:ascii="Arial" w:hAnsi="Arial" w:cs="Arial"/>
          <w:sz w:val="22"/>
          <w:szCs w:val="22"/>
        </w:rPr>
        <w:fldChar w:fldCharType="separate"/>
      </w:r>
      <w:r w:rsidR="006E3DFB">
        <w:rPr>
          <w:rFonts w:ascii="Arial" w:hAnsi="Arial" w:cs="Arial"/>
          <w:noProof/>
          <w:sz w:val="22"/>
          <w:szCs w:val="22"/>
        </w:rPr>
        <w:t>[47]</w:t>
      </w:r>
      <w:r w:rsidR="009500BD">
        <w:rPr>
          <w:rFonts w:ascii="Arial" w:hAnsi="Arial" w:cs="Arial"/>
          <w:sz w:val="22"/>
          <w:szCs w:val="22"/>
        </w:rPr>
        <w:fldChar w:fldCharType="end"/>
      </w:r>
      <w:r w:rsidRPr="001138A8">
        <w:rPr>
          <w:rFonts w:ascii="Arial" w:hAnsi="Arial" w:cs="Arial"/>
          <w:sz w:val="22"/>
          <w:szCs w:val="22"/>
        </w:rPr>
        <w:t xml:space="preserve">, and diet </w:t>
      </w:r>
      <w:r w:rsidR="009827E0">
        <w:rPr>
          <w:rFonts w:ascii="Arial" w:hAnsi="Arial" w:cs="Arial"/>
          <w:sz w:val="22"/>
          <w:szCs w:val="22"/>
        </w:rPr>
        <w:fldChar w:fldCharType="begin"/>
      </w:r>
      <w:r w:rsidR="006E3DFB">
        <w:rPr>
          <w:rFonts w:ascii="Arial" w:hAnsi="Arial" w:cs="Arial"/>
          <w:sz w:val="22"/>
          <w:szCs w:val="22"/>
        </w:rPr>
        <w:instrText xml:space="preserve"> ADDIN EN.CITE &lt;EndNote&gt;&lt;Cite&gt;&lt;Author&gt;Araujo&lt;/Author&gt;&lt;Year&gt;2014&lt;/Year&gt;&lt;RecNum&gt;1967&lt;/RecNum&gt;&lt;DisplayText&gt;[48]&lt;/DisplayText&gt;&lt;record&gt;&lt;rec-number&gt;1967&lt;/rec-number&gt;&lt;foreign-keys&gt;&lt;key app="EN" db-id="9xed9z9e7tz52oea9dc5wdzd029wdfs2vrwz" timestamp="1465398746"&gt;1967&lt;/key&gt;&lt;/foreign-keys&gt;&lt;ref-type name="Journal Article"&gt;17&lt;/ref-type&gt;&lt;contributors&gt;&lt;authors&gt;&lt;author&gt;Araujo, M.S.&lt;/author&gt;&lt;author&gt;Langerhans, R.B.&lt;/author&gt;&lt;author&gt;Giery, S.T.&lt;/author&gt;&lt;author&gt;Layman, C.A.&lt;/author&gt;&lt;/authors&gt;&lt;/contributors&gt;&lt;titles&gt;&lt;title&gt;Ecosystem fragmentation drives increased diet variation in an endemic livebearing fish of the Bahamas&lt;/title&gt;&lt;secondary-title&gt;Ecology and Evolution&lt;/secondary-title&gt;&lt;alt-title&gt;Ecol. Evol.&lt;/alt-title&gt;&lt;/titles&gt;&lt;periodical&gt;&lt;full-title&gt;Ecology and Evolution&lt;/full-title&gt;&lt;abbr-1&gt;Ecol. Evol.&lt;/abbr-1&gt;&lt;/periodical&gt;&lt;alt-periodical&gt;&lt;full-title&gt;Ecology and Evolution&lt;/full-title&gt;&lt;abbr-1&gt;Ecol. Evol.&lt;/abbr-1&gt;&lt;/alt-periodical&gt;&lt;pages&gt;3298-3308&lt;/pages&gt;&lt;volume&gt;4&lt;/volume&gt;&lt;dates&gt;&lt;year&gt;2014&lt;/year&gt;&lt;/dates&gt;&lt;urls&gt;&lt;/urls&gt;&lt;/record&gt;&lt;/Cite&gt;&lt;/EndNote&gt;</w:instrText>
      </w:r>
      <w:r w:rsidR="009827E0">
        <w:rPr>
          <w:rFonts w:ascii="Arial" w:hAnsi="Arial" w:cs="Arial"/>
          <w:sz w:val="22"/>
          <w:szCs w:val="22"/>
        </w:rPr>
        <w:fldChar w:fldCharType="separate"/>
      </w:r>
      <w:r w:rsidR="006E3DFB">
        <w:rPr>
          <w:rFonts w:ascii="Arial" w:hAnsi="Arial" w:cs="Arial"/>
          <w:noProof/>
          <w:sz w:val="22"/>
          <w:szCs w:val="22"/>
        </w:rPr>
        <w:t>[48]</w:t>
      </w:r>
      <w:r w:rsidR="009827E0">
        <w:rPr>
          <w:rFonts w:ascii="Arial" w:hAnsi="Arial" w:cs="Arial"/>
          <w:sz w:val="22"/>
          <w:szCs w:val="22"/>
        </w:rPr>
        <w:fldChar w:fldCharType="end"/>
      </w:r>
      <w:r w:rsidRPr="001138A8">
        <w:rPr>
          <w:rFonts w:ascii="Arial" w:hAnsi="Arial" w:cs="Arial"/>
          <w:sz w:val="22"/>
          <w:szCs w:val="22"/>
        </w:rPr>
        <w:t>.</w:t>
      </w:r>
      <w:r>
        <w:rPr>
          <w:rFonts w:ascii="Arial" w:hAnsi="Arial" w:cs="Arial"/>
          <w:sz w:val="22"/>
          <w:szCs w:val="22"/>
        </w:rPr>
        <w:t xml:space="preserve"> The majority of these traits have been shown to have a genetic basis, although plasticity in some traits occurs as well. </w:t>
      </w:r>
    </w:p>
    <w:p w14:paraId="64B71DC6" w14:textId="662BADC2" w:rsidR="004369B8" w:rsidRDefault="004369B8" w:rsidP="004369B8">
      <w:pPr>
        <w:spacing w:line="480" w:lineRule="auto"/>
        <w:rPr>
          <w:rFonts w:ascii="Arial" w:hAnsi="Arial" w:cs="Arial"/>
          <w:sz w:val="22"/>
          <w:szCs w:val="22"/>
        </w:rPr>
      </w:pPr>
      <w:r>
        <w:rPr>
          <w:rFonts w:ascii="Arial" w:hAnsi="Arial" w:cs="Arial"/>
          <w:sz w:val="22"/>
          <w:szCs w:val="22"/>
        </w:rPr>
        <w:tab/>
        <w:t xml:space="preserve">One particular study system that offers a striking opportunity for studying the role of predator-prey interactions in trait diversification and speciation is the adaptive radiation of Bahamas </w:t>
      </w:r>
      <w:proofErr w:type="spellStart"/>
      <w:r>
        <w:rPr>
          <w:rFonts w:ascii="Arial" w:hAnsi="Arial" w:cs="Arial"/>
          <w:sz w:val="22"/>
          <w:szCs w:val="22"/>
        </w:rPr>
        <w:t>mosquitofish</w:t>
      </w:r>
      <w:proofErr w:type="spellEnd"/>
      <w:r>
        <w:rPr>
          <w:rFonts w:ascii="Arial" w:hAnsi="Arial" w:cs="Arial"/>
          <w:sz w:val="22"/>
          <w:szCs w:val="22"/>
        </w:rPr>
        <w:t xml:space="preserve"> (</w:t>
      </w:r>
      <w:r w:rsidRPr="0075111C">
        <w:rPr>
          <w:rFonts w:ascii="Arial" w:hAnsi="Arial" w:cs="Arial"/>
          <w:i/>
          <w:sz w:val="22"/>
          <w:szCs w:val="22"/>
        </w:rPr>
        <w:t xml:space="preserve">G. </w:t>
      </w:r>
      <w:proofErr w:type="spellStart"/>
      <w:r w:rsidRPr="0075111C">
        <w:rPr>
          <w:rFonts w:ascii="Arial" w:hAnsi="Arial" w:cs="Arial"/>
          <w:i/>
          <w:sz w:val="22"/>
          <w:szCs w:val="22"/>
        </w:rPr>
        <w:t>hubbsi</w:t>
      </w:r>
      <w:proofErr w:type="spellEnd"/>
      <w:r>
        <w:rPr>
          <w:rFonts w:ascii="Arial" w:hAnsi="Arial" w:cs="Arial"/>
          <w:sz w:val="22"/>
          <w:szCs w:val="22"/>
        </w:rPr>
        <w:t xml:space="preserve">) in blue holes. </w:t>
      </w:r>
      <w:r w:rsidRPr="0055416E">
        <w:rPr>
          <w:rFonts w:ascii="Arial" w:hAnsi="Arial" w:cs="Arial"/>
          <w:sz w:val="22"/>
          <w:szCs w:val="22"/>
        </w:rPr>
        <w:t xml:space="preserve">Bahamas </w:t>
      </w:r>
      <w:proofErr w:type="spellStart"/>
      <w:r w:rsidRPr="0055416E">
        <w:rPr>
          <w:rFonts w:ascii="Arial" w:hAnsi="Arial" w:cs="Arial"/>
          <w:sz w:val="22"/>
          <w:szCs w:val="22"/>
        </w:rPr>
        <w:t>mosquitofish</w:t>
      </w:r>
      <w:proofErr w:type="spellEnd"/>
      <w:r w:rsidRPr="0055416E">
        <w:rPr>
          <w:rFonts w:ascii="Arial" w:hAnsi="Arial" w:cs="Arial"/>
          <w:sz w:val="22"/>
          <w:szCs w:val="22"/>
        </w:rPr>
        <w:t xml:space="preserve"> colonized inland blue holes of Andros Island during the past ~15,000 years, and repeatedly evolved different adaptive traits in either the presence (high-predation) or absence (low-predation) of the predatory fish, bigmouth sleeper</w:t>
      </w:r>
      <w:r>
        <w:rPr>
          <w:rFonts w:ascii="Arial" w:hAnsi="Arial" w:cs="Arial"/>
          <w:sz w:val="22"/>
          <w:szCs w:val="22"/>
        </w:rPr>
        <w:t xml:space="preserve"> (</w:t>
      </w:r>
      <w:proofErr w:type="spellStart"/>
      <w:r w:rsidRPr="0075111C">
        <w:rPr>
          <w:rFonts w:ascii="Arial" w:hAnsi="Arial" w:cs="Arial"/>
          <w:i/>
          <w:sz w:val="22"/>
          <w:szCs w:val="22"/>
        </w:rPr>
        <w:t>Gobiomorus</w:t>
      </w:r>
      <w:proofErr w:type="spellEnd"/>
      <w:r w:rsidRPr="0075111C">
        <w:rPr>
          <w:rFonts w:ascii="Arial" w:hAnsi="Arial" w:cs="Arial"/>
          <w:i/>
          <w:sz w:val="22"/>
          <w:szCs w:val="22"/>
        </w:rPr>
        <w:t xml:space="preserve"> </w:t>
      </w:r>
      <w:proofErr w:type="spellStart"/>
      <w:r w:rsidRPr="0075111C">
        <w:rPr>
          <w:rFonts w:ascii="Arial" w:hAnsi="Arial" w:cs="Arial"/>
          <w:i/>
          <w:sz w:val="22"/>
          <w:szCs w:val="22"/>
        </w:rPr>
        <w:t>dormitor</w:t>
      </w:r>
      <w:proofErr w:type="spellEnd"/>
      <w:r w:rsidRPr="0055416E">
        <w:rPr>
          <w:rFonts w:ascii="Arial" w:hAnsi="Arial" w:cs="Arial"/>
          <w:sz w:val="22"/>
          <w:szCs w:val="22"/>
        </w:rPr>
        <w:t xml:space="preserve">). Molecular genetic evidence indicates that similar phenotypes independently evolved in similar environments multiple </w:t>
      </w:r>
      <w:proofErr w:type="gramStart"/>
      <w:r w:rsidRPr="0055416E">
        <w:rPr>
          <w:rFonts w:ascii="Arial" w:hAnsi="Arial" w:cs="Arial"/>
          <w:sz w:val="22"/>
          <w:szCs w:val="22"/>
        </w:rPr>
        <w:t>times</w:t>
      </w:r>
      <w:r w:rsidR="009827E0">
        <w:rPr>
          <w:rFonts w:ascii="Arial" w:hAnsi="Arial" w:cs="Arial"/>
          <w:sz w:val="22"/>
          <w:szCs w:val="22"/>
        </w:rPr>
        <w:t xml:space="preserve"> </w:t>
      </w:r>
      <w:r w:rsidRPr="0055416E">
        <w:rPr>
          <w:rFonts w:ascii="Arial" w:hAnsi="Arial" w:cs="Arial"/>
          <w:sz w:val="22"/>
          <w:szCs w:val="22"/>
        </w:rPr>
        <w:t xml:space="preserve"> </w:t>
      </w:r>
      <w:proofErr w:type="gramEnd"/>
      <w:r w:rsidR="009827E0">
        <w:rPr>
          <w:rFonts w:ascii="Arial" w:hAnsi="Arial" w:cs="Arial"/>
          <w:sz w:val="22"/>
          <w:szCs w:val="22"/>
        </w:rPr>
        <w:fldChar w:fldCharType="begin">
          <w:fldData xml:space="preserve">PEVuZE5vdGU+PENpdGU+PEF1dGhvcj5IZWluZW4tS2F5PC9BdXRob3I+PFllYXI+MjAxMzwvWWVh
cj48UmVjTnVtPjE5NjQ8L1JlY051bT48RGlzcGxheVRleHQ+WzEyLCA0MiwgNDNdPC9EaXNwbGF5
VGV4dD48cmVjb3JkPjxyZWMtbnVtYmVyPjE5NjQ8L3JlYy1udW1iZXI+PGZvcmVpZ24ta2V5cz48
a2V5IGFwcD0iRU4iIGRiLWlkPSI5eGVkOXo5ZTd0ejUyb2VhOWRjNXdkemQwMjl3ZGZzMnZyd3oi
IHRpbWVzdGFtcD0iMTQ2NTM5ODM3MyI+MTk2NDwva2V5PjwvZm9yZWlnbi1rZXlzPjxyZWYtdHlw
ZSBuYW1lPSJKb3VybmFsIEFydGljbGUiPjE3PC9yZWYtdHlwZT48Y29udHJpYnV0b3JzPjxhdXRo
b3JzPjxhdXRob3I+SGVpbmVuLUtheSwgSi5MLjwvYXV0aG9yPjxhdXRob3I+TGFuZ2VyaGFucywg
Ui5CLjwvYXV0aG9yPjwvYXV0aG9ycz48L2NvbnRyaWJ1dG9ycz48dGl0bGVzPjx0aXRsZT5QcmVk
YXRpb24tYXNzb2NpYXRlZCBkaXZlcmdlbmNlIG9mIG1hbGUgZ2VuaXRhbCBtb3JwaG9sb2d5IGlu
IGEgbGl2ZWJlYXJpbmcgZmlzaDwvdGl0bGU+PHNlY29uZGFyeS10aXRsZT5Kb3VybmFsIG9mIEV2
b2x1dGlvbmFyeSBCaW9sb2d5PC9zZWNvbmRhcnktdGl0bGU+PGFsdC10aXRsZT5KLiBFdm9sLiBC
aW9sLjwvYWx0LXRpdGxlPjwvdGl0bGVzPjxwZXJpb2RpY2FsPjxmdWxsLXRpdGxlPkpvdXJuYWwg
b2YgRXZvbHV0aW9uYXJ5IEJpb2xvZ3k8L2Z1bGwtdGl0bGU+PGFiYnItMT5KLiBFdm9sLiBCaW9s
LjwvYWJici0xPjwvcGVyaW9kaWNhbD48YWx0LXBlcmlvZGljYWw+PGZ1bGwtdGl0bGU+Sm91cm5h
bCBvZiBFdm9sdXRpb25hcnkgQmlvbG9neTwvZnVsbC10aXRsZT48YWJici0xPkouIEV2b2wuIEJp
b2wuPC9hYmJyLTE+PC9hbHQtcGVyaW9kaWNhbD48cGFnZXM+MjEzNS0yMTQ2PC9wYWdlcz48dm9s
dW1lPjI2PC92b2x1bWU+PGRhdGVzPjx5ZWFyPjIwMTM8L3llYXI+PC9kYXRlcz48dXJscz48L3Vy
bHM+PC9yZWNvcmQ+PC9DaXRlPjxDaXRlPjxBdXRob3I+TGFuZ2VyaGFuczwvQXV0aG9yPjxZZWFy
PjIwMDc8L1llYXI+PFJlY051bT4xODU4PC9SZWNOdW0+PHJlY29yZD48cmVjLW51bWJlcj4xODU4
PC9yZWMtbnVtYmVyPjxmb3JlaWduLWtleXM+PGtleSBhcHA9IkVOIiBkYi1pZD0iOXhlZDl6OWU3
dHo1Mm9lYTlkYzV3ZHpkMDI5d2RmczJ2cnd6IiB0aW1lc3RhbXA9IjE0NjE3NzM3NTkiPjE4NTg8
L2tleT48L2ZvcmVpZ24ta2V5cz48cmVmLXR5cGUgbmFtZT0iSm91cm5hbCBBcnRpY2xlIj4xNzwv
cmVmLXR5cGU+PGNvbnRyaWJ1dG9ycz48YXV0aG9ycz48YXV0aG9yPkxhbmdlcmhhbnMsIFIuQi48
L2F1dGhvcj48YXV0aG9yPkdpZmZvcmQsIE0uRS48L2F1dGhvcj48YXV0aG9yPkpvc2VwaCwgRS5P
LjwvYXV0aG9yPjwvYXV0aG9ycz48L2NvbnRyaWJ1dG9ycz48dGl0bGVzPjx0aXRsZT48c3R5bGUg
ZmFjZT0ibm9ybWFsIiBmb250PSJkZWZhdWx0IiBzaXplPSIxMDAlIj5FY29sb2dpY2FsIHNwZWNp
YXRpb24gaW4gPC9zdHlsZT48c3R5bGUgZmFjZT0iaXRhbGljIiBmb250PSJkZWZhdWx0IiBzaXpl
PSIxMDAlIj5HYW1idXNpYSA8L3N0eWxlPjxzdHlsZSBmYWNlPSJub3JtYWwiIGZvbnQ9ImRlZmF1
bHQiIHNpemU9IjEwMCUiPmZpc2hlczwvc3R5bGU+PC90aXRsZT48c2Vjb25kYXJ5LXRpdGxlPkV2
b2x1dGlvbjwvc2Vjb25kYXJ5LXRpdGxlPjxhbHQtdGl0bGU+RXZvbHV0aW9uPC9hbHQtdGl0bGU+
PC90aXRsZXM+PHBlcmlvZGljYWw+PGZ1bGwtdGl0bGU+RXZvbHV0aW9uPC9mdWxsLXRpdGxlPjxh
YmJyLTE+RXZvbHV0aW9uPC9hYmJyLTE+PC9wZXJpb2RpY2FsPjxhbHQtcGVyaW9kaWNhbD48ZnVs
bC10aXRsZT5Fdm9sdXRpb248L2Z1bGwtdGl0bGU+PGFiYnItMT5Fdm9sdXRpb248L2FiYnItMT48
L2FsdC1wZXJpb2RpY2FsPjxwYWdlcz4yMDU2LTIwNzQ8L3BhZ2VzPjx2b2x1bWU+NjE8L3ZvbHVt
ZT48ZGF0ZXM+PHllYXI+MjAwNzwveWVhcj48L2RhdGVzPjx1cmxzPjwvdXJscz48L3JlY29yZD48
L0NpdGU+PENpdGU+PEF1dGhvcj5SaWVzY2g8L0F1dGhvcj48WWVhcj4yMDEzPC9ZZWFyPjxSZWNO
dW0+MTk2NTwvUmVjTnVtPjxyZWNvcmQ+PHJlYy1udW1iZXI+MTk2NTwvcmVjLW51bWJlcj48Zm9y
ZWlnbi1rZXlzPjxrZXkgYXBwPSJFTiIgZGItaWQ9Ijl4ZWQ5ejllN3R6NTJvZWE5ZGM1d2R6ZDAy
OXdkZnMydnJ3eiIgdGltZXN0YW1wPSIxNDY1Mzk4NDg4Ij4xOTY1PC9rZXk+PC9mb3JlaWduLWtl
eXM+PHJlZi10eXBlIG5hbWU9IkpvdXJuYWwgQXJ0aWNsZSI+MTc8L3JlZi10eXBlPjxjb250cmli
dXRvcnM+PGF1dGhvcnM+PGF1dGhvcj5SaWVzY2gsIFIuPC9hdXRob3I+PGF1dGhvcj5NYXJ0aW4s
IFIuQS48L2F1dGhvcj48YXV0aG9yPkxhbmdlcmhhbnMsIFIuQi48L2F1dGhvcj48L2F1dGhvcnM+
PC9jb250cmlidXRvcnM+PHRpdGxlcz48dGl0bGU+UHJlZGF0aW9uJmFwb3M7cyByb2xlIGluIGxp
ZmUtaGlzdG9yeSBldm9sdXRpb24gb2YgYSBsaXZlYmVhcmluZyBmaXNoIGFuZCBhIHRlc3Qgb2Yg
dGhlIFRyZXhsZXItRGVBbmdlbGlzIG1vZGVsIG9mIG1hdGVyYWwgcHJvdmlzaW9uaW5nPC90aXRs
ZT48c2Vjb25kYXJ5LXRpdGxlPkFtZXJpY2FuIE5hdHVyYWxpc3Q8L3NlY29uZGFyeS10aXRsZT48
YWx0LXRpdGxlPkFtLiBOYXQuPC9hbHQtdGl0bGU+PC90aXRsZXM+PHBlcmlvZGljYWw+PGZ1bGwt
dGl0bGU+QW1lcmljYW4gTmF0dXJhbGlzdDwvZnVsbC10aXRsZT48YWJici0xPkFtLiBOYXQuPC9h
YmJyLTE+PC9wZXJpb2RpY2FsPjxhbHQtcGVyaW9kaWNhbD48ZnVsbC10aXRsZT5BbWVyaWNhbiBO
YXR1cmFsaXN0PC9mdWxsLXRpdGxlPjxhYmJyLTE+QW0uIE5hdC48L2FiYnItMT48L2FsdC1wZXJp
b2RpY2FsPjxwYWdlcz43OC05MzwvcGFnZXM+PHZvbHVtZT4xODE8L3ZvbHVtZT48ZGF0ZXM+PHll
YXI+MjAxMzwveWVhcj48L2RhdGVzPjx1cmxzPjwvdXJscz48L3JlY29yZD48L0NpdGU+PC9FbmRO
b3RlPn==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IZWluZW4tS2F5PC9BdXRob3I+PFllYXI+MjAxMzwvWWVh
cj48UmVjTnVtPjE5NjQ8L1JlY051bT48RGlzcGxheVRleHQ+WzEyLCA0MiwgNDNdPC9EaXNwbGF5
VGV4dD48cmVjb3JkPjxyZWMtbnVtYmVyPjE5NjQ8L3JlYy1udW1iZXI+PGZvcmVpZ24ta2V5cz48
a2V5IGFwcD0iRU4iIGRiLWlkPSI5eGVkOXo5ZTd0ejUyb2VhOWRjNXdkemQwMjl3ZGZzMnZyd3oi
IHRpbWVzdGFtcD0iMTQ2NTM5ODM3MyI+MTk2NDwva2V5PjwvZm9yZWlnbi1rZXlzPjxyZWYtdHlw
ZSBuYW1lPSJKb3VybmFsIEFydGljbGUiPjE3PC9yZWYtdHlwZT48Y29udHJpYnV0b3JzPjxhdXRo
b3JzPjxhdXRob3I+SGVpbmVuLUtheSwgSi5MLjwvYXV0aG9yPjxhdXRob3I+TGFuZ2VyaGFucywg
Ui5CLjwvYXV0aG9yPjwvYXV0aG9ycz48L2NvbnRyaWJ1dG9ycz48dGl0bGVzPjx0aXRsZT5QcmVk
YXRpb24tYXNzb2NpYXRlZCBkaXZlcmdlbmNlIG9mIG1hbGUgZ2VuaXRhbCBtb3JwaG9sb2d5IGlu
IGEgbGl2ZWJlYXJpbmcgZmlzaDwvdGl0bGU+PHNlY29uZGFyeS10aXRsZT5Kb3VybmFsIG9mIEV2
b2x1dGlvbmFyeSBCaW9sb2d5PC9zZWNvbmRhcnktdGl0bGU+PGFsdC10aXRsZT5KLiBFdm9sLiBC
aW9sLjwvYWx0LXRpdGxlPjwvdGl0bGVzPjxwZXJpb2RpY2FsPjxmdWxsLXRpdGxlPkpvdXJuYWwg
b2YgRXZvbHV0aW9uYXJ5IEJpb2xvZ3k8L2Z1bGwtdGl0bGU+PGFiYnItMT5KLiBFdm9sLiBCaW9s
LjwvYWJici0xPjwvcGVyaW9kaWNhbD48YWx0LXBlcmlvZGljYWw+PGZ1bGwtdGl0bGU+Sm91cm5h
bCBvZiBFdm9sdXRpb25hcnkgQmlvbG9neTwvZnVsbC10aXRsZT48YWJici0xPkouIEV2b2wuIEJp
b2wuPC9hYmJyLTE+PC9hbHQtcGVyaW9kaWNhbD48cGFnZXM+MjEzNS0yMTQ2PC9wYWdlcz48dm9s
dW1lPjI2PC92b2x1bWU+PGRhdGVzPjx5ZWFyPjIwMTM8L3llYXI+PC9kYXRlcz48dXJscz48L3Vy
bHM+PC9yZWNvcmQ+PC9DaXRlPjxDaXRlPjxBdXRob3I+TGFuZ2VyaGFuczwvQXV0aG9yPjxZZWFy
PjIwMDc8L1llYXI+PFJlY051bT4xODU4PC9SZWNOdW0+PHJlY29yZD48cmVjLW51bWJlcj4xODU4
PC9yZWMtbnVtYmVyPjxmb3JlaWduLWtleXM+PGtleSBhcHA9IkVOIiBkYi1pZD0iOXhlZDl6OWU3
dHo1Mm9lYTlkYzV3ZHpkMDI5d2RmczJ2cnd6IiB0aW1lc3RhbXA9IjE0NjE3NzM3NTkiPjE4NTg8
L2tleT48L2ZvcmVpZ24ta2V5cz48cmVmLXR5cGUgbmFtZT0iSm91cm5hbCBBcnRpY2xlIj4xNzwv
cmVmLXR5cGU+PGNvbnRyaWJ1dG9ycz48YXV0aG9ycz48YXV0aG9yPkxhbmdlcmhhbnMsIFIuQi48
L2F1dGhvcj48YXV0aG9yPkdpZmZvcmQsIE0uRS48L2F1dGhvcj48YXV0aG9yPkpvc2VwaCwgRS5P
LjwvYXV0aG9yPjwvYXV0aG9ycz48L2NvbnRyaWJ1dG9ycz48dGl0bGVzPjx0aXRsZT48c3R5bGUg
ZmFjZT0ibm9ybWFsIiBmb250PSJkZWZhdWx0IiBzaXplPSIxMDAlIj5FY29sb2dpY2FsIHNwZWNp
YXRpb24gaW4gPC9zdHlsZT48c3R5bGUgZmFjZT0iaXRhbGljIiBmb250PSJkZWZhdWx0IiBzaXpl
PSIxMDAlIj5HYW1idXNpYSA8L3N0eWxlPjxzdHlsZSBmYWNlPSJub3JtYWwiIGZvbnQ9ImRlZmF1
bHQiIHNpemU9IjEwMCUiPmZpc2hlczwvc3R5bGU+PC90aXRsZT48c2Vjb25kYXJ5LXRpdGxlPkV2
b2x1dGlvbjwvc2Vjb25kYXJ5LXRpdGxlPjxhbHQtdGl0bGU+RXZvbHV0aW9uPC9hbHQtdGl0bGU+
PC90aXRsZXM+PHBlcmlvZGljYWw+PGZ1bGwtdGl0bGU+RXZvbHV0aW9uPC9mdWxsLXRpdGxlPjxh
YmJyLTE+RXZvbHV0aW9uPC9hYmJyLTE+PC9wZXJpb2RpY2FsPjxhbHQtcGVyaW9kaWNhbD48ZnVs
bC10aXRsZT5Fdm9sdXRpb248L2Z1bGwtdGl0bGU+PGFiYnItMT5Fdm9sdXRpb248L2FiYnItMT48
L2FsdC1wZXJpb2RpY2FsPjxwYWdlcz4yMDU2LTIwNzQ8L3BhZ2VzPjx2b2x1bWU+NjE8L3ZvbHVt
ZT48ZGF0ZXM+PHllYXI+MjAwNzwveWVhcj48L2RhdGVzPjx1cmxzPjwvdXJscz48L3JlY29yZD48
L0NpdGU+PENpdGU+PEF1dGhvcj5SaWVzY2g8L0F1dGhvcj48WWVhcj4yMDEzPC9ZZWFyPjxSZWNO
dW0+MTk2NTwvUmVjTnVtPjxyZWNvcmQ+PHJlYy1udW1iZXI+MTk2NTwvcmVjLW51bWJlcj48Zm9y
ZWlnbi1rZXlzPjxrZXkgYXBwPSJFTiIgZGItaWQ9Ijl4ZWQ5ejllN3R6NTJvZWE5ZGM1d2R6ZDAy
OXdkZnMydnJ3eiIgdGltZXN0YW1wPSIxNDY1Mzk4NDg4Ij4xOTY1PC9rZXk+PC9mb3JlaWduLWtl
eXM+PHJlZi10eXBlIG5hbWU9IkpvdXJuYWwgQXJ0aWNsZSI+MTc8L3JlZi10eXBlPjxjb250cmli
dXRvcnM+PGF1dGhvcnM+PGF1dGhvcj5SaWVzY2gsIFIuPC9hdXRob3I+PGF1dGhvcj5NYXJ0aW4s
IFIuQS48L2F1dGhvcj48YXV0aG9yPkxhbmdlcmhhbnMsIFIuQi48L2F1dGhvcj48L2F1dGhvcnM+
PC9jb250cmlidXRvcnM+PHRpdGxlcz48dGl0bGU+UHJlZGF0aW9uJmFwb3M7cyByb2xlIGluIGxp
ZmUtaGlzdG9yeSBldm9sdXRpb24gb2YgYSBsaXZlYmVhcmluZyBmaXNoIGFuZCBhIHRlc3Qgb2Yg
dGhlIFRyZXhsZXItRGVBbmdlbGlzIG1vZGVsIG9mIG1hdGVyYWwgcHJvdmlzaW9uaW5nPC90aXRs
ZT48c2Vjb25kYXJ5LXRpdGxlPkFtZXJpY2FuIE5hdHVyYWxpc3Q8L3NlY29uZGFyeS10aXRsZT48
YWx0LXRpdGxlPkFtLiBOYXQuPC9hbHQtdGl0bGU+PC90aXRsZXM+PHBlcmlvZGljYWw+PGZ1bGwt
dGl0bGU+QW1lcmljYW4gTmF0dXJhbGlzdDwvZnVsbC10aXRsZT48YWJici0xPkFtLiBOYXQuPC9h
YmJyLTE+PC9wZXJpb2RpY2FsPjxhbHQtcGVyaW9kaWNhbD48ZnVsbC10aXRsZT5BbWVyaWNhbiBO
YXR1cmFsaXN0PC9mdWxsLXRpdGxlPjxhYmJyLTE+QW0uIE5hdC48L2FiYnItMT48L2FsdC1wZXJp
b2RpY2FsPjxwYWdlcz43OC05MzwvcGFnZXM+PHZvbHVtZT4xODE8L3ZvbHVtZT48ZGF0ZXM+PHll
YXI+MjAxMzwveWVhcj48L2RhdGVzPjx1cmxzPjwvdXJscz48L3JlY29yZD48L0NpdGU+PC9FbmRO
b3RlPn==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sidR="009827E0">
        <w:rPr>
          <w:rFonts w:ascii="Arial" w:hAnsi="Arial" w:cs="Arial"/>
          <w:sz w:val="22"/>
          <w:szCs w:val="22"/>
        </w:rPr>
      </w:r>
      <w:r w:rsidR="009827E0">
        <w:rPr>
          <w:rFonts w:ascii="Arial" w:hAnsi="Arial" w:cs="Arial"/>
          <w:sz w:val="22"/>
          <w:szCs w:val="22"/>
        </w:rPr>
        <w:fldChar w:fldCharType="separate"/>
      </w:r>
      <w:r w:rsidR="006E3DFB">
        <w:rPr>
          <w:rFonts w:ascii="Arial" w:hAnsi="Arial" w:cs="Arial"/>
          <w:noProof/>
          <w:sz w:val="22"/>
          <w:szCs w:val="22"/>
        </w:rPr>
        <w:t>[12, 42, 43]</w:t>
      </w:r>
      <w:r w:rsidR="009827E0">
        <w:rPr>
          <w:rFonts w:ascii="Arial" w:hAnsi="Arial" w:cs="Arial"/>
          <w:sz w:val="22"/>
          <w:szCs w:val="22"/>
        </w:rPr>
        <w:fldChar w:fldCharType="end"/>
      </w:r>
      <w:r w:rsidRPr="0055416E">
        <w:rPr>
          <w:rFonts w:ascii="Arial" w:hAnsi="Arial" w:cs="Arial"/>
          <w:sz w:val="22"/>
          <w:szCs w:val="22"/>
        </w:rPr>
        <w:t xml:space="preserve">. These populations are further undergoing speciation, with significant reproductive isolation among many populations, especially populations that differ in the presence of predatory fish </w:t>
      </w:r>
      <w:r w:rsidR="009827E0">
        <w:rPr>
          <w:rFonts w:ascii="Arial" w:hAnsi="Arial" w:cs="Arial"/>
          <w:sz w:val="22"/>
          <w:szCs w:val="22"/>
        </w:rPr>
        <w:fldChar w:fldCharType="begin"/>
      </w:r>
      <w:r w:rsidR="006E3DFB">
        <w:rPr>
          <w:rFonts w:ascii="Arial" w:hAnsi="Arial" w:cs="Arial"/>
          <w:sz w:val="22"/>
          <w:szCs w:val="22"/>
        </w:rPr>
        <w:instrText xml:space="preserve"> ADDIN EN.CITE &lt;EndNote&gt;&lt;Cite&gt;&lt;Author&gt;Langerhans&lt;/Author&gt;&lt;Year&gt;2007&lt;/Year&gt;&lt;RecNum&gt;1858&lt;/RecNum&gt;&lt;DisplayText&gt;[12, 49]&lt;/DisplayText&gt;&lt;record&gt;&lt;rec-number&gt;1858&lt;/rec-number&gt;&lt;foreign-keys&gt;&lt;key app="EN" db-id="9xed9z9e7tz52oea9dc5wdzd029wdfs2vrwz" timestamp="1461773759"&gt;1858&lt;/key&gt;&lt;/foreign-keys&gt;&lt;ref-type name="Journal Article"&gt;17&lt;/ref-type&gt;&lt;contributors&gt;&lt;authors&gt;&lt;author&gt;Langerhans, R.B.&lt;/author&gt;&lt;author&gt;Gifford, M.E.&lt;/author&gt;&lt;author&gt;Joseph, E.O.&lt;/author&gt;&lt;/authors&gt;&lt;/contributors&gt;&lt;titles&gt;&lt;title&gt;&lt;style face="normal" font="default" size="100%"&gt;Ecological speciation in &lt;/style&gt;&lt;style face="italic" font="default" size="100%"&gt;Gambusia &lt;/style&gt;&lt;style face="normal" font="default" size="100%"&gt;fishes&lt;/style&gt;&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056-2074&lt;/pages&gt;&lt;volume&gt;61&lt;/volume&gt;&lt;dates&gt;&lt;year&gt;2007&lt;/year&gt;&lt;/dates&gt;&lt;urls&gt;&lt;/urls&gt;&lt;/record&gt;&lt;/Cite&gt;&lt;Cite&gt;&lt;Author&gt;Langerhans&lt;/Author&gt;&lt;Year&gt;2013&lt;/Year&gt;&lt;RecNum&gt;1944&lt;/RecNum&gt;&lt;record&gt;&lt;rec-number&gt;1944&lt;/rec-number&gt;&lt;foreign-keys&gt;&lt;key app="EN" db-id="9xed9z9e7tz52oea9dc5wdzd029wdfs2vrwz" timestamp="1464378313"&gt;1944&lt;/key&gt;&lt;/foreign-keys&gt;&lt;ref-type name="Journal Article"&gt;17&lt;/ref-type&gt;&lt;contributors&gt;&lt;authors&gt;&lt;author&gt;Langerhans, R.B.&lt;/author&gt;&lt;author&gt;Makowicz, A.M.&lt;/author&gt;&lt;/authors&gt;&lt;/contributors&gt;&lt;titles&gt;&lt;title&gt;Sexual selection paves the road to sexual isolation during ecological speciation&lt;/title&gt;&lt;secondary-title&gt;Evolutionary Ecology Research&lt;/secondary-title&gt;&lt;alt-title&gt;Evol. Ecol. Res.&lt;/alt-title&gt;&lt;/titles&gt;&lt;periodical&gt;&lt;full-title&gt;Evolutionary Ecology Research&lt;/full-title&gt;&lt;abbr-1&gt;Evol. Ecol. Res.&lt;/abbr-1&gt;&lt;/periodical&gt;&lt;alt-periodical&gt;&lt;full-title&gt;Evolutionary Ecology Research&lt;/full-title&gt;&lt;abbr-1&gt;Evol. Ecol. Res.&lt;/abbr-1&gt;&lt;/alt-periodical&gt;&lt;pages&gt;633-651&lt;/pages&gt;&lt;volume&gt;15&lt;/volume&gt;&lt;dates&gt;&lt;year&gt;2013&lt;/year&gt;&lt;/dates&gt;&lt;urls&gt;&lt;/urls&gt;&lt;/record&gt;&lt;/Cite&gt;&lt;/EndNote&gt;</w:instrText>
      </w:r>
      <w:r w:rsidR="009827E0">
        <w:rPr>
          <w:rFonts w:ascii="Arial" w:hAnsi="Arial" w:cs="Arial"/>
          <w:sz w:val="22"/>
          <w:szCs w:val="22"/>
        </w:rPr>
        <w:fldChar w:fldCharType="separate"/>
      </w:r>
      <w:r w:rsidR="006E3DFB">
        <w:rPr>
          <w:rFonts w:ascii="Arial" w:hAnsi="Arial" w:cs="Arial"/>
          <w:noProof/>
          <w:sz w:val="22"/>
          <w:szCs w:val="22"/>
        </w:rPr>
        <w:t>[12, 49]</w:t>
      </w:r>
      <w:r w:rsidR="009827E0">
        <w:rPr>
          <w:rFonts w:ascii="Arial" w:hAnsi="Arial" w:cs="Arial"/>
          <w:sz w:val="22"/>
          <w:szCs w:val="22"/>
        </w:rPr>
        <w:fldChar w:fldCharType="end"/>
      </w:r>
      <w:r w:rsidRPr="0055416E">
        <w:rPr>
          <w:rFonts w:ascii="Arial" w:hAnsi="Arial" w:cs="Arial"/>
          <w:sz w:val="22"/>
          <w:szCs w:val="22"/>
        </w:rPr>
        <w:t xml:space="preserve">. Variation in the presence of </w:t>
      </w:r>
      <w:proofErr w:type="spellStart"/>
      <w:r w:rsidRPr="0055416E">
        <w:rPr>
          <w:rFonts w:ascii="Arial" w:hAnsi="Arial" w:cs="Arial"/>
          <w:sz w:val="22"/>
          <w:szCs w:val="22"/>
        </w:rPr>
        <w:t>piscivorous</w:t>
      </w:r>
      <w:proofErr w:type="spellEnd"/>
      <w:r w:rsidRPr="0055416E">
        <w:rPr>
          <w:rFonts w:ascii="Arial" w:hAnsi="Arial" w:cs="Arial"/>
          <w:sz w:val="22"/>
          <w:szCs w:val="22"/>
        </w:rPr>
        <w:t xml:space="preserve"> fish represents the primary source of environmental variation in these populations, with no known environmental factor co-varying with the presence of predatory fish (e.g., productivity, salinity, turbidity, water transparency, depth, dissolved oxygen, temperature, pH; </w:t>
      </w:r>
      <w:r w:rsidR="009827E0">
        <w:rPr>
          <w:rFonts w:ascii="Arial" w:hAnsi="Arial" w:cs="Arial"/>
          <w:sz w:val="22"/>
          <w:szCs w:val="22"/>
        </w:rPr>
        <w:fldChar w:fldCharType="begin"/>
      </w:r>
      <w:r w:rsidR="006E3DFB">
        <w:rPr>
          <w:rFonts w:ascii="Arial" w:hAnsi="Arial" w:cs="Arial"/>
          <w:sz w:val="22"/>
          <w:szCs w:val="22"/>
        </w:rPr>
        <w:instrText xml:space="preserve"> ADDIN EN.CITE &lt;EndNote&gt;&lt;Cite&gt;&lt;Author&gt;Heinen-Kay&lt;/Author&gt;&lt;Year&gt;2013&lt;/Year&gt;&lt;RecNum&gt;1964&lt;/RecNum&gt;&lt;DisplayText&gt;[12, 42]&lt;/DisplayText&gt;&lt;record&gt;&lt;rec-number&gt;1964&lt;/rec-number&gt;&lt;foreign-keys&gt;&lt;key app="EN" db-id="9xed9z9e7tz52oea9dc5wdzd029wdfs2vrwz" timestamp="1465398373"&gt;1964&lt;/key&gt;&lt;/foreign-keys&gt;&lt;ref-type name="Journal Article"&gt;17&lt;/ref-type&gt;&lt;contributors&gt;&lt;authors&gt;&lt;author&gt;Heinen-Kay, J.L.&lt;/author&gt;&lt;author&gt;Langerhans, R.B.&lt;/author&gt;&lt;/authors&gt;&lt;/contributors&gt;&lt;titles&gt;&lt;title&gt;Predation-associated divergence of male genital morphology in a livebearing fish&lt;/title&gt;&lt;secondary-title&gt;Journal of Evolutionary Biology&lt;/secondary-title&gt;&lt;alt-title&gt;J. Evol. Biol.&lt;/alt-title&gt;&lt;/titles&gt;&lt;periodical&gt;&lt;full-title&gt;Journal of Evolutionary Biology&lt;/full-title&gt;&lt;abbr-1&gt;J. Evol. Biol.&lt;/abbr-1&gt;&lt;/periodical&gt;&lt;alt-periodical&gt;&lt;full-title&gt;Journal of Evolutionary Biology&lt;/full-title&gt;&lt;abbr-1&gt;J. Evol. Biol.&lt;/abbr-1&gt;&lt;/alt-periodical&gt;&lt;pages&gt;2135-2146&lt;/pages&gt;&lt;volume&gt;26&lt;/volume&gt;&lt;dates&gt;&lt;year&gt;2013&lt;/year&gt;&lt;/dates&gt;&lt;urls&gt;&lt;/urls&gt;&lt;/record&gt;&lt;/Cite&gt;&lt;Cite&gt;&lt;Author&gt;Langerhans&lt;/Author&gt;&lt;Year&gt;2007&lt;/Year&gt;&lt;RecNum&gt;1858&lt;/RecNum&gt;&lt;record&gt;&lt;rec-number&gt;1858&lt;/rec-number&gt;&lt;foreign-keys&gt;&lt;key app="EN" db-id="9xed9z9e7tz52oea9dc5wdzd029wdfs2vrwz" timestamp="1461773759"&gt;1858&lt;/key&gt;&lt;/foreign-keys&gt;&lt;ref-type name="Journal Article"&gt;17&lt;/ref-type&gt;&lt;contributors&gt;&lt;authors&gt;&lt;author&gt;Langerhans, R.B.&lt;/author&gt;&lt;author&gt;Gifford, M.E.&lt;/author&gt;&lt;author&gt;Joseph, E.O.&lt;/author&gt;&lt;/authors&gt;&lt;/contributors&gt;&lt;titles&gt;&lt;title&gt;&lt;style face="normal" font="default" size="100%"&gt;Ecological speciation in &lt;/style&gt;&lt;style face="italic" font="default" size="100%"&gt;Gambusia &lt;/style&gt;&lt;style face="normal" font="default" size="100%"&gt;fishes&lt;/style&gt;&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056-2074&lt;/pages&gt;&lt;volume&gt;61&lt;/volume&gt;&lt;dates&gt;&lt;year&gt;2007&lt;/year&gt;&lt;/dates&gt;&lt;urls&gt;&lt;/urls&gt;&lt;/record&gt;&lt;/Cite&gt;&lt;/EndNote&gt;</w:instrText>
      </w:r>
      <w:r w:rsidR="009827E0">
        <w:rPr>
          <w:rFonts w:ascii="Arial" w:hAnsi="Arial" w:cs="Arial"/>
          <w:sz w:val="22"/>
          <w:szCs w:val="22"/>
        </w:rPr>
        <w:fldChar w:fldCharType="separate"/>
      </w:r>
      <w:r w:rsidR="006E3DFB">
        <w:rPr>
          <w:rFonts w:ascii="Arial" w:hAnsi="Arial" w:cs="Arial"/>
          <w:noProof/>
          <w:sz w:val="22"/>
          <w:szCs w:val="22"/>
        </w:rPr>
        <w:t>[12, 42]</w:t>
      </w:r>
      <w:r w:rsidR="009827E0">
        <w:rPr>
          <w:rFonts w:ascii="Arial" w:hAnsi="Arial" w:cs="Arial"/>
          <w:sz w:val="22"/>
          <w:szCs w:val="22"/>
        </w:rPr>
        <w:fldChar w:fldCharType="end"/>
      </w:r>
      <w:r w:rsidRPr="0055416E">
        <w:rPr>
          <w:rFonts w:ascii="Arial" w:hAnsi="Arial" w:cs="Arial"/>
          <w:sz w:val="22"/>
          <w:szCs w:val="22"/>
        </w:rPr>
        <w:t xml:space="preserve">. This </w:t>
      </w:r>
      <w:r>
        <w:rPr>
          <w:rFonts w:ascii="Arial" w:hAnsi="Arial" w:cs="Arial"/>
          <w:sz w:val="22"/>
          <w:szCs w:val="22"/>
        </w:rPr>
        <w:t xml:space="preserve">system thus permits the </w:t>
      </w:r>
      <w:r w:rsidRPr="0055416E">
        <w:rPr>
          <w:rFonts w:ascii="Arial" w:hAnsi="Arial" w:cs="Arial"/>
          <w:sz w:val="22"/>
          <w:szCs w:val="22"/>
        </w:rPr>
        <w:t>more-or-less exclusive</w:t>
      </w:r>
      <w:r>
        <w:rPr>
          <w:rFonts w:ascii="Arial" w:hAnsi="Arial" w:cs="Arial"/>
          <w:sz w:val="22"/>
          <w:szCs w:val="22"/>
        </w:rPr>
        <w:t xml:space="preserve"> investigation of </w:t>
      </w:r>
      <w:r w:rsidRPr="0055416E">
        <w:rPr>
          <w:rFonts w:ascii="Arial" w:hAnsi="Arial" w:cs="Arial"/>
          <w:sz w:val="22"/>
          <w:szCs w:val="22"/>
        </w:rPr>
        <w:t xml:space="preserve">the effects of predation regime in driving </w:t>
      </w:r>
      <w:r>
        <w:rPr>
          <w:rFonts w:ascii="Arial" w:hAnsi="Arial" w:cs="Arial"/>
          <w:sz w:val="22"/>
          <w:szCs w:val="22"/>
        </w:rPr>
        <w:t>trait</w:t>
      </w:r>
      <w:r w:rsidRPr="0055416E">
        <w:rPr>
          <w:rFonts w:ascii="Arial" w:hAnsi="Arial" w:cs="Arial"/>
          <w:sz w:val="22"/>
          <w:szCs w:val="22"/>
        </w:rPr>
        <w:t xml:space="preserve"> divergence </w:t>
      </w:r>
      <w:r>
        <w:rPr>
          <w:rFonts w:ascii="Arial" w:hAnsi="Arial" w:cs="Arial"/>
          <w:sz w:val="22"/>
          <w:szCs w:val="22"/>
        </w:rPr>
        <w:t>and speciation in the wild</w:t>
      </w:r>
      <w:r w:rsidRPr="0055416E">
        <w:rPr>
          <w:rFonts w:ascii="Arial" w:hAnsi="Arial" w:cs="Arial"/>
          <w:sz w:val="22"/>
          <w:szCs w:val="22"/>
        </w:rPr>
        <w:t>.</w:t>
      </w:r>
      <w:r>
        <w:rPr>
          <w:rFonts w:ascii="Arial" w:hAnsi="Arial" w:cs="Arial"/>
          <w:sz w:val="22"/>
          <w:szCs w:val="22"/>
        </w:rPr>
        <w:t xml:space="preserve"> Combined with biomechanical knowledge, this could prove especially insightful regarding the biomechanics of speciation.</w:t>
      </w:r>
    </w:p>
    <w:p w14:paraId="5FFE2E63" w14:textId="2E40C538" w:rsidR="004369B8" w:rsidRDefault="004369B8" w:rsidP="004369B8">
      <w:pPr>
        <w:spacing w:line="480" w:lineRule="auto"/>
        <w:rPr>
          <w:rFonts w:ascii="Arial" w:hAnsi="Arial" w:cs="Arial"/>
          <w:sz w:val="22"/>
          <w:szCs w:val="22"/>
        </w:rPr>
      </w:pPr>
      <w:r>
        <w:rPr>
          <w:rFonts w:ascii="Arial" w:hAnsi="Arial" w:cs="Arial"/>
          <w:sz w:val="22"/>
          <w:szCs w:val="22"/>
        </w:rPr>
        <w:tab/>
        <w:t xml:space="preserve">Considerable biomechanical work has been conducted in this group, and continues to grow. Functional research in </w:t>
      </w:r>
      <w:proofErr w:type="spellStart"/>
      <w:r w:rsidRPr="0075111C">
        <w:rPr>
          <w:rFonts w:ascii="Arial" w:hAnsi="Arial" w:cs="Arial"/>
          <w:i/>
          <w:sz w:val="22"/>
          <w:szCs w:val="22"/>
        </w:rPr>
        <w:t>Gambusia</w:t>
      </w:r>
      <w:proofErr w:type="spellEnd"/>
      <w:r>
        <w:rPr>
          <w:rFonts w:ascii="Arial" w:hAnsi="Arial" w:cs="Arial"/>
          <w:sz w:val="22"/>
          <w:szCs w:val="22"/>
        </w:rPr>
        <w:t xml:space="preserve"> has investigated steady swimming capacities, c-start escape performance, mating, feeding, and terrestrial jumping (e.g. </w:t>
      </w:r>
      <w:r w:rsidR="009827E0">
        <w:rPr>
          <w:rFonts w:ascii="Arial" w:hAnsi="Arial" w:cs="Arial"/>
          <w:sz w:val="22"/>
          <w:szCs w:val="22"/>
        </w:rPr>
        <w:fldChar w:fldCharType="begin">
          <w:fldData xml:space="preserve">PEVuZE5vdGU+PENpdGU+PEF1dGhvcj5HaWJiPC9BdXRob3I+PFllYXI+MjAxMTwvWWVhcj48UmVj
TnVtPjE5Njg8L1JlY051bT48RGlzcGxheVRleHQ+WzQ3LCA1MCwgNTFdPC9EaXNwbGF5VGV4dD48
cmVjb3JkPjxyZWMtbnVtYmVyPjE5Njg8L3JlYy1udW1iZXI+PGZvcmVpZ24ta2V5cz48a2V5IGFw
cD0iRU4iIGRiLWlkPSI5eGVkOXo5ZTd0ejUyb2VhOWRjNXdkemQwMjl3ZGZzMnZyd3oiIHRpbWVz
dGFtcD0iMTQ2NTM5OTAyMSI+MTk2ODwva2V5PjwvZm9yZWlnbi1rZXlzPjxyZWYtdHlwZSBuYW1l
PSJKb3VybmFsIEFydGljbGUiPjE3PC9yZWYtdHlwZT48Y29udHJpYnV0b3JzPjxhdXRob3JzPjxh
dXRob3I+R2liYiwgQS5DLjwvYXV0aG9yPjxhdXRob3I+QXNobGV5LVJvc3MsIE0uQS48L2F1dGhv
cj48YXV0aG9yPlBhY2UsIEMuTS48L2F1dGhvcj48YXV0aG9yPkxvbmcgSnIuLCBKLkguPC9hdXRo
b3I+PC9hdXRob3JzPjwvY29udHJpYnV0b3JzPjx0aXRsZXM+PHRpdGxlPkZpc2ggb3V0IG9mIHdh
dGVyOiB0ZXJyZXN0cmlhbCBqdW1waW5nIGJ5IGZ1bGx5IGFxdWF0aWMgZmlzaGVzPC90aXRsZT48
c2Vjb25kYXJ5LXRpdGxlPkpvdXJuYWwgb2YgRXhwZXJpbWVudGFsIFpvb2xvZ3kgQTwvc2Vjb25k
YXJ5LXRpdGxlPjxhbHQtdGl0bGU+Si4gRXhwLiBab29sLiBBPC9hbHQtdGl0bGU+PC90aXRsZXM+
PHBlcmlvZGljYWw+PGZ1bGwtdGl0bGU+Sm91cm5hbCBvZiBFeHBlcmltZW50YWwgWm9vbG9neSBB
PC9mdWxsLXRpdGxlPjxhYmJyLTE+Si4gRXhwLiBab29sLiBBPC9hYmJyLTE+PC9wZXJpb2RpY2Fs
PjxhbHQtcGVyaW9kaWNhbD48ZnVsbC10aXRsZT5Kb3VybmFsIG9mIEV4cGVyaW1lbnRhbCBab29s
b2d5IEE8L2Z1bGwtdGl0bGU+PGFiYnItMT5KLiBFeHAuIFpvb2wuIEE8L2FiYnItMT48L2FsdC1w
ZXJpb2RpY2FsPjxwYWdlcz42NDktNjUzPC9wYWdlcz48dm9sdW1lPjMxNUE8L3ZvbHVtZT48ZGF0
ZXM+PHllYXI+MjAxMTwveWVhcj48L2RhdGVzPjx1cmxzPjwvdXJscz48L3JlY29yZD48L0NpdGU+
PENpdGU+PEF1dGhvcj5MYW5nZXJoYW5zPC9BdXRob3I+PFllYXI+MjAwOTwvWWVhcj48UmVjTnVt
PjE4ODE8L1JlY051bT48cmVjb3JkPjxyZWMtbnVtYmVyPjE4ODE8L3JlYy1udW1iZXI+PGZvcmVp
Z24ta2V5cz48a2V5IGFwcD0iRU4iIGRiLWlkPSI5eGVkOXo5ZTd0ejUyb2VhOWRjNXdkemQwMjl3
ZGZzMnZyd3oiIHRpbWVzdGFtcD0iMTQ2MjY2NDQxNiI+MTg4MTwva2V5PjwvZm9yZWlnbi1rZXlz
PjxyZWYtdHlwZSBuYW1lPSJKb3VybmFsIEFydGljbGUiPjE3PC9yZWYtdHlwZT48Y29udHJpYnV0
b3JzPjxhdXRob3JzPjxhdXRob3I+TGFuZ2VyaGFucywgUi5CLjwvYXV0aG9yPjwvYXV0aG9ycz48
L2NvbnRyaWJ1dG9ycz48dGl0bGVzPjx0aXRsZT5Nb3JwaG9sb2d5LCBwZXJmb3JtYW5jZSwgZml0
bmVzczogZnVuY3Rpb25hbCBpbnNpZ2h0IGludG8gYSBwb3N0LVBsZWlzdG9jZW5lIHJhZGlhdGlv
biBvZiBtb3NxdWl0b2Zpc2g8L3RpdGxlPjxzZWNvbmRhcnktdGl0bGU+QmlvbG9neSBMZXR0ZXJz
PC9zZWNvbmRhcnktdGl0bGU+PGFsdC10aXRsZT5CaW9sLiBMZXR0LjwvYWx0LXRpdGxlPjwvdGl0
bGVzPjxwZXJpb2RpY2FsPjxmdWxsLXRpdGxlPkJpb2xvZ3kgTGV0dGVyczwvZnVsbC10aXRsZT48
YWJici0xPkJpb2wuIExldHQuPC9hYmJyLTE+PC9wZXJpb2RpY2FsPjxhbHQtcGVyaW9kaWNhbD48
ZnVsbC10aXRsZT5CaW9sb2d5IExldHRlcnM8L2Z1bGwtdGl0bGU+PGFiYnItMT5CaW9sLiBMZXR0
LjwvYWJici0xPjwvYWx0LXBlcmlvZGljYWw+PHBhZ2VzPjQ4OC00OTE8L3BhZ2VzPjx2b2x1bWU+
NTwvdm9sdW1lPjxkYXRlcz48eWVhcj4yMDA5PC95ZWFyPjwvZGF0ZXM+PHVybHM+PC91cmxzPjwv
cmVjb3JkPjwvQ2l0ZT48Q2l0ZT48QXV0aG9yPlJpdmVyYS1SaXZlcmE8L0F1dGhvcj48WWVhcj4y
MDEwPC9ZZWFyPjxSZWNOdW0+MTk2OTwvUmVjTnVtPjxyZWNvcmQ+PHJlYy1udW1iZXI+MTk2OTwv
cmVjLW51bWJlcj48Zm9yZWlnbi1rZXlzPjxrZXkgYXBwPSJFTiIgZGItaWQ9Ijl4ZWQ5ejllN3R6
NTJvZWE5ZGM1d2R6ZDAyOXdkZnMydnJ3eiIgdGltZXN0YW1wPSIxNDY1Mzk5MjQ0Ij4xOTY5PC9r
ZXk+PC9mb3JlaWduLWtleXM+PHJlZi10eXBlIG5hbWU9IkpvdXJuYWwgQXJ0aWNsZSI+MTc8L3Jl
Zi10eXBlPjxjb250cmlidXRvcnM+PGF1dGhvcnM+PGF1dGhvcj5SaXZlcmEtUml2ZXJhLCBOLkwu
PC9hdXRob3I+PGF1dGhvcj5NYXJ0aW5lei1SaXZlcmEsIE4uPC9hdXRob3I+PGF1dGhvcj5Ub3Jy
ZXMtVmF6cXVleiwgSS48L2F1dGhvcj48YXV0aG9yPlNlcnJhbm8tVmVsZXosIEouTC48L2F1dGhv
cj48YXV0aG9yPkxhdWRlciwgRy5WLjwvYXV0aG9yPjxhdXRob3I+Um9zYS1Nb2xpbmFyLCBFLjwv
YXV0aG9yPjwvYXV0aG9ycz48L2NvbnRyaWJ1dG9ycz48dGl0bGVzPjx0aXRsZT5BIG1hbGUgcG9l
Y2lsaWQmYXBvcztzIHNleHVhbGx5IGRpbW9ycGhpYyBib2R5IHBsYW4sIGJlaGF2aW9yLCBhbmQg
bmVydm91cyBzeXN0ZW08L3RpdGxlPjxzZWNvbmRhcnktdGl0bGU+SW50ZWdyYXRpdmUgYW5kIENv
bXBhcmF0aXZlIEJpb2xvZ3k8L3NlY29uZGFyeS10aXRsZT48YWx0LXRpdGxlPkludGVnci4gQ29t
cC4gQmlvbC48L2FsdC10aXRsZT48L3RpdGxlcz48cGVyaW9kaWNhbD48ZnVsbC10aXRsZT5JbnRl
Z3JhdGl2ZSBhbmQgQ29tcGFyYXRpdmUgQmlvbG9neTwvZnVsbC10aXRsZT48YWJici0xPkludGVn
ci4gQ29tcC4gQmlvbC48L2FiYnItMT48L3BlcmlvZGljYWw+PGFsdC1wZXJpb2RpY2FsPjxmdWxs
LXRpdGxlPkludGVncmF0aXZlIGFuZCBDb21wYXJhdGl2ZSBCaW9sb2d5PC9mdWxsLXRpdGxlPjxh
YmJyLTE+SW50ZWdyLiBDb21wLiBCaW9sLjwvYWJici0xPjwvYWx0LXBlcmlvZGljYWw+PHBhZ2Vz
PjEwODEtMTA5MDwvcGFnZXM+PHZvbHVtZT41MDwvdm9sdW1lPjxkYXRlcz48eWVhcj4yMDEwPC95
ZWFyPjwvZGF0ZXM+PHVybHM+PC91cmxzPjwvcmVjb3JkPjwvQ2l0ZT48L0VuZE5vdGU+AG==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HaWJiPC9BdXRob3I+PFllYXI+MjAxMTwvWWVhcj48UmVj
TnVtPjE5Njg8L1JlY051bT48RGlzcGxheVRleHQ+WzQ3LCA1MCwgNTFdPC9EaXNwbGF5VGV4dD48
cmVjb3JkPjxyZWMtbnVtYmVyPjE5Njg8L3JlYy1udW1iZXI+PGZvcmVpZ24ta2V5cz48a2V5IGFw
cD0iRU4iIGRiLWlkPSI5eGVkOXo5ZTd0ejUyb2VhOWRjNXdkemQwMjl3ZGZzMnZyd3oiIHRpbWVz
dGFtcD0iMTQ2NTM5OTAyMSI+MTk2ODwva2V5PjwvZm9yZWlnbi1rZXlzPjxyZWYtdHlwZSBuYW1l
PSJKb3VybmFsIEFydGljbGUiPjE3PC9yZWYtdHlwZT48Y29udHJpYnV0b3JzPjxhdXRob3JzPjxh
dXRob3I+R2liYiwgQS5DLjwvYXV0aG9yPjxhdXRob3I+QXNobGV5LVJvc3MsIE0uQS48L2F1dGhv
cj48YXV0aG9yPlBhY2UsIEMuTS48L2F1dGhvcj48YXV0aG9yPkxvbmcgSnIuLCBKLkguPC9hdXRo
b3I+PC9hdXRob3JzPjwvY29udHJpYnV0b3JzPjx0aXRsZXM+PHRpdGxlPkZpc2ggb3V0IG9mIHdh
dGVyOiB0ZXJyZXN0cmlhbCBqdW1waW5nIGJ5IGZ1bGx5IGFxdWF0aWMgZmlzaGVzPC90aXRsZT48
c2Vjb25kYXJ5LXRpdGxlPkpvdXJuYWwgb2YgRXhwZXJpbWVudGFsIFpvb2xvZ3kgQTwvc2Vjb25k
YXJ5LXRpdGxlPjxhbHQtdGl0bGU+Si4gRXhwLiBab29sLiBBPC9hbHQtdGl0bGU+PC90aXRsZXM+
PHBlcmlvZGljYWw+PGZ1bGwtdGl0bGU+Sm91cm5hbCBvZiBFeHBlcmltZW50YWwgWm9vbG9neSBB
PC9mdWxsLXRpdGxlPjxhYmJyLTE+Si4gRXhwLiBab29sLiBBPC9hYmJyLTE+PC9wZXJpb2RpY2Fs
PjxhbHQtcGVyaW9kaWNhbD48ZnVsbC10aXRsZT5Kb3VybmFsIG9mIEV4cGVyaW1lbnRhbCBab29s
b2d5IEE8L2Z1bGwtdGl0bGU+PGFiYnItMT5KLiBFeHAuIFpvb2wuIEE8L2FiYnItMT48L2FsdC1w
ZXJpb2RpY2FsPjxwYWdlcz42NDktNjUzPC9wYWdlcz48dm9sdW1lPjMxNUE8L3ZvbHVtZT48ZGF0
ZXM+PHllYXI+MjAxMTwveWVhcj48L2RhdGVzPjx1cmxzPjwvdXJscz48L3JlY29yZD48L0NpdGU+
PENpdGU+PEF1dGhvcj5MYW5nZXJoYW5zPC9BdXRob3I+PFllYXI+MjAwOTwvWWVhcj48UmVjTnVt
PjE4ODE8L1JlY051bT48cmVjb3JkPjxyZWMtbnVtYmVyPjE4ODE8L3JlYy1udW1iZXI+PGZvcmVp
Z24ta2V5cz48a2V5IGFwcD0iRU4iIGRiLWlkPSI5eGVkOXo5ZTd0ejUyb2VhOWRjNXdkemQwMjl3
ZGZzMnZyd3oiIHRpbWVzdGFtcD0iMTQ2MjY2NDQxNiI+MTg4MTwva2V5PjwvZm9yZWlnbi1rZXlz
PjxyZWYtdHlwZSBuYW1lPSJKb3VybmFsIEFydGljbGUiPjE3PC9yZWYtdHlwZT48Y29udHJpYnV0
b3JzPjxhdXRob3JzPjxhdXRob3I+TGFuZ2VyaGFucywgUi5CLjwvYXV0aG9yPjwvYXV0aG9ycz48
L2NvbnRyaWJ1dG9ycz48dGl0bGVzPjx0aXRsZT5Nb3JwaG9sb2d5LCBwZXJmb3JtYW5jZSwgZml0
bmVzczogZnVuY3Rpb25hbCBpbnNpZ2h0IGludG8gYSBwb3N0LVBsZWlzdG9jZW5lIHJhZGlhdGlv
biBvZiBtb3NxdWl0b2Zpc2g8L3RpdGxlPjxzZWNvbmRhcnktdGl0bGU+QmlvbG9neSBMZXR0ZXJz
PC9zZWNvbmRhcnktdGl0bGU+PGFsdC10aXRsZT5CaW9sLiBMZXR0LjwvYWx0LXRpdGxlPjwvdGl0
bGVzPjxwZXJpb2RpY2FsPjxmdWxsLXRpdGxlPkJpb2xvZ3kgTGV0dGVyczwvZnVsbC10aXRsZT48
YWJici0xPkJpb2wuIExldHQuPC9hYmJyLTE+PC9wZXJpb2RpY2FsPjxhbHQtcGVyaW9kaWNhbD48
ZnVsbC10aXRsZT5CaW9sb2d5IExldHRlcnM8L2Z1bGwtdGl0bGU+PGFiYnItMT5CaW9sLiBMZXR0
LjwvYWJici0xPjwvYWx0LXBlcmlvZGljYWw+PHBhZ2VzPjQ4OC00OTE8L3BhZ2VzPjx2b2x1bWU+
NTwvdm9sdW1lPjxkYXRlcz48eWVhcj4yMDA5PC95ZWFyPjwvZGF0ZXM+PHVybHM+PC91cmxzPjwv
cmVjb3JkPjwvQ2l0ZT48Q2l0ZT48QXV0aG9yPlJpdmVyYS1SaXZlcmE8L0F1dGhvcj48WWVhcj4y
MDEwPC9ZZWFyPjxSZWNOdW0+MTk2OTwvUmVjTnVtPjxyZWNvcmQ+PHJlYy1udW1iZXI+MTk2OTwv
cmVjLW51bWJlcj48Zm9yZWlnbi1rZXlzPjxrZXkgYXBwPSJFTiIgZGItaWQ9Ijl4ZWQ5ejllN3R6
NTJvZWE5ZGM1d2R6ZDAyOXdkZnMydnJ3eiIgdGltZXN0YW1wPSIxNDY1Mzk5MjQ0Ij4xOTY5PC9r
ZXk+PC9mb3JlaWduLWtleXM+PHJlZi10eXBlIG5hbWU9IkpvdXJuYWwgQXJ0aWNsZSI+MTc8L3Jl
Zi10eXBlPjxjb250cmlidXRvcnM+PGF1dGhvcnM+PGF1dGhvcj5SaXZlcmEtUml2ZXJhLCBOLkwu
PC9hdXRob3I+PGF1dGhvcj5NYXJ0aW5lei1SaXZlcmEsIE4uPC9hdXRob3I+PGF1dGhvcj5Ub3Jy
ZXMtVmF6cXVleiwgSS48L2F1dGhvcj48YXV0aG9yPlNlcnJhbm8tVmVsZXosIEouTC48L2F1dGhv
cj48YXV0aG9yPkxhdWRlciwgRy5WLjwvYXV0aG9yPjxhdXRob3I+Um9zYS1Nb2xpbmFyLCBFLjwv
YXV0aG9yPjwvYXV0aG9ycz48L2NvbnRyaWJ1dG9ycz48dGl0bGVzPjx0aXRsZT5BIG1hbGUgcG9l
Y2lsaWQmYXBvcztzIHNleHVhbGx5IGRpbW9ycGhpYyBib2R5IHBsYW4sIGJlaGF2aW9yLCBhbmQg
bmVydm91cyBzeXN0ZW08L3RpdGxlPjxzZWNvbmRhcnktdGl0bGU+SW50ZWdyYXRpdmUgYW5kIENv
bXBhcmF0aXZlIEJpb2xvZ3k8L3NlY29uZGFyeS10aXRsZT48YWx0LXRpdGxlPkludGVnci4gQ29t
cC4gQmlvbC48L2FsdC10aXRsZT48L3RpdGxlcz48cGVyaW9kaWNhbD48ZnVsbC10aXRsZT5JbnRl
Z3JhdGl2ZSBhbmQgQ29tcGFyYXRpdmUgQmlvbG9neTwvZnVsbC10aXRsZT48YWJici0xPkludGVn
ci4gQ29tcC4gQmlvbC48L2FiYnItMT48L3BlcmlvZGljYWw+PGFsdC1wZXJpb2RpY2FsPjxmdWxs
LXRpdGxlPkludGVncmF0aXZlIGFuZCBDb21wYXJhdGl2ZSBCaW9sb2d5PC9mdWxsLXRpdGxlPjxh
YmJyLTE+SW50ZWdyLiBDb21wLiBCaW9sLjwvYWJici0xPjwvYWx0LXBlcmlvZGljYWw+PHBhZ2Vz
PjEwODEtMTA5MDwvcGFnZXM+PHZvbHVtZT41MDwvdm9sdW1lPjxkYXRlcz48eWVhcj4yMDEwPC95
ZWFyPjwvZGF0ZXM+PHVybHM+PC91cmxzPjwvcmVjb3JkPjwvQ2l0ZT48L0VuZE5vdGU+AG==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sidR="009827E0">
        <w:rPr>
          <w:rFonts w:ascii="Arial" w:hAnsi="Arial" w:cs="Arial"/>
          <w:sz w:val="22"/>
          <w:szCs w:val="22"/>
        </w:rPr>
      </w:r>
      <w:r w:rsidR="009827E0">
        <w:rPr>
          <w:rFonts w:ascii="Arial" w:hAnsi="Arial" w:cs="Arial"/>
          <w:sz w:val="22"/>
          <w:szCs w:val="22"/>
        </w:rPr>
        <w:fldChar w:fldCharType="separate"/>
      </w:r>
      <w:r w:rsidR="006E3DFB">
        <w:rPr>
          <w:rFonts w:ascii="Arial" w:hAnsi="Arial" w:cs="Arial"/>
          <w:noProof/>
          <w:sz w:val="22"/>
          <w:szCs w:val="22"/>
        </w:rPr>
        <w:t>[47, 50, 51]</w:t>
      </w:r>
      <w:r w:rsidR="009827E0">
        <w:rPr>
          <w:rFonts w:ascii="Arial" w:hAnsi="Arial" w:cs="Arial"/>
          <w:sz w:val="22"/>
          <w:szCs w:val="22"/>
        </w:rPr>
        <w:fldChar w:fldCharType="end"/>
      </w:r>
      <w:r>
        <w:rPr>
          <w:rFonts w:ascii="Arial" w:hAnsi="Arial" w:cs="Arial"/>
          <w:sz w:val="22"/>
          <w:szCs w:val="22"/>
        </w:rPr>
        <w:t xml:space="preserve">. Because variation in predation risk has repeatedly driven parallel changes in body morphology and steady and unsteady swimming abilities, a major line of inquiry is understanding how this divergence influences the evolution of reproductive isolation. Work has already demonstrated fitness consequences of locomotor performance and their morphological underpinnings, showing the effects of functional morphology and whole-organism performance on reproductive isolation due to immigrant inviability, behavioral isolation (mating preferences partially based on body morphology), and has led to clear predictions of reduced hybrid fitness </w:t>
      </w:r>
      <w:r w:rsidR="00E7408E">
        <w:rPr>
          <w:rFonts w:ascii="Arial" w:hAnsi="Arial" w:cs="Arial"/>
          <w:sz w:val="22"/>
          <w:szCs w:val="22"/>
        </w:rPr>
        <w:fldChar w:fldCharType="begin">
          <w:fldData xml:space="preserve">PEVuZE5vdGU+PENpdGU+PEF1dGhvcj5MYW5nZXJoYW5zPC9BdXRob3I+PFllYXI+MjAwOTwvWWVh
cj48UmVjTnVtPjE4ODE8L1JlY051bT48RGlzcGxheVRleHQ+WzEyLCA0NywgNDldPC9EaXNwbGF5
VGV4dD48cmVjb3JkPjxyZWMtbnVtYmVyPjE4ODE8L3JlYy1udW1iZXI+PGZvcmVpZ24ta2V5cz48
a2V5IGFwcD0iRU4iIGRiLWlkPSI5eGVkOXo5ZTd0ejUyb2VhOWRjNXdkemQwMjl3ZGZzMnZyd3oi
IHRpbWVzdGFtcD0iMTQ2MjY2NDQxNiI+MTg4MTwva2V5PjwvZm9yZWlnbi1rZXlzPjxyZWYtdHlw
ZSBuYW1lPSJKb3VybmFsIEFydGljbGUiPjE3PC9yZWYtdHlwZT48Y29udHJpYnV0b3JzPjxhdXRo
b3JzPjxhdXRob3I+TGFuZ2VyaGFucywgUi5CLjwvYXV0aG9yPjwvYXV0aG9ycz48L2NvbnRyaWJ1
dG9ycz48dGl0bGVzPjx0aXRsZT5Nb3JwaG9sb2d5LCBwZXJmb3JtYW5jZSwgZml0bmVzczogZnVu
Y3Rpb25hbCBpbnNpZ2h0IGludG8gYSBwb3N0LVBsZWlzdG9jZW5lIHJhZGlhdGlvbiBvZiBtb3Nx
dWl0b2Zpc2g8L3RpdGxlPjxzZWNvbmRhcnktdGl0bGU+QmlvbG9neSBMZXR0ZXJzPC9zZWNvbmRh
cnktdGl0bGU+PGFsdC10aXRsZT5CaW9sLiBMZXR0LjwvYWx0LXRpdGxlPjwvdGl0bGVzPjxwZXJp
b2RpY2FsPjxmdWxsLXRpdGxlPkJpb2xvZ3kgTGV0dGVyczwvZnVsbC10aXRsZT48YWJici0xPkJp
b2wuIExldHQuPC9hYmJyLTE+PC9wZXJpb2RpY2FsPjxhbHQtcGVyaW9kaWNhbD48ZnVsbC10aXRs
ZT5CaW9sb2d5IExldHRlcnM8L2Z1bGwtdGl0bGU+PGFiYnItMT5CaW9sLiBMZXR0LjwvYWJici0x
PjwvYWx0LXBlcmlvZGljYWw+PHBhZ2VzPjQ4OC00OTE8L3BhZ2VzPjx2b2x1bWU+NTwvdm9sdW1l
PjxkYXRlcz48eWVhcj4yMDA5PC95ZWFyPjwvZGF0ZXM+PHVybHM+PC91cmxzPjwvcmVjb3JkPjwv
Q2l0ZT48Q2l0ZT48QXV0aG9yPkxhbmdlcmhhbnM8L0F1dGhvcj48WWVhcj4yMDA3PC9ZZWFyPjxS
ZWNOdW0+MTg1ODwvUmVjTnVtPjxyZWNvcmQ+PHJlYy1udW1iZXI+MTg1ODwvcmVjLW51bWJlcj48
Zm9yZWlnbi1rZXlzPjxrZXkgYXBwPSJFTiIgZGItaWQ9Ijl4ZWQ5ejllN3R6NTJvZWE5ZGM1d2R6
ZDAyOXdkZnMydnJ3eiIgdGltZXN0YW1wPSIxNDYxNzczNzU5Ij4xODU4PC9rZXk+PC9mb3JlaWdu
LWtleXM+PHJlZi10eXBlIG5hbWU9IkpvdXJuYWwgQXJ0aWNsZSI+MTc8L3JlZi10eXBlPjxjb250
cmlidXRvcnM+PGF1dGhvcnM+PGF1dGhvcj5MYW5nZXJoYW5zLCBSLkIuPC9hdXRob3I+PGF1dGhv
cj5HaWZmb3JkLCBNLkUuPC9hdXRob3I+PGF1dGhvcj5Kb3NlcGgsIEUuTy48L2F1dGhvcj48L2F1
dGhvcnM+PC9jb250cmlidXRvcnM+PHRpdGxlcz48dGl0bGU+PHN0eWxlIGZhY2U9Im5vcm1hbCIg
Zm9udD0iZGVmYXVsdCIgc2l6ZT0iMTAwJSI+RWNvbG9naWNhbCBzcGVjaWF0aW9uIGluIDwvc3R5
bGU+PHN0eWxlIGZhY2U9Iml0YWxpYyIgZm9udD0iZGVmYXVsdCIgc2l6ZT0iMTAwJSI+R2FtYnVz
aWEgPC9zdHlsZT48c3R5bGUgZmFjZT0ibm9ybWFsIiBmb250PSJkZWZhdWx0IiBzaXplPSIxMDAl
Ij5maXNoZXM8L3N0eWxlPjwvdGl0bGU+PHNlY29uZGFyeS10aXRsZT5Fdm9sdXRpb248L3NlY29u
ZGFyeS10aXRsZT48YWx0LXRpdGxlPkV2b2x1dGlvbjwvYWx0LXRpdGxlPjwvdGl0bGVzPjxwZXJp
b2RpY2FsPjxmdWxsLXRpdGxlPkV2b2x1dGlvbjwvZnVsbC10aXRsZT48YWJici0xPkV2b2x1dGlv
bjwvYWJici0xPjwvcGVyaW9kaWNhbD48YWx0LXBlcmlvZGljYWw+PGZ1bGwtdGl0bGU+RXZvbHV0
aW9uPC9mdWxsLXRpdGxlPjxhYmJyLTE+RXZvbHV0aW9uPC9hYmJyLTE+PC9hbHQtcGVyaW9kaWNh
bD48cGFnZXM+MjA1Ni0yMDc0PC9wYWdlcz48dm9sdW1lPjYxPC92b2x1bWU+PGRhdGVzPjx5ZWFy
PjIwMDc8L3llYXI+PC9kYXRlcz48dXJscz48L3VybHM+PC9yZWNvcmQ+PC9DaXRlPjxDaXRlPjxB
dXRob3I+TGFuZ2VyaGFuczwvQXV0aG9yPjxZZWFyPjIwMTM8L1llYXI+PFJlY051bT4xOTQ0PC9S
ZWNOdW0+PHJlY29yZD48cmVjLW51bWJlcj4xOTQ0PC9yZWMtbnVtYmVyPjxmb3JlaWduLWtleXM+
PGtleSBhcHA9IkVOIiBkYi1pZD0iOXhlZDl6OWU3dHo1Mm9lYTlkYzV3ZHpkMDI5d2RmczJ2cnd6
IiB0aW1lc3RhbXA9IjE0NjQzNzgzMTMiPjE5NDQ8L2tleT48L2ZvcmVpZ24ta2V5cz48cmVmLXR5
cGUgbmFtZT0iSm91cm5hbCBBcnRpY2xlIj4xNzwvcmVmLXR5cGU+PGNvbnRyaWJ1dG9ycz48YXV0
aG9ycz48YXV0aG9yPkxhbmdlcmhhbnMsIFIuQi48L2F1dGhvcj48YXV0aG9yPk1ha293aWN6LCBB
Lk0uPC9hdXRob3I+PC9hdXRob3JzPjwvY29udHJpYnV0b3JzPjx0aXRsZXM+PHRpdGxlPlNleHVh
bCBzZWxlY3Rpb24gcGF2ZXMgdGhlIHJvYWQgdG8gc2V4dWFsIGlzb2xhdGlvbiBkdXJpbmcgZWNv
bG9naWNhbCBzcGVjaWF0aW9uPC90aXRsZT48c2Vjb25kYXJ5LXRpdGxlPkV2b2x1dGlvbmFyeSBF
Y29sb2d5IFJlc2VhcmNoPC9zZWNvbmRhcnktdGl0bGU+PGFsdC10aXRsZT5Fdm9sLiBFY29sLiBS
ZXMuPC9hbHQtdGl0bGU+PC90aXRsZXM+PHBlcmlvZGljYWw+PGZ1bGwtdGl0bGU+RXZvbHV0aW9u
YXJ5IEVjb2xvZ3kgUmVzZWFyY2g8L2Z1bGwtdGl0bGU+PGFiYnItMT5Fdm9sLiBFY29sLiBSZXMu
PC9hYmJyLTE+PC9wZXJpb2RpY2FsPjxhbHQtcGVyaW9kaWNhbD48ZnVsbC10aXRsZT5Fdm9sdXRp
b25hcnkgRWNvbG9neSBSZXNlYXJjaDwvZnVsbC10aXRsZT48YWJici0xPkV2b2wuIEVjb2wuIFJl
cy48L2FiYnItMT48L2FsdC1wZXJpb2RpY2FsPjxwYWdlcz42MzMtNjUxPC9wYWdlcz48dm9sdW1l
PjE1PC92b2x1bWU+PGRhdGVzPjx5ZWFyPjIwMTM8L3llYXI+PC9kYXRlcz48dXJscz48L3VybHM+
PC9yZWNvcmQ+PC9DaXRlPjwvRW5kTm90ZT5=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MYW5nZXJoYW5zPC9BdXRob3I+PFllYXI+MjAwOTwvWWVh
cj48UmVjTnVtPjE4ODE8L1JlY051bT48RGlzcGxheVRleHQ+WzEyLCA0NywgNDldPC9EaXNwbGF5
VGV4dD48cmVjb3JkPjxyZWMtbnVtYmVyPjE4ODE8L3JlYy1udW1iZXI+PGZvcmVpZ24ta2V5cz48
a2V5IGFwcD0iRU4iIGRiLWlkPSI5eGVkOXo5ZTd0ejUyb2VhOWRjNXdkemQwMjl3ZGZzMnZyd3oi
IHRpbWVzdGFtcD0iMTQ2MjY2NDQxNiI+MTg4MTwva2V5PjwvZm9yZWlnbi1rZXlzPjxyZWYtdHlw
ZSBuYW1lPSJKb3VybmFsIEFydGljbGUiPjE3PC9yZWYtdHlwZT48Y29udHJpYnV0b3JzPjxhdXRo
b3JzPjxhdXRob3I+TGFuZ2VyaGFucywgUi5CLjwvYXV0aG9yPjwvYXV0aG9ycz48L2NvbnRyaWJ1
dG9ycz48dGl0bGVzPjx0aXRsZT5Nb3JwaG9sb2d5LCBwZXJmb3JtYW5jZSwgZml0bmVzczogZnVu
Y3Rpb25hbCBpbnNpZ2h0IGludG8gYSBwb3N0LVBsZWlzdG9jZW5lIHJhZGlhdGlvbiBvZiBtb3Nx
dWl0b2Zpc2g8L3RpdGxlPjxzZWNvbmRhcnktdGl0bGU+QmlvbG9neSBMZXR0ZXJzPC9zZWNvbmRh
cnktdGl0bGU+PGFsdC10aXRsZT5CaW9sLiBMZXR0LjwvYWx0LXRpdGxlPjwvdGl0bGVzPjxwZXJp
b2RpY2FsPjxmdWxsLXRpdGxlPkJpb2xvZ3kgTGV0dGVyczwvZnVsbC10aXRsZT48YWJici0xPkJp
b2wuIExldHQuPC9hYmJyLTE+PC9wZXJpb2RpY2FsPjxhbHQtcGVyaW9kaWNhbD48ZnVsbC10aXRs
ZT5CaW9sb2d5IExldHRlcnM8L2Z1bGwtdGl0bGU+PGFiYnItMT5CaW9sLiBMZXR0LjwvYWJici0x
PjwvYWx0LXBlcmlvZGljYWw+PHBhZ2VzPjQ4OC00OTE8L3BhZ2VzPjx2b2x1bWU+NTwvdm9sdW1l
PjxkYXRlcz48eWVhcj4yMDA5PC95ZWFyPjwvZGF0ZXM+PHVybHM+PC91cmxzPjwvcmVjb3JkPjwv
Q2l0ZT48Q2l0ZT48QXV0aG9yPkxhbmdlcmhhbnM8L0F1dGhvcj48WWVhcj4yMDA3PC9ZZWFyPjxS
ZWNOdW0+MTg1ODwvUmVjTnVtPjxyZWNvcmQ+PHJlYy1udW1iZXI+MTg1ODwvcmVjLW51bWJlcj48
Zm9yZWlnbi1rZXlzPjxrZXkgYXBwPSJFTiIgZGItaWQ9Ijl4ZWQ5ejllN3R6NTJvZWE5ZGM1d2R6
ZDAyOXdkZnMydnJ3eiIgdGltZXN0YW1wPSIxNDYxNzczNzU5Ij4xODU4PC9rZXk+PC9mb3JlaWdu
LWtleXM+PHJlZi10eXBlIG5hbWU9IkpvdXJuYWwgQXJ0aWNsZSI+MTc8L3JlZi10eXBlPjxjb250
cmlidXRvcnM+PGF1dGhvcnM+PGF1dGhvcj5MYW5nZXJoYW5zLCBSLkIuPC9hdXRob3I+PGF1dGhv
cj5HaWZmb3JkLCBNLkUuPC9hdXRob3I+PGF1dGhvcj5Kb3NlcGgsIEUuTy48L2F1dGhvcj48L2F1
dGhvcnM+PC9jb250cmlidXRvcnM+PHRpdGxlcz48dGl0bGU+PHN0eWxlIGZhY2U9Im5vcm1hbCIg
Zm9udD0iZGVmYXVsdCIgc2l6ZT0iMTAwJSI+RWNvbG9naWNhbCBzcGVjaWF0aW9uIGluIDwvc3R5
bGU+PHN0eWxlIGZhY2U9Iml0YWxpYyIgZm9udD0iZGVmYXVsdCIgc2l6ZT0iMTAwJSI+R2FtYnVz
aWEgPC9zdHlsZT48c3R5bGUgZmFjZT0ibm9ybWFsIiBmb250PSJkZWZhdWx0IiBzaXplPSIxMDAl
Ij5maXNoZXM8L3N0eWxlPjwvdGl0bGU+PHNlY29uZGFyeS10aXRsZT5Fdm9sdXRpb248L3NlY29u
ZGFyeS10aXRsZT48YWx0LXRpdGxlPkV2b2x1dGlvbjwvYWx0LXRpdGxlPjwvdGl0bGVzPjxwZXJp
b2RpY2FsPjxmdWxsLXRpdGxlPkV2b2x1dGlvbjwvZnVsbC10aXRsZT48YWJici0xPkV2b2x1dGlv
bjwvYWJici0xPjwvcGVyaW9kaWNhbD48YWx0LXBlcmlvZGljYWw+PGZ1bGwtdGl0bGU+RXZvbHV0
aW9uPC9mdWxsLXRpdGxlPjxhYmJyLTE+RXZvbHV0aW9uPC9hYmJyLTE+PC9hbHQtcGVyaW9kaWNh
bD48cGFnZXM+MjA1Ni0yMDc0PC9wYWdlcz48dm9sdW1lPjYxPC92b2x1bWU+PGRhdGVzPjx5ZWFy
PjIwMDc8L3llYXI+PC9kYXRlcz48dXJscz48L3VybHM+PC9yZWNvcmQ+PC9DaXRlPjxDaXRlPjxB
dXRob3I+TGFuZ2VyaGFuczwvQXV0aG9yPjxZZWFyPjIwMTM8L1llYXI+PFJlY051bT4xOTQ0PC9S
ZWNOdW0+PHJlY29yZD48cmVjLW51bWJlcj4xOTQ0PC9yZWMtbnVtYmVyPjxmb3JlaWduLWtleXM+
PGtleSBhcHA9IkVOIiBkYi1pZD0iOXhlZDl6OWU3dHo1Mm9lYTlkYzV3ZHpkMDI5d2RmczJ2cnd6
IiB0aW1lc3RhbXA9IjE0NjQzNzgzMTMiPjE5NDQ8L2tleT48L2ZvcmVpZ24ta2V5cz48cmVmLXR5
cGUgbmFtZT0iSm91cm5hbCBBcnRpY2xlIj4xNzwvcmVmLXR5cGU+PGNvbnRyaWJ1dG9ycz48YXV0
aG9ycz48YXV0aG9yPkxhbmdlcmhhbnMsIFIuQi48L2F1dGhvcj48YXV0aG9yPk1ha293aWN6LCBB
Lk0uPC9hdXRob3I+PC9hdXRob3JzPjwvY29udHJpYnV0b3JzPjx0aXRsZXM+PHRpdGxlPlNleHVh
bCBzZWxlY3Rpb24gcGF2ZXMgdGhlIHJvYWQgdG8gc2V4dWFsIGlzb2xhdGlvbiBkdXJpbmcgZWNv
bG9naWNhbCBzcGVjaWF0aW9uPC90aXRsZT48c2Vjb25kYXJ5LXRpdGxlPkV2b2x1dGlvbmFyeSBF
Y29sb2d5IFJlc2VhcmNoPC9zZWNvbmRhcnktdGl0bGU+PGFsdC10aXRsZT5Fdm9sLiBFY29sLiBS
ZXMuPC9hbHQtdGl0bGU+PC90aXRsZXM+PHBlcmlvZGljYWw+PGZ1bGwtdGl0bGU+RXZvbHV0aW9u
YXJ5IEVjb2xvZ3kgUmVzZWFyY2g8L2Z1bGwtdGl0bGU+PGFiYnItMT5Fdm9sLiBFY29sLiBSZXMu
PC9hYmJyLTE+PC9wZXJpb2RpY2FsPjxhbHQtcGVyaW9kaWNhbD48ZnVsbC10aXRsZT5Fdm9sdXRp
b25hcnkgRWNvbG9neSBSZXNlYXJjaDwvZnVsbC10aXRsZT48YWJici0xPkV2b2wuIEVjb2wuIFJl
cy48L2FiYnItMT48L2FsdC1wZXJpb2RpY2FsPjxwYWdlcz42MzMtNjUxPC9wYWdlcz48dm9sdW1l
PjE1PC92b2x1bWU+PGRhdGVzPjx5ZWFyPjIwMTM8L3llYXI+PC9kYXRlcz48dXJscz48L3VybHM+
PC9yZWNvcmQ+PC9DaXRlPjwvRW5kTm90ZT5=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sidR="00E7408E">
        <w:rPr>
          <w:rFonts w:ascii="Arial" w:hAnsi="Arial" w:cs="Arial"/>
          <w:sz w:val="22"/>
          <w:szCs w:val="22"/>
        </w:rPr>
      </w:r>
      <w:r w:rsidR="00E7408E">
        <w:rPr>
          <w:rFonts w:ascii="Arial" w:hAnsi="Arial" w:cs="Arial"/>
          <w:sz w:val="22"/>
          <w:szCs w:val="22"/>
        </w:rPr>
        <w:fldChar w:fldCharType="separate"/>
      </w:r>
      <w:r w:rsidR="006E3DFB">
        <w:rPr>
          <w:rFonts w:ascii="Arial" w:hAnsi="Arial" w:cs="Arial"/>
          <w:noProof/>
          <w:sz w:val="22"/>
          <w:szCs w:val="22"/>
        </w:rPr>
        <w:t>[12, 47, 49]</w:t>
      </w:r>
      <w:r w:rsidR="00E7408E">
        <w:rPr>
          <w:rFonts w:ascii="Arial" w:hAnsi="Arial" w:cs="Arial"/>
          <w:sz w:val="22"/>
          <w:szCs w:val="22"/>
        </w:rPr>
        <w:fldChar w:fldCharType="end"/>
      </w:r>
      <w:r>
        <w:rPr>
          <w:rFonts w:ascii="Arial" w:hAnsi="Arial" w:cs="Arial"/>
          <w:sz w:val="22"/>
          <w:szCs w:val="22"/>
        </w:rPr>
        <w:t xml:space="preserve">. Moreover, evidence for an important role of body morphology in speciation comes from multiple timescales of analysis </w:t>
      </w:r>
      <w:r w:rsidR="00E7408E">
        <w:rPr>
          <w:rFonts w:ascii="Arial" w:hAnsi="Arial" w:cs="Arial"/>
          <w:sz w:val="22"/>
          <w:szCs w:val="22"/>
        </w:rPr>
        <w:fldChar w:fldCharType="begin"/>
      </w:r>
      <w:r w:rsidR="006E3DFB">
        <w:rPr>
          <w:rFonts w:ascii="Arial" w:hAnsi="Arial" w:cs="Arial"/>
          <w:sz w:val="22"/>
          <w:szCs w:val="22"/>
        </w:rPr>
        <w:instrText xml:space="preserve"> ADDIN EN.CITE &lt;EndNote&gt;&lt;Cite&gt;&lt;Author&gt;Langerhans&lt;/Author&gt;&lt;Year&gt;2007&lt;/Year&gt;&lt;RecNum&gt;1858&lt;/RecNum&gt;&lt;DisplayText&gt;[12]&lt;/DisplayText&gt;&lt;record&gt;&lt;rec-number&gt;1858&lt;/rec-number&gt;&lt;foreign-keys&gt;&lt;key app="EN" db-id="9xed9z9e7tz52oea9dc5wdzd029wdfs2vrwz" timestamp="1461773759"&gt;1858&lt;/key&gt;&lt;/foreign-keys&gt;&lt;ref-type name="Journal Article"&gt;17&lt;/ref-type&gt;&lt;contributors&gt;&lt;authors&gt;&lt;author&gt;Langerhans, R.B.&lt;/author&gt;&lt;author&gt;Gifford, M.E.&lt;/author&gt;&lt;author&gt;Joseph, E.O.&lt;/author&gt;&lt;/authors&gt;&lt;/contributors&gt;&lt;titles&gt;&lt;title&gt;&lt;style face="normal" font="default" size="100%"&gt;Ecological speciation in &lt;/style&gt;&lt;style face="italic" font="default" size="100%"&gt;Gambusia &lt;/style&gt;&lt;style face="normal" font="default" size="100%"&gt;fishes&lt;/style&gt;&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056-2074&lt;/pages&gt;&lt;volume&gt;61&lt;/volume&gt;&lt;dates&gt;&lt;year&gt;2007&lt;/year&gt;&lt;/dates&gt;&lt;urls&gt;&lt;/urls&gt;&lt;/record&gt;&lt;/Cite&gt;&lt;/EndNote&gt;</w:instrText>
      </w:r>
      <w:r w:rsidR="00E7408E">
        <w:rPr>
          <w:rFonts w:ascii="Arial" w:hAnsi="Arial" w:cs="Arial"/>
          <w:sz w:val="22"/>
          <w:szCs w:val="22"/>
        </w:rPr>
        <w:fldChar w:fldCharType="separate"/>
      </w:r>
      <w:r w:rsidR="006E3DFB">
        <w:rPr>
          <w:rFonts w:ascii="Arial" w:hAnsi="Arial" w:cs="Arial"/>
          <w:noProof/>
          <w:sz w:val="22"/>
          <w:szCs w:val="22"/>
        </w:rPr>
        <w:t>[12]</w:t>
      </w:r>
      <w:r w:rsidR="00E7408E">
        <w:rPr>
          <w:rFonts w:ascii="Arial" w:hAnsi="Arial" w:cs="Arial"/>
          <w:sz w:val="22"/>
          <w:szCs w:val="22"/>
        </w:rPr>
        <w:fldChar w:fldCharType="end"/>
      </w:r>
      <w:r>
        <w:rPr>
          <w:rFonts w:ascii="Arial" w:hAnsi="Arial" w:cs="Arial"/>
          <w:sz w:val="22"/>
          <w:szCs w:val="22"/>
        </w:rPr>
        <w:t xml:space="preserve">. Work in this genus is poised to shed new light on speciation through the lens of biomechanics, with the one clear limitation in this system being the relative paucity of work on the genomics of adaptation and speciation in </w:t>
      </w:r>
      <w:proofErr w:type="spellStart"/>
      <w:r>
        <w:rPr>
          <w:rFonts w:ascii="Arial" w:hAnsi="Arial" w:cs="Arial"/>
          <w:i/>
          <w:sz w:val="22"/>
          <w:szCs w:val="22"/>
        </w:rPr>
        <w:t>Gambusia</w:t>
      </w:r>
      <w:proofErr w:type="spellEnd"/>
      <w:r>
        <w:rPr>
          <w:rFonts w:ascii="Arial" w:hAnsi="Arial" w:cs="Arial"/>
          <w:sz w:val="22"/>
          <w:szCs w:val="22"/>
        </w:rPr>
        <w:t>.</w:t>
      </w:r>
    </w:p>
    <w:p w14:paraId="354676AA" w14:textId="77777777" w:rsidR="004369B8" w:rsidRDefault="004369B8" w:rsidP="004369B8">
      <w:pPr>
        <w:spacing w:line="480" w:lineRule="auto"/>
        <w:rPr>
          <w:rFonts w:ascii="Arial" w:hAnsi="Arial" w:cs="Arial"/>
          <w:sz w:val="22"/>
          <w:szCs w:val="22"/>
        </w:rPr>
      </w:pPr>
    </w:p>
    <w:p w14:paraId="6B432468" w14:textId="77777777" w:rsidR="004369B8" w:rsidRPr="007607AF" w:rsidRDefault="004369B8" w:rsidP="004369B8">
      <w:pPr>
        <w:spacing w:line="480" w:lineRule="auto"/>
        <w:rPr>
          <w:rFonts w:ascii="Arial" w:hAnsi="Arial" w:cs="Arial"/>
          <w:b/>
          <w:i/>
          <w:sz w:val="22"/>
          <w:szCs w:val="22"/>
        </w:rPr>
      </w:pPr>
      <w:proofErr w:type="spellStart"/>
      <w:r w:rsidRPr="007607AF">
        <w:rPr>
          <w:rFonts w:ascii="Arial" w:hAnsi="Arial" w:cs="Arial"/>
          <w:b/>
          <w:i/>
          <w:sz w:val="22"/>
          <w:szCs w:val="22"/>
        </w:rPr>
        <w:t>Threespine</w:t>
      </w:r>
      <w:proofErr w:type="spellEnd"/>
      <w:r w:rsidRPr="007607AF">
        <w:rPr>
          <w:rFonts w:ascii="Arial" w:hAnsi="Arial" w:cs="Arial"/>
          <w:b/>
          <w:i/>
          <w:sz w:val="22"/>
          <w:szCs w:val="22"/>
        </w:rPr>
        <w:t xml:space="preserve"> stickleback </w:t>
      </w:r>
    </w:p>
    <w:p w14:paraId="09D8A305" w14:textId="09DA3BD7" w:rsidR="004369B8" w:rsidRDefault="004369B8" w:rsidP="004369B8">
      <w:pPr>
        <w:spacing w:line="480" w:lineRule="auto"/>
        <w:ind w:firstLine="720"/>
        <w:rPr>
          <w:rFonts w:ascii="Arial" w:hAnsi="Arial" w:cs="Arial"/>
          <w:sz w:val="22"/>
          <w:szCs w:val="22"/>
        </w:rPr>
      </w:pPr>
      <w:proofErr w:type="spellStart"/>
      <w:r w:rsidRPr="00FC0276">
        <w:rPr>
          <w:rFonts w:ascii="Arial" w:hAnsi="Arial" w:cs="Arial"/>
          <w:sz w:val="22"/>
          <w:szCs w:val="22"/>
        </w:rPr>
        <w:t>Threespine</w:t>
      </w:r>
      <w:proofErr w:type="spellEnd"/>
      <w:r w:rsidRPr="00FC0276">
        <w:rPr>
          <w:rFonts w:ascii="Arial" w:hAnsi="Arial" w:cs="Arial"/>
          <w:sz w:val="22"/>
          <w:szCs w:val="22"/>
        </w:rPr>
        <w:t xml:space="preserve"> stickleback (</w:t>
      </w:r>
      <w:proofErr w:type="spellStart"/>
      <w:r w:rsidRPr="0075111C">
        <w:rPr>
          <w:rFonts w:ascii="Arial" w:hAnsi="Arial" w:cs="Arial"/>
          <w:i/>
          <w:sz w:val="22"/>
          <w:szCs w:val="22"/>
        </w:rPr>
        <w:t>Gasterosteus</w:t>
      </w:r>
      <w:proofErr w:type="spellEnd"/>
      <w:r w:rsidRPr="0075111C">
        <w:rPr>
          <w:rFonts w:ascii="Arial" w:hAnsi="Arial" w:cs="Arial"/>
          <w:i/>
          <w:sz w:val="22"/>
          <w:szCs w:val="22"/>
        </w:rPr>
        <w:t xml:space="preserve"> </w:t>
      </w:r>
      <w:proofErr w:type="spellStart"/>
      <w:r w:rsidRPr="0075111C">
        <w:rPr>
          <w:rFonts w:ascii="Arial" w:hAnsi="Arial" w:cs="Arial"/>
          <w:i/>
          <w:sz w:val="22"/>
          <w:szCs w:val="22"/>
        </w:rPr>
        <w:t>aculeatus</w:t>
      </w:r>
      <w:proofErr w:type="spellEnd"/>
      <w:r w:rsidR="006A2C89">
        <w:rPr>
          <w:rFonts w:ascii="Arial" w:hAnsi="Arial" w:cs="Arial"/>
          <w:sz w:val="22"/>
          <w:szCs w:val="22"/>
        </w:rPr>
        <w:t xml:space="preserve">) </w:t>
      </w:r>
      <w:proofErr w:type="gramStart"/>
      <w:r w:rsidRPr="00FC0276">
        <w:rPr>
          <w:rFonts w:ascii="Arial" w:hAnsi="Arial" w:cs="Arial"/>
          <w:sz w:val="22"/>
          <w:szCs w:val="22"/>
        </w:rPr>
        <w:t>are</w:t>
      </w:r>
      <w:proofErr w:type="gramEnd"/>
      <w:r w:rsidRPr="00FC0276">
        <w:rPr>
          <w:rFonts w:ascii="Arial" w:hAnsi="Arial" w:cs="Arial"/>
          <w:sz w:val="22"/>
          <w:szCs w:val="22"/>
        </w:rPr>
        <w:t xml:space="preserve"> </w:t>
      </w:r>
      <w:proofErr w:type="spellStart"/>
      <w:r w:rsidRPr="00FC0276">
        <w:rPr>
          <w:rFonts w:ascii="Arial" w:hAnsi="Arial" w:cs="Arial"/>
          <w:sz w:val="22"/>
          <w:szCs w:val="22"/>
        </w:rPr>
        <w:t>euryhaline</w:t>
      </w:r>
      <w:proofErr w:type="spellEnd"/>
      <w:r w:rsidRPr="00FC0276">
        <w:rPr>
          <w:rFonts w:ascii="Arial" w:hAnsi="Arial" w:cs="Arial"/>
          <w:sz w:val="22"/>
          <w:szCs w:val="22"/>
        </w:rPr>
        <w:t xml:space="preserve"> fish circumpolar in their distribution </w:t>
      </w:r>
      <w:r>
        <w:rPr>
          <w:rFonts w:ascii="Arial" w:hAnsi="Arial" w:cs="Arial"/>
          <w:sz w:val="22"/>
          <w:szCs w:val="22"/>
        </w:rPr>
        <w:t xml:space="preserve">and </w:t>
      </w:r>
      <w:r w:rsidRPr="00FC0276">
        <w:rPr>
          <w:rFonts w:ascii="Arial" w:hAnsi="Arial" w:cs="Arial"/>
          <w:sz w:val="22"/>
          <w:szCs w:val="22"/>
        </w:rPr>
        <w:t xml:space="preserve">occupying </w:t>
      </w:r>
      <w:r>
        <w:rPr>
          <w:rFonts w:ascii="Arial" w:hAnsi="Arial" w:cs="Arial"/>
          <w:sz w:val="22"/>
          <w:szCs w:val="22"/>
        </w:rPr>
        <w:t xml:space="preserve">many </w:t>
      </w:r>
      <w:r w:rsidRPr="00FC0276">
        <w:rPr>
          <w:rFonts w:ascii="Arial" w:hAnsi="Arial" w:cs="Arial"/>
          <w:sz w:val="22"/>
          <w:szCs w:val="22"/>
        </w:rPr>
        <w:t xml:space="preserve">coastal marine environments </w:t>
      </w:r>
      <w:r>
        <w:rPr>
          <w:rFonts w:ascii="Arial" w:hAnsi="Arial" w:cs="Arial"/>
          <w:sz w:val="22"/>
          <w:szCs w:val="22"/>
        </w:rPr>
        <w:t>and</w:t>
      </w:r>
      <w:r w:rsidRPr="00FC0276">
        <w:rPr>
          <w:rFonts w:ascii="Arial" w:hAnsi="Arial" w:cs="Arial"/>
          <w:sz w:val="22"/>
          <w:szCs w:val="22"/>
        </w:rPr>
        <w:t xml:space="preserve"> recently formed freshwater lakes and streams following the last glacial recession </w:t>
      </w:r>
      <w:r>
        <w:rPr>
          <w:rFonts w:ascii="Arial" w:hAnsi="Arial" w:cs="Arial"/>
          <w:sz w:val="22"/>
          <w:szCs w:val="22"/>
        </w:rPr>
        <w:t>(</w:t>
      </w:r>
      <w:r w:rsidRPr="00FC0276">
        <w:rPr>
          <w:rFonts w:ascii="Arial" w:hAnsi="Arial" w:cs="Arial"/>
          <w:sz w:val="22"/>
          <w:szCs w:val="22"/>
        </w:rPr>
        <w:t>10 – 15 000 years ago</w:t>
      </w:r>
      <w:r>
        <w:rPr>
          <w:rFonts w:ascii="Arial" w:hAnsi="Arial" w:cs="Arial"/>
          <w:sz w:val="22"/>
          <w:szCs w:val="22"/>
        </w:rPr>
        <w:t>)</w:t>
      </w:r>
      <w:r w:rsidRPr="00FC0276">
        <w:rPr>
          <w:rFonts w:ascii="Arial" w:hAnsi="Arial" w:cs="Arial"/>
          <w:sz w:val="22"/>
          <w:szCs w:val="22"/>
        </w:rPr>
        <w:t>. Populations are derived from two di</w:t>
      </w:r>
      <w:r>
        <w:rPr>
          <w:rFonts w:ascii="Arial" w:hAnsi="Arial" w:cs="Arial"/>
          <w:sz w:val="22"/>
          <w:szCs w:val="22"/>
        </w:rPr>
        <w:t>stinct marine</w:t>
      </w:r>
      <w:r w:rsidRPr="00FC0276">
        <w:rPr>
          <w:rFonts w:ascii="Arial" w:hAnsi="Arial" w:cs="Arial"/>
          <w:sz w:val="22"/>
          <w:szCs w:val="22"/>
        </w:rPr>
        <w:t xml:space="preserve"> lineages </w:t>
      </w:r>
      <w:r>
        <w:rPr>
          <w:rFonts w:ascii="Arial" w:hAnsi="Arial" w:cs="Arial"/>
          <w:sz w:val="22"/>
          <w:szCs w:val="22"/>
        </w:rPr>
        <w:t>(</w:t>
      </w:r>
      <w:r w:rsidRPr="00FC0276">
        <w:rPr>
          <w:rFonts w:ascii="Arial" w:hAnsi="Arial" w:cs="Arial"/>
          <w:sz w:val="22"/>
          <w:szCs w:val="22"/>
        </w:rPr>
        <w:t>Euro North American Clade and the Trans North Pacific Clade</w:t>
      </w:r>
      <w:r>
        <w:rPr>
          <w:rFonts w:ascii="Arial" w:hAnsi="Arial" w:cs="Arial"/>
          <w:sz w:val="22"/>
          <w:szCs w:val="22"/>
        </w:rPr>
        <w:t>)</w:t>
      </w:r>
      <w:r w:rsidRPr="00FC0276">
        <w:rPr>
          <w:rFonts w:ascii="Arial" w:hAnsi="Arial" w:cs="Arial"/>
          <w:sz w:val="22"/>
          <w:szCs w:val="22"/>
        </w:rPr>
        <w:t xml:space="preserve"> that diverged during a period of </w:t>
      </w:r>
      <w:proofErr w:type="spellStart"/>
      <w:r w:rsidRPr="00FC0276">
        <w:rPr>
          <w:rFonts w:ascii="Arial" w:hAnsi="Arial" w:cs="Arial"/>
          <w:sz w:val="22"/>
          <w:szCs w:val="22"/>
        </w:rPr>
        <w:t>allopatry</w:t>
      </w:r>
      <w:proofErr w:type="spellEnd"/>
      <w:r w:rsidRPr="00FC0276">
        <w:rPr>
          <w:rFonts w:ascii="Arial" w:hAnsi="Arial" w:cs="Arial"/>
          <w:sz w:val="22"/>
          <w:szCs w:val="22"/>
        </w:rPr>
        <w:t xml:space="preserve"> ~1 </w:t>
      </w:r>
      <w:proofErr w:type="spellStart"/>
      <w:r w:rsidRPr="00FC0276">
        <w:rPr>
          <w:rFonts w:ascii="Arial" w:hAnsi="Arial" w:cs="Arial"/>
          <w:sz w:val="22"/>
          <w:szCs w:val="22"/>
        </w:rPr>
        <w:t>mya</w:t>
      </w:r>
      <w:proofErr w:type="spellEnd"/>
      <w:r w:rsidRPr="00FC0276">
        <w:rPr>
          <w:rFonts w:ascii="Arial" w:hAnsi="Arial" w:cs="Arial"/>
          <w:sz w:val="22"/>
          <w:szCs w:val="22"/>
        </w:rPr>
        <w:t xml:space="preserve"> </w:t>
      </w:r>
      <w:r w:rsidR="006A2C89">
        <w:rPr>
          <w:rFonts w:ascii="Arial" w:hAnsi="Arial" w:cs="Arial"/>
          <w:sz w:val="22"/>
          <w:szCs w:val="22"/>
        </w:rPr>
        <w:fldChar w:fldCharType="begin"/>
      </w:r>
      <w:r w:rsidR="006E3DFB">
        <w:rPr>
          <w:rFonts w:ascii="Arial" w:hAnsi="Arial" w:cs="Arial"/>
          <w:sz w:val="22"/>
          <w:szCs w:val="22"/>
        </w:rPr>
        <w:instrText xml:space="preserve"> ADDIN EN.CITE &lt;EndNote&gt;&lt;Cite&gt;&lt;Author&gt;Orti&lt;/Author&gt;&lt;Year&gt;1994&lt;/Year&gt;&lt;RecNum&gt;1970&lt;/RecNum&gt;&lt;DisplayText&gt;[52]&lt;/DisplayText&gt;&lt;record&gt;&lt;rec-number&gt;1970&lt;/rec-number&gt;&lt;foreign-keys&gt;&lt;key app="EN" db-id="9xed9z9e7tz52oea9dc5wdzd029wdfs2vrwz" timestamp="1465399496"&gt;1970&lt;/key&gt;&lt;/foreign-keys&gt;&lt;ref-type name="Journal Article"&gt;17&lt;/ref-type&gt;&lt;contributors&gt;&lt;authors&gt;&lt;author&gt;Orti, G.&lt;/author&gt;&lt;author&gt;Bell, M.A.&lt;/author&gt;&lt;author&gt;Reimchen, T.E.&lt;/author&gt;&lt;author&gt;Meyer, A.&lt;/author&gt;&lt;/authors&gt;&lt;/contributors&gt;&lt;titles&gt;&lt;title&gt;Global survery of mitochondrial DNA sequences in the threespine stickleback: evidence for recent migrations&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608-622&lt;/pages&gt;&lt;volume&gt;48&lt;/volume&gt;&lt;dates&gt;&lt;year&gt;1994&lt;/year&gt;&lt;/dates&gt;&lt;urls&gt;&lt;/urls&gt;&lt;/record&gt;&lt;/Cite&gt;&lt;/EndNote&gt;</w:instrText>
      </w:r>
      <w:r w:rsidR="006A2C89">
        <w:rPr>
          <w:rFonts w:ascii="Arial" w:hAnsi="Arial" w:cs="Arial"/>
          <w:sz w:val="22"/>
          <w:szCs w:val="22"/>
        </w:rPr>
        <w:fldChar w:fldCharType="separate"/>
      </w:r>
      <w:r w:rsidR="006E3DFB">
        <w:rPr>
          <w:rFonts w:ascii="Arial" w:hAnsi="Arial" w:cs="Arial"/>
          <w:noProof/>
          <w:sz w:val="22"/>
          <w:szCs w:val="22"/>
        </w:rPr>
        <w:t>[52]</w:t>
      </w:r>
      <w:r w:rsidR="006A2C89">
        <w:rPr>
          <w:rFonts w:ascii="Arial" w:hAnsi="Arial" w:cs="Arial"/>
          <w:sz w:val="22"/>
          <w:szCs w:val="22"/>
        </w:rPr>
        <w:fldChar w:fldCharType="end"/>
      </w:r>
      <w:r w:rsidRPr="00FC0276">
        <w:rPr>
          <w:rFonts w:ascii="Arial" w:hAnsi="Arial" w:cs="Arial"/>
          <w:sz w:val="22"/>
          <w:szCs w:val="22"/>
        </w:rPr>
        <w:t xml:space="preserve">. In general, </w:t>
      </w:r>
      <w:r>
        <w:rPr>
          <w:rFonts w:ascii="Arial" w:hAnsi="Arial" w:cs="Arial"/>
          <w:sz w:val="22"/>
          <w:szCs w:val="22"/>
        </w:rPr>
        <w:t>they</w:t>
      </w:r>
      <w:r w:rsidRPr="00FC0276">
        <w:rPr>
          <w:rFonts w:ascii="Arial" w:hAnsi="Arial" w:cs="Arial"/>
          <w:sz w:val="22"/>
          <w:szCs w:val="22"/>
        </w:rPr>
        <w:t xml:space="preserve"> are a small streamlined fish (up to ~75 mm in length) with a body form similar to most </w:t>
      </w:r>
      <w:proofErr w:type="spellStart"/>
      <w:r w:rsidRPr="00FC0276">
        <w:rPr>
          <w:rFonts w:ascii="Arial" w:hAnsi="Arial" w:cs="Arial"/>
          <w:sz w:val="22"/>
          <w:szCs w:val="22"/>
        </w:rPr>
        <w:t>teleosts</w:t>
      </w:r>
      <w:proofErr w:type="spellEnd"/>
      <w:r w:rsidRPr="00FC0276">
        <w:rPr>
          <w:rFonts w:ascii="Arial" w:hAnsi="Arial" w:cs="Arial"/>
          <w:sz w:val="22"/>
          <w:szCs w:val="22"/>
        </w:rPr>
        <w:t xml:space="preserve">, </w:t>
      </w:r>
      <w:r>
        <w:rPr>
          <w:rFonts w:ascii="Arial" w:hAnsi="Arial" w:cs="Arial"/>
          <w:sz w:val="22"/>
          <w:szCs w:val="22"/>
        </w:rPr>
        <w:t>albeit</w:t>
      </w:r>
      <w:r w:rsidRPr="00FC0276">
        <w:rPr>
          <w:rFonts w:ascii="Arial" w:hAnsi="Arial" w:cs="Arial"/>
          <w:sz w:val="22"/>
          <w:szCs w:val="22"/>
        </w:rPr>
        <w:t xml:space="preserve"> with unique body </w:t>
      </w:r>
      <w:proofErr w:type="spellStart"/>
      <w:r w:rsidRPr="00FC0276">
        <w:rPr>
          <w:rFonts w:ascii="Arial" w:hAnsi="Arial" w:cs="Arial"/>
          <w:sz w:val="22"/>
          <w:szCs w:val="22"/>
        </w:rPr>
        <w:t>armour</w:t>
      </w:r>
      <w:proofErr w:type="spellEnd"/>
      <w:r w:rsidRPr="00FC0276">
        <w:rPr>
          <w:rFonts w:ascii="Arial" w:hAnsi="Arial" w:cs="Arial"/>
          <w:sz w:val="22"/>
          <w:szCs w:val="22"/>
        </w:rPr>
        <w:t xml:space="preserve">. They have </w:t>
      </w:r>
      <w:r>
        <w:rPr>
          <w:rFonts w:ascii="Arial" w:hAnsi="Arial" w:cs="Arial"/>
          <w:sz w:val="22"/>
          <w:szCs w:val="22"/>
        </w:rPr>
        <w:t xml:space="preserve">modified dorsal fins in the form of </w:t>
      </w:r>
      <w:r w:rsidRPr="00FC0276">
        <w:rPr>
          <w:rFonts w:ascii="Arial" w:hAnsi="Arial" w:cs="Arial"/>
          <w:sz w:val="22"/>
          <w:szCs w:val="22"/>
        </w:rPr>
        <w:t xml:space="preserve">three dorsal stickles (spines), </w:t>
      </w:r>
      <w:r>
        <w:rPr>
          <w:rFonts w:ascii="Arial" w:hAnsi="Arial" w:cs="Arial"/>
          <w:sz w:val="22"/>
          <w:szCs w:val="22"/>
        </w:rPr>
        <w:t xml:space="preserve">modified pelvic fins in the form of </w:t>
      </w:r>
      <w:r w:rsidRPr="00FC0276">
        <w:rPr>
          <w:rFonts w:ascii="Arial" w:hAnsi="Arial" w:cs="Arial"/>
          <w:sz w:val="22"/>
          <w:szCs w:val="22"/>
        </w:rPr>
        <w:t xml:space="preserve">pelvic spines and </w:t>
      </w:r>
      <w:r>
        <w:rPr>
          <w:rFonts w:ascii="Arial" w:hAnsi="Arial" w:cs="Arial"/>
          <w:sz w:val="22"/>
          <w:szCs w:val="22"/>
        </w:rPr>
        <w:t xml:space="preserve">modified scales in the form of </w:t>
      </w:r>
      <w:r w:rsidRPr="00FC0276">
        <w:rPr>
          <w:rFonts w:ascii="Arial" w:hAnsi="Arial" w:cs="Arial"/>
          <w:sz w:val="22"/>
          <w:szCs w:val="22"/>
        </w:rPr>
        <w:t xml:space="preserve">bony lateral plates running </w:t>
      </w:r>
      <w:proofErr w:type="spellStart"/>
      <w:r w:rsidRPr="00FC0276">
        <w:rPr>
          <w:rFonts w:ascii="Arial" w:hAnsi="Arial" w:cs="Arial"/>
          <w:sz w:val="22"/>
          <w:szCs w:val="22"/>
        </w:rPr>
        <w:t>dorsoventrally</w:t>
      </w:r>
      <w:proofErr w:type="spellEnd"/>
      <w:r w:rsidRPr="00FC0276">
        <w:rPr>
          <w:rFonts w:ascii="Arial" w:hAnsi="Arial" w:cs="Arial"/>
          <w:sz w:val="22"/>
          <w:szCs w:val="22"/>
        </w:rPr>
        <w:t xml:space="preserve"> along the abdomen </w:t>
      </w:r>
      <w:r w:rsidR="006A2C89">
        <w:rPr>
          <w:rFonts w:ascii="Arial" w:hAnsi="Arial" w:cs="Arial"/>
          <w:sz w:val="22"/>
          <w:szCs w:val="22"/>
        </w:rPr>
        <w:fldChar w:fldCharType="begin"/>
      </w:r>
      <w:r w:rsidR="006E3DFB">
        <w:rPr>
          <w:rFonts w:ascii="Arial" w:hAnsi="Arial" w:cs="Arial"/>
          <w:sz w:val="22"/>
          <w:szCs w:val="22"/>
        </w:rPr>
        <w:instrText xml:space="preserve"> ADDIN EN.CITE &lt;EndNote&gt;&lt;Cite&gt;&lt;Author&gt;Bell&lt;/Author&gt;&lt;Year&gt;1994&lt;/Year&gt;&lt;RecNum&gt;1736&lt;/RecNum&gt;&lt;DisplayText&gt;[53]&lt;/DisplayText&gt;&lt;record&gt;&lt;rec-number&gt;1736&lt;/rec-number&gt;&lt;foreign-keys&gt;&lt;key app="EN" db-id="9xed9z9e7tz52oea9dc5wdzd029wdfs2vrwz" timestamp="1450643620"&gt;1736&lt;/key&gt;&lt;/foreign-keys&gt;&lt;ref-type name="Book"&gt;6&lt;/ref-type&gt;&lt;contributors&gt;&lt;authors&gt;&lt;author&gt;Bell, M.A.&lt;/author&gt;&lt;author&gt;Foster, S.A.&lt;/author&gt;&lt;/authors&gt;&lt;/contributors&gt;&lt;titles&gt;&lt;title&gt;The evolutionary biology of the threespine stickleback&lt;/title&gt;&lt;/titles&gt;&lt;dates&gt;&lt;year&gt;1994&lt;/year&gt;&lt;/dates&gt;&lt;pub-location&gt;Oxford, U.K.&lt;/pub-location&gt;&lt;publisher&gt;Oxford University Press&lt;/publisher&gt;&lt;urls&gt;&lt;/urls&gt;&lt;/record&gt;&lt;/Cite&gt;&lt;/EndNote&gt;</w:instrText>
      </w:r>
      <w:r w:rsidR="006A2C89">
        <w:rPr>
          <w:rFonts w:ascii="Arial" w:hAnsi="Arial" w:cs="Arial"/>
          <w:sz w:val="22"/>
          <w:szCs w:val="22"/>
        </w:rPr>
        <w:fldChar w:fldCharType="separate"/>
      </w:r>
      <w:r w:rsidR="006E3DFB">
        <w:rPr>
          <w:rFonts w:ascii="Arial" w:hAnsi="Arial" w:cs="Arial"/>
          <w:noProof/>
          <w:sz w:val="22"/>
          <w:szCs w:val="22"/>
        </w:rPr>
        <w:t>[53]</w:t>
      </w:r>
      <w:r w:rsidR="006A2C89">
        <w:rPr>
          <w:rFonts w:ascii="Arial" w:hAnsi="Arial" w:cs="Arial"/>
          <w:sz w:val="22"/>
          <w:szCs w:val="22"/>
        </w:rPr>
        <w:fldChar w:fldCharType="end"/>
      </w:r>
      <w:r w:rsidRPr="00FC0276">
        <w:rPr>
          <w:rFonts w:ascii="Arial" w:hAnsi="Arial" w:cs="Arial"/>
          <w:sz w:val="22"/>
          <w:szCs w:val="22"/>
        </w:rPr>
        <w:t xml:space="preserve">. </w:t>
      </w:r>
      <w:r>
        <w:rPr>
          <w:rFonts w:ascii="Arial" w:hAnsi="Arial" w:cs="Arial"/>
          <w:sz w:val="22"/>
          <w:szCs w:val="22"/>
        </w:rPr>
        <w:t>All of these traits are heritable but may vary with the environment, and indeed s</w:t>
      </w:r>
      <w:r w:rsidRPr="00FC0276">
        <w:rPr>
          <w:rFonts w:ascii="Arial" w:hAnsi="Arial" w:cs="Arial"/>
          <w:sz w:val="22"/>
          <w:szCs w:val="22"/>
        </w:rPr>
        <w:t xml:space="preserve">tickleback have </w:t>
      </w:r>
      <w:r>
        <w:rPr>
          <w:rFonts w:ascii="Arial" w:hAnsi="Arial" w:cs="Arial"/>
          <w:sz w:val="22"/>
          <w:szCs w:val="22"/>
        </w:rPr>
        <w:t>undergone</w:t>
      </w:r>
      <w:r w:rsidRPr="00FC0276">
        <w:rPr>
          <w:rFonts w:ascii="Arial" w:hAnsi="Arial" w:cs="Arial"/>
          <w:sz w:val="22"/>
          <w:szCs w:val="22"/>
        </w:rPr>
        <w:t xml:space="preserve"> a multitude of phenotypic transitions in association with freshwater environments, in many cases evolv</w:t>
      </w:r>
      <w:r>
        <w:rPr>
          <w:rFonts w:ascii="Arial" w:hAnsi="Arial" w:cs="Arial"/>
          <w:sz w:val="22"/>
          <w:szCs w:val="22"/>
        </w:rPr>
        <w:t>ing</w:t>
      </w:r>
      <w:r w:rsidRPr="00FC0276">
        <w:rPr>
          <w:rFonts w:ascii="Arial" w:hAnsi="Arial" w:cs="Arial"/>
          <w:sz w:val="22"/>
          <w:szCs w:val="22"/>
        </w:rPr>
        <w:t xml:space="preserve"> parallel </w:t>
      </w:r>
      <w:r>
        <w:rPr>
          <w:rFonts w:ascii="Arial" w:hAnsi="Arial" w:cs="Arial"/>
          <w:sz w:val="22"/>
          <w:szCs w:val="22"/>
        </w:rPr>
        <w:t>changes with respect to behavio</w:t>
      </w:r>
      <w:r w:rsidRPr="00FC0276">
        <w:rPr>
          <w:rFonts w:ascii="Arial" w:hAnsi="Arial" w:cs="Arial"/>
          <w:sz w:val="22"/>
          <w:szCs w:val="22"/>
        </w:rPr>
        <w:t>r</w:t>
      </w:r>
      <w:r w:rsidRPr="00E3205F">
        <w:rPr>
          <w:rFonts w:ascii="Arial" w:hAnsi="Arial" w:cs="Arial"/>
          <w:sz w:val="22"/>
          <w:szCs w:val="22"/>
        </w:rPr>
        <w:t xml:space="preserve"> </w:t>
      </w:r>
      <w:r w:rsidR="00722D8E">
        <w:rPr>
          <w:rFonts w:ascii="Arial" w:hAnsi="Arial" w:cs="Arial"/>
          <w:sz w:val="22"/>
          <w:szCs w:val="22"/>
        </w:rPr>
        <w:fldChar w:fldCharType="begin"/>
      </w:r>
      <w:r w:rsidR="006E3DFB">
        <w:rPr>
          <w:rFonts w:ascii="Arial" w:hAnsi="Arial" w:cs="Arial"/>
          <w:sz w:val="22"/>
          <w:szCs w:val="22"/>
        </w:rPr>
        <w:instrText xml:space="preserve"> ADDIN EN.CITE &lt;EndNote&gt;&lt;Cite&gt;&lt;Author&gt;Di-Poi&lt;/Author&gt;&lt;Year&gt;2014&lt;/Year&gt;&lt;RecNum&gt;1732&lt;/RecNum&gt;&lt;DisplayText&gt;[54]&lt;/DisplayText&gt;&lt;record&gt;&lt;rec-number&gt;1732&lt;/rec-number&gt;&lt;foreign-keys&gt;&lt;key app="EN" db-id="9xed9z9e7tz52oea9dc5wdzd029wdfs2vrwz" timestamp="1448731471"&gt;1732&lt;/key&gt;&lt;/foreign-keys&gt;&lt;ref-type name="Journal Article"&gt;17&lt;/ref-type&gt;&lt;contributors&gt;&lt;authors&gt;&lt;author&gt;Di-Poi, C.&lt;/author&gt;&lt;author&gt;Lacassea, J.&lt;/author&gt;&lt;author&gt;Rogers, S.M.&lt;/author&gt;&lt;author&gt;Aubin-Horth, N.&lt;/author&gt;&lt;/authors&gt;&lt;/contributors&gt;&lt;titles&gt;&lt;title&gt;Extensive behavioural divergence following colonisation of the freshwater environment in threespine stickleback&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8980&lt;/pages&gt;&lt;volume&gt;9&lt;/volume&gt;&lt;dates&gt;&lt;year&gt;2014&lt;/year&gt;&lt;/dates&gt;&lt;urls&gt;&lt;/urls&gt;&lt;/record&gt;&lt;/Cite&gt;&lt;/EndNote&gt;</w:instrText>
      </w:r>
      <w:r w:rsidR="00722D8E">
        <w:rPr>
          <w:rFonts w:ascii="Arial" w:hAnsi="Arial" w:cs="Arial"/>
          <w:sz w:val="22"/>
          <w:szCs w:val="22"/>
        </w:rPr>
        <w:fldChar w:fldCharType="separate"/>
      </w:r>
      <w:r w:rsidR="006E3DFB">
        <w:rPr>
          <w:rFonts w:ascii="Arial" w:hAnsi="Arial" w:cs="Arial"/>
          <w:noProof/>
          <w:sz w:val="22"/>
          <w:szCs w:val="22"/>
        </w:rPr>
        <w:t>[54]</w:t>
      </w:r>
      <w:r w:rsidR="00722D8E">
        <w:rPr>
          <w:rFonts w:ascii="Arial" w:hAnsi="Arial" w:cs="Arial"/>
          <w:sz w:val="22"/>
          <w:szCs w:val="22"/>
        </w:rPr>
        <w:fldChar w:fldCharType="end"/>
      </w:r>
      <w:r w:rsidRPr="00FC0276">
        <w:rPr>
          <w:rFonts w:ascii="Arial" w:hAnsi="Arial" w:cs="Arial"/>
          <w:sz w:val="22"/>
          <w:szCs w:val="22"/>
        </w:rPr>
        <w:t xml:space="preserve">, physiology and morphology </w:t>
      </w:r>
      <w:r w:rsidR="00722D8E">
        <w:rPr>
          <w:rFonts w:ascii="Arial" w:hAnsi="Arial" w:cs="Arial"/>
          <w:sz w:val="22"/>
          <w:szCs w:val="22"/>
        </w:rPr>
        <w:fldChar w:fldCharType="begin">
          <w:fldData xml:space="preserve">PEVuZE5vdGU+PENpdGU+PEF1dGhvcj5CZWxsPC9BdXRob3I+PFllYXI+MTk5NDwvWWVhcj48UmVj
TnVtPjE3MzY8L1JlY051bT48RGlzcGxheVRleHQ+WzMsIDUzLCA1NV08L0Rpc3BsYXlUZXh0Pjxy
ZWNvcmQ+PHJlYy1udW1iZXI+MTczNjwvcmVjLW51bWJlcj48Zm9yZWlnbi1rZXlzPjxrZXkgYXBw
PSJFTiIgZGItaWQ9Ijl4ZWQ5ejllN3R6NTJvZWE5ZGM1d2R6ZDAyOXdkZnMydnJ3eiIgdGltZXN0
YW1wPSIxNDUwNjQzNjIwIj4xNzM2PC9rZXk+PC9mb3JlaWduLWtleXM+PHJlZi10eXBlIG5hbWU9
IkJvb2siPjY8L3JlZi10eXBlPjxjb250cmlidXRvcnM+PGF1dGhvcnM+PGF1dGhvcj5CZWxsLCBN
LkEuPC9hdXRob3I+PGF1dGhvcj5Gb3N0ZXIsIFMuQS48L2F1dGhvcj48L2F1dGhvcnM+PC9jb250
cmlidXRvcnM+PHRpdGxlcz48dGl0bGU+VGhlIGV2b2x1dGlvbmFyeSBiaW9sb2d5IG9mIHRoZSB0
aHJlZXNwaW5lIHN0aWNrbGViYWNrPC90aXRsZT48L3RpdGxlcz48ZGF0ZXM+PHllYXI+MTk5NDwv
eWVhcj48L2RhdGVzPjxwdWItbG9jYXRpb24+T3hmb3JkLCBVLksuPC9wdWItbG9jYXRpb24+PHB1
Ymxpc2hlcj5PeGZvcmQgVW5pdmVyc2l0eSBQcmVzczwvcHVibGlzaGVyPjx1cmxzPjwvdXJscz48
L3JlY29yZD48L0NpdGU+PENpdGU+PEF1dGhvcj5QZWljaGVsPC9BdXRob3I+PFllYXI+MjAwMTwv
WWVhcj48UmVjTnVtPjE3NTI8L1JlY051bT48cmVjb3JkPjxyZWMtbnVtYmVyPjE3NTI8L3JlYy1u
dW1iZXI+PGZvcmVpZ24ta2V5cz48a2V5IGFwcD0iRU4iIGRiLWlkPSI5eGVkOXo5ZTd0ejUyb2Vh
OWRjNXdkemQwMjl3ZGZzMnZyd3oiIHRpbWVzdGFtcD0iMTQ1MTQyNzc0MCI+MTc1Mjwva2V5Pjwv
Zm9yZWlnbi1rZXlzPjxyZWYtdHlwZSBuYW1lPSJKb3VybmFsIEFydGljbGUiPjE3PC9yZWYtdHlw
ZT48Y29udHJpYnV0b3JzPjxhdXRob3JzPjxhdXRob3I+UGVpY2hlbCwgQy5MLjwvYXV0aG9yPjxh
dXRob3I+TmVyZW5nLCBLLlMuPC9hdXRob3I+PGF1dGhvcj5PaGdpLCBLLkEuPC9hdXRob3I+PGF1
dGhvcj5Db2xlLCBCLkwuRS48L2F1dGhvcj48YXV0aG9yPkNvbG9zaW1vLCBQLkYuPC9hdXRob3I+
PGF1dGhvcj5CdWVya2xlLCBDLkEuPC9hdXRob3I+PGF1dGhvcj5TY2hsdXRlciwgRC48L2F1dGhv
cj48YXV0aG9yPktpbmdzbGV5LCBELk0uPC9hdXRob3I+PC9hdXRob3JzPjwvY29udHJpYnV0b3Jz
Pjx0aXRsZXM+PHRpdGxlPlRoZSBnZW5ldGljIGFyY2hpdGVjdHVyZSBvZiBkaXZlcmdlbmNlIGJl
dHdlZW4gdGhyZWVzcGluZSBzdGlja2xlYmFjayBzcGVjaWV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5MDEtOTA1PC9wYWdlcz48dm9sdW1lPjQxNDwvdm9sdW1lPjxkYXRlcz48eWVh
cj4yMDAxPC95ZWFyPjwvZGF0ZXM+PHVybHM+PC91cmxzPjwvcmVjb3JkPjwvQ2l0ZT48Q2l0ZT48
QXV0aG9yPlJvZ2VyczwvQXV0aG9yPjxZZWFyPjIwMTI8L1llYXI+PFJlY051bT4xNzM4PC9SZWNO
dW0+PHJlY29yZD48cmVjLW51bWJlcj4xNzM4PC9yZWMtbnVtYmVyPjxmb3JlaWduLWtleXM+PGtl
eSBhcHA9IkVOIiBkYi1pZD0iOXhlZDl6OWU3dHo1Mm9lYTlkYzV3ZHpkMDI5d2RmczJ2cnd6IiB0
aW1lc3RhbXA9IjE0NTA2NDQxNDMiPjE3Mzg8L2tleT48L2ZvcmVpZ24ta2V5cz48cmVmLXR5cGUg
bmFtZT0iSm91cm5hbCBBcnRpY2xlIj4xNzwvcmVmLXR5cGU+PGNvbnRyaWJ1dG9ycz48YXV0aG9y
cz48YXV0aG9yPlJvZ2VycywgUy5NLjwvYXV0aG9yPjxhdXRob3I+VGFta2VlLCBQLjwvYXV0aG9y
PjxhdXRob3I+U3VtbWVycywgQi48L2F1dGhvcj48YXV0aG9yPkJhbGFiYWhhZHJhLCBTLjwvYXV0
aG9yPjxhdXRob3I+TWFya3MsIE0uPC9hdXRob3I+PGF1dGhvcj5LaW5nc2xleSwgRC5NLjwvYXV0
aG9yPjxhdXRob3I+U2NobHV0ZXIsIEQuPC9hdXRob3I+PC9hdXRob3JzPjwvY29udHJpYnV0b3Jz
Pjx0aXRsZXM+PHRpdGxlPkdlbmV0aWMgc2lnbmF0dXJlIG9mIGFkYXB0aXZlIHBlYWsgc2hpZnQg
aW4gdGhyZWVzcGluZSBzdGlja2xlYmFjazwvdGl0bGU+PHNlY29uZGFyeS10aXRsZT5Fdm9sdXRp
b248L3NlY29uZGFyeS10aXRsZT48YWx0LXRpdGxlPkV2b2x1dGlvbjwvYWx0LXRpdGxlPjwvdGl0
bGVzPjxwZXJpb2RpY2FsPjxmdWxsLXRpdGxlPkV2b2x1dGlvbjwvZnVsbC10aXRsZT48YWJici0x
PkV2b2x1dGlvbjwvYWJici0xPjwvcGVyaW9kaWNhbD48YWx0LXBlcmlvZGljYWw+PGZ1bGwtdGl0
bGU+RXZvbHV0aW9uPC9mdWxsLXRpdGxlPjxhYmJyLTE+RXZvbHV0aW9uPC9hYmJyLTE+PC9hbHQt
cGVyaW9kaWNhbD48cGFnZXM+MjQzOS0yNDUwPC9wYWdlcz48dm9sdW1lPjY2PC92b2x1bWU+PGRh
dGVzPjx5ZWFyPjIwMTI8L3llYXI+PC9kYXRlcz48dXJscz48L3VybHM+PC9yZWNvcmQ+PC9DaXRl
PjwvRW5kTm90ZT4A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CZWxsPC9BdXRob3I+PFllYXI+MTk5NDwvWWVhcj48UmVj
TnVtPjE3MzY8L1JlY051bT48RGlzcGxheVRleHQ+WzMsIDUzLCA1NV08L0Rpc3BsYXlUZXh0Pjxy
ZWNvcmQ+PHJlYy1udW1iZXI+MTczNjwvcmVjLW51bWJlcj48Zm9yZWlnbi1rZXlzPjxrZXkgYXBw
PSJFTiIgZGItaWQ9Ijl4ZWQ5ejllN3R6NTJvZWE5ZGM1d2R6ZDAyOXdkZnMydnJ3eiIgdGltZXN0
YW1wPSIxNDUwNjQzNjIwIj4xNzM2PC9rZXk+PC9mb3JlaWduLWtleXM+PHJlZi10eXBlIG5hbWU9
IkJvb2siPjY8L3JlZi10eXBlPjxjb250cmlidXRvcnM+PGF1dGhvcnM+PGF1dGhvcj5CZWxsLCBN
LkEuPC9hdXRob3I+PGF1dGhvcj5Gb3N0ZXIsIFMuQS48L2F1dGhvcj48L2F1dGhvcnM+PC9jb250
cmlidXRvcnM+PHRpdGxlcz48dGl0bGU+VGhlIGV2b2x1dGlvbmFyeSBiaW9sb2d5IG9mIHRoZSB0
aHJlZXNwaW5lIHN0aWNrbGViYWNrPC90aXRsZT48L3RpdGxlcz48ZGF0ZXM+PHllYXI+MTk5NDwv
eWVhcj48L2RhdGVzPjxwdWItbG9jYXRpb24+T3hmb3JkLCBVLksuPC9wdWItbG9jYXRpb24+PHB1
Ymxpc2hlcj5PeGZvcmQgVW5pdmVyc2l0eSBQcmVzczwvcHVibGlzaGVyPjx1cmxzPjwvdXJscz48
L3JlY29yZD48L0NpdGU+PENpdGU+PEF1dGhvcj5QZWljaGVsPC9BdXRob3I+PFllYXI+MjAwMTwv
WWVhcj48UmVjTnVtPjE3NTI8L1JlY051bT48cmVjb3JkPjxyZWMtbnVtYmVyPjE3NTI8L3JlYy1u
dW1iZXI+PGZvcmVpZ24ta2V5cz48a2V5IGFwcD0iRU4iIGRiLWlkPSI5eGVkOXo5ZTd0ejUyb2Vh
OWRjNXdkemQwMjl3ZGZzMnZyd3oiIHRpbWVzdGFtcD0iMTQ1MTQyNzc0MCI+MTc1Mjwva2V5Pjwv
Zm9yZWlnbi1rZXlzPjxyZWYtdHlwZSBuYW1lPSJKb3VybmFsIEFydGljbGUiPjE3PC9yZWYtdHlw
ZT48Y29udHJpYnV0b3JzPjxhdXRob3JzPjxhdXRob3I+UGVpY2hlbCwgQy5MLjwvYXV0aG9yPjxh
dXRob3I+TmVyZW5nLCBLLlMuPC9hdXRob3I+PGF1dGhvcj5PaGdpLCBLLkEuPC9hdXRob3I+PGF1
dGhvcj5Db2xlLCBCLkwuRS48L2F1dGhvcj48YXV0aG9yPkNvbG9zaW1vLCBQLkYuPC9hdXRob3I+
PGF1dGhvcj5CdWVya2xlLCBDLkEuPC9hdXRob3I+PGF1dGhvcj5TY2hsdXRlciwgRC48L2F1dGhv
cj48YXV0aG9yPktpbmdzbGV5LCBELk0uPC9hdXRob3I+PC9hdXRob3JzPjwvY29udHJpYnV0b3Jz
Pjx0aXRsZXM+PHRpdGxlPlRoZSBnZW5ldGljIGFyY2hpdGVjdHVyZSBvZiBkaXZlcmdlbmNlIGJl
dHdlZW4gdGhyZWVzcGluZSBzdGlja2xlYmFjayBzcGVjaWV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5MDEtOTA1PC9wYWdlcz48dm9sdW1lPjQxNDwvdm9sdW1lPjxkYXRlcz48eWVh
cj4yMDAxPC95ZWFyPjwvZGF0ZXM+PHVybHM+PC91cmxzPjwvcmVjb3JkPjwvQ2l0ZT48Q2l0ZT48
QXV0aG9yPlJvZ2VyczwvQXV0aG9yPjxZZWFyPjIwMTI8L1llYXI+PFJlY051bT4xNzM4PC9SZWNO
dW0+PHJlY29yZD48cmVjLW51bWJlcj4xNzM4PC9yZWMtbnVtYmVyPjxmb3JlaWduLWtleXM+PGtl
eSBhcHA9IkVOIiBkYi1pZD0iOXhlZDl6OWU3dHo1Mm9lYTlkYzV3ZHpkMDI5d2RmczJ2cnd6IiB0
aW1lc3RhbXA9IjE0NTA2NDQxNDMiPjE3Mzg8L2tleT48L2ZvcmVpZ24ta2V5cz48cmVmLXR5cGUg
bmFtZT0iSm91cm5hbCBBcnRpY2xlIj4xNzwvcmVmLXR5cGU+PGNvbnRyaWJ1dG9ycz48YXV0aG9y
cz48YXV0aG9yPlJvZ2VycywgUy5NLjwvYXV0aG9yPjxhdXRob3I+VGFta2VlLCBQLjwvYXV0aG9y
PjxhdXRob3I+U3VtbWVycywgQi48L2F1dGhvcj48YXV0aG9yPkJhbGFiYWhhZHJhLCBTLjwvYXV0
aG9yPjxhdXRob3I+TWFya3MsIE0uPC9hdXRob3I+PGF1dGhvcj5LaW5nc2xleSwgRC5NLjwvYXV0
aG9yPjxhdXRob3I+U2NobHV0ZXIsIEQuPC9hdXRob3I+PC9hdXRob3JzPjwvY29udHJpYnV0b3Jz
Pjx0aXRsZXM+PHRpdGxlPkdlbmV0aWMgc2lnbmF0dXJlIG9mIGFkYXB0aXZlIHBlYWsgc2hpZnQg
aW4gdGhyZWVzcGluZSBzdGlja2xlYmFjazwvdGl0bGU+PHNlY29uZGFyeS10aXRsZT5Fdm9sdXRp
b248L3NlY29uZGFyeS10aXRsZT48YWx0LXRpdGxlPkV2b2x1dGlvbjwvYWx0LXRpdGxlPjwvdGl0
bGVzPjxwZXJpb2RpY2FsPjxmdWxsLXRpdGxlPkV2b2x1dGlvbjwvZnVsbC10aXRsZT48YWJici0x
PkV2b2x1dGlvbjwvYWJici0xPjwvcGVyaW9kaWNhbD48YWx0LXBlcmlvZGljYWw+PGZ1bGwtdGl0
bGU+RXZvbHV0aW9uPC9mdWxsLXRpdGxlPjxhYmJyLTE+RXZvbHV0aW9uPC9hYmJyLTE+PC9hbHQt
cGVyaW9kaWNhbD48cGFnZXM+MjQzOS0yNDUwPC9wYWdlcz48dm9sdW1lPjY2PC92b2x1bWU+PGRh
dGVzPjx5ZWFyPjIwMTI8L3llYXI+PC9kYXRlcz48dXJscz48L3VybHM+PC9yZWNvcmQ+PC9DaXRl
PjwvRW5kTm90ZT4A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sidR="00722D8E">
        <w:rPr>
          <w:rFonts w:ascii="Arial" w:hAnsi="Arial" w:cs="Arial"/>
          <w:sz w:val="22"/>
          <w:szCs w:val="22"/>
        </w:rPr>
      </w:r>
      <w:r w:rsidR="00722D8E">
        <w:rPr>
          <w:rFonts w:ascii="Arial" w:hAnsi="Arial" w:cs="Arial"/>
          <w:sz w:val="22"/>
          <w:szCs w:val="22"/>
        </w:rPr>
        <w:fldChar w:fldCharType="separate"/>
      </w:r>
      <w:r w:rsidR="006E3DFB">
        <w:rPr>
          <w:rFonts w:ascii="Arial" w:hAnsi="Arial" w:cs="Arial"/>
          <w:noProof/>
          <w:sz w:val="22"/>
          <w:szCs w:val="22"/>
        </w:rPr>
        <w:t>[3, 53, 55]</w:t>
      </w:r>
      <w:r w:rsidR="00722D8E">
        <w:rPr>
          <w:rFonts w:ascii="Arial" w:hAnsi="Arial" w:cs="Arial"/>
          <w:sz w:val="22"/>
          <w:szCs w:val="22"/>
        </w:rPr>
        <w:fldChar w:fldCharType="end"/>
      </w:r>
      <w:r w:rsidRPr="00FC0276">
        <w:rPr>
          <w:rFonts w:ascii="Arial" w:hAnsi="Arial" w:cs="Arial"/>
          <w:sz w:val="22"/>
          <w:szCs w:val="22"/>
        </w:rPr>
        <w:t xml:space="preserve">. </w:t>
      </w:r>
      <w:r>
        <w:rPr>
          <w:rFonts w:ascii="Arial" w:hAnsi="Arial" w:cs="Arial"/>
          <w:sz w:val="22"/>
          <w:szCs w:val="22"/>
        </w:rPr>
        <w:t>T</w:t>
      </w:r>
      <w:r w:rsidRPr="008B5F05">
        <w:rPr>
          <w:rFonts w:ascii="Arial" w:hAnsi="Arial" w:cs="Arial"/>
          <w:sz w:val="22"/>
          <w:szCs w:val="22"/>
        </w:rPr>
        <w:t xml:space="preserve">hey eat a variety of insect larvae, amphipods, </w:t>
      </w:r>
      <w:proofErr w:type="spellStart"/>
      <w:r w:rsidRPr="008B5F05">
        <w:rPr>
          <w:rFonts w:ascii="Arial" w:hAnsi="Arial" w:cs="Arial"/>
          <w:sz w:val="22"/>
          <w:szCs w:val="22"/>
        </w:rPr>
        <w:t>ostracods</w:t>
      </w:r>
      <w:proofErr w:type="spellEnd"/>
      <w:r w:rsidRPr="008B5F05">
        <w:rPr>
          <w:rFonts w:ascii="Arial" w:hAnsi="Arial" w:cs="Arial"/>
          <w:sz w:val="22"/>
          <w:szCs w:val="22"/>
        </w:rPr>
        <w:t xml:space="preserve">, and copepods </w:t>
      </w:r>
      <w:r w:rsidRPr="008B5F05">
        <w:rPr>
          <w:rFonts w:ascii="Arial" w:hAnsi="Arial" w:cs="Arial"/>
          <w:sz w:val="22"/>
          <w:szCs w:val="22"/>
        </w:rPr>
        <w:fldChar w:fldCharType="begin"/>
      </w:r>
      <w:r w:rsidR="006E3DFB">
        <w:rPr>
          <w:rFonts w:ascii="Arial" w:hAnsi="Arial" w:cs="Arial"/>
          <w:sz w:val="22"/>
          <w:szCs w:val="22"/>
        </w:rPr>
        <w:instrText xml:space="preserve"> ADDIN EN.CITE &lt;EndNote&gt;&lt;Cite&gt;&lt;Author&gt;Schluter&lt;/Author&gt;&lt;Year&gt;1995&lt;/Year&gt;&lt;RecNum&gt;482&lt;/RecNum&gt;&lt;DisplayText&gt;[56]&lt;/DisplayText&gt;&lt;record&gt;&lt;rec-number&gt;482&lt;/rec-number&gt;&lt;foreign-keys&gt;&lt;key app="EN" db-id="9xed9z9e7tz52oea9dc5wdzd029wdfs2vrwz" timestamp="0"&gt;482&lt;/key&gt;&lt;/foreign-keys&gt;&lt;ref-type name="Journal Article"&gt;17&lt;/ref-type&gt;&lt;contributors&gt;&lt;authors&gt;&lt;author&gt;Schluter, D.&lt;/author&gt;&lt;/authors&gt;&lt;/contributors&gt;&lt;titles&gt;&lt;title&gt;Adaptive radiation in sticklebacks: trade-offs in feeding performance and growth&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82-90&lt;/pages&gt;&lt;volume&gt;76&lt;/volume&gt;&lt;keywords&gt;&lt;keyword&gt;stickleback, feeding, trade-off, performance, evolution, ecology, growth, fish&lt;/keyword&gt;&lt;/keywords&gt;&lt;dates&gt;&lt;year&gt;1995&lt;/year&gt;&lt;/dates&gt;&lt;label&gt;482&lt;/label&gt;&lt;urls&gt;&lt;/urls&gt;&lt;/record&gt;&lt;/Cite&gt;&lt;/EndNote&gt;</w:instrText>
      </w:r>
      <w:r w:rsidRPr="008B5F05">
        <w:rPr>
          <w:rFonts w:ascii="Arial" w:hAnsi="Arial" w:cs="Arial"/>
          <w:sz w:val="22"/>
          <w:szCs w:val="22"/>
        </w:rPr>
        <w:fldChar w:fldCharType="separate"/>
      </w:r>
      <w:r w:rsidR="006E3DFB">
        <w:rPr>
          <w:rFonts w:ascii="Arial" w:hAnsi="Arial" w:cs="Arial"/>
          <w:noProof/>
          <w:sz w:val="22"/>
          <w:szCs w:val="22"/>
        </w:rPr>
        <w:t>[56]</w:t>
      </w:r>
      <w:r w:rsidRPr="008B5F05">
        <w:rPr>
          <w:rFonts w:ascii="Arial" w:hAnsi="Arial" w:cs="Arial"/>
          <w:sz w:val="22"/>
          <w:szCs w:val="22"/>
        </w:rPr>
        <w:fldChar w:fldCharType="end"/>
      </w:r>
      <w:r w:rsidRPr="008B5F05">
        <w:rPr>
          <w:rFonts w:ascii="Arial" w:hAnsi="Arial" w:cs="Arial"/>
          <w:sz w:val="22"/>
          <w:szCs w:val="22"/>
        </w:rPr>
        <w:t xml:space="preserve">, with the latter being capable of escape maneuvers </w:t>
      </w:r>
      <w:r w:rsidRPr="008B5F05">
        <w:rPr>
          <w:rFonts w:ascii="Arial" w:hAnsi="Arial" w:cs="Arial"/>
          <w:sz w:val="22"/>
          <w:szCs w:val="22"/>
        </w:rPr>
        <w:fldChar w:fldCharType="begin"/>
      </w:r>
      <w:r w:rsidR="006E3DFB">
        <w:rPr>
          <w:rFonts w:ascii="Arial" w:hAnsi="Arial" w:cs="Arial"/>
          <w:sz w:val="22"/>
          <w:szCs w:val="22"/>
        </w:rPr>
        <w:instrText xml:space="preserve"> ADDIN EN.CITE &lt;EndNote&gt;&lt;Cite&gt;&lt;Author&gt;Kerfoot&lt;/Author&gt;&lt;Year&gt;1980&lt;/Year&gt;&lt;RecNum&gt;1746&lt;/RecNum&gt;&lt;DisplayText&gt;[57]&lt;/DisplayText&gt;&lt;record&gt;&lt;rec-number&gt;1746&lt;/rec-number&gt;&lt;foreign-keys&gt;&lt;key app="EN" db-id="9xed9z9e7tz52oea9dc5wdzd029wdfs2vrwz" timestamp="1450892384"&gt;1746&lt;/key&gt;&lt;/foreign-keys&gt;&lt;ref-type name="Book Section"&gt;5&lt;/ref-type&gt;&lt;contributors&gt;&lt;authors&gt;&lt;author&gt;Kerfoot, W.C.&lt;/author&gt;&lt;author&gt;Kellog Jr., D.L.&lt;/author&gt;&lt;author&gt;Strickler, J.R.&lt;/author&gt;&lt;/authors&gt;&lt;secondary-authors&gt;&lt;author&gt;Kerfoot, W.C.&lt;/author&gt;&lt;/secondary-authors&gt;&lt;/contributors&gt;&lt;titles&gt;&lt;title&gt;Visual observations of live zooplankters: evasion, escape, and chemical defense&lt;/title&gt;&lt;secondary-title&gt;Evolution and ecology of zooplankton communities&lt;/secondary-title&gt;&lt;/titles&gt;&lt;pages&gt;10-27&lt;/pages&gt;&lt;dates&gt;&lt;year&gt;1980&lt;/year&gt;&lt;/dates&gt;&lt;pub-location&gt;Hanover, NH&lt;/pub-location&gt;&lt;publisher&gt;University Press of New England&lt;/publisher&gt;&lt;urls&gt;&lt;/urls&gt;&lt;/record&gt;&lt;/Cite&gt;&lt;/EndNote&gt;</w:instrText>
      </w:r>
      <w:r w:rsidRPr="008B5F05">
        <w:rPr>
          <w:rFonts w:ascii="Arial" w:hAnsi="Arial" w:cs="Arial"/>
          <w:sz w:val="22"/>
          <w:szCs w:val="22"/>
        </w:rPr>
        <w:fldChar w:fldCharType="separate"/>
      </w:r>
      <w:r w:rsidR="006E3DFB">
        <w:rPr>
          <w:rFonts w:ascii="Arial" w:hAnsi="Arial" w:cs="Arial"/>
          <w:noProof/>
          <w:sz w:val="22"/>
          <w:szCs w:val="22"/>
        </w:rPr>
        <w:t>[57]</w:t>
      </w:r>
      <w:r w:rsidRPr="008B5F05">
        <w:rPr>
          <w:rFonts w:ascii="Arial" w:hAnsi="Arial" w:cs="Arial"/>
          <w:sz w:val="22"/>
          <w:szCs w:val="22"/>
        </w:rPr>
        <w:fldChar w:fldCharType="end"/>
      </w:r>
      <w:r w:rsidRPr="008B5F05">
        <w:rPr>
          <w:rFonts w:ascii="Arial" w:hAnsi="Arial" w:cs="Arial"/>
          <w:sz w:val="22"/>
          <w:szCs w:val="22"/>
        </w:rPr>
        <w:t xml:space="preserve">. </w:t>
      </w:r>
    </w:p>
    <w:p w14:paraId="56F2A665" w14:textId="28BC1E43" w:rsidR="004369B8" w:rsidRDefault="004369B8" w:rsidP="004369B8">
      <w:pPr>
        <w:spacing w:line="480" w:lineRule="auto"/>
        <w:ind w:firstLine="720"/>
        <w:rPr>
          <w:rFonts w:ascii="Arial" w:hAnsi="Arial" w:cs="Arial"/>
          <w:sz w:val="22"/>
          <w:szCs w:val="22"/>
        </w:rPr>
      </w:pPr>
      <w:proofErr w:type="spellStart"/>
      <w:r w:rsidRPr="00FC0276">
        <w:rPr>
          <w:rFonts w:ascii="Arial" w:hAnsi="Arial" w:cs="Arial"/>
          <w:sz w:val="22"/>
          <w:szCs w:val="22"/>
        </w:rPr>
        <w:t>Threespine</w:t>
      </w:r>
      <w:proofErr w:type="spellEnd"/>
      <w:r w:rsidRPr="00FC0276">
        <w:rPr>
          <w:rFonts w:ascii="Arial" w:hAnsi="Arial" w:cs="Arial"/>
          <w:sz w:val="22"/>
          <w:szCs w:val="22"/>
        </w:rPr>
        <w:t xml:space="preserve"> </w:t>
      </w:r>
      <w:proofErr w:type="gramStart"/>
      <w:r w:rsidRPr="00FC0276">
        <w:rPr>
          <w:rFonts w:ascii="Arial" w:hAnsi="Arial" w:cs="Arial"/>
          <w:sz w:val="22"/>
          <w:szCs w:val="22"/>
        </w:rPr>
        <w:t>stickleback have</w:t>
      </w:r>
      <w:proofErr w:type="gramEnd"/>
      <w:r w:rsidRPr="00FC0276">
        <w:rPr>
          <w:rFonts w:ascii="Arial" w:hAnsi="Arial" w:cs="Arial"/>
          <w:sz w:val="22"/>
          <w:szCs w:val="22"/>
        </w:rPr>
        <w:t xml:space="preserve"> emerged as a</w:t>
      </w:r>
      <w:r>
        <w:rPr>
          <w:rFonts w:ascii="Arial" w:hAnsi="Arial" w:cs="Arial"/>
          <w:sz w:val="22"/>
          <w:szCs w:val="22"/>
        </w:rPr>
        <w:t xml:space="preserve">n excellent </w:t>
      </w:r>
      <w:r w:rsidRPr="00FC0276">
        <w:rPr>
          <w:rFonts w:ascii="Arial" w:hAnsi="Arial" w:cs="Arial"/>
          <w:sz w:val="22"/>
          <w:szCs w:val="22"/>
        </w:rPr>
        <w:t>vertebrate organism for the study of evolution for a number of reasons</w:t>
      </w:r>
      <w:r>
        <w:rPr>
          <w:rFonts w:ascii="Arial" w:hAnsi="Arial" w:cs="Arial"/>
          <w:sz w:val="22"/>
          <w:szCs w:val="22"/>
        </w:rPr>
        <w:t xml:space="preserve">. Females are highly fecund and </w:t>
      </w:r>
      <w:r w:rsidRPr="00FC0276">
        <w:rPr>
          <w:rFonts w:ascii="Arial" w:hAnsi="Arial" w:cs="Arial"/>
          <w:sz w:val="22"/>
          <w:szCs w:val="22"/>
        </w:rPr>
        <w:t>husbandry techniques for breeding and maintaining crosses in the lab</w:t>
      </w:r>
      <w:r>
        <w:rPr>
          <w:rFonts w:ascii="Arial" w:hAnsi="Arial" w:cs="Arial"/>
          <w:sz w:val="22"/>
          <w:szCs w:val="22"/>
        </w:rPr>
        <w:t>,</w:t>
      </w:r>
      <w:r w:rsidRPr="00FC0276">
        <w:rPr>
          <w:rFonts w:ascii="Arial" w:hAnsi="Arial" w:cs="Arial"/>
          <w:sz w:val="22"/>
          <w:szCs w:val="22"/>
        </w:rPr>
        <w:t xml:space="preserve"> including hybrid marine-freshwater </w:t>
      </w:r>
      <w:r>
        <w:rPr>
          <w:rFonts w:ascii="Arial" w:hAnsi="Arial" w:cs="Arial"/>
          <w:sz w:val="22"/>
          <w:szCs w:val="22"/>
        </w:rPr>
        <w:t>forms,</w:t>
      </w:r>
      <w:r w:rsidRPr="00FC0276">
        <w:rPr>
          <w:rFonts w:ascii="Arial" w:hAnsi="Arial" w:cs="Arial"/>
          <w:sz w:val="22"/>
          <w:szCs w:val="22"/>
        </w:rPr>
        <w:t xml:space="preserve"> have been well deve</w:t>
      </w:r>
      <w:r>
        <w:rPr>
          <w:rFonts w:ascii="Arial" w:hAnsi="Arial" w:cs="Arial"/>
          <w:sz w:val="22"/>
          <w:szCs w:val="22"/>
        </w:rPr>
        <w:t>loped. T</w:t>
      </w:r>
      <w:r w:rsidRPr="00FC0276">
        <w:rPr>
          <w:rFonts w:ascii="Arial" w:hAnsi="Arial" w:cs="Arial"/>
          <w:sz w:val="22"/>
          <w:szCs w:val="22"/>
        </w:rPr>
        <w:t xml:space="preserve">hey have a </w:t>
      </w:r>
      <w:r>
        <w:rPr>
          <w:rFonts w:ascii="Arial" w:hAnsi="Arial" w:cs="Arial"/>
          <w:sz w:val="22"/>
          <w:szCs w:val="22"/>
        </w:rPr>
        <w:t xml:space="preserve">relatively </w:t>
      </w:r>
      <w:r w:rsidRPr="00FC0276">
        <w:rPr>
          <w:rFonts w:ascii="Arial" w:hAnsi="Arial" w:cs="Arial"/>
          <w:sz w:val="22"/>
          <w:szCs w:val="22"/>
        </w:rPr>
        <w:t>short generation time (nine months from hatching to maturity</w:t>
      </w:r>
      <w:r>
        <w:rPr>
          <w:rFonts w:ascii="Arial" w:hAnsi="Arial" w:cs="Arial"/>
          <w:sz w:val="22"/>
          <w:szCs w:val="22"/>
        </w:rPr>
        <w:t>)</w:t>
      </w:r>
      <w:r w:rsidRPr="00FC0276">
        <w:rPr>
          <w:rFonts w:ascii="Arial" w:hAnsi="Arial" w:cs="Arial"/>
          <w:sz w:val="22"/>
          <w:szCs w:val="22"/>
        </w:rPr>
        <w:t>. In addition, the genome has been sequenced and partly</w:t>
      </w:r>
      <w:r>
        <w:rPr>
          <w:rFonts w:ascii="Arial" w:hAnsi="Arial" w:cs="Arial"/>
          <w:sz w:val="22"/>
          <w:szCs w:val="22"/>
        </w:rPr>
        <w:t xml:space="preserve"> annotated </w:t>
      </w:r>
      <w:r w:rsidR="00722D8E">
        <w:rPr>
          <w:rFonts w:ascii="Arial" w:hAnsi="Arial" w:cs="Arial"/>
          <w:sz w:val="22"/>
          <w:szCs w:val="22"/>
        </w:rPr>
        <w:fldChar w:fldCharType="begin"/>
      </w:r>
      <w:r w:rsidR="006E3DFB">
        <w:rPr>
          <w:rFonts w:ascii="Arial" w:hAnsi="Arial" w:cs="Arial"/>
          <w:sz w:val="22"/>
          <w:szCs w:val="22"/>
        </w:rPr>
        <w:instrText xml:space="preserve"> ADDIN EN.CITE &lt;EndNote&gt;&lt;Cite&gt;&lt;Author&gt;Jones&lt;/Author&gt;&lt;Year&gt;2012&lt;/Year&gt;&lt;RecNum&gt;1756&lt;/RecNum&gt;&lt;DisplayText&gt;[58]&lt;/DisplayText&gt;&lt;record&gt;&lt;rec-number&gt;1756&lt;/rec-number&gt;&lt;foreign-keys&gt;&lt;key app="EN" db-id="9xed9z9e7tz52oea9dc5wdzd029wdfs2vrwz" timestamp="1452446336"&gt;1756&lt;/key&gt;&lt;/foreign-keys&gt;&lt;ref-type name="Journal Article"&gt;17&lt;/ref-type&gt;&lt;contributors&gt;&lt;authors&gt;&lt;author&gt;Jones, F.C.&lt;/author&gt;&lt;author&gt;Grabherr, M.G.&lt;/author&gt;&lt;author&gt;Chan, Y.F.&lt;/author&gt;&lt;author&gt;Russell, P.&lt;/author&gt;&lt;author&gt;Mauceli, E.&lt;/author&gt;&lt;author&gt;Johnson, J.A.&lt;/author&gt;&lt;author&gt;Swofford, R.&lt;/author&gt;&lt;author&gt;Pirum, M.&lt;/author&gt;&lt;author&gt;Zody, M.C.&lt;/author&gt;&lt;author&gt;White, S.&lt;/author&gt;&lt;author&gt;Birney, E.&lt;/author&gt;&lt;author&gt;Searle, S.&lt;/author&gt;&lt;author&gt;Schmutz, J.&lt;/author&gt;&lt;author&gt;Grimwood, J.&lt;/author&gt;&lt;author&gt;Dickson, M.C.&lt;/author&gt;&lt;author&gt;Myers, R.M.&lt;/author&gt;&lt;author&gt;Miller, C.T.&lt;/author&gt;&lt;author&gt;Summers, B.R.&lt;/author&gt;&lt;author&gt;Knecht, A.K.&lt;/author&gt;&lt;author&gt;Brady, S.D.&lt;/author&gt;&lt;author&gt;Zhang, H.&lt;/author&gt;&lt;author&gt;Pollen, A.A&lt;/author&gt;&lt;author&gt;Howes, T.&lt;/author&gt;&lt;author&gt;Amemiva, C.&lt;/author&gt;&lt;author&gt;B.I.G.S.P. &amp;amp; W.G.A. Team&lt;/author&gt;&lt;author&gt;Lander, E.S.&lt;/author&gt;&lt;author&gt;Palma, F.D.&lt;/author&gt;&lt;author&gt;Lindblad-Toh, K.&lt;/author&gt;&lt;author&gt;Kingsley, D.M.&lt;/author&gt;&lt;/authors&gt;&lt;/contributors&gt;&lt;titles&gt;&lt;title&gt;The genomic basis of adaptive evolution in threespine stickleback&lt;/title&gt;&lt;secondary-title&gt;Nature&lt;/secondary-title&gt;&lt;alt-title&gt;Nature&lt;/alt-title&gt;&lt;/titles&gt;&lt;periodical&gt;&lt;full-title&gt;Nature&lt;/full-title&gt;&lt;abbr-1&gt;Nature&lt;/abbr-1&gt;&lt;/periodical&gt;&lt;alt-periodical&gt;&lt;full-title&gt;Nature&lt;/full-title&gt;&lt;abbr-1&gt;Nature&lt;/abbr-1&gt;&lt;/alt-periodical&gt;&lt;pages&gt;55-61&lt;/pages&gt;&lt;volume&gt;484&lt;/volume&gt;&lt;dates&gt;&lt;year&gt;2012&lt;/year&gt;&lt;/dates&gt;&lt;urls&gt;&lt;/urls&gt;&lt;/record&gt;&lt;/Cite&gt;&lt;/EndNote&gt;</w:instrText>
      </w:r>
      <w:r w:rsidR="00722D8E">
        <w:rPr>
          <w:rFonts w:ascii="Arial" w:hAnsi="Arial" w:cs="Arial"/>
          <w:sz w:val="22"/>
          <w:szCs w:val="22"/>
        </w:rPr>
        <w:fldChar w:fldCharType="separate"/>
      </w:r>
      <w:r w:rsidR="006E3DFB">
        <w:rPr>
          <w:rFonts w:ascii="Arial" w:hAnsi="Arial" w:cs="Arial"/>
          <w:noProof/>
          <w:sz w:val="22"/>
          <w:szCs w:val="22"/>
        </w:rPr>
        <w:t>[58]</w:t>
      </w:r>
      <w:r w:rsidR="00722D8E">
        <w:rPr>
          <w:rFonts w:ascii="Arial" w:hAnsi="Arial" w:cs="Arial"/>
          <w:sz w:val="22"/>
          <w:szCs w:val="22"/>
        </w:rPr>
        <w:fldChar w:fldCharType="end"/>
      </w:r>
      <w:r w:rsidRPr="00FC0276">
        <w:rPr>
          <w:rFonts w:ascii="Arial" w:hAnsi="Arial" w:cs="Arial"/>
          <w:sz w:val="22"/>
          <w:szCs w:val="22"/>
        </w:rPr>
        <w:t>.</w:t>
      </w:r>
      <w:r>
        <w:rPr>
          <w:rFonts w:ascii="Arial" w:hAnsi="Arial" w:cs="Arial"/>
          <w:sz w:val="22"/>
          <w:szCs w:val="22"/>
        </w:rPr>
        <w:t xml:space="preserve"> </w:t>
      </w:r>
    </w:p>
    <w:p w14:paraId="35E657A5" w14:textId="45CB9A95" w:rsidR="004369B8" w:rsidRPr="00FC0276" w:rsidRDefault="004369B8" w:rsidP="004369B8">
      <w:pPr>
        <w:spacing w:line="480" w:lineRule="auto"/>
        <w:ind w:firstLine="720"/>
        <w:rPr>
          <w:rFonts w:ascii="Arial" w:hAnsi="Arial" w:cs="Arial"/>
          <w:sz w:val="22"/>
          <w:szCs w:val="22"/>
        </w:rPr>
      </w:pPr>
      <w:r>
        <w:rPr>
          <w:rFonts w:ascii="Arial" w:hAnsi="Arial" w:cs="Arial"/>
          <w:sz w:val="22"/>
          <w:szCs w:val="22"/>
        </w:rPr>
        <w:t>A</w:t>
      </w:r>
      <w:r w:rsidRPr="00FC0276">
        <w:rPr>
          <w:rFonts w:ascii="Arial" w:hAnsi="Arial" w:cs="Arial"/>
          <w:sz w:val="22"/>
          <w:szCs w:val="22"/>
        </w:rPr>
        <w:t>daptive peak shift</w:t>
      </w:r>
      <w:r>
        <w:rPr>
          <w:rFonts w:ascii="Arial" w:hAnsi="Arial" w:cs="Arial"/>
          <w:sz w:val="22"/>
          <w:szCs w:val="22"/>
        </w:rPr>
        <w:t>s</w:t>
      </w:r>
      <w:r w:rsidRPr="00FC0276">
        <w:rPr>
          <w:rFonts w:ascii="Arial" w:hAnsi="Arial" w:cs="Arial"/>
          <w:sz w:val="22"/>
          <w:szCs w:val="22"/>
        </w:rPr>
        <w:t xml:space="preserve"> upon colonization of fresh water</w:t>
      </w:r>
      <w:r>
        <w:rPr>
          <w:rFonts w:ascii="Arial" w:hAnsi="Arial" w:cs="Arial"/>
          <w:sz w:val="22"/>
          <w:szCs w:val="22"/>
        </w:rPr>
        <w:t xml:space="preserve"> environments, at least with respect to morphology, are</w:t>
      </w:r>
      <w:r w:rsidRPr="00FC0276">
        <w:rPr>
          <w:rFonts w:ascii="Arial" w:hAnsi="Arial" w:cs="Arial"/>
          <w:sz w:val="22"/>
          <w:szCs w:val="22"/>
        </w:rPr>
        <w:t xml:space="preserve"> predictable and leave a genetic signature in the genomes of stickleback evolving in these environments </w:t>
      </w:r>
      <w:r w:rsidR="00722D8E">
        <w:rPr>
          <w:rFonts w:ascii="Arial" w:hAnsi="Arial" w:cs="Arial"/>
          <w:sz w:val="22"/>
          <w:szCs w:val="22"/>
        </w:rPr>
        <w:fldChar w:fldCharType="begin"/>
      </w:r>
      <w:r w:rsidR="006E3DFB">
        <w:rPr>
          <w:rFonts w:ascii="Arial" w:hAnsi="Arial" w:cs="Arial"/>
          <w:sz w:val="22"/>
          <w:szCs w:val="22"/>
        </w:rPr>
        <w:instrText xml:space="preserve"> ADDIN EN.CITE &lt;EndNote&gt;&lt;Cite&gt;&lt;Author&gt;Rogers&lt;/Author&gt;&lt;Year&gt;2012&lt;/Year&gt;&lt;RecNum&gt;1738&lt;/RecNum&gt;&lt;DisplayText&gt;[3]&lt;/DisplayText&gt;&lt;record&gt;&lt;rec-number&gt;1738&lt;/rec-number&gt;&lt;foreign-keys&gt;&lt;key app="EN" db-id="9xed9z9e7tz52oea9dc5wdzd029wdfs2vrwz" timestamp="1450644143"&gt;1738&lt;/key&gt;&lt;/foreign-keys&gt;&lt;ref-type name="Journal Article"&gt;17&lt;/ref-type&gt;&lt;contributors&gt;&lt;authors&gt;&lt;author&gt;Rogers, S.M.&lt;/author&gt;&lt;author&gt;Tamkee, P.&lt;/author&gt;&lt;author&gt;Summers, B.&lt;/author&gt;&lt;author&gt;Balabahadra, S.&lt;/author&gt;&lt;author&gt;Marks, M.&lt;/author&gt;&lt;author&gt;Kingsley, D.M.&lt;/author&gt;&lt;author&gt;Schluter, D.&lt;/author&gt;&lt;/authors&gt;&lt;/contributors&gt;&lt;titles&gt;&lt;title&gt;Genetic signature of adaptive peak shift in threespine stickleback&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439-2450&lt;/pages&gt;&lt;volume&gt;66&lt;/volume&gt;&lt;dates&gt;&lt;year&gt;2012&lt;/year&gt;&lt;/dates&gt;&lt;urls&gt;&lt;/urls&gt;&lt;/record&gt;&lt;/Cite&gt;&lt;/EndNote&gt;</w:instrText>
      </w:r>
      <w:r w:rsidR="00722D8E">
        <w:rPr>
          <w:rFonts w:ascii="Arial" w:hAnsi="Arial" w:cs="Arial"/>
          <w:sz w:val="22"/>
          <w:szCs w:val="22"/>
        </w:rPr>
        <w:fldChar w:fldCharType="separate"/>
      </w:r>
      <w:r w:rsidR="006E3DFB">
        <w:rPr>
          <w:rFonts w:ascii="Arial" w:hAnsi="Arial" w:cs="Arial"/>
          <w:noProof/>
          <w:sz w:val="22"/>
          <w:szCs w:val="22"/>
        </w:rPr>
        <w:t>[3]</w:t>
      </w:r>
      <w:r w:rsidR="00722D8E">
        <w:rPr>
          <w:rFonts w:ascii="Arial" w:hAnsi="Arial" w:cs="Arial"/>
          <w:sz w:val="22"/>
          <w:szCs w:val="22"/>
        </w:rPr>
        <w:fldChar w:fldCharType="end"/>
      </w:r>
      <w:r w:rsidRPr="00FC0276">
        <w:rPr>
          <w:rFonts w:ascii="Arial" w:hAnsi="Arial" w:cs="Arial"/>
          <w:sz w:val="22"/>
          <w:szCs w:val="22"/>
        </w:rPr>
        <w:t xml:space="preserve">. In addition, many studies have emerged that have characterized </w:t>
      </w:r>
      <w:r>
        <w:rPr>
          <w:rFonts w:ascii="Arial" w:hAnsi="Arial" w:cs="Arial"/>
          <w:sz w:val="22"/>
          <w:szCs w:val="22"/>
        </w:rPr>
        <w:t xml:space="preserve">striking </w:t>
      </w:r>
      <w:r w:rsidRPr="00FC0276">
        <w:rPr>
          <w:rFonts w:ascii="Arial" w:hAnsi="Arial" w:cs="Arial"/>
          <w:sz w:val="22"/>
          <w:szCs w:val="22"/>
        </w:rPr>
        <w:t>population divergence among and between freshwater and marine environments</w:t>
      </w:r>
      <w:r w:rsidR="00722D8E">
        <w:rPr>
          <w:rFonts w:ascii="Arial" w:hAnsi="Arial" w:cs="Arial"/>
          <w:sz w:val="22"/>
          <w:szCs w:val="22"/>
        </w:rPr>
        <w:t xml:space="preserve"> </w:t>
      </w:r>
      <w:r w:rsidR="000C2984">
        <w:rPr>
          <w:rFonts w:ascii="Arial" w:hAnsi="Arial" w:cs="Arial"/>
          <w:sz w:val="22"/>
          <w:szCs w:val="22"/>
        </w:rPr>
        <w:t xml:space="preserve">(e.g. </w:t>
      </w:r>
      <w:r w:rsidR="00722D8E">
        <w:rPr>
          <w:rFonts w:ascii="Arial" w:hAnsi="Arial" w:cs="Arial"/>
          <w:sz w:val="22"/>
          <w:szCs w:val="22"/>
        </w:rPr>
        <w:fldChar w:fldCharType="begin">
          <w:fldData xml:space="preserve">PEVuZE5vdGU+PENpdGU+PEF1dGhvcj5EZWFnbGU8L0F1dGhvcj48WWVhcj4yMDEzPC9ZZWFyPjxS
ZWNOdW0+MTk3MTwvUmVjTnVtPjxEaXNwbGF5VGV4dD5bNTgtNjBdPC9EaXNwbGF5VGV4dD48cmVj
b3JkPjxyZWMtbnVtYmVyPjE5NzE8L3JlYy1udW1iZXI+PGZvcmVpZ24ta2V5cz48a2V5IGFwcD0i
RU4iIGRiLWlkPSI5eGVkOXo5ZTd0ejUyb2VhOWRjNXdkemQwMjl3ZGZzMnZyd3oiIHRpbWVzdGFt
cD0iMTQ2NTM5OTg4MSI+MTk3MTwva2V5PjwvZm9yZWlnbi1rZXlzPjxyZWYtdHlwZSBuYW1lPSJK
b3VybmFsIEFydGljbGUiPjE3PC9yZWYtdHlwZT48Y29udHJpYnV0b3JzPjxhdXRob3JzPjxhdXRo
b3I+RGVhZ2xlLCBCLkUuPC9hdXRob3I+PGF1dGhvcj5Kb25lcywgRi5DLjwvYXV0aG9yPjxhdXRo
b3I+QWJzaGVyLCBELk0uPC9hdXRob3I+PGF1dGhvcj5LaW5nc2xleSwgRC5NLjwvYXV0aG9yPjxh
dXRob3I+UmVpbWNoZW4sIFQuRS48L2F1dGhvcj48L2F1dGhvcnM+PC9jb250cmlidXRvcnM+PHRp
dGxlcz48dGl0bGU+UGh5bG9nZW9ncmFwaHkgYW5kIGFkYXB0YXRpb24gZ2VuZXRpY3Mgb2Ygc3Rp
Y2tsZWJhY2sgZnJvbSB0aGUgSGFpZGEgR3dhaWkgYXJjaGlwZWxhZ28gcmV2ZWFsZWQgdXNpbmcg
Z2Vub21lLXdpZGUgc2luZ2xlIG51Y2xlb3RpZGUgcG9seW1vcnBoaXNtIGdlbm90eXBpbmc8L3Rp
dGxlPjxzZWNvbmRhcnktdGl0bGU+TW9sZWN1bGFyIEVjb2xvZ3k8L3NlY29uZGFyeS10aXRsZT48
YWx0LXRpdGxlPk1vbC4gRWNvbC48L2FsdC10aXRsZT48L3RpdGxlcz48cGVyaW9kaWNhbD48ZnVs
bC10aXRsZT5Nb2xlY3VsYXIgRWNvbG9neTwvZnVsbC10aXRsZT48YWJici0xPk1vbC4gRWNvbC48
L2FiYnItMT48L3BlcmlvZGljYWw+PGFsdC1wZXJpb2RpY2FsPjxmdWxsLXRpdGxlPk1vbGVjdWxh
ciBFY29sb2d5PC9mdWxsLXRpdGxlPjxhYmJyLTE+TW9sLiBFY29sLjwvYWJici0xPjwvYWx0LXBl
cmlvZGljYWw+PHBhZ2VzPjE5MTctMTkzMjwvcGFnZXM+PHZvbHVtZT4yMjwvdm9sdW1lPjxkYXRl
cz48eWVhcj4yMDEzPC95ZWFyPjwvZGF0ZXM+PHVybHM+PC91cmxzPjwvcmVjb3JkPjwvQ2l0ZT48
Q2l0ZT48QXV0aG9yPk1ha2luZW48L0F1dGhvcj48WWVhcj4yMDA2PC9ZZWFyPjxSZWNOdW0+MTk3
MjwvUmVjTnVtPjxyZWNvcmQ+PHJlYy1udW1iZXI+MTk3MjwvcmVjLW51bWJlcj48Zm9yZWlnbi1r
ZXlzPjxrZXkgYXBwPSJFTiIgZGItaWQ9Ijl4ZWQ5ejllN3R6NTJvZWE5ZGM1d2R6ZDAyOXdkZnMy
dnJ3eiIgdGltZXN0YW1wPSIxNDY1Mzk5OTgwIj4xOTcyPC9rZXk+PC9mb3JlaWduLWtleXM+PHJl
Zi10eXBlIG5hbWU9IkpvdXJuYWwgQXJ0aWNsZSI+MTc8L3JlZi10eXBlPjxjb250cmlidXRvcnM+
PGF1dGhvcnM+PGF1dGhvcj5NYWtpbmVuLCBILlMuPC9hdXRob3I+PGF1dGhvcj5DYW5vLCBKLk0u
PC9hdXRob3I+PGF1dGhvcj5NZXJpbGEsIEouPC9hdXRob3I+PC9hdXRob3JzPjwvY29udHJpYnV0
b3JzPjx0aXRsZXM+PHRpdGxlPjxzdHlsZSBmYWNlPSJub3JtYWwiIGZvbnQ9ImRlZmF1bHQiIHNp
emU9IjEwMCUiPkdlbmV0aWMgcmVsYXRpb25zaGlwcyBhbW9uZyBtYXJpbmUgYW5kIGZyZXNod2F0
ZXIgcG9wdWxhdGlvbnMgb2YgdGhlIEV1cm9wZWFuIHRocmVlLXNwaW5lZCBzdGlja2xlYmFjayAo
PC9zdHlsZT48c3R5bGUgZmFjZT0iaXRhbGljIiBmb250PSJkZWZhdWx0IiBzaXplPSIxMDAlIj5H
YXN0ZXJvc3RldXMgYWN1bGVhdHVzPC9zdHlsZT48c3R5bGUgZmFjZT0ibm9ybWFsIiBmb250PSJk
ZWZhdWx0IiBzaXplPSIxMDAlIj4pIHJldmVhbGVkIGJ5IG1pY3Jvc2F0ZWxpdGVzPC9zdHlsZT48
L3RpdGxlPjxzZWNvbmRhcnktdGl0bGU+TW9sZWN1bGFyIEVjb2xvZ3k8L3NlY29uZGFyeS10aXRs
ZT48YWx0LXRpdGxlPk1vbC4gRWNvbC48L2FsdC10aXRsZT48L3RpdGxlcz48cGVyaW9kaWNhbD48
ZnVsbC10aXRsZT5Nb2xlY3VsYXIgRWNvbG9neTwvZnVsbC10aXRsZT48YWJici0xPk1vbC4gRWNv
bC48L2FiYnItMT48L3BlcmlvZGljYWw+PGFsdC1wZXJpb2RpY2FsPjxmdWxsLXRpdGxlPk1vbGVj
dWxhciBFY29sb2d5PC9mdWxsLXRpdGxlPjxhYmJyLTE+TW9sLiBFY29sLjwvYWJici0xPjwvYWx0
LXBlcmlvZGljYWw+PHBhZ2VzPjE1MTktMTUzNDwvcGFnZXM+PHZvbHVtZT4xNTwvdm9sdW1lPjxk
YXRlcz48eWVhcj4yMDA2PC95ZWFyPjwvZGF0ZXM+PHVybHM+PC91cmxzPjwvcmVjb3JkPjwvQ2l0
ZT48Q2l0ZT48QXV0aG9yPkpvbmVzPC9BdXRob3I+PFllYXI+MjAxMjwvWWVhcj48UmVjTnVtPjE3
NTY8L1JlY051bT48cmVjb3JkPjxyZWMtbnVtYmVyPjE3NTY8L3JlYy1udW1iZXI+PGZvcmVpZ24t
a2V5cz48a2V5IGFwcD0iRU4iIGRiLWlkPSI5eGVkOXo5ZTd0ejUyb2VhOWRjNXdkemQwMjl3ZGZz
MnZyd3oiIHRpbWVzdGFtcD0iMTQ1MjQ0NjMzNiI+MTc1Njwva2V5PjwvZm9yZWlnbi1rZXlzPjxy
ZWYtdHlwZSBuYW1lPSJKb3VybmFsIEFydGljbGUiPjE3PC9yZWYtdHlwZT48Y29udHJpYnV0b3Jz
PjxhdXRob3JzPjxhdXRob3I+Sm9uZXMsIEYuQy48L2F1dGhvcj48YXV0aG9yPkdyYWJoZXJyLCBN
LkcuPC9hdXRob3I+PGF1dGhvcj5DaGFuLCBZLkYuPC9hdXRob3I+PGF1dGhvcj5SdXNzZWxsLCBQ
LjwvYXV0aG9yPjxhdXRob3I+TWF1Y2VsaSwgRS48L2F1dGhvcj48YXV0aG9yPkpvaG5zb24sIEou
QS48L2F1dGhvcj48YXV0aG9yPlN3b2Zmb3JkLCBSLjwvYXV0aG9yPjxhdXRob3I+UGlydW0sIE0u
PC9hdXRob3I+PGF1dGhvcj5ab2R5LCBNLkMuPC9hdXRob3I+PGF1dGhvcj5XaGl0ZSwgUy48L2F1
dGhvcj48YXV0aG9yPkJpcm5leSwgRS48L2F1dGhvcj48YXV0aG9yPlNlYXJsZSwgUy48L2F1dGhv
cj48YXV0aG9yPlNjaG11dHosIEouPC9hdXRob3I+PGF1dGhvcj5Hcmltd29vZCwgSi48L2F1dGhv
cj48YXV0aG9yPkRpY2tzb24sIE0uQy48L2F1dGhvcj48YXV0aG9yPk15ZXJzLCBSLk0uPC9hdXRo
b3I+PGF1dGhvcj5NaWxsZXIsIEMuVC48L2F1dGhvcj48YXV0aG9yPlN1bW1lcnMsIEIuUi48L2F1
dGhvcj48YXV0aG9yPktuZWNodCwgQS5LLjwvYXV0aG9yPjxhdXRob3I+QnJhZHksIFMuRC48L2F1
dGhvcj48YXV0aG9yPlpoYW5nLCBILjwvYXV0aG9yPjxhdXRob3I+UG9sbGVuLCBBLkE8L2F1dGhv
cj48YXV0aG9yPkhvd2VzLCBULjwvYXV0aG9yPjxhdXRob3I+QW1lbWl2YSwgQy48L2F1dGhvcj48
YXV0aG9yPkIuSS5HLlMuUC4gJmFtcDsgVy5HLkEuIFRlYW08L2F1dGhvcj48YXV0aG9yPkxhbmRl
ciwgRS5TLjwvYXV0aG9yPjxhdXRob3I+UGFsbWEsIEYuRC48L2F1dGhvcj48YXV0aG9yPkxpbmRi
bGFkLVRvaCwgSy48L2F1dGhvcj48YXV0aG9yPktpbmdzbGV5LCBELk0uPC9hdXRob3I+PC9hdXRo
b3JzPjwvY29udHJpYnV0b3JzPjx0aXRsZXM+PHRpdGxlPlRoZSBnZW5vbWljIGJhc2lzIG9mIGFk
YXB0aXZlIGV2b2x1dGlvbiBpbiB0aHJlZXNwaW5lIHN0aWNrbGViYWNr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1NS02MTwvcGFnZXM+PHZvbHVtZT40ODQ8L3ZvbHVtZT48ZGF0ZXM+
PHllYXI+MjAxMjwveWVhcj48L2RhdGVzPjx1cmxzPjwvdXJscz48L3JlY29yZD48L0NpdGU+PC9F
bmROb3RlPn==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EZWFnbGU8L0F1dGhvcj48WWVhcj4yMDEzPC9ZZWFyPjxS
ZWNOdW0+MTk3MTwvUmVjTnVtPjxEaXNwbGF5VGV4dD5bNTgtNjBdPC9EaXNwbGF5VGV4dD48cmVj
b3JkPjxyZWMtbnVtYmVyPjE5NzE8L3JlYy1udW1iZXI+PGZvcmVpZ24ta2V5cz48a2V5IGFwcD0i
RU4iIGRiLWlkPSI5eGVkOXo5ZTd0ejUyb2VhOWRjNXdkemQwMjl3ZGZzMnZyd3oiIHRpbWVzdGFt
cD0iMTQ2NTM5OTg4MSI+MTk3MTwva2V5PjwvZm9yZWlnbi1rZXlzPjxyZWYtdHlwZSBuYW1lPSJK
b3VybmFsIEFydGljbGUiPjE3PC9yZWYtdHlwZT48Y29udHJpYnV0b3JzPjxhdXRob3JzPjxhdXRo
b3I+RGVhZ2xlLCBCLkUuPC9hdXRob3I+PGF1dGhvcj5Kb25lcywgRi5DLjwvYXV0aG9yPjxhdXRo
b3I+QWJzaGVyLCBELk0uPC9hdXRob3I+PGF1dGhvcj5LaW5nc2xleSwgRC5NLjwvYXV0aG9yPjxh
dXRob3I+UmVpbWNoZW4sIFQuRS48L2F1dGhvcj48L2F1dGhvcnM+PC9jb250cmlidXRvcnM+PHRp
dGxlcz48dGl0bGU+UGh5bG9nZW9ncmFwaHkgYW5kIGFkYXB0YXRpb24gZ2VuZXRpY3Mgb2Ygc3Rp
Y2tsZWJhY2sgZnJvbSB0aGUgSGFpZGEgR3dhaWkgYXJjaGlwZWxhZ28gcmV2ZWFsZWQgdXNpbmcg
Z2Vub21lLXdpZGUgc2luZ2xlIG51Y2xlb3RpZGUgcG9seW1vcnBoaXNtIGdlbm90eXBpbmc8L3Rp
dGxlPjxzZWNvbmRhcnktdGl0bGU+TW9sZWN1bGFyIEVjb2xvZ3k8L3NlY29uZGFyeS10aXRsZT48
YWx0LXRpdGxlPk1vbC4gRWNvbC48L2FsdC10aXRsZT48L3RpdGxlcz48cGVyaW9kaWNhbD48ZnVs
bC10aXRsZT5Nb2xlY3VsYXIgRWNvbG9neTwvZnVsbC10aXRsZT48YWJici0xPk1vbC4gRWNvbC48
L2FiYnItMT48L3BlcmlvZGljYWw+PGFsdC1wZXJpb2RpY2FsPjxmdWxsLXRpdGxlPk1vbGVjdWxh
ciBFY29sb2d5PC9mdWxsLXRpdGxlPjxhYmJyLTE+TW9sLiBFY29sLjwvYWJici0xPjwvYWx0LXBl
cmlvZGljYWw+PHBhZ2VzPjE5MTctMTkzMjwvcGFnZXM+PHZvbHVtZT4yMjwvdm9sdW1lPjxkYXRl
cz48eWVhcj4yMDEzPC95ZWFyPjwvZGF0ZXM+PHVybHM+PC91cmxzPjwvcmVjb3JkPjwvQ2l0ZT48
Q2l0ZT48QXV0aG9yPk1ha2luZW48L0F1dGhvcj48WWVhcj4yMDA2PC9ZZWFyPjxSZWNOdW0+MTk3
MjwvUmVjTnVtPjxyZWNvcmQ+PHJlYy1udW1iZXI+MTk3MjwvcmVjLW51bWJlcj48Zm9yZWlnbi1r
ZXlzPjxrZXkgYXBwPSJFTiIgZGItaWQ9Ijl4ZWQ5ejllN3R6NTJvZWE5ZGM1d2R6ZDAyOXdkZnMy
dnJ3eiIgdGltZXN0YW1wPSIxNDY1Mzk5OTgwIj4xOTcyPC9rZXk+PC9mb3JlaWduLWtleXM+PHJl
Zi10eXBlIG5hbWU9IkpvdXJuYWwgQXJ0aWNsZSI+MTc8L3JlZi10eXBlPjxjb250cmlidXRvcnM+
PGF1dGhvcnM+PGF1dGhvcj5NYWtpbmVuLCBILlMuPC9hdXRob3I+PGF1dGhvcj5DYW5vLCBKLk0u
PC9hdXRob3I+PGF1dGhvcj5NZXJpbGEsIEouPC9hdXRob3I+PC9hdXRob3JzPjwvY29udHJpYnV0
b3JzPjx0aXRsZXM+PHRpdGxlPjxzdHlsZSBmYWNlPSJub3JtYWwiIGZvbnQ9ImRlZmF1bHQiIHNp
emU9IjEwMCUiPkdlbmV0aWMgcmVsYXRpb25zaGlwcyBhbW9uZyBtYXJpbmUgYW5kIGZyZXNod2F0
ZXIgcG9wdWxhdGlvbnMgb2YgdGhlIEV1cm9wZWFuIHRocmVlLXNwaW5lZCBzdGlja2xlYmFjayAo
PC9zdHlsZT48c3R5bGUgZmFjZT0iaXRhbGljIiBmb250PSJkZWZhdWx0IiBzaXplPSIxMDAlIj5H
YXN0ZXJvc3RldXMgYWN1bGVhdHVzPC9zdHlsZT48c3R5bGUgZmFjZT0ibm9ybWFsIiBmb250PSJk
ZWZhdWx0IiBzaXplPSIxMDAlIj4pIHJldmVhbGVkIGJ5IG1pY3Jvc2F0ZWxpdGVzPC9zdHlsZT48
L3RpdGxlPjxzZWNvbmRhcnktdGl0bGU+TW9sZWN1bGFyIEVjb2xvZ3k8L3NlY29uZGFyeS10aXRs
ZT48YWx0LXRpdGxlPk1vbC4gRWNvbC48L2FsdC10aXRsZT48L3RpdGxlcz48cGVyaW9kaWNhbD48
ZnVsbC10aXRsZT5Nb2xlY3VsYXIgRWNvbG9neTwvZnVsbC10aXRsZT48YWJici0xPk1vbC4gRWNv
bC48L2FiYnItMT48L3BlcmlvZGljYWw+PGFsdC1wZXJpb2RpY2FsPjxmdWxsLXRpdGxlPk1vbGVj
dWxhciBFY29sb2d5PC9mdWxsLXRpdGxlPjxhYmJyLTE+TW9sLiBFY29sLjwvYWJici0xPjwvYWx0
LXBlcmlvZGljYWw+PHBhZ2VzPjE1MTktMTUzNDwvcGFnZXM+PHZvbHVtZT4xNTwvdm9sdW1lPjxk
YXRlcz48eWVhcj4yMDA2PC95ZWFyPjwvZGF0ZXM+PHVybHM+PC91cmxzPjwvcmVjb3JkPjwvQ2l0
ZT48Q2l0ZT48QXV0aG9yPkpvbmVzPC9BdXRob3I+PFllYXI+MjAxMjwvWWVhcj48UmVjTnVtPjE3
NTY8L1JlY051bT48cmVjb3JkPjxyZWMtbnVtYmVyPjE3NTY8L3JlYy1udW1iZXI+PGZvcmVpZ24t
a2V5cz48a2V5IGFwcD0iRU4iIGRiLWlkPSI5eGVkOXo5ZTd0ejUyb2VhOWRjNXdkemQwMjl3ZGZz
MnZyd3oiIHRpbWVzdGFtcD0iMTQ1MjQ0NjMzNiI+MTc1Njwva2V5PjwvZm9yZWlnbi1rZXlzPjxy
ZWYtdHlwZSBuYW1lPSJKb3VybmFsIEFydGljbGUiPjE3PC9yZWYtdHlwZT48Y29udHJpYnV0b3Jz
PjxhdXRob3JzPjxhdXRob3I+Sm9uZXMsIEYuQy48L2F1dGhvcj48YXV0aG9yPkdyYWJoZXJyLCBN
LkcuPC9hdXRob3I+PGF1dGhvcj5DaGFuLCBZLkYuPC9hdXRob3I+PGF1dGhvcj5SdXNzZWxsLCBQ
LjwvYXV0aG9yPjxhdXRob3I+TWF1Y2VsaSwgRS48L2F1dGhvcj48YXV0aG9yPkpvaG5zb24sIEou
QS48L2F1dGhvcj48YXV0aG9yPlN3b2Zmb3JkLCBSLjwvYXV0aG9yPjxhdXRob3I+UGlydW0sIE0u
PC9hdXRob3I+PGF1dGhvcj5ab2R5LCBNLkMuPC9hdXRob3I+PGF1dGhvcj5XaGl0ZSwgUy48L2F1
dGhvcj48YXV0aG9yPkJpcm5leSwgRS48L2F1dGhvcj48YXV0aG9yPlNlYXJsZSwgUy48L2F1dGhv
cj48YXV0aG9yPlNjaG11dHosIEouPC9hdXRob3I+PGF1dGhvcj5Hcmltd29vZCwgSi48L2F1dGhv
cj48YXV0aG9yPkRpY2tzb24sIE0uQy48L2F1dGhvcj48YXV0aG9yPk15ZXJzLCBSLk0uPC9hdXRo
b3I+PGF1dGhvcj5NaWxsZXIsIEMuVC48L2F1dGhvcj48YXV0aG9yPlN1bW1lcnMsIEIuUi48L2F1
dGhvcj48YXV0aG9yPktuZWNodCwgQS5LLjwvYXV0aG9yPjxhdXRob3I+QnJhZHksIFMuRC48L2F1
dGhvcj48YXV0aG9yPlpoYW5nLCBILjwvYXV0aG9yPjxhdXRob3I+UG9sbGVuLCBBLkE8L2F1dGhv
cj48YXV0aG9yPkhvd2VzLCBULjwvYXV0aG9yPjxhdXRob3I+QW1lbWl2YSwgQy48L2F1dGhvcj48
YXV0aG9yPkIuSS5HLlMuUC4gJmFtcDsgVy5HLkEuIFRlYW08L2F1dGhvcj48YXV0aG9yPkxhbmRl
ciwgRS5TLjwvYXV0aG9yPjxhdXRob3I+UGFsbWEsIEYuRC48L2F1dGhvcj48YXV0aG9yPkxpbmRi
bGFkLVRvaCwgSy48L2F1dGhvcj48YXV0aG9yPktpbmdzbGV5LCBELk0uPC9hdXRob3I+PC9hdXRo
b3JzPjwvY29udHJpYnV0b3JzPjx0aXRsZXM+PHRpdGxlPlRoZSBnZW5vbWljIGJhc2lzIG9mIGFk
YXB0aXZlIGV2b2x1dGlvbiBpbiB0aHJlZXNwaW5lIHN0aWNrbGViYWNr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1NS02MTwvcGFnZXM+PHZvbHVtZT40ODQ8L3ZvbHVtZT48ZGF0ZXM+
PHllYXI+MjAxMjwveWVhcj48L2RhdGVzPjx1cmxzPjwvdXJscz48L3JlY29yZD48L0NpdGU+PC9F
bmROb3RlPn==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sidR="00722D8E">
        <w:rPr>
          <w:rFonts w:ascii="Arial" w:hAnsi="Arial" w:cs="Arial"/>
          <w:sz w:val="22"/>
          <w:szCs w:val="22"/>
        </w:rPr>
      </w:r>
      <w:r w:rsidR="00722D8E">
        <w:rPr>
          <w:rFonts w:ascii="Arial" w:hAnsi="Arial" w:cs="Arial"/>
          <w:sz w:val="22"/>
          <w:szCs w:val="22"/>
        </w:rPr>
        <w:fldChar w:fldCharType="separate"/>
      </w:r>
      <w:r w:rsidR="006E3DFB">
        <w:rPr>
          <w:rFonts w:ascii="Arial" w:hAnsi="Arial" w:cs="Arial"/>
          <w:noProof/>
          <w:sz w:val="22"/>
          <w:szCs w:val="22"/>
        </w:rPr>
        <w:t>[58-60]</w:t>
      </w:r>
      <w:r w:rsidR="00722D8E">
        <w:rPr>
          <w:rFonts w:ascii="Arial" w:hAnsi="Arial" w:cs="Arial"/>
          <w:sz w:val="22"/>
          <w:szCs w:val="22"/>
        </w:rPr>
        <w:fldChar w:fldCharType="end"/>
      </w:r>
      <w:r w:rsidR="000C2984">
        <w:rPr>
          <w:rFonts w:ascii="Arial" w:hAnsi="Arial" w:cs="Arial"/>
          <w:sz w:val="22"/>
          <w:szCs w:val="22"/>
        </w:rPr>
        <w:t>)</w:t>
      </w:r>
      <w:r w:rsidRPr="00FC0276">
        <w:rPr>
          <w:rFonts w:ascii="Arial" w:hAnsi="Arial" w:cs="Arial"/>
          <w:sz w:val="22"/>
          <w:szCs w:val="22"/>
        </w:rPr>
        <w:t>.</w:t>
      </w:r>
      <w:r>
        <w:rPr>
          <w:rFonts w:ascii="Arial" w:hAnsi="Arial" w:cs="Arial"/>
          <w:sz w:val="22"/>
          <w:szCs w:val="22"/>
        </w:rPr>
        <w:t xml:space="preserve"> Phenotypic divergence in tight association with distinct freshwater environments has resulted in speciation within a lake (e.g., benthic and limnetic species pairs), often closely linked with specific ecological conditions</w:t>
      </w:r>
      <w:r w:rsidRPr="00C46F3A">
        <w:rPr>
          <w:rFonts w:ascii="Arial" w:hAnsi="Arial" w:cs="Arial"/>
          <w:sz w:val="22"/>
          <w:szCs w:val="22"/>
        </w:rPr>
        <w:t xml:space="preserve"> </w:t>
      </w:r>
      <w:r w:rsidR="000C2984">
        <w:rPr>
          <w:rFonts w:ascii="Arial" w:hAnsi="Arial" w:cs="Arial"/>
          <w:sz w:val="22"/>
          <w:szCs w:val="22"/>
        </w:rPr>
        <w:fldChar w:fldCharType="begin"/>
      </w:r>
      <w:r w:rsidR="006E3DFB">
        <w:rPr>
          <w:rFonts w:ascii="Arial" w:hAnsi="Arial" w:cs="Arial"/>
          <w:sz w:val="22"/>
          <w:szCs w:val="22"/>
        </w:rPr>
        <w:instrText xml:space="preserve"> ADDIN EN.CITE &lt;EndNote&gt;&lt;Cite&gt;&lt;Author&gt;Schluter&lt;/Author&gt;&lt;Year&gt;1995&lt;/Year&gt;&lt;RecNum&gt;482&lt;/RecNum&gt;&lt;DisplayText&gt;[56]&lt;/DisplayText&gt;&lt;record&gt;&lt;rec-number&gt;482&lt;/rec-number&gt;&lt;foreign-keys&gt;&lt;key app="EN" db-id="9xed9z9e7tz52oea9dc5wdzd029wdfs2vrwz" timestamp="0"&gt;482&lt;/key&gt;&lt;/foreign-keys&gt;&lt;ref-type name="Journal Article"&gt;17&lt;/ref-type&gt;&lt;contributors&gt;&lt;authors&gt;&lt;author&gt;Schluter, D.&lt;/author&gt;&lt;/authors&gt;&lt;/contributors&gt;&lt;titles&gt;&lt;title&gt;Adaptive radiation in sticklebacks: trade-offs in feeding performance and growth&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82-90&lt;/pages&gt;&lt;volume&gt;76&lt;/volume&gt;&lt;keywords&gt;&lt;keyword&gt;stickleback, feeding, trade-off, performance, evolution, ecology, growth, fish&lt;/keyword&gt;&lt;/keywords&gt;&lt;dates&gt;&lt;year&gt;1995&lt;/year&gt;&lt;/dates&gt;&lt;label&gt;482&lt;/label&gt;&lt;urls&gt;&lt;/urls&gt;&lt;/record&gt;&lt;/Cite&gt;&lt;/EndNote&gt;</w:instrText>
      </w:r>
      <w:r w:rsidR="000C2984">
        <w:rPr>
          <w:rFonts w:ascii="Arial" w:hAnsi="Arial" w:cs="Arial"/>
          <w:sz w:val="22"/>
          <w:szCs w:val="22"/>
        </w:rPr>
        <w:fldChar w:fldCharType="separate"/>
      </w:r>
      <w:r w:rsidR="006E3DFB">
        <w:rPr>
          <w:rFonts w:ascii="Arial" w:hAnsi="Arial" w:cs="Arial"/>
          <w:noProof/>
          <w:sz w:val="22"/>
          <w:szCs w:val="22"/>
        </w:rPr>
        <w:t>[56]</w:t>
      </w:r>
      <w:r w:rsidR="000C2984">
        <w:rPr>
          <w:rFonts w:ascii="Arial" w:hAnsi="Arial" w:cs="Arial"/>
          <w:sz w:val="22"/>
          <w:szCs w:val="22"/>
        </w:rPr>
        <w:fldChar w:fldCharType="end"/>
      </w:r>
      <w:r>
        <w:rPr>
          <w:rFonts w:ascii="Arial" w:hAnsi="Arial" w:cs="Arial"/>
          <w:sz w:val="22"/>
          <w:szCs w:val="22"/>
        </w:rPr>
        <w:t>. For example, o</w:t>
      </w:r>
      <w:r w:rsidRPr="00C46F3A">
        <w:rPr>
          <w:rFonts w:ascii="Arial" w:hAnsi="Arial" w:cs="Arial"/>
          <w:sz w:val="22"/>
          <w:szCs w:val="22"/>
        </w:rPr>
        <w:t xml:space="preserve">pen water stickleback tend to consume water column plankton, whereas benthic stickleback tend to consume benthic </w:t>
      </w:r>
      <w:proofErr w:type="spellStart"/>
      <w:r w:rsidRPr="00C46F3A">
        <w:rPr>
          <w:rFonts w:ascii="Arial" w:hAnsi="Arial" w:cs="Arial"/>
          <w:sz w:val="22"/>
          <w:szCs w:val="22"/>
        </w:rPr>
        <w:t>macroinvertebrates</w:t>
      </w:r>
      <w:proofErr w:type="spellEnd"/>
      <w:r w:rsidRPr="00C46F3A">
        <w:rPr>
          <w:rFonts w:ascii="Arial" w:hAnsi="Arial" w:cs="Arial"/>
          <w:sz w:val="22"/>
          <w:szCs w:val="22"/>
        </w:rPr>
        <w:t xml:space="preserve"> </w:t>
      </w:r>
      <w:r w:rsidRPr="00C46F3A">
        <w:rPr>
          <w:rFonts w:ascii="Arial" w:hAnsi="Arial" w:cs="Arial"/>
          <w:sz w:val="22"/>
          <w:szCs w:val="22"/>
        </w:rPr>
        <w:fldChar w:fldCharType="begin"/>
      </w:r>
      <w:r w:rsidR="006E3DFB">
        <w:rPr>
          <w:rFonts w:ascii="Arial" w:hAnsi="Arial" w:cs="Arial"/>
          <w:sz w:val="22"/>
          <w:szCs w:val="22"/>
        </w:rPr>
        <w:instrText xml:space="preserve"> ADDIN EN.CITE &lt;EndNote&gt;&lt;Cite&gt;&lt;Author&gt;Lavin&lt;/Author&gt;&lt;Year&gt;1986&lt;/Year&gt;&lt;RecNum&gt;780&lt;/RecNum&gt;&lt;DisplayText&gt;[61]&lt;/DisplayText&gt;&lt;record&gt;&lt;rec-number&gt;780&lt;/rec-number&gt;&lt;foreign-keys&gt;&lt;key app="EN" db-id="9xed9z9e7tz52oea9dc5wdzd029wdfs2vrwz" timestamp="0"&gt;780&lt;/key&gt;&lt;/foreign-keys&gt;&lt;ref-type name="Journal Article"&gt;17&lt;/ref-type&gt;&lt;contributors&gt;&lt;authors&gt;&lt;author&gt;Lavin, P.A.&lt;/author&gt;&lt;author&gt;McPhail, J.D.&lt;/author&gt;&lt;/authors&gt;&lt;/contributors&gt;&lt;titles&gt;&lt;title&gt;&lt;style face="normal" font="default" size="100%"&gt;Adaptive divergence of trophic phenotype among freshwater populations of the threespine stickleback (&lt;/style&gt;&lt;style face="italic" font="default" size="100%"&gt;Gasterosteus aculeatus&lt;/style&gt;&lt;style face="normal" font="default" size="100%"&gt;)&lt;/style&gt;&lt;/title&gt;&lt;secondary-title&gt;Canadian Journal of Fisheries and Aquatic Sciences&lt;/secondary-title&gt;&lt;alt-title&gt;Can. J. Fish. Aquat. Sci.&lt;/alt-title&gt;&lt;/titles&gt;&lt;periodical&gt;&lt;full-title&gt;Canadian Journal of Fisheries and Aquatic Sciences&lt;/full-title&gt;&lt;abbr-1&gt;Can. J. Fish. Aquat. Sci.&lt;/abbr-1&gt;&lt;/periodical&gt;&lt;alt-periodical&gt;&lt;full-title&gt;Canadian Journal of Fisheries and Aquatic Sciences&lt;/full-title&gt;&lt;abbr-1&gt;Can. J. Fish. Aquat. Sci.&lt;/abbr-1&gt;&lt;/alt-periodical&gt;&lt;pages&gt;2455-2463&lt;/pages&gt;&lt;volume&gt;43&lt;/volume&gt;&lt;keywords&gt;&lt;keyword&gt;pectoral fin, morphotype, plasticity, prey capture, feeding, fish&lt;/keyword&gt;&lt;/keywords&gt;&lt;dates&gt;&lt;year&gt;1986&lt;/year&gt;&lt;/dates&gt;&lt;label&gt;775&lt;/label&gt;&lt;urls&gt;&lt;/urls&gt;&lt;/record&gt;&lt;/Cite&gt;&lt;/EndNote&gt;</w:instrText>
      </w:r>
      <w:r w:rsidRPr="00C46F3A">
        <w:rPr>
          <w:rFonts w:ascii="Arial" w:hAnsi="Arial" w:cs="Arial"/>
          <w:sz w:val="22"/>
          <w:szCs w:val="22"/>
        </w:rPr>
        <w:fldChar w:fldCharType="separate"/>
      </w:r>
      <w:r w:rsidR="006E3DFB">
        <w:rPr>
          <w:rFonts w:ascii="Arial" w:hAnsi="Arial" w:cs="Arial"/>
          <w:noProof/>
          <w:sz w:val="22"/>
          <w:szCs w:val="22"/>
        </w:rPr>
        <w:t>[61]</w:t>
      </w:r>
      <w:r w:rsidRPr="00C46F3A">
        <w:rPr>
          <w:rFonts w:ascii="Arial" w:hAnsi="Arial" w:cs="Arial"/>
          <w:sz w:val="22"/>
          <w:szCs w:val="22"/>
        </w:rPr>
        <w:fldChar w:fldCharType="end"/>
      </w:r>
      <w:r w:rsidRPr="00C46F3A">
        <w:rPr>
          <w:rFonts w:ascii="Arial" w:hAnsi="Arial" w:cs="Arial"/>
          <w:sz w:val="22"/>
          <w:szCs w:val="22"/>
        </w:rPr>
        <w:t xml:space="preserve">.  </w:t>
      </w:r>
      <w:r>
        <w:rPr>
          <w:rFonts w:ascii="Arial" w:hAnsi="Arial" w:cs="Arial"/>
          <w:sz w:val="22"/>
          <w:szCs w:val="22"/>
        </w:rPr>
        <w:t xml:space="preserve"> </w:t>
      </w:r>
    </w:p>
    <w:p w14:paraId="60BD1E72" w14:textId="5851B16B" w:rsidR="004369B8" w:rsidRDefault="004369B8" w:rsidP="004369B8">
      <w:pPr>
        <w:spacing w:line="480" w:lineRule="auto"/>
        <w:rPr>
          <w:rFonts w:ascii="Arial" w:hAnsi="Arial" w:cs="Arial"/>
          <w:sz w:val="22"/>
          <w:szCs w:val="22"/>
        </w:rPr>
      </w:pPr>
      <w:r>
        <w:rPr>
          <w:rFonts w:ascii="Arial" w:hAnsi="Arial" w:cs="Arial"/>
          <w:sz w:val="22"/>
          <w:szCs w:val="22"/>
        </w:rPr>
        <w:tab/>
      </w:r>
      <w:r w:rsidRPr="00E05A5F">
        <w:rPr>
          <w:rFonts w:ascii="Arial" w:hAnsi="Arial" w:cs="Arial"/>
          <w:sz w:val="22"/>
          <w:szCs w:val="22"/>
        </w:rPr>
        <w:t xml:space="preserve">What are the functional consequences of feeding on zooplankton </w:t>
      </w:r>
      <w:r w:rsidRPr="00E05A5F">
        <w:rPr>
          <w:rFonts w:ascii="Arial" w:hAnsi="Arial" w:cs="Arial"/>
          <w:i/>
          <w:sz w:val="22"/>
          <w:szCs w:val="22"/>
        </w:rPr>
        <w:t xml:space="preserve">versus </w:t>
      </w:r>
      <w:r w:rsidRPr="00E05A5F">
        <w:rPr>
          <w:rFonts w:ascii="Arial" w:hAnsi="Arial" w:cs="Arial"/>
          <w:sz w:val="22"/>
          <w:szCs w:val="22"/>
        </w:rPr>
        <w:t xml:space="preserve">benthic </w:t>
      </w:r>
      <w:proofErr w:type="spellStart"/>
      <w:r w:rsidRPr="00E05A5F">
        <w:rPr>
          <w:rFonts w:ascii="Arial" w:hAnsi="Arial" w:cs="Arial"/>
          <w:sz w:val="22"/>
          <w:szCs w:val="22"/>
        </w:rPr>
        <w:t>macroinvertebrates</w:t>
      </w:r>
      <w:proofErr w:type="spellEnd"/>
      <w:r w:rsidRPr="00E05A5F">
        <w:rPr>
          <w:rFonts w:ascii="Arial" w:hAnsi="Arial" w:cs="Arial"/>
          <w:sz w:val="22"/>
          <w:szCs w:val="22"/>
        </w:rPr>
        <w:t xml:space="preserve">? Among the open water plankton are </w:t>
      </w:r>
      <w:proofErr w:type="spellStart"/>
      <w:r w:rsidRPr="00E05A5F">
        <w:rPr>
          <w:rFonts w:ascii="Arial" w:hAnsi="Arial" w:cs="Arial"/>
          <w:sz w:val="22"/>
          <w:szCs w:val="22"/>
        </w:rPr>
        <w:t>calanoid</w:t>
      </w:r>
      <w:proofErr w:type="spellEnd"/>
      <w:r w:rsidRPr="00E05A5F">
        <w:rPr>
          <w:rFonts w:ascii="Arial" w:hAnsi="Arial" w:cs="Arial"/>
          <w:sz w:val="22"/>
          <w:szCs w:val="22"/>
        </w:rPr>
        <w:t xml:space="preserve"> copepods, which have the ability to evade predatory attacks from stickleback </w:t>
      </w:r>
      <w:r w:rsidRPr="00E05A5F">
        <w:rPr>
          <w:rFonts w:ascii="Arial" w:hAnsi="Arial" w:cs="Arial"/>
          <w:sz w:val="22"/>
          <w:szCs w:val="22"/>
        </w:rPr>
        <w:fldChar w:fldCharType="begin"/>
      </w:r>
      <w:r w:rsidR="006E3DFB">
        <w:rPr>
          <w:rFonts w:ascii="Arial" w:hAnsi="Arial" w:cs="Arial"/>
          <w:sz w:val="22"/>
          <w:szCs w:val="22"/>
        </w:rPr>
        <w:instrText xml:space="preserve"> ADDIN EN.CITE &lt;EndNote&gt;&lt;Cite&gt;&lt;Author&gt;Viitasalo&lt;/Author&gt;&lt;Year&gt;1998&lt;/Year&gt;&lt;RecNum&gt;1540&lt;/RecNum&gt;&lt;DisplayText&gt;[62]&lt;/DisplayText&gt;&lt;record&gt;&lt;rec-number&gt;1540&lt;/rec-number&gt;&lt;foreign-keys&gt;&lt;key app="EN" db-id="9xed9z9e7tz52oea9dc5wdzd029wdfs2vrwz" timestamp="1391881187"&gt;1540&lt;/key&gt;&lt;/foreign-keys&gt;&lt;ref-type name="Journal Article"&gt;17&lt;/ref-type&gt;&lt;contributors&gt;&lt;authors&gt;&lt;author&gt;Viitasalo, M.&lt;/author&gt;&lt;author&gt;Klorboe, T.&lt;/author&gt;&lt;author&gt;Flinkman, J.&lt;/author&gt;&lt;author&gt;Pedersen, L.W.&lt;/author&gt;&lt;author&gt;Visser, A.W.&lt;/author&gt;&lt;/authors&gt;&lt;/contributors&gt;&lt;titles&gt;&lt;title&gt;Predation vulnerability of planktonic copepods: consequences of predator foraging strategies and prey sensory abilities&lt;/title&gt;&lt;secondary-title&gt;Mar. Ecol. Prog. Ser. &lt;/secondary-title&gt;&lt;alt-title&gt;Mar. Ecol. Prog. Ser. &lt;/alt-title&gt;&lt;/titles&gt;&lt;periodical&gt;&lt;full-title&gt;Mar. Ecol. Prog. Ser.&lt;/full-title&gt;&lt;abbr-1&gt;Mar. Ecol. Prog. Ser.&lt;/abbr-1&gt;&lt;/periodical&gt;&lt;alt-periodical&gt;&lt;full-title&gt;Mar. Ecol. Prog. Ser.&lt;/full-title&gt;&lt;abbr-1&gt;Mar. Ecol. Prog. Ser.&lt;/abbr-1&gt;&lt;/alt-periodical&gt;&lt;pages&gt;129-142&lt;/pages&gt;&lt;volume&gt;175&lt;/volume&gt;&lt;keywords&gt;&lt;keyword&gt;locomotion, prey capture, feeding, prey capture, evasion, evasive, fish&lt;/keyword&gt;&lt;/keywords&gt;&lt;dates&gt;&lt;year&gt;1998&lt;/year&gt;&lt;/dates&gt;&lt;label&gt;1533&lt;/label&gt;&lt;urls&gt;&lt;/urls&gt;&lt;/record&gt;&lt;/Cite&gt;&lt;/EndNote&gt;</w:instrText>
      </w:r>
      <w:r w:rsidRPr="00E05A5F">
        <w:rPr>
          <w:rFonts w:ascii="Arial" w:hAnsi="Arial" w:cs="Arial"/>
          <w:sz w:val="22"/>
          <w:szCs w:val="22"/>
        </w:rPr>
        <w:fldChar w:fldCharType="separate"/>
      </w:r>
      <w:r w:rsidR="006E3DFB">
        <w:rPr>
          <w:rFonts w:ascii="Arial" w:hAnsi="Arial" w:cs="Arial"/>
          <w:noProof/>
          <w:sz w:val="22"/>
          <w:szCs w:val="22"/>
        </w:rPr>
        <w:t>[62]</w:t>
      </w:r>
      <w:r w:rsidRPr="00E05A5F">
        <w:rPr>
          <w:rFonts w:ascii="Arial" w:hAnsi="Arial" w:cs="Arial"/>
          <w:sz w:val="22"/>
          <w:szCs w:val="22"/>
        </w:rPr>
        <w:fldChar w:fldCharType="end"/>
      </w:r>
      <w:r w:rsidRPr="00E05A5F">
        <w:rPr>
          <w:rFonts w:ascii="Arial" w:hAnsi="Arial" w:cs="Arial"/>
          <w:sz w:val="22"/>
          <w:szCs w:val="22"/>
        </w:rPr>
        <w:t xml:space="preserve">. </w:t>
      </w:r>
      <w:r>
        <w:rPr>
          <w:rFonts w:ascii="Arial" w:hAnsi="Arial" w:cs="Arial"/>
          <w:sz w:val="22"/>
          <w:szCs w:val="22"/>
        </w:rPr>
        <w:t>S</w:t>
      </w:r>
      <w:r w:rsidRPr="00E05A5F">
        <w:rPr>
          <w:rFonts w:ascii="Arial" w:hAnsi="Arial" w:cs="Arial"/>
          <w:sz w:val="22"/>
          <w:szCs w:val="22"/>
        </w:rPr>
        <w:t xml:space="preserve">uction performance is likely elevated when feeding on benthic prey given that the prey are often embedded in, or attached to, the substrate </w:t>
      </w:r>
      <w:r w:rsidRPr="00E05A5F">
        <w:rPr>
          <w:rFonts w:ascii="Arial" w:hAnsi="Arial" w:cs="Arial"/>
          <w:sz w:val="22"/>
          <w:szCs w:val="22"/>
        </w:rPr>
        <w:fldChar w:fldCharType="begin"/>
      </w:r>
      <w:r w:rsidR="006E3DFB">
        <w:rPr>
          <w:rFonts w:ascii="Arial" w:hAnsi="Arial" w:cs="Arial"/>
          <w:sz w:val="22"/>
          <w:szCs w:val="22"/>
        </w:rPr>
        <w:instrText xml:space="preserve"> ADDIN EN.CITE &lt;EndNote&gt;&lt;Cite&gt;&lt;Author&gt;Willacker&lt;/Author&gt;&lt;Year&gt;2010&lt;/Year&gt;&lt;RecNum&gt;1750&lt;/RecNum&gt;&lt;DisplayText&gt;[63]&lt;/DisplayText&gt;&lt;record&gt;&lt;rec-number&gt;1750&lt;/rec-number&gt;&lt;foreign-keys&gt;&lt;key app="EN" db-id="9xed9z9e7tz52oea9dc5wdzd029wdfs2vrwz" timestamp="1451342407"&gt;1750&lt;/key&gt;&lt;/foreign-keys&gt;&lt;ref-type name="Journal Article"&gt;17&lt;/ref-type&gt;&lt;contributors&gt;&lt;authors&gt;&lt;author&gt;Willacker, J.J.&lt;/author&gt;&lt;author&gt;Von Hippel, F.A.&lt;/author&gt;&lt;author&gt;Wilton, P.R.&lt;/author&gt;&lt;author&gt;Walton, K.M.&lt;/author&gt;&lt;/authors&gt;&lt;/contributors&gt;&lt;titles&gt;&lt;title&gt;Classification of threespine stickleback along the benthic-limnetic axis&lt;/title&gt;&lt;secondary-title&gt;Biological Journal of the Linnean Society&lt;/secondary-title&gt;&lt;alt-title&gt;Biol. J. Linn. Soc.&lt;/alt-title&gt;&lt;/titles&gt;&lt;periodical&gt;&lt;full-title&gt;Biological Journal of the Linnean Society&lt;/full-title&gt;&lt;abbr-1&gt;Biol. J. Linn. Soc.&lt;/abbr-1&gt;&lt;/periodical&gt;&lt;alt-periodical&gt;&lt;full-title&gt;Biological Journal of the Linnean Society&lt;/full-title&gt;&lt;abbr-1&gt;Biol. J. Linn. Soc.&lt;/abbr-1&gt;&lt;/alt-periodical&gt;&lt;pages&gt;595-608&lt;/pages&gt;&lt;volume&gt;101&lt;/volume&gt;&lt;dates&gt;&lt;year&gt;2010&lt;/year&gt;&lt;/dates&gt;&lt;urls&gt;&lt;/urls&gt;&lt;/record&gt;&lt;/Cite&gt;&lt;/EndNote&gt;</w:instrText>
      </w:r>
      <w:r w:rsidRPr="00E05A5F">
        <w:rPr>
          <w:rFonts w:ascii="Arial" w:hAnsi="Arial" w:cs="Arial"/>
          <w:sz w:val="22"/>
          <w:szCs w:val="22"/>
        </w:rPr>
        <w:fldChar w:fldCharType="separate"/>
      </w:r>
      <w:r w:rsidR="006E3DFB">
        <w:rPr>
          <w:rFonts w:ascii="Arial" w:hAnsi="Arial" w:cs="Arial"/>
          <w:noProof/>
          <w:sz w:val="22"/>
          <w:szCs w:val="22"/>
        </w:rPr>
        <w:t>[63]</w:t>
      </w:r>
      <w:r w:rsidRPr="00E05A5F">
        <w:rPr>
          <w:rFonts w:ascii="Arial" w:hAnsi="Arial" w:cs="Arial"/>
          <w:sz w:val="22"/>
          <w:szCs w:val="22"/>
        </w:rPr>
        <w:fldChar w:fldCharType="end"/>
      </w:r>
      <w:r w:rsidRPr="00E05A5F">
        <w:rPr>
          <w:rFonts w:ascii="Arial" w:hAnsi="Arial" w:cs="Arial"/>
          <w:sz w:val="22"/>
          <w:szCs w:val="22"/>
        </w:rPr>
        <w:t xml:space="preserve">. A recent morphological investigation confirmed this by quantifying suction index, a reliable proxy for suction performance </w:t>
      </w:r>
      <w:r w:rsidRPr="00E05A5F">
        <w:rPr>
          <w:rFonts w:ascii="Arial" w:hAnsi="Arial" w:cs="Arial"/>
          <w:sz w:val="22"/>
          <w:szCs w:val="22"/>
        </w:rPr>
        <w:fldChar w:fldCharType="begin"/>
      </w:r>
      <w:r w:rsidR="006E3DFB">
        <w:rPr>
          <w:rFonts w:ascii="Arial" w:hAnsi="Arial" w:cs="Arial"/>
          <w:sz w:val="22"/>
          <w:szCs w:val="22"/>
        </w:rPr>
        <w:instrText xml:space="preserve"> ADDIN EN.CITE &lt;EndNote&gt;&lt;Cite&gt;&lt;Author&gt;Carroll&lt;/Author&gt;&lt;Year&gt;2004&lt;/Year&gt;&lt;RecNum&gt;461&lt;/RecNum&gt;&lt;DisplayText&gt;[9]&lt;/DisplayText&gt;&lt;record&gt;&lt;rec-number&gt;461&lt;/rec-number&gt;&lt;foreign-keys&gt;&lt;key app="EN" db-id="9xed9z9e7tz52oea9dc5wdzd029wdfs2vrwz" timestamp="0"&gt;461&lt;/key&gt;&lt;/foreign-keys&gt;&lt;ref-type name="Journal Article"&gt;17&lt;/ref-type&gt;&lt;contributors&gt;&lt;authors&gt;&lt;author&gt;Carroll, A.M.&lt;/author&gt;&lt;author&gt;Wainwright, P.C.&lt;/author&gt;&lt;author&gt;Huskey, S.H.&lt;/author&gt;&lt;author&gt;Collar, D.C.&lt;/author&gt;&lt;author&gt;Turingan, R.G.&lt;/author&gt;&lt;/authors&gt;&lt;/contributors&gt;&lt;titles&gt;&lt;title&gt;Morphology predicts suction feeding performance in centrarchid fishes&lt;/title&gt;&lt;secondary-title&gt;The Journal of Experimental Biology&lt;/secondary-title&gt;&lt;alt-title&gt;J. Exp. Biol.&lt;/alt-title&gt;&lt;/titles&gt;&lt;alt-periodical&gt;&lt;full-title&gt;JEB&lt;/full-title&gt;&lt;abbr-1&gt;J. Exp. Biol.&lt;/abbr-1&gt;&lt;/alt-periodical&gt;&lt;pages&gt;3873-3881&lt;/pages&gt;&lt;volume&gt;207&lt;/volume&gt;&lt;keywords&gt;&lt;keyword&gt;fish, centrarchid, bluegill, largemouth bass, morphology, suction, pressure, feeding, skull&lt;/keyword&gt;&lt;/keywords&gt;&lt;dates&gt;&lt;year&gt;2004&lt;/year&gt;&lt;/dates&gt;&lt;label&gt;461&lt;/label&gt;&lt;urls&gt;&lt;/urls&gt;&lt;/record&gt;&lt;/Cite&gt;&lt;/EndNote&gt;</w:instrText>
      </w:r>
      <w:r w:rsidRPr="00E05A5F">
        <w:rPr>
          <w:rFonts w:ascii="Arial" w:hAnsi="Arial" w:cs="Arial"/>
          <w:sz w:val="22"/>
          <w:szCs w:val="22"/>
        </w:rPr>
        <w:fldChar w:fldCharType="separate"/>
      </w:r>
      <w:r w:rsidR="006E3DFB">
        <w:rPr>
          <w:rFonts w:ascii="Arial" w:hAnsi="Arial" w:cs="Arial"/>
          <w:noProof/>
          <w:sz w:val="22"/>
          <w:szCs w:val="22"/>
        </w:rPr>
        <w:t>[9]</w:t>
      </w:r>
      <w:r w:rsidRPr="00E05A5F">
        <w:rPr>
          <w:rFonts w:ascii="Arial" w:hAnsi="Arial" w:cs="Arial"/>
          <w:sz w:val="22"/>
          <w:szCs w:val="22"/>
        </w:rPr>
        <w:fldChar w:fldCharType="end"/>
      </w:r>
      <w:r w:rsidRPr="00E05A5F">
        <w:rPr>
          <w:rFonts w:ascii="Arial" w:hAnsi="Arial" w:cs="Arial"/>
          <w:sz w:val="22"/>
          <w:szCs w:val="22"/>
        </w:rPr>
        <w:t xml:space="preserve">, for benthic and </w:t>
      </w:r>
      <w:proofErr w:type="spellStart"/>
      <w:r w:rsidRPr="00E05A5F">
        <w:rPr>
          <w:rFonts w:ascii="Arial" w:hAnsi="Arial" w:cs="Arial"/>
          <w:sz w:val="22"/>
          <w:szCs w:val="22"/>
        </w:rPr>
        <w:t>anadromous</w:t>
      </w:r>
      <w:proofErr w:type="spellEnd"/>
      <w:r w:rsidRPr="00E05A5F">
        <w:rPr>
          <w:rFonts w:ascii="Arial" w:hAnsi="Arial" w:cs="Arial"/>
          <w:sz w:val="22"/>
          <w:szCs w:val="22"/>
        </w:rPr>
        <w:t xml:space="preserve"> stickleback populations </w:t>
      </w:r>
      <w:r w:rsidRPr="00E05A5F">
        <w:rPr>
          <w:rFonts w:ascii="Arial" w:hAnsi="Arial" w:cs="Arial"/>
          <w:sz w:val="22"/>
          <w:szCs w:val="22"/>
        </w:rPr>
        <w:fldChar w:fldCharType="begin"/>
      </w:r>
      <w:r w:rsidR="006E3DFB">
        <w:rPr>
          <w:rFonts w:ascii="Arial" w:hAnsi="Arial" w:cs="Arial"/>
          <w:sz w:val="22"/>
          <w:szCs w:val="22"/>
        </w:rPr>
        <w:instrText xml:space="preserve"> ADDIN EN.CITE &lt;EndNote&gt;&lt;Cite&gt;&lt;Author&gt;McGee&lt;/Author&gt;&lt;Year&gt;2013&lt;/Year&gt;&lt;RecNum&gt;1749&lt;/RecNum&gt;&lt;DisplayText&gt;[64]&lt;/DisplayText&gt;&lt;record&gt;&lt;rec-number&gt;1749&lt;/rec-number&gt;&lt;foreign-keys&gt;&lt;key app="EN" db-id="9xed9z9e7tz52oea9dc5wdzd029wdfs2vrwz" timestamp="1451341924"&gt;1749&lt;/key&gt;&lt;/foreign-keys&gt;&lt;ref-type name="Journal Article"&gt;17&lt;/ref-type&gt;&lt;contributors&gt;&lt;authors&gt;&lt;author&gt;McGee, M.D.&lt;/author&gt;&lt;author&gt;Wainwright, P.C.&lt;/author&gt;&lt;/authors&gt;&lt;/contributors&gt;&lt;titles&gt;&lt;title&gt;Convergent evolution as a generator of phenotypic diversity in threespine stickleback&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1204-1208&lt;/pages&gt;&lt;volume&gt;67&lt;/volume&gt;&lt;dates&gt;&lt;year&gt;2013&lt;/year&gt;&lt;/dates&gt;&lt;urls&gt;&lt;/urls&gt;&lt;/record&gt;&lt;/Cite&gt;&lt;/EndNote&gt;</w:instrText>
      </w:r>
      <w:r w:rsidRPr="00E05A5F">
        <w:rPr>
          <w:rFonts w:ascii="Arial" w:hAnsi="Arial" w:cs="Arial"/>
          <w:sz w:val="22"/>
          <w:szCs w:val="22"/>
        </w:rPr>
        <w:fldChar w:fldCharType="separate"/>
      </w:r>
      <w:r w:rsidR="006E3DFB">
        <w:rPr>
          <w:rFonts w:ascii="Arial" w:hAnsi="Arial" w:cs="Arial"/>
          <w:noProof/>
          <w:sz w:val="22"/>
          <w:szCs w:val="22"/>
        </w:rPr>
        <w:t>[64]</w:t>
      </w:r>
      <w:r w:rsidRPr="00E05A5F">
        <w:rPr>
          <w:rFonts w:ascii="Arial" w:hAnsi="Arial" w:cs="Arial"/>
          <w:sz w:val="22"/>
          <w:szCs w:val="22"/>
        </w:rPr>
        <w:fldChar w:fldCharType="end"/>
      </w:r>
      <w:r w:rsidRPr="00E05A5F">
        <w:rPr>
          <w:rFonts w:ascii="Arial" w:hAnsi="Arial" w:cs="Arial"/>
          <w:sz w:val="22"/>
          <w:szCs w:val="22"/>
        </w:rPr>
        <w:t>. Conversely, those fishes that feed on zooplankton in the water column should exhibit a streamlined body (</w:t>
      </w:r>
      <w:proofErr w:type="spellStart"/>
      <w:r w:rsidRPr="00E05A5F">
        <w:rPr>
          <w:rFonts w:ascii="Arial" w:hAnsi="Arial" w:cs="Arial"/>
          <w:sz w:val="22"/>
          <w:szCs w:val="22"/>
        </w:rPr>
        <w:t>dorso</w:t>
      </w:r>
      <w:proofErr w:type="spellEnd"/>
      <w:r w:rsidRPr="00E05A5F">
        <w:rPr>
          <w:rFonts w:ascii="Arial" w:hAnsi="Arial" w:cs="Arial"/>
          <w:sz w:val="22"/>
          <w:szCs w:val="22"/>
        </w:rPr>
        <w:t xml:space="preserve">-ventrally compressed), elongated jaws, and a terminal mouth </w:t>
      </w:r>
      <w:r w:rsidRPr="00E05A5F">
        <w:rPr>
          <w:rFonts w:ascii="Arial" w:hAnsi="Arial" w:cs="Arial"/>
          <w:sz w:val="22"/>
          <w:szCs w:val="22"/>
        </w:rPr>
        <w:fldChar w:fldCharType="begin"/>
      </w:r>
      <w:r w:rsidR="006E3DFB">
        <w:rPr>
          <w:rFonts w:ascii="Arial" w:hAnsi="Arial" w:cs="Arial"/>
          <w:sz w:val="22"/>
          <w:szCs w:val="22"/>
        </w:rPr>
        <w:instrText xml:space="preserve"> ADDIN EN.CITE &lt;EndNote&gt;&lt;Cite&gt;&lt;Author&gt;Liem&lt;/Author&gt;&lt;Year&gt;1993&lt;/Year&gt;&lt;RecNum&gt;1748&lt;/RecNum&gt;&lt;DisplayText&gt;[65]&lt;/DisplayText&gt;&lt;record&gt;&lt;rec-number&gt;1748&lt;/rec-number&gt;&lt;foreign-keys&gt;&lt;key app="EN" db-id="9xed9z9e7tz52oea9dc5wdzd029wdfs2vrwz" timestamp="1451338514"&gt;1748&lt;/key&gt;&lt;/foreign-keys&gt;&lt;ref-type name="Book Section"&gt;5&lt;/ref-type&gt;&lt;contributors&gt;&lt;authors&gt;&lt;author&gt;Liem, K.F.&lt;/author&gt;&lt;/authors&gt;&lt;secondary-authors&gt;&lt;author&gt;Hanken, J.&lt;/author&gt;&lt;author&gt;Hall, B.K.&lt;/author&gt;&lt;/secondary-authors&gt;&lt;/contributors&gt;&lt;titles&gt;&lt;title&gt;Ecomorphology of the teleostean skull&lt;/title&gt;&lt;secondary-title&gt;The skull&lt;/secondary-title&gt;&lt;/titles&gt;&lt;pages&gt;422-452&lt;/pages&gt;&lt;dates&gt;&lt;year&gt;1993&lt;/year&gt;&lt;/dates&gt;&lt;pub-location&gt;Chicago, USA&lt;/pub-location&gt;&lt;publisher&gt;University of Chicago Press&lt;/publisher&gt;&lt;urls&gt;&lt;/urls&gt;&lt;/record&gt;&lt;/Cite&gt;&lt;/EndNote&gt;</w:instrText>
      </w:r>
      <w:r w:rsidRPr="00E05A5F">
        <w:rPr>
          <w:rFonts w:ascii="Arial" w:hAnsi="Arial" w:cs="Arial"/>
          <w:sz w:val="22"/>
          <w:szCs w:val="22"/>
        </w:rPr>
        <w:fldChar w:fldCharType="separate"/>
      </w:r>
      <w:r w:rsidR="006E3DFB">
        <w:rPr>
          <w:rFonts w:ascii="Arial" w:hAnsi="Arial" w:cs="Arial"/>
          <w:noProof/>
          <w:sz w:val="22"/>
          <w:szCs w:val="22"/>
        </w:rPr>
        <w:t>[65]</w:t>
      </w:r>
      <w:r w:rsidRPr="00E05A5F">
        <w:rPr>
          <w:rFonts w:ascii="Arial" w:hAnsi="Arial" w:cs="Arial"/>
          <w:sz w:val="22"/>
          <w:szCs w:val="22"/>
        </w:rPr>
        <w:fldChar w:fldCharType="end"/>
      </w:r>
      <w:r w:rsidRPr="00E05A5F">
        <w:rPr>
          <w:rFonts w:ascii="Arial" w:hAnsi="Arial" w:cs="Arial"/>
          <w:sz w:val="22"/>
          <w:szCs w:val="22"/>
        </w:rPr>
        <w:t xml:space="preserve">. These characteristics enable faster swimming during prey capture and a mouth adapted for capturing prey in front of the fish. Stickleback have been found to be more pelagic in the presence of a predator and competitor, the prickly </w:t>
      </w:r>
      <w:proofErr w:type="spellStart"/>
      <w:r w:rsidRPr="00E05A5F">
        <w:rPr>
          <w:rFonts w:ascii="Arial" w:hAnsi="Arial" w:cs="Arial"/>
          <w:sz w:val="22"/>
          <w:szCs w:val="22"/>
        </w:rPr>
        <w:t>sculpin</w:t>
      </w:r>
      <w:proofErr w:type="spellEnd"/>
      <w:r>
        <w:rPr>
          <w:rFonts w:ascii="Arial" w:hAnsi="Arial" w:cs="Arial"/>
          <w:sz w:val="22"/>
          <w:szCs w:val="22"/>
        </w:rPr>
        <w:t xml:space="preserve"> (</w:t>
      </w:r>
      <w:proofErr w:type="spellStart"/>
      <w:r>
        <w:rPr>
          <w:rFonts w:ascii="Arial" w:hAnsi="Arial" w:cs="Arial"/>
          <w:i/>
          <w:sz w:val="22"/>
          <w:szCs w:val="22"/>
        </w:rPr>
        <w:t>Cottus</w:t>
      </w:r>
      <w:proofErr w:type="spellEnd"/>
      <w:r>
        <w:rPr>
          <w:rFonts w:ascii="Arial" w:hAnsi="Arial" w:cs="Arial"/>
          <w:i/>
          <w:sz w:val="22"/>
          <w:szCs w:val="22"/>
        </w:rPr>
        <w:t xml:space="preserve"> </w:t>
      </w:r>
      <w:proofErr w:type="spellStart"/>
      <w:r>
        <w:rPr>
          <w:rFonts w:ascii="Arial" w:hAnsi="Arial" w:cs="Arial"/>
          <w:i/>
          <w:sz w:val="22"/>
          <w:szCs w:val="22"/>
        </w:rPr>
        <w:t>asper</w:t>
      </w:r>
      <w:proofErr w:type="spellEnd"/>
      <w:r>
        <w:rPr>
          <w:rFonts w:ascii="Arial" w:hAnsi="Arial" w:cs="Arial"/>
          <w:sz w:val="22"/>
          <w:szCs w:val="22"/>
        </w:rPr>
        <w:t xml:space="preserve">), which </w:t>
      </w:r>
      <w:r w:rsidRPr="001425DB">
        <w:rPr>
          <w:rFonts w:ascii="Arial" w:hAnsi="Arial" w:cs="Arial"/>
          <w:sz w:val="22"/>
          <w:szCs w:val="22"/>
        </w:rPr>
        <w:t xml:space="preserve">also inhabit a number of the same lakes that were isolated following the recession of the Cordilleran Ice Sheet </w:t>
      </w:r>
      <w:r w:rsidRPr="001425DB">
        <w:rPr>
          <w:rFonts w:ascii="Arial" w:hAnsi="Arial" w:cs="Arial"/>
          <w:sz w:val="22"/>
          <w:szCs w:val="22"/>
        </w:rPr>
        <w:fldChar w:fldCharType="begin">
          <w:fldData xml:space="preserve">PEVuZE5vdGU+PENpdGU+PEF1dGhvcj5EZW5uZW5tb3NlcjwvQXV0aG9yPjxZZWFyPjIwMTU8L1ll
YXI+PFJlY051bT4xNzM3PC9SZWNOdW0+PERpc3BsYXlUZXh0Pls2Ni02OV08L0Rpc3BsYXlUZXh0
PjxyZWNvcmQ+PHJlYy1udW1iZXI+MTczNzwvcmVjLW51bWJlcj48Zm9yZWlnbi1rZXlzPjxrZXkg
YXBwPSJFTiIgZGItaWQ9Ijl4ZWQ5ejllN3R6NTJvZWE5ZGM1d2R6ZDAyOXdkZnMydnJ3eiIgdGlt
ZXN0YW1wPSIxNDUwNjQzODU4Ij4xNzM3PC9rZXk+PC9mb3JlaWduLWtleXM+PHJlZi10eXBlIG5h
bWU9IkpvdXJuYWwgQXJ0aWNsZSI+MTc8L3JlZi10eXBlPjxjb250cmlidXRvcnM+PGF1dGhvcnM+
PGF1dGhvcj5EZW5uZW5tb3NlciwgUy48L2F1dGhvcj48YXV0aG9yPk5vbHRlLCBBLlcuPC9hdXRo
b3I+PGF1dGhvcj5WYW1vc2ksIFMuTS48L2F1dGhvcj48YXV0aG9yPlJvZ2VycywgUy5NLjwvYXV0
aG9yPjwvYXV0aG9ycz48L2NvbnRyaWJ1dG9ycz48dGl0bGVzPjx0aXRsZT48c3R5bGUgZmFjZT0i
bm9ybWFsIiBmb250PSJkZWZhdWx0IiBzaXplPSIxMDAlIj5QaHlsb2dlb2dyYXBoeSBvZiB0aGUg
cHJpY2tseSBzY3VscGluICg8L3N0eWxlPjxzdHlsZSBmYWNlPSJpdGFsaWMiIGZvbnQ9ImRlZmF1
bHQiIHNpemU9IjEwMCUiPkNvdHR1cyBhc3Blcjwvc3R5bGU+PHN0eWxlIGZhY2U9Im5vcm1hbCIg
Zm9udD0iZGVmYXVsdCIgc2l6ZT0iMTAwJSI+KSBpbiBub3J0aC13ZXN0ZXJuIE5vcnRoIEFtZXJp
Y2EgcmV2ZWFscyBwYXJhbGxlbCBwaGVub3R5cGljIGV2b2x1dGlvbiBhY3Jvc3MgbXVsdGlwbGUg
Y29hc3RhbC1pbmxhbmQgY29sb25pemF0aW9uczwvc3R5bGU+PC90aXRsZT48c2Vjb25kYXJ5LXRp
dGxlPkpvdXJuYWwgb2YgQmlvZ2VvZ3JhcGh5PC9zZWNvbmRhcnktdGl0bGU+PGFsdC10aXRsZT5K
LiBCaW9nZW9nci48L2FsdC10aXRsZT48L3RpdGxlcz48cGVyaW9kaWNhbD48ZnVsbC10aXRsZT5K
b3VybmFsIG9mIEJpb2dlb2dyYXBoeTwvZnVsbC10aXRsZT48YWJici0xPkouIEJpb2dlb2dyLjwv
YWJici0xPjwvcGVyaW9kaWNhbD48YWx0LXBlcmlvZGljYWw+PGZ1bGwtdGl0bGU+Sm91cm5hbCBv
ZiBCaW9nZW9ncmFwaHk8L2Z1bGwtdGl0bGU+PGFiYnItMT5KLiBCaW9nZW9nci48L2FiYnItMT48
L2FsdC1wZXJpb2RpY2FsPjxwYWdlcz4xNjI2LTE2Mzg8L3BhZ2VzPjx2b2x1bWU+NDI8L3ZvbHVt
ZT48ZGF0ZXM+PHllYXI+MjAxNTwveWVhcj48L2RhdGVzPjx1cmxzPjwvdXJscz48L3JlY29yZD48
L0NpdGU+PENpdGU+PEF1dGhvcj5WYW1vc2k8L0F1dGhvcj48WWVhcj4yMDAzPC9ZZWFyPjxSZWNO
dW0+MTc0MzwvUmVjTnVtPjxyZWNvcmQ+PHJlYy1udW1iZXI+MTc0MzwvcmVjLW51bWJlcj48Zm9y
ZWlnbi1rZXlzPjxrZXkgYXBwPSJFTiIgZGItaWQ9Ijl4ZWQ5ejllN3R6NTJvZWE5ZGM1d2R6ZDAy
OXdkZnMydnJ3eiIgdGltZXN0YW1wPSIxNDUwNzMxMDkwIj4xNzQzPC9rZXk+PC9mb3JlaWduLWtl
eXM+PHJlZi10eXBlIG5hbWU9IkpvdXJuYWwgQXJ0aWNsZSI+MTc8L3JlZi10eXBlPjxjb250cmli
dXRvcnM+PGF1dGhvcnM+PGF1dGhvcj5WYW1vc2ksIFMuTS48L2F1dGhvcj48L2F1dGhvcnM+PC9j
b250cmlidXRvcnM+PHRpdGxlcz48dGl0bGU+VGhlIHByZXNlbmNlIG9mIG90aGVyIGZpc2ggc3Bl
Y2llcyBhZmZlY3RzIHNwZWNpYXRpb24gaW4gdGhyZWVzcGluZSBzdGlja2xlYmFja3M8L3RpdGxl
PjxzZWNvbmRhcnktdGl0bGU+RXZvbHV0aW9uYXJ5IEVjb2xvZ3kgUmVzZWFyY2g8L3NlY29uZGFy
eS10aXRsZT48YWx0LXRpdGxlPkV2b2wuIEVjb2wuIFJlcy48L2FsdC10aXRsZT48L3RpdGxlcz48
cGVyaW9kaWNhbD48ZnVsbC10aXRsZT5Fdm9sdXRpb25hcnkgRWNvbG9neSBSZXNlYXJjaDwvZnVs
bC10aXRsZT48YWJici0xPkV2b2wuIEVjb2wuIFJlcy48L2FiYnItMT48L3BlcmlvZGljYWw+PGFs
dC1wZXJpb2RpY2FsPjxmdWxsLXRpdGxlPkV2b2x1dGlvbmFyeSBFY29sb2d5IFJlc2VhcmNoPC9m
dWxsLXRpdGxlPjxhYmJyLTE+RXZvbC4gRWNvbC4gUmVzLjwvYWJici0xPjwvYWx0LXBlcmlvZGlj
YWw+PHBhZ2VzPjcxNy03MzA8L3BhZ2VzPjx2b2x1bWU+NTwvdm9sdW1lPjxkYXRlcz48eWVhcj4y
MDAzPC95ZWFyPjwvZGF0ZXM+PHVybHM+PC91cmxzPjwvcmVjb3JkPjwvQ2l0ZT48Q2l0ZT48QXV0
aG9yPktyZWpzYTwvQXV0aG9yPjxZZWFyPjE5NjU8L1llYXI+PFJlY051bT4xNzQ0PC9SZWNOdW0+
PHJlY29yZD48cmVjLW51bWJlcj4xNzQ0PC9yZWMtbnVtYmVyPjxmb3JlaWduLWtleXM+PGtleSBh
cHA9IkVOIiBkYi1pZD0iOXhlZDl6OWU3dHo1Mm9lYTlkYzV3ZHpkMDI5d2RmczJ2cnd6IiB0aW1l
c3RhbXA9IjE0NTA3MzI0MjAiPjE3NDQ8L2tleT48L2ZvcmVpZ24ta2V5cz48cmVmLXR5cGUgbmFt
ZT0iVGhlc2lzIj4zMjwvcmVmLXR5cGU+PGNvbnRyaWJ1dG9ycz48YXV0aG9ycz48YXV0aG9yPkty
ZWpzYSwgUi5KLjwvYXV0aG9yPjwvYXV0aG9ycz48L2NvbnRyaWJ1dG9ycz48dGl0bGVzPjx0aXRs
ZT48c3R5bGUgZmFjZT0ibm9ybWFsIiBmb250PSJkZWZhdWx0IiBzaXplPSIxMDAlIj5UaGUgc3lz
dGVtYXRpY3Mgb2YgdGhlIHByaWNrbHkgc2N1bHBpbiwgPC9zdHlsZT48c3R5bGUgZmFjZT0iaXRh
bGljIiBmb250PSJkZWZhdWx0IiBzaXplPSIxMDAlIj5Db3R0dXMgYXNwZXI8L3N0eWxlPjxzdHls
ZSBmYWNlPSJub3JtYWwiIGZvbnQ9ImRlZmF1bHQiIHNpemU9IjEwMCUiPjogYW4gaW52ZXN0aWdh
dGlvbiBvZiBnZW5ldGljIGFuZCBub24tZ2VuZXRpYyB2YXJpYXRpb24gd2l0aGluIGEgcG9seXR5
cGljIHNwZWNpZXM8L3N0eWxlPjwvdGl0bGU+PC90aXRsZXM+PHZvbHVtZT5QaEQ8L3ZvbHVtZT48
ZGF0ZXM+PHllYXI+MTk2NTwveWVhcj48L2RhdGVzPjxwdWItbG9jYXRpb24+VmFuY291dmVyLCBD
YW5hZGE8L3B1Yi1sb2NhdGlvbj48cHVibGlzaGVyPlVuaXZlcnNpdHkgb2YgQnJpdGlzaCBDb2x1
bWJpYTwvcHVibGlzaGVyPjx1cmxzPjwvdXJscz48L3JlY29yZD48L0NpdGU+PENpdGU+PEF1dGhv
cj5NaWxsZXI8L0F1dGhvcj48WWVhcj4yMDE1PC9ZZWFyPjxSZWNOdW0+MTczNTwvUmVjTnVtPjxy
ZWNvcmQ+PHJlYy1udW1iZXI+MTczNTwvcmVjLW51bWJlcj48Zm9yZWlnbi1rZXlzPjxrZXkgYXBw
PSJFTiIgZGItaWQ9Ijl4ZWQ5ejllN3R6NTJvZWE5ZGM1d2R6ZDAyOXdkZnMydnJ3eiIgdGltZXN0
YW1wPSIxNDUwNjQzNDI5Ij4xNzM1PC9rZXk+PC9mb3JlaWduLWtleXM+PHJlZi10eXBlIG5hbWU9
IkpvdXJuYWwgQXJ0aWNsZSI+MTc8L3JlZi10eXBlPjxjb250cmlidXRvcnM+PGF1dGhvcnM+PGF1
dGhvcj5NaWxsZXIsIFMuRS48L2F1dGhvcj48YXV0aG9yPk1ldGNhbGYsIEQuPC9hdXRob3I+PGF1
dGhvcj5TY2hsdXRlciwgRC48L2F1dGhvcj48L2F1dGhvcnM+PC9jb250cmlidXRvcnM+PHRpdGxl
cz48dGl0bGU+SW50cmFndWlsZCBwcmVkYXRpb24gbGVhZHMgdG8gZ2VuZXRpY2FsbHkgYmFzZWQg
Y2hhcmFjdGVyIHNoaWZ0cyBpbiB0aGUgdGhyZWVzcGluZSBzdGlja2xlYmFjazwvdGl0bGU+PHNl
Y29uZGFyeS10aXRsZT5Fdm9sdXRpb248L3NlY29uZGFyeS10aXRsZT48YWx0LXRpdGxlPkV2b2x1
dGlvbjwvYWx0LXRpdGxlPjwvdGl0bGVzPjxwZXJpb2RpY2FsPjxmdWxsLXRpdGxlPkV2b2x1dGlv
bjwvZnVsbC10aXRsZT48YWJici0xPkV2b2x1dGlvbjwvYWJici0xPjwvcGVyaW9kaWNhbD48YWx0
LXBlcmlvZGljYWw+PGZ1bGwtdGl0bGU+RXZvbHV0aW9uPC9mdWxsLXRpdGxlPjxhYmJyLTE+RXZv
bHV0aW9uPC9hYmJyLTE+PC9hbHQtcGVyaW9kaWNhbD48cGFnZXM+MzE5NC0zMjAzPC9wYWdlcz48
dm9sdW1lPjY5PC92b2x1bWU+PGRhdGVzPjx5ZWFyPjIwMTU8L3llYXI+PC9kYXRlcz48dXJscz48
L3VybHM+PGVsZWN0cm9uaWMtcmVzb3VyY2UtbnVtPjEwLjExMTEvZXZvLjEyODExPC9lbGVjdHJv
bmljLXJlc291cmNlLW51bT48L3JlY29yZD48L0NpdGU+PC9FbmROb3RlPn==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EZW5uZW5tb3NlcjwvQXV0aG9yPjxZZWFyPjIwMTU8L1ll
YXI+PFJlY051bT4xNzM3PC9SZWNOdW0+PERpc3BsYXlUZXh0Pls2Ni02OV08L0Rpc3BsYXlUZXh0
PjxyZWNvcmQ+PHJlYy1udW1iZXI+MTczNzwvcmVjLW51bWJlcj48Zm9yZWlnbi1rZXlzPjxrZXkg
YXBwPSJFTiIgZGItaWQ9Ijl4ZWQ5ejllN3R6NTJvZWE5ZGM1d2R6ZDAyOXdkZnMydnJ3eiIgdGlt
ZXN0YW1wPSIxNDUwNjQzODU4Ij4xNzM3PC9rZXk+PC9mb3JlaWduLWtleXM+PHJlZi10eXBlIG5h
bWU9IkpvdXJuYWwgQXJ0aWNsZSI+MTc8L3JlZi10eXBlPjxjb250cmlidXRvcnM+PGF1dGhvcnM+
PGF1dGhvcj5EZW5uZW5tb3NlciwgUy48L2F1dGhvcj48YXV0aG9yPk5vbHRlLCBBLlcuPC9hdXRo
b3I+PGF1dGhvcj5WYW1vc2ksIFMuTS48L2F1dGhvcj48YXV0aG9yPlJvZ2VycywgUy5NLjwvYXV0
aG9yPjwvYXV0aG9ycz48L2NvbnRyaWJ1dG9ycz48dGl0bGVzPjx0aXRsZT48c3R5bGUgZmFjZT0i
bm9ybWFsIiBmb250PSJkZWZhdWx0IiBzaXplPSIxMDAlIj5QaHlsb2dlb2dyYXBoeSBvZiB0aGUg
cHJpY2tseSBzY3VscGluICg8L3N0eWxlPjxzdHlsZSBmYWNlPSJpdGFsaWMiIGZvbnQ9ImRlZmF1
bHQiIHNpemU9IjEwMCUiPkNvdHR1cyBhc3Blcjwvc3R5bGU+PHN0eWxlIGZhY2U9Im5vcm1hbCIg
Zm9udD0iZGVmYXVsdCIgc2l6ZT0iMTAwJSI+KSBpbiBub3J0aC13ZXN0ZXJuIE5vcnRoIEFtZXJp
Y2EgcmV2ZWFscyBwYXJhbGxlbCBwaGVub3R5cGljIGV2b2x1dGlvbiBhY3Jvc3MgbXVsdGlwbGUg
Y29hc3RhbC1pbmxhbmQgY29sb25pemF0aW9uczwvc3R5bGU+PC90aXRsZT48c2Vjb25kYXJ5LXRp
dGxlPkpvdXJuYWwgb2YgQmlvZ2VvZ3JhcGh5PC9zZWNvbmRhcnktdGl0bGU+PGFsdC10aXRsZT5K
LiBCaW9nZW9nci48L2FsdC10aXRsZT48L3RpdGxlcz48cGVyaW9kaWNhbD48ZnVsbC10aXRsZT5K
b3VybmFsIG9mIEJpb2dlb2dyYXBoeTwvZnVsbC10aXRsZT48YWJici0xPkouIEJpb2dlb2dyLjwv
YWJici0xPjwvcGVyaW9kaWNhbD48YWx0LXBlcmlvZGljYWw+PGZ1bGwtdGl0bGU+Sm91cm5hbCBv
ZiBCaW9nZW9ncmFwaHk8L2Z1bGwtdGl0bGU+PGFiYnItMT5KLiBCaW9nZW9nci48L2FiYnItMT48
L2FsdC1wZXJpb2RpY2FsPjxwYWdlcz4xNjI2LTE2Mzg8L3BhZ2VzPjx2b2x1bWU+NDI8L3ZvbHVt
ZT48ZGF0ZXM+PHllYXI+MjAxNTwveWVhcj48L2RhdGVzPjx1cmxzPjwvdXJscz48L3JlY29yZD48
L0NpdGU+PENpdGU+PEF1dGhvcj5WYW1vc2k8L0F1dGhvcj48WWVhcj4yMDAzPC9ZZWFyPjxSZWNO
dW0+MTc0MzwvUmVjTnVtPjxyZWNvcmQ+PHJlYy1udW1iZXI+MTc0MzwvcmVjLW51bWJlcj48Zm9y
ZWlnbi1rZXlzPjxrZXkgYXBwPSJFTiIgZGItaWQ9Ijl4ZWQ5ejllN3R6NTJvZWE5ZGM1d2R6ZDAy
OXdkZnMydnJ3eiIgdGltZXN0YW1wPSIxNDUwNzMxMDkwIj4xNzQzPC9rZXk+PC9mb3JlaWduLWtl
eXM+PHJlZi10eXBlIG5hbWU9IkpvdXJuYWwgQXJ0aWNsZSI+MTc8L3JlZi10eXBlPjxjb250cmli
dXRvcnM+PGF1dGhvcnM+PGF1dGhvcj5WYW1vc2ksIFMuTS48L2F1dGhvcj48L2F1dGhvcnM+PC9j
b250cmlidXRvcnM+PHRpdGxlcz48dGl0bGU+VGhlIHByZXNlbmNlIG9mIG90aGVyIGZpc2ggc3Bl
Y2llcyBhZmZlY3RzIHNwZWNpYXRpb24gaW4gdGhyZWVzcGluZSBzdGlja2xlYmFja3M8L3RpdGxl
PjxzZWNvbmRhcnktdGl0bGU+RXZvbHV0aW9uYXJ5IEVjb2xvZ3kgUmVzZWFyY2g8L3NlY29uZGFy
eS10aXRsZT48YWx0LXRpdGxlPkV2b2wuIEVjb2wuIFJlcy48L2FsdC10aXRsZT48L3RpdGxlcz48
cGVyaW9kaWNhbD48ZnVsbC10aXRsZT5Fdm9sdXRpb25hcnkgRWNvbG9neSBSZXNlYXJjaDwvZnVs
bC10aXRsZT48YWJici0xPkV2b2wuIEVjb2wuIFJlcy48L2FiYnItMT48L3BlcmlvZGljYWw+PGFs
dC1wZXJpb2RpY2FsPjxmdWxsLXRpdGxlPkV2b2x1dGlvbmFyeSBFY29sb2d5IFJlc2VhcmNoPC9m
dWxsLXRpdGxlPjxhYmJyLTE+RXZvbC4gRWNvbC4gUmVzLjwvYWJici0xPjwvYWx0LXBlcmlvZGlj
YWw+PHBhZ2VzPjcxNy03MzA8L3BhZ2VzPjx2b2x1bWU+NTwvdm9sdW1lPjxkYXRlcz48eWVhcj4y
MDAzPC95ZWFyPjwvZGF0ZXM+PHVybHM+PC91cmxzPjwvcmVjb3JkPjwvQ2l0ZT48Q2l0ZT48QXV0
aG9yPktyZWpzYTwvQXV0aG9yPjxZZWFyPjE5NjU8L1llYXI+PFJlY051bT4xNzQ0PC9SZWNOdW0+
PHJlY29yZD48cmVjLW51bWJlcj4xNzQ0PC9yZWMtbnVtYmVyPjxmb3JlaWduLWtleXM+PGtleSBh
cHA9IkVOIiBkYi1pZD0iOXhlZDl6OWU3dHo1Mm9lYTlkYzV3ZHpkMDI5d2RmczJ2cnd6IiB0aW1l
c3RhbXA9IjE0NTA3MzI0MjAiPjE3NDQ8L2tleT48L2ZvcmVpZ24ta2V5cz48cmVmLXR5cGUgbmFt
ZT0iVGhlc2lzIj4zMjwvcmVmLXR5cGU+PGNvbnRyaWJ1dG9ycz48YXV0aG9ycz48YXV0aG9yPkty
ZWpzYSwgUi5KLjwvYXV0aG9yPjwvYXV0aG9ycz48L2NvbnRyaWJ1dG9ycz48dGl0bGVzPjx0aXRs
ZT48c3R5bGUgZmFjZT0ibm9ybWFsIiBmb250PSJkZWZhdWx0IiBzaXplPSIxMDAlIj5UaGUgc3lz
dGVtYXRpY3Mgb2YgdGhlIHByaWNrbHkgc2N1bHBpbiwgPC9zdHlsZT48c3R5bGUgZmFjZT0iaXRh
bGljIiBmb250PSJkZWZhdWx0IiBzaXplPSIxMDAlIj5Db3R0dXMgYXNwZXI8L3N0eWxlPjxzdHls
ZSBmYWNlPSJub3JtYWwiIGZvbnQ9ImRlZmF1bHQiIHNpemU9IjEwMCUiPjogYW4gaW52ZXN0aWdh
dGlvbiBvZiBnZW5ldGljIGFuZCBub24tZ2VuZXRpYyB2YXJpYXRpb24gd2l0aGluIGEgcG9seXR5
cGljIHNwZWNpZXM8L3N0eWxlPjwvdGl0bGU+PC90aXRsZXM+PHZvbHVtZT5QaEQ8L3ZvbHVtZT48
ZGF0ZXM+PHllYXI+MTk2NTwveWVhcj48L2RhdGVzPjxwdWItbG9jYXRpb24+VmFuY291dmVyLCBD
YW5hZGE8L3B1Yi1sb2NhdGlvbj48cHVibGlzaGVyPlVuaXZlcnNpdHkgb2YgQnJpdGlzaCBDb2x1
bWJpYTwvcHVibGlzaGVyPjx1cmxzPjwvdXJscz48L3JlY29yZD48L0NpdGU+PENpdGU+PEF1dGhv
cj5NaWxsZXI8L0F1dGhvcj48WWVhcj4yMDE1PC9ZZWFyPjxSZWNOdW0+MTczNTwvUmVjTnVtPjxy
ZWNvcmQ+PHJlYy1udW1iZXI+MTczNTwvcmVjLW51bWJlcj48Zm9yZWlnbi1rZXlzPjxrZXkgYXBw
PSJFTiIgZGItaWQ9Ijl4ZWQ5ejllN3R6NTJvZWE5ZGM1d2R6ZDAyOXdkZnMydnJ3eiIgdGltZXN0
YW1wPSIxNDUwNjQzNDI5Ij4xNzM1PC9rZXk+PC9mb3JlaWduLWtleXM+PHJlZi10eXBlIG5hbWU9
IkpvdXJuYWwgQXJ0aWNsZSI+MTc8L3JlZi10eXBlPjxjb250cmlidXRvcnM+PGF1dGhvcnM+PGF1
dGhvcj5NaWxsZXIsIFMuRS48L2F1dGhvcj48YXV0aG9yPk1ldGNhbGYsIEQuPC9hdXRob3I+PGF1
dGhvcj5TY2hsdXRlciwgRC48L2F1dGhvcj48L2F1dGhvcnM+PC9jb250cmlidXRvcnM+PHRpdGxl
cz48dGl0bGU+SW50cmFndWlsZCBwcmVkYXRpb24gbGVhZHMgdG8gZ2VuZXRpY2FsbHkgYmFzZWQg
Y2hhcmFjdGVyIHNoaWZ0cyBpbiB0aGUgdGhyZWVzcGluZSBzdGlja2xlYmFjazwvdGl0bGU+PHNl
Y29uZGFyeS10aXRsZT5Fdm9sdXRpb248L3NlY29uZGFyeS10aXRsZT48YWx0LXRpdGxlPkV2b2x1
dGlvbjwvYWx0LXRpdGxlPjwvdGl0bGVzPjxwZXJpb2RpY2FsPjxmdWxsLXRpdGxlPkV2b2x1dGlv
bjwvZnVsbC10aXRsZT48YWJici0xPkV2b2x1dGlvbjwvYWJici0xPjwvcGVyaW9kaWNhbD48YWx0
LXBlcmlvZGljYWw+PGZ1bGwtdGl0bGU+RXZvbHV0aW9uPC9mdWxsLXRpdGxlPjxhYmJyLTE+RXZv
bHV0aW9uPC9hYmJyLTE+PC9hbHQtcGVyaW9kaWNhbD48cGFnZXM+MzE5NC0zMjAzPC9wYWdlcz48
dm9sdW1lPjY5PC92b2x1bWU+PGRhdGVzPjx5ZWFyPjIwMTU8L3llYXI+PC9kYXRlcz48dXJscz48
L3VybHM+PGVsZWN0cm9uaWMtcmVzb3VyY2UtbnVtPjEwLjExMTEvZXZvLjEyODExPC9lbGVjdHJv
bmljLXJlc291cmNlLW51bT48L3JlY29yZD48L0NpdGU+PC9FbmROb3RlPn==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sidRPr="001425DB">
        <w:rPr>
          <w:rFonts w:ascii="Arial" w:hAnsi="Arial" w:cs="Arial"/>
          <w:sz w:val="22"/>
          <w:szCs w:val="22"/>
        </w:rPr>
      </w:r>
      <w:r w:rsidRPr="001425DB">
        <w:rPr>
          <w:rFonts w:ascii="Arial" w:hAnsi="Arial" w:cs="Arial"/>
          <w:sz w:val="22"/>
          <w:szCs w:val="22"/>
        </w:rPr>
        <w:fldChar w:fldCharType="separate"/>
      </w:r>
      <w:r w:rsidR="006E3DFB">
        <w:rPr>
          <w:rFonts w:ascii="Arial" w:hAnsi="Arial" w:cs="Arial"/>
          <w:noProof/>
          <w:sz w:val="22"/>
          <w:szCs w:val="22"/>
        </w:rPr>
        <w:t>[66-69]</w:t>
      </w:r>
      <w:r w:rsidRPr="001425DB">
        <w:rPr>
          <w:rFonts w:ascii="Arial" w:hAnsi="Arial" w:cs="Arial"/>
          <w:sz w:val="22"/>
          <w:szCs w:val="22"/>
        </w:rPr>
        <w:fldChar w:fldCharType="end"/>
      </w:r>
      <w:r w:rsidRPr="001425DB">
        <w:rPr>
          <w:rFonts w:ascii="Arial" w:hAnsi="Arial" w:cs="Arial"/>
          <w:sz w:val="22"/>
          <w:szCs w:val="22"/>
        </w:rPr>
        <w:t>.</w:t>
      </w:r>
      <w:r>
        <w:rPr>
          <w:rFonts w:ascii="Arial" w:hAnsi="Arial" w:cs="Arial"/>
          <w:sz w:val="22"/>
          <w:szCs w:val="22"/>
        </w:rPr>
        <w:t xml:space="preserve"> </w:t>
      </w:r>
      <w:r w:rsidRPr="001425DB">
        <w:rPr>
          <w:rFonts w:ascii="Arial" w:hAnsi="Arial" w:cs="Arial"/>
          <w:sz w:val="22"/>
          <w:szCs w:val="22"/>
        </w:rPr>
        <w:t xml:space="preserve">Prickly </w:t>
      </w:r>
      <w:proofErr w:type="spellStart"/>
      <w:r w:rsidRPr="001425DB">
        <w:rPr>
          <w:rFonts w:ascii="Arial" w:hAnsi="Arial" w:cs="Arial"/>
          <w:sz w:val="22"/>
          <w:szCs w:val="22"/>
        </w:rPr>
        <w:t>sculpin</w:t>
      </w:r>
      <w:proofErr w:type="spellEnd"/>
      <w:r w:rsidRPr="001425DB">
        <w:rPr>
          <w:rFonts w:ascii="Arial" w:hAnsi="Arial" w:cs="Arial"/>
          <w:sz w:val="22"/>
          <w:szCs w:val="22"/>
        </w:rPr>
        <w:t xml:space="preserve"> not only feed on stickleback, they also compete with them for invertebrate prey </w:t>
      </w:r>
      <w:r w:rsidRPr="001425DB">
        <w:rPr>
          <w:rFonts w:ascii="Arial" w:hAnsi="Arial" w:cs="Arial"/>
          <w:sz w:val="22"/>
          <w:szCs w:val="22"/>
        </w:rPr>
        <w:fldChar w:fldCharType="begin">
          <w:fldData xml:space="preserve">PEVuZE5vdGU+PENpdGU+PEF1dGhvcj5NaWxsZXI8L0F1dGhvcj48WWVhcj4yMDE1PC9ZZWFyPjxS
ZWNOdW0+MTczNTwvUmVjTnVtPjxEaXNwbGF5VGV4dD5bNjktNzFdPC9EaXNwbGF5VGV4dD48cmVj
b3JkPjxyZWMtbnVtYmVyPjE3MzU8L3JlYy1udW1iZXI+PGZvcmVpZ24ta2V5cz48a2V5IGFwcD0i
RU4iIGRiLWlkPSI5eGVkOXo5ZTd0ejUyb2VhOWRjNXdkemQwMjl3ZGZzMnZyd3oiIHRpbWVzdGFt
cD0iMTQ1MDY0MzQyOSI+MTczNTwva2V5PjwvZm9yZWlnbi1rZXlzPjxyZWYtdHlwZSBuYW1lPSJK
b3VybmFsIEFydGljbGUiPjE3PC9yZWYtdHlwZT48Y29udHJpYnV0b3JzPjxhdXRob3JzPjxhdXRo
b3I+TWlsbGVyLCBTLkUuPC9hdXRob3I+PGF1dGhvcj5NZXRjYWxmLCBELjwvYXV0aG9yPjxhdXRo
b3I+U2NobHV0ZXIsIEQuPC9hdXRob3I+PC9hdXRob3JzPjwvY29udHJpYnV0b3JzPjx0aXRsZXM+
PHRpdGxlPkludHJhZ3VpbGQgcHJlZGF0aW9uIGxlYWRzIHRvIGdlbmV0aWNhbGx5IGJhc2VkIGNo
YXJhY3RlciBzaGlmdHMgaW4gdGhlIHRocmVlc3BpbmUgc3RpY2tsZWJhY2s8L3RpdGxlPjxzZWNv
bmRhcnktdGl0bGU+RXZvbHV0aW9uPC9zZWNvbmRhcnktdGl0bGU+PGFsdC10aXRsZT5Fdm9sdXRp
b248L2FsdC10aXRsZT48L3RpdGxlcz48cGVyaW9kaWNhbD48ZnVsbC10aXRsZT5Fdm9sdXRpb248
L2Z1bGwtdGl0bGU+PGFiYnItMT5Fdm9sdXRpb248L2FiYnItMT48L3BlcmlvZGljYWw+PGFsdC1w
ZXJpb2RpY2FsPjxmdWxsLXRpdGxlPkV2b2x1dGlvbjwvZnVsbC10aXRsZT48YWJici0xPkV2b2x1
dGlvbjwvYWJici0xPjwvYWx0LXBlcmlvZGljYWw+PHBhZ2VzPjMxOTQtMzIwMzwvcGFnZXM+PHZv
bHVtZT42OTwvdm9sdW1lPjxkYXRlcz48eWVhcj4yMDE1PC95ZWFyPjwvZGF0ZXM+PHVybHM+PC91
cmxzPjxlbGVjdHJvbmljLXJlc291cmNlLW51bT4xMC4xMTExL2V2by4xMjgxMTwvZWxlY3Ryb25p
Yy1yZXNvdXJjZS1udW0+PC9yZWNvcmQ+PC9DaXRlPjxDaXRlPjxBdXRob3I+SW5ncmFtPC9BdXRo
b3I+PFllYXI+MjAxMjwvWWVhcj48UmVjTnVtPjE3Mzk8L1JlY051bT48cmVjb3JkPjxyZWMtbnVt
YmVyPjE3Mzk8L3JlYy1udW1iZXI+PGZvcmVpZ24ta2V5cz48a2V5IGFwcD0iRU4iIGRiLWlkPSI5
eGVkOXo5ZTd0ejUyb2VhOWRjNXdkemQwMjl3ZGZzMnZyd3oiIHRpbWVzdGFtcD0iMTQ1MDY0NDU4
OCI+MTczOTwva2V5PjwvZm9yZWlnbi1rZXlzPjxyZWYtdHlwZSBuYW1lPSJKb3VybmFsIEFydGlj
bGUiPjE3PC9yZWYtdHlwZT48Y29udHJpYnV0b3JzPjxhdXRob3JzPjxhdXRob3I+SW5ncmFtLCBU
LjwvYXV0aG9yPjxhdXRob3I+U3ZhbmJhY2ssIFIuPC9hdXRob3I+PGF1dGhvcj5LcmFmdCwgTi5K
LkIuPC9hdXRob3I+PGF1dGhvcj5LcmF0aW5hLCBQLjwvYXV0aG9yPjxhdXRob3I+U291dGhjb3R0
LCBMLjwvYXV0aG9yPjxhdXRob3I+U2NobHV0ZXIsIEQuPC9hdXRob3I+PC9hdXRob3JzPjwvY29u
dHJpYnV0b3JzPjx0aXRsZXM+PHRpdGxlPkludHJhZ3VpbGQgcHJlZGF0aW9uIGRyaXZlcyBldm9s
dXRpb25hcnkgbmljaGUgc2hpZnQgaW4gdGhyZWVzcGluZSBzdGlja2xlYmFjazwvdGl0bGU+PHNl
Y29uZGFyeS10aXRsZT5Fdm9sdXRpb248L3NlY29uZGFyeS10aXRsZT48YWx0LXRpdGxlPkV2b2x1
dGlvbjwvYWx0LXRpdGxlPjwvdGl0bGVzPjxwZXJpb2RpY2FsPjxmdWxsLXRpdGxlPkV2b2x1dGlv
bjwvZnVsbC10aXRsZT48YWJici0xPkV2b2x1dGlvbjwvYWJici0xPjwvcGVyaW9kaWNhbD48YWx0
LXBlcmlvZGljYWw+PGZ1bGwtdGl0bGU+RXZvbHV0aW9uPC9mdWxsLXRpdGxlPjxhYmJyLTE+RXZv
bHV0aW9uPC9hYmJyLTE+PC9hbHQtcGVyaW9kaWNhbD48cGFnZXM+MTgxOS0xODMyPC9wYWdlcz48
dm9sdW1lPjY2PC92b2x1bWU+PGRhdGVzPjx5ZWFyPjIwMTI8L3llYXI+PC9kYXRlcz48dXJscz48
L3VybHM+PC9yZWNvcmQ+PC9DaXRlPjxDaXRlPjxBdXRob3I+UmVpbWNoZW48L0F1dGhvcj48WWVh
cj4xOTk0PC9ZZWFyPjxSZWNOdW0+MTc0NTwvUmVjTnVtPjxyZWNvcmQ+PHJlYy1udW1iZXI+MTc0
NTwvcmVjLW51bWJlcj48Zm9yZWlnbi1rZXlzPjxrZXkgYXBwPSJFTiIgZGItaWQ9Ijl4ZWQ5ejll
N3R6NTJvZWE5ZGM1d2R6ZDAyOXdkZnMydnJ3eiIgdGltZXN0YW1wPSIxNDUwNzMyODMwIj4xNzQ1
PC9rZXk+PC9mb3JlaWduLWtleXM+PHJlZi10eXBlIG5hbWU9IkJvb2sgU2VjdGlvbiI+NTwvcmVm
LXR5cGU+PGNvbnRyaWJ1dG9ycz48YXV0aG9ycz48YXV0aG9yPlJlaW1jaGVuLCBULkUuPC9hdXRo
b3I+PC9hdXRob3JzPjxzZWNvbmRhcnktYXV0aG9ycz48YXV0aG9yPkJlbGwsIE0uQS48L2F1dGhv
cj48YXV0aG9yPkZvc3RlciwgUy5BLjwvYXV0aG9yPjwvc2Vjb25kYXJ5LWF1dGhvcnM+PC9jb250
cmlidXRvcnM+PHRpdGxlcz48dGl0bGU+UHJlZGF0b3JzIGFuZCBtb3JwaG9sb2dpY2FsIGV2b2x1
dGlvbiBpbiB0aHJlZXNwaW5lIHN0aWNrbGViYWNrPC90aXRsZT48c2Vjb25kYXJ5LXRpdGxlPlRo
ZSBldm9sdXRpb25hcnkgYmlvbG9neSBvZiB0aGUgdGhyZWVzcGluZSBzdGlja2xlYmFjazwvc2Vj
b25kYXJ5LXRpdGxlPjwvdGl0bGVzPjxwYWdlcz4yNDAtMjc2PC9wYWdlcz48ZGF0ZXM+PHllYXI+
MTk5NDwveWVhcj48L2RhdGVzPjxwdWItbG9jYXRpb24+T3hmb3JkLCBVLksuPC9wdWItbG9jYXRp
b24+PHB1Ymxpc2hlcj5PeGZvcmQgVW5pdmVyc2l0eSBQcmVzczwvcHVibGlzaGVyPjx1cmxzPjwv
dXJscz48L3JlY29yZD48L0NpdGU+PC9FbmROb3RlPgB=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NaWxsZXI8L0F1dGhvcj48WWVhcj4yMDE1PC9ZZWFyPjxS
ZWNOdW0+MTczNTwvUmVjTnVtPjxEaXNwbGF5VGV4dD5bNjktNzFdPC9EaXNwbGF5VGV4dD48cmVj
b3JkPjxyZWMtbnVtYmVyPjE3MzU8L3JlYy1udW1iZXI+PGZvcmVpZ24ta2V5cz48a2V5IGFwcD0i
RU4iIGRiLWlkPSI5eGVkOXo5ZTd0ejUyb2VhOWRjNXdkemQwMjl3ZGZzMnZyd3oiIHRpbWVzdGFt
cD0iMTQ1MDY0MzQyOSI+MTczNTwva2V5PjwvZm9yZWlnbi1rZXlzPjxyZWYtdHlwZSBuYW1lPSJK
b3VybmFsIEFydGljbGUiPjE3PC9yZWYtdHlwZT48Y29udHJpYnV0b3JzPjxhdXRob3JzPjxhdXRo
b3I+TWlsbGVyLCBTLkUuPC9hdXRob3I+PGF1dGhvcj5NZXRjYWxmLCBELjwvYXV0aG9yPjxhdXRo
b3I+U2NobHV0ZXIsIEQuPC9hdXRob3I+PC9hdXRob3JzPjwvY29udHJpYnV0b3JzPjx0aXRsZXM+
PHRpdGxlPkludHJhZ3VpbGQgcHJlZGF0aW9uIGxlYWRzIHRvIGdlbmV0aWNhbGx5IGJhc2VkIGNo
YXJhY3RlciBzaGlmdHMgaW4gdGhlIHRocmVlc3BpbmUgc3RpY2tsZWJhY2s8L3RpdGxlPjxzZWNv
bmRhcnktdGl0bGU+RXZvbHV0aW9uPC9zZWNvbmRhcnktdGl0bGU+PGFsdC10aXRsZT5Fdm9sdXRp
b248L2FsdC10aXRsZT48L3RpdGxlcz48cGVyaW9kaWNhbD48ZnVsbC10aXRsZT5Fdm9sdXRpb248
L2Z1bGwtdGl0bGU+PGFiYnItMT5Fdm9sdXRpb248L2FiYnItMT48L3BlcmlvZGljYWw+PGFsdC1w
ZXJpb2RpY2FsPjxmdWxsLXRpdGxlPkV2b2x1dGlvbjwvZnVsbC10aXRsZT48YWJici0xPkV2b2x1
dGlvbjwvYWJici0xPjwvYWx0LXBlcmlvZGljYWw+PHBhZ2VzPjMxOTQtMzIwMzwvcGFnZXM+PHZv
bHVtZT42OTwvdm9sdW1lPjxkYXRlcz48eWVhcj4yMDE1PC95ZWFyPjwvZGF0ZXM+PHVybHM+PC91
cmxzPjxlbGVjdHJvbmljLXJlc291cmNlLW51bT4xMC4xMTExL2V2by4xMjgxMTwvZWxlY3Ryb25p
Yy1yZXNvdXJjZS1udW0+PC9yZWNvcmQ+PC9DaXRlPjxDaXRlPjxBdXRob3I+SW5ncmFtPC9BdXRo
b3I+PFllYXI+MjAxMjwvWWVhcj48UmVjTnVtPjE3Mzk8L1JlY051bT48cmVjb3JkPjxyZWMtbnVt
YmVyPjE3Mzk8L3JlYy1udW1iZXI+PGZvcmVpZ24ta2V5cz48a2V5IGFwcD0iRU4iIGRiLWlkPSI5
eGVkOXo5ZTd0ejUyb2VhOWRjNXdkemQwMjl3ZGZzMnZyd3oiIHRpbWVzdGFtcD0iMTQ1MDY0NDU4
OCI+MTczOTwva2V5PjwvZm9yZWlnbi1rZXlzPjxyZWYtdHlwZSBuYW1lPSJKb3VybmFsIEFydGlj
bGUiPjE3PC9yZWYtdHlwZT48Y29udHJpYnV0b3JzPjxhdXRob3JzPjxhdXRob3I+SW5ncmFtLCBU
LjwvYXV0aG9yPjxhdXRob3I+U3ZhbmJhY2ssIFIuPC9hdXRob3I+PGF1dGhvcj5LcmFmdCwgTi5K
LkIuPC9hdXRob3I+PGF1dGhvcj5LcmF0aW5hLCBQLjwvYXV0aG9yPjxhdXRob3I+U291dGhjb3R0
LCBMLjwvYXV0aG9yPjxhdXRob3I+U2NobHV0ZXIsIEQuPC9hdXRob3I+PC9hdXRob3JzPjwvY29u
dHJpYnV0b3JzPjx0aXRsZXM+PHRpdGxlPkludHJhZ3VpbGQgcHJlZGF0aW9uIGRyaXZlcyBldm9s
dXRpb25hcnkgbmljaGUgc2hpZnQgaW4gdGhyZWVzcGluZSBzdGlja2xlYmFjazwvdGl0bGU+PHNl
Y29uZGFyeS10aXRsZT5Fdm9sdXRpb248L3NlY29uZGFyeS10aXRsZT48YWx0LXRpdGxlPkV2b2x1
dGlvbjwvYWx0LXRpdGxlPjwvdGl0bGVzPjxwZXJpb2RpY2FsPjxmdWxsLXRpdGxlPkV2b2x1dGlv
bjwvZnVsbC10aXRsZT48YWJici0xPkV2b2x1dGlvbjwvYWJici0xPjwvcGVyaW9kaWNhbD48YWx0
LXBlcmlvZGljYWw+PGZ1bGwtdGl0bGU+RXZvbHV0aW9uPC9mdWxsLXRpdGxlPjxhYmJyLTE+RXZv
bHV0aW9uPC9hYmJyLTE+PC9hbHQtcGVyaW9kaWNhbD48cGFnZXM+MTgxOS0xODMyPC9wYWdlcz48
dm9sdW1lPjY2PC92b2x1bWU+PGRhdGVzPjx5ZWFyPjIwMTI8L3llYXI+PC9kYXRlcz48dXJscz48
L3VybHM+PC9yZWNvcmQ+PC9DaXRlPjxDaXRlPjxBdXRob3I+UmVpbWNoZW48L0F1dGhvcj48WWVh
cj4xOTk0PC9ZZWFyPjxSZWNOdW0+MTc0NTwvUmVjTnVtPjxyZWNvcmQ+PHJlYy1udW1iZXI+MTc0
NTwvcmVjLW51bWJlcj48Zm9yZWlnbi1rZXlzPjxrZXkgYXBwPSJFTiIgZGItaWQ9Ijl4ZWQ5ejll
N3R6NTJvZWE5ZGM1d2R6ZDAyOXdkZnMydnJ3eiIgdGltZXN0YW1wPSIxNDUwNzMyODMwIj4xNzQ1
PC9rZXk+PC9mb3JlaWduLWtleXM+PHJlZi10eXBlIG5hbWU9IkJvb2sgU2VjdGlvbiI+NTwvcmVm
LXR5cGU+PGNvbnRyaWJ1dG9ycz48YXV0aG9ycz48YXV0aG9yPlJlaW1jaGVuLCBULkUuPC9hdXRo
b3I+PC9hdXRob3JzPjxzZWNvbmRhcnktYXV0aG9ycz48YXV0aG9yPkJlbGwsIE0uQS48L2F1dGhv
cj48YXV0aG9yPkZvc3RlciwgUy5BLjwvYXV0aG9yPjwvc2Vjb25kYXJ5LWF1dGhvcnM+PC9jb250
cmlidXRvcnM+PHRpdGxlcz48dGl0bGU+UHJlZGF0b3JzIGFuZCBtb3JwaG9sb2dpY2FsIGV2b2x1
dGlvbiBpbiB0aHJlZXNwaW5lIHN0aWNrbGViYWNrPC90aXRsZT48c2Vjb25kYXJ5LXRpdGxlPlRo
ZSBldm9sdXRpb25hcnkgYmlvbG9neSBvZiB0aGUgdGhyZWVzcGluZSBzdGlja2xlYmFjazwvc2Vj
b25kYXJ5LXRpdGxlPjwvdGl0bGVzPjxwYWdlcz4yNDAtMjc2PC9wYWdlcz48ZGF0ZXM+PHllYXI+
MTk5NDwveWVhcj48L2RhdGVzPjxwdWItbG9jYXRpb24+T3hmb3JkLCBVLksuPC9wdWItbG9jYXRp
b24+PHB1Ymxpc2hlcj5PeGZvcmQgVW5pdmVyc2l0eSBQcmVzczwvcHVibGlzaGVyPjx1cmxzPjwv
dXJscz48L3JlY29yZD48L0NpdGU+PC9FbmROb3RlPgB=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sidRPr="001425DB">
        <w:rPr>
          <w:rFonts w:ascii="Arial" w:hAnsi="Arial" w:cs="Arial"/>
          <w:sz w:val="22"/>
          <w:szCs w:val="22"/>
        </w:rPr>
      </w:r>
      <w:r w:rsidRPr="001425DB">
        <w:rPr>
          <w:rFonts w:ascii="Arial" w:hAnsi="Arial" w:cs="Arial"/>
          <w:sz w:val="22"/>
          <w:szCs w:val="22"/>
        </w:rPr>
        <w:fldChar w:fldCharType="separate"/>
      </w:r>
      <w:r w:rsidR="006E3DFB">
        <w:rPr>
          <w:rFonts w:ascii="Arial" w:hAnsi="Arial" w:cs="Arial"/>
          <w:noProof/>
          <w:sz w:val="22"/>
          <w:szCs w:val="22"/>
        </w:rPr>
        <w:t>[69-71]</w:t>
      </w:r>
      <w:r w:rsidRPr="001425DB">
        <w:rPr>
          <w:rFonts w:ascii="Arial" w:hAnsi="Arial" w:cs="Arial"/>
          <w:sz w:val="22"/>
          <w:szCs w:val="22"/>
        </w:rPr>
        <w:fldChar w:fldCharType="end"/>
      </w:r>
      <w:r w:rsidRPr="001425DB">
        <w:rPr>
          <w:rFonts w:ascii="Arial" w:hAnsi="Arial" w:cs="Arial"/>
          <w:sz w:val="22"/>
          <w:szCs w:val="22"/>
        </w:rPr>
        <w:t xml:space="preserve">. Interestingly, not all lakes with stickleback contain </w:t>
      </w:r>
      <w:proofErr w:type="spellStart"/>
      <w:r w:rsidRPr="001425DB">
        <w:rPr>
          <w:rFonts w:ascii="Arial" w:hAnsi="Arial" w:cs="Arial"/>
          <w:sz w:val="22"/>
          <w:szCs w:val="22"/>
        </w:rPr>
        <w:t>sculpin</w:t>
      </w:r>
      <w:proofErr w:type="spellEnd"/>
      <w:r w:rsidRPr="001425DB">
        <w:rPr>
          <w:rFonts w:ascii="Arial" w:hAnsi="Arial" w:cs="Arial"/>
          <w:sz w:val="22"/>
          <w:szCs w:val="22"/>
        </w:rPr>
        <w:t xml:space="preserve"> predators </w:t>
      </w:r>
      <w:r w:rsidRPr="001425DB">
        <w:rPr>
          <w:rFonts w:ascii="Arial" w:hAnsi="Arial" w:cs="Arial"/>
          <w:sz w:val="22"/>
          <w:szCs w:val="22"/>
        </w:rPr>
        <w:fldChar w:fldCharType="begin"/>
      </w:r>
      <w:r w:rsidR="006E3DFB">
        <w:rPr>
          <w:rFonts w:ascii="Arial" w:hAnsi="Arial" w:cs="Arial"/>
          <w:sz w:val="22"/>
          <w:szCs w:val="22"/>
        </w:rPr>
        <w:instrText xml:space="preserve"> ADDIN EN.CITE &lt;EndNote&gt;&lt;Cite&gt;&lt;Author&gt;Vamosi&lt;/Author&gt;&lt;Year&gt;2003&lt;/Year&gt;&lt;RecNum&gt;1743&lt;/RecNum&gt;&lt;DisplayText&gt;[67]&lt;/DisplayText&gt;&lt;record&gt;&lt;rec-number&gt;1743&lt;/rec-number&gt;&lt;foreign-keys&gt;&lt;key app="EN" db-id="9xed9z9e7tz52oea9dc5wdzd029wdfs2vrwz" timestamp="1450731090"&gt;1743&lt;/key&gt;&lt;/foreign-keys&gt;&lt;ref-type name="Journal Article"&gt;17&lt;/ref-type&gt;&lt;contributors&gt;&lt;authors&gt;&lt;author&gt;Vamosi, S.M.&lt;/author&gt;&lt;/authors&gt;&lt;/contributors&gt;&lt;titles&gt;&lt;title&gt;The presence of other fish species affects speciation in threespine sticklebacks&lt;/title&gt;&lt;secondary-title&gt;Evolutionary Ecology Research&lt;/secondary-title&gt;&lt;alt-title&gt;Evol. Ecol. Res.&lt;/alt-title&gt;&lt;/titles&gt;&lt;periodical&gt;&lt;full-title&gt;Evolutionary Ecology Research&lt;/full-title&gt;&lt;abbr-1&gt;Evol. Ecol. Res.&lt;/abbr-1&gt;&lt;/periodical&gt;&lt;alt-periodical&gt;&lt;full-title&gt;Evolutionary Ecology Research&lt;/full-title&gt;&lt;abbr-1&gt;Evol. Ecol. Res.&lt;/abbr-1&gt;&lt;/alt-periodical&gt;&lt;pages&gt;717-730&lt;/pages&gt;&lt;volume&gt;5&lt;/volume&gt;&lt;dates&gt;&lt;year&gt;2003&lt;/year&gt;&lt;/dates&gt;&lt;urls&gt;&lt;/urls&gt;&lt;/record&gt;&lt;/Cite&gt;&lt;/EndNote&gt;</w:instrText>
      </w:r>
      <w:r w:rsidRPr="001425DB">
        <w:rPr>
          <w:rFonts w:ascii="Arial" w:hAnsi="Arial" w:cs="Arial"/>
          <w:sz w:val="22"/>
          <w:szCs w:val="22"/>
        </w:rPr>
        <w:fldChar w:fldCharType="separate"/>
      </w:r>
      <w:r w:rsidR="006E3DFB">
        <w:rPr>
          <w:rFonts w:ascii="Arial" w:hAnsi="Arial" w:cs="Arial"/>
          <w:noProof/>
          <w:sz w:val="22"/>
          <w:szCs w:val="22"/>
        </w:rPr>
        <w:t>[67]</w:t>
      </w:r>
      <w:r w:rsidRPr="001425DB">
        <w:rPr>
          <w:rFonts w:ascii="Arial" w:hAnsi="Arial" w:cs="Arial"/>
          <w:sz w:val="22"/>
          <w:szCs w:val="22"/>
        </w:rPr>
        <w:fldChar w:fldCharType="end"/>
      </w:r>
      <w:r w:rsidRPr="001425DB">
        <w:rPr>
          <w:rFonts w:ascii="Arial" w:hAnsi="Arial" w:cs="Arial"/>
          <w:sz w:val="22"/>
          <w:szCs w:val="22"/>
        </w:rPr>
        <w:t xml:space="preserve">, which has resulted in both phenotypic and genetic shifts in accordance with predation by </w:t>
      </w:r>
      <w:proofErr w:type="spellStart"/>
      <w:r w:rsidRPr="001425DB">
        <w:rPr>
          <w:rFonts w:ascii="Arial" w:hAnsi="Arial" w:cs="Arial"/>
          <w:sz w:val="22"/>
          <w:szCs w:val="22"/>
        </w:rPr>
        <w:t>sculpin</w:t>
      </w:r>
      <w:proofErr w:type="spellEnd"/>
      <w:r w:rsidRPr="001425DB">
        <w:rPr>
          <w:rFonts w:ascii="Arial" w:hAnsi="Arial" w:cs="Arial"/>
          <w:sz w:val="22"/>
          <w:szCs w:val="22"/>
        </w:rPr>
        <w:t xml:space="preserve"> </w:t>
      </w:r>
      <w:r w:rsidRPr="001425DB">
        <w:rPr>
          <w:rFonts w:ascii="Arial" w:hAnsi="Arial" w:cs="Arial"/>
          <w:sz w:val="22"/>
          <w:szCs w:val="22"/>
        </w:rPr>
        <w:fldChar w:fldCharType="begin"/>
      </w:r>
      <w:r w:rsidR="006E3DFB">
        <w:rPr>
          <w:rFonts w:ascii="Arial" w:hAnsi="Arial" w:cs="Arial"/>
          <w:sz w:val="22"/>
          <w:szCs w:val="22"/>
        </w:rPr>
        <w:instrText xml:space="preserve"> ADDIN EN.CITE &lt;EndNote&gt;&lt;Cite&gt;&lt;Author&gt;Rogers&lt;/Author&gt;&lt;Year&gt;2012&lt;/Year&gt;&lt;RecNum&gt;1738&lt;/RecNum&gt;&lt;DisplayText&gt;[3]&lt;/DisplayText&gt;&lt;record&gt;&lt;rec-number&gt;1738&lt;/rec-number&gt;&lt;foreign-keys&gt;&lt;key app="EN" db-id="9xed9z9e7tz52oea9dc5wdzd029wdfs2vrwz" timestamp="1450644143"&gt;1738&lt;/key&gt;&lt;/foreign-keys&gt;&lt;ref-type name="Journal Article"&gt;17&lt;/ref-type&gt;&lt;contributors&gt;&lt;authors&gt;&lt;author&gt;Rogers, S.M.&lt;/author&gt;&lt;author&gt;Tamkee, P.&lt;/author&gt;&lt;author&gt;Summers, B.&lt;/author&gt;&lt;author&gt;Balabahadra, S.&lt;/author&gt;&lt;author&gt;Marks, M.&lt;/author&gt;&lt;author&gt;Kingsley, D.M.&lt;/author&gt;&lt;author&gt;Schluter, D.&lt;/author&gt;&lt;/authors&gt;&lt;/contributors&gt;&lt;titles&gt;&lt;title&gt;Genetic signature of adaptive peak shift in threespine stickleback&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439-2450&lt;/pages&gt;&lt;volume&gt;66&lt;/volume&gt;&lt;dates&gt;&lt;year&gt;2012&lt;/year&gt;&lt;/dates&gt;&lt;urls&gt;&lt;/urls&gt;&lt;/record&gt;&lt;/Cite&gt;&lt;/EndNote&gt;</w:instrText>
      </w:r>
      <w:r w:rsidRPr="001425DB">
        <w:rPr>
          <w:rFonts w:ascii="Arial" w:hAnsi="Arial" w:cs="Arial"/>
          <w:sz w:val="22"/>
          <w:szCs w:val="22"/>
        </w:rPr>
        <w:fldChar w:fldCharType="separate"/>
      </w:r>
      <w:r w:rsidR="006E3DFB">
        <w:rPr>
          <w:rFonts w:ascii="Arial" w:hAnsi="Arial" w:cs="Arial"/>
          <w:noProof/>
          <w:sz w:val="22"/>
          <w:szCs w:val="22"/>
        </w:rPr>
        <w:t>[3]</w:t>
      </w:r>
      <w:r w:rsidRPr="001425DB">
        <w:rPr>
          <w:rFonts w:ascii="Arial" w:hAnsi="Arial" w:cs="Arial"/>
          <w:sz w:val="22"/>
          <w:szCs w:val="22"/>
        </w:rPr>
        <w:fldChar w:fldCharType="end"/>
      </w:r>
      <w:r w:rsidRPr="001425DB">
        <w:rPr>
          <w:rFonts w:ascii="Arial" w:hAnsi="Arial" w:cs="Arial"/>
          <w:sz w:val="22"/>
          <w:szCs w:val="22"/>
        </w:rPr>
        <w:t xml:space="preserve">. Recent work has also noted the behavioral shifts that occur when stickleback are in the presence of different predators </w:t>
      </w:r>
      <w:r w:rsidRPr="001425DB">
        <w:rPr>
          <w:rFonts w:ascii="Arial" w:hAnsi="Arial" w:cs="Arial"/>
          <w:sz w:val="22"/>
          <w:szCs w:val="22"/>
        </w:rPr>
        <w:fldChar w:fldCharType="begin"/>
      </w:r>
      <w:r w:rsidR="006E3DFB">
        <w:rPr>
          <w:rFonts w:ascii="Arial" w:hAnsi="Arial" w:cs="Arial"/>
          <w:sz w:val="22"/>
          <w:szCs w:val="22"/>
        </w:rPr>
        <w:instrText xml:space="preserve"> ADDIN EN.CITE &lt;EndNote&gt;&lt;Cite&gt;&lt;Author&gt;Wund&lt;/Author&gt;&lt;Year&gt;2015&lt;/Year&gt;&lt;RecNum&gt;1729&lt;/RecNum&gt;&lt;DisplayText&gt;[72]&lt;/DisplayText&gt;&lt;record&gt;&lt;rec-number&gt;1729&lt;/rec-number&gt;&lt;foreign-keys&gt;&lt;key app="EN" db-id="9xed9z9e7tz52oea9dc5wdzd029wdfs2vrwz" timestamp="1448729908"&gt;1729&lt;/key&gt;&lt;/foreign-keys&gt;&lt;ref-type name="Journal Article"&gt;17&lt;/ref-type&gt;&lt;contributors&gt;&lt;authors&gt;&lt;author&gt;Wund, M.A.&lt;/author&gt;&lt;author&gt;Baker, J.A.&lt;/author&gt;&lt;author&gt;Golub, J.L.&lt;/author&gt;&lt;author&gt;Foster, S.A.&lt;/author&gt;&lt;/authors&gt;&lt;/contributors&gt;&lt;titles&gt;&lt;title&gt;The evolution of antipredator behaviour following relaxed and reversed selection in Alaskan threespine stickleback fish&lt;/title&gt;&lt;secondary-title&gt;Animal Behaviour&lt;/secondary-title&gt;&lt;alt-title&gt;Anim. Behav.&lt;/alt-title&gt;&lt;/titles&gt;&lt;periodical&gt;&lt;full-title&gt;Animal Behaviour&lt;/full-title&gt;&lt;abbr-1&gt;Anim. Behav.&lt;/abbr-1&gt;&lt;/periodical&gt;&lt;alt-periodical&gt;&lt;full-title&gt;Animal Behaviour&lt;/full-title&gt;&lt;abbr-1&gt;Anim. Behav.&lt;/abbr-1&gt;&lt;/alt-periodical&gt;&lt;pages&gt;181-189&lt;/pages&gt;&lt;volume&gt;106&lt;/volume&gt;&lt;keywords&gt;&lt;keyword&gt;nsf, bamfield, escape, morphology&lt;/keyword&gt;&lt;/keywords&gt;&lt;dates&gt;&lt;year&gt;2015&lt;/year&gt;&lt;/dates&gt;&lt;urls&gt;&lt;/urls&gt;&lt;/record&gt;&lt;/Cite&gt;&lt;/EndNote&gt;</w:instrText>
      </w:r>
      <w:r w:rsidRPr="001425DB">
        <w:rPr>
          <w:rFonts w:ascii="Arial" w:hAnsi="Arial" w:cs="Arial"/>
          <w:sz w:val="22"/>
          <w:szCs w:val="22"/>
        </w:rPr>
        <w:fldChar w:fldCharType="separate"/>
      </w:r>
      <w:r w:rsidR="006E3DFB">
        <w:rPr>
          <w:rFonts w:ascii="Arial" w:hAnsi="Arial" w:cs="Arial"/>
          <w:noProof/>
          <w:sz w:val="22"/>
          <w:szCs w:val="22"/>
        </w:rPr>
        <w:t>[72]</w:t>
      </w:r>
      <w:r w:rsidRPr="001425DB">
        <w:rPr>
          <w:rFonts w:ascii="Arial" w:hAnsi="Arial" w:cs="Arial"/>
          <w:sz w:val="22"/>
          <w:szCs w:val="22"/>
        </w:rPr>
        <w:fldChar w:fldCharType="end"/>
      </w:r>
      <w:r w:rsidRPr="001425DB">
        <w:rPr>
          <w:rFonts w:ascii="Arial" w:hAnsi="Arial" w:cs="Arial"/>
          <w:sz w:val="22"/>
          <w:szCs w:val="22"/>
        </w:rPr>
        <w:t>.</w:t>
      </w:r>
      <w:r>
        <w:rPr>
          <w:rFonts w:ascii="Arial" w:hAnsi="Arial" w:cs="Arial"/>
          <w:sz w:val="22"/>
          <w:szCs w:val="22"/>
        </w:rPr>
        <w:t xml:space="preserve"> Open-water stickleback </w:t>
      </w:r>
      <w:proofErr w:type="spellStart"/>
      <w:r w:rsidRPr="00E05A5F">
        <w:rPr>
          <w:rFonts w:ascii="Arial" w:hAnsi="Arial" w:cs="Arial"/>
          <w:sz w:val="22"/>
          <w:szCs w:val="22"/>
        </w:rPr>
        <w:t>morphotypes</w:t>
      </w:r>
      <w:proofErr w:type="spellEnd"/>
      <w:r w:rsidRPr="00E05A5F">
        <w:rPr>
          <w:rFonts w:ascii="Arial" w:hAnsi="Arial" w:cs="Arial"/>
          <w:sz w:val="22"/>
          <w:szCs w:val="22"/>
        </w:rPr>
        <w:t xml:space="preserve"> exhibit greater capture success than benthic </w:t>
      </w:r>
      <w:proofErr w:type="spellStart"/>
      <w:r w:rsidRPr="00E05A5F">
        <w:rPr>
          <w:rFonts w:ascii="Arial" w:hAnsi="Arial" w:cs="Arial"/>
          <w:sz w:val="22"/>
          <w:szCs w:val="22"/>
        </w:rPr>
        <w:t>morphotypes</w:t>
      </w:r>
      <w:proofErr w:type="spellEnd"/>
      <w:r w:rsidRPr="00E05A5F">
        <w:rPr>
          <w:rFonts w:ascii="Arial" w:hAnsi="Arial" w:cs="Arial"/>
          <w:sz w:val="22"/>
          <w:szCs w:val="22"/>
        </w:rPr>
        <w:t xml:space="preserve"> in open-water feeding trials </w:t>
      </w:r>
      <w:r w:rsidRPr="00E05A5F">
        <w:rPr>
          <w:rFonts w:ascii="Arial" w:hAnsi="Arial" w:cs="Arial"/>
          <w:sz w:val="22"/>
          <w:szCs w:val="22"/>
        </w:rPr>
        <w:fldChar w:fldCharType="begin"/>
      </w:r>
      <w:r w:rsidR="006E3DFB">
        <w:rPr>
          <w:rFonts w:ascii="Arial" w:hAnsi="Arial" w:cs="Arial"/>
          <w:sz w:val="22"/>
          <w:szCs w:val="22"/>
        </w:rPr>
        <w:instrText xml:space="preserve"> ADDIN EN.CITE &lt;EndNote&gt;&lt;Cite&gt;&lt;Author&gt;Lavin&lt;/Author&gt;&lt;Year&gt;1986&lt;/Year&gt;&lt;RecNum&gt;780&lt;/RecNum&gt;&lt;DisplayText&gt;[61]&lt;/DisplayText&gt;&lt;record&gt;&lt;rec-number&gt;780&lt;/rec-number&gt;&lt;foreign-keys&gt;&lt;key app="EN" db-id="9xed9z9e7tz52oea9dc5wdzd029wdfs2vrwz" timestamp="0"&gt;780&lt;/key&gt;&lt;/foreign-keys&gt;&lt;ref-type name="Journal Article"&gt;17&lt;/ref-type&gt;&lt;contributors&gt;&lt;authors&gt;&lt;author&gt;Lavin, P.A.&lt;/author&gt;&lt;author&gt;McPhail, J.D.&lt;/author&gt;&lt;/authors&gt;&lt;/contributors&gt;&lt;titles&gt;&lt;title&gt;&lt;style face="normal" font="default" size="100%"&gt;Adaptive divergence of trophic phenotype among freshwater populations of the threespine stickleback (&lt;/style&gt;&lt;style face="italic" font="default" size="100%"&gt;Gasterosteus aculeatus&lt;/style&gt;&lt;style face="normal" font="default" size="100%"&gt;)&lt;/style&gt;&lt;/title&gt;&lt;secondary-title&gt;Canadian Journal of Fisheries and Aquatic Sciences&lt;/secondary-title&gt;&lt;alt-title&gt;Can. J. Fish. Aquat. Sci.&lt;/alt-title&gt;&lt;/titles&gt;&lt;periodical&gt;&lt;full-title&gt;Canadian Journal of Fisheries and Aquatic Sciences&lt;/full-title&gt;&lt;abbr-1&gt;Can. J. Fish. Aquat. Sci.&lt;/abbr-1&gt;&lt;/periodical&gt;&lt;alt-periodical&gt;&lt;full-title&gt;Canadian Journal of Fisheries and Aquatic Sciences&lt;/full-title&gt;&lt;abbr-1&gt;Can. J. Fish. Aquat. Sci.&lt;/abbr-1&gt;&lt;/alt-periodical&gt;&lt;pages&gt;2455-2463&lt;/pages&gt;&lt;volume&gt;43&lt;/volume&gt;&lt;keywords&gt;&lt;keyword&gt;pectoral fin, morphotype, plasticity, prey capture, feeding, fish&lt;/keyword&gt;&lt;/keywords&gt;&lt;dates&gt;&lt;year&gt;1986&lt;/year&gt;&lt;/dates&gt;&lt;label&gt;775&lt;/label&gt;&lt;urls&gt;&lt;/urls&gt;&lt;/record&gt;&lt;/Cite&gt;&lt;/EndNote&gt;</w:instrText>
      </w:r>
      <w:r w:rsidRPr="00E05A5F">
        <w:rPr>
          <w:rFonts w:ascii="Arial" w:hAnsi="Arial" w:cs="Arial"/>
          <w:sz w:val="22"/>
          <w:szCs w:val="22"/>
        </w:rPr>
        <w:fldChar w:fldCharType="separate"/>
      </w:r>
      <w:r w:rsidR="006E3DFB">
        <w:rPr>
          <w:rFonts w:ascii="Arial" w:hAnsi="Arial" w:cs="Arial"/>
          <w:noProof/>
          <w:sz w:val="22"/>
          <w:szCs w:val="22"/>
        </w:rPr>
        <w:t>[61]</w:t>
      </w:r>
      <w:r w:rsidRPr="00E05A5F">
        <w:rPr>
          <w:rFonts w:ascii="Arial" w:hAnsi="Arial" w:cs="Arial"/>
          <w:sz w:val="22"/>
          <w:szCs w:val="22"/>
        </w:rPr>
        <w:fldChar w:fldCharType="end"/>
      </w:r>
      <w:r w:rsidRPr="00E05A5F">
        <w:rPr>
          <w:rFonts w:ascii="Arial" w:hAnsi="Arial" w:cs="Arial"/>
          <w:sz w:val="22"/>
          <w:szCs w:val="22"/>
        </w:rPr>
        <w:t xml:space="preserve">. Additionally, morphological analyses have confirmed that pelagic populations that are sympatric with </w:t>
      </w:r>
      <w:proofErr w:type="spellStart"/>
      <w:r w:rsidRPr="00E05A5F">
        <w:rPr>
          <w:rFonts w:ascii="Arial" w:hAnsi="Arial" w:cs="Arial"/>
          <w:sz w:val="22"/>
          <w:szCs w:val="22"/>
        </w:rPr>
        <w:t>sculpin</w:t>
      </w:r>
      <w:proofErr w:type="spellEnd"/>
      <w:r w:rsidRPr="00E05A5F">
        <w:rPr>
          <w:rFonts w:ascii="Arial" w:hAnsi="Arial" w:cs="Arial"/>
          <w:sz w:val="22"/>
          <w:szCs w:val="22"/>
        </w:rPr>
        <w:t xml:space="preserve"> exhibit decreased body depth, a narrower caudal peduncle, larger eye diameter, and a longer jaw </w:t>
      </w:r>
      <w:r w:rsidRPr="00E05A5F">
        <w:rPr>
          <w:rFonts w:ascii="Arial" w:hAnsi="Arial" w:cs="Arial"/>
          <w:sz w:val="22"/>
          <w:szCs w:val="22"/>
        </w:rPr>
        <w:fldChar w:fldCharType="begin"/>
      </w:r>
      <w:r w:rsidR="006E3DFB">
        <w:rPr>
          <w:rFonts w:ascii="Arial" w:hAnsi="Arial" w:cs="Arial"/>
          <w:sz w:val="22"/>
          <w:szCs w:val="22"/>
        </w:rPr>
        <w:instrText xml:space="preserve"> ADDIN EN.CITE &lt;EndNote&gt;&lt;Cite&gt;&lt;Author&gt;Miller&lt;/Author&gt;&lt;Year&gt;2015&lt;/Year&gt;&lt;RecNum&gt;1735&lt;/RecNum&gt;&lt;DisplayText&gt;[69]&lt;/DisplayText&gt;&lt;record&gt;&lt;rec-number&gt;1735&lt;/rec-number&gt;&lt;foreign-keys&gt;&lt;key app="EN" db-id="9xed9z9e7tz52oea9dc5wdzd029wdfs2vrwz" timestamp="1450643429"&gt;1735&lt;/key&gt;&lt;/foreign-keys&gt;&lt;ref-type name="Journal Article"&gt;17&lt;/ref-type&gt;&lt;contributors&gt;&lt;authors&gt;&lt;author&gt;Miller, S.E.&lt;/author&gt;&lt;author&gt;Metcalf, D.&lt;/author&gt;&lt;author&gt;Schluter, D.&lt;/author&gt;&lt;/authors&gt;&lt;/contributors&gt;&lt;titles&gt;&lt;title&gt;Intraguild predation leads to genetically based character shifts in the threespine stickleback&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3194-3203&lt;/pages&gt;&lt;volume&gt;69&lt;/volume&gt;&lt;dates&gt;&lt;year&gt;2015&lt;/year&gt;&lt;/dates&gt;&lt;urls&gt;&lt;/urls&gt;&lt;electronic-resource-num&gt;10.1111/evo.12811&lt;/electronic-resource-num&gt;&lt;/record&gt;&lt;/Cite&gt;&lt;/EndNote&gt;</w:instrText>
      </w:r>
      <w:r w:rsidRPr="00E05A5F">
        <w:rPr>
          <w:rFonts w:ascii="Arial" w:hAnsi="Arial" w:cs="Arial"/>
          <w:sz w:val="22"/>
          <w:szCs w:val="22"/>
        </w:rPr>
        <w:fldChar w:fldCharType="separate"/>
      </w:r>
      <w:r w:rsidR="006E3DFB">
        <w:rPr>
          <w:rFonts w:ascii="Arial" w:hAnsi="Arial" w:cs="Arial"/>
          <w:noProof/>
          <w:sz w:val="22"/>
          <w:szCs w:val="22"/>
        </w:rPr>
        <w:t>[69]</w:t>
      </w:r>
      <w:r w:rsidRPr="00E05A5F">
        <w:rPr>
          <w:rFonts w:ascii="Arial" w:hAnsi="Arial" w:cs="Arial"/>
          <w:sz w:val="22"/>
          <w:szCs w:val="22"/>
        </w:rPr>
        <w:fldChar w:fldCharType="end"/>
      </w:r>
      <w:r w:rsidRPr="00E05A5F">
        <w:rPr>
          <w:rFonts w:ascii="Arial" w:hAnsi="Arial" w:cs="Arial"/>
          <w:sz w:val="22"/>
          <w:szCs w:val="22"/>
        </w:rPr>
        <w:t xml:space="preserve">. </w:t>
      </w:r>
      <w:r>
        <w:rPr>
          <w:rFonts w:ascii="Arial" w:hAnsi="Arial" w:cs="Arial"/>
          <w:sz w:val="22"/>
          <w:szCs w:val="22"/>
        </w:rPr>
        <w:t xml:space="preserve">Collectively, these observations reinforce the extent to which investigation of </w:t>
      </w:r>
      <w:proofErr w:type="spellStart"/>
      <w:r>
        <w:rPr>
          <w:rFonts w:ascii="Arial" w:hAnsi="Arial" w:cs="Arial"/>
          <w:sz w:val="22"/>
          <w:szCs w:val="22"/>
        </w:rPr>
        <w:t>biomechanic</w:t>
      </w:r>
      <w:proofErr w:type="spellEnd"/>
      <w:r>
        <w:rPr>
          <w:rFonts w:ascii="Arial" w:hAnsi="Arial" w:cs="Arial"/>
          <w:sz w:val="22"/>
          <w:szCs w:val="22"/>
        </w:rPr>
        <w:t xml:space="preserve"> phenotypes in stickleback can elucidate the genetics of adaptive divergence and potentially speciation. </w:t>
      </w:r>
    </w:p>
    <w:p w14:paraId="0B628DEF" w14:textId="77777777" w:rsidR="00907145" w:rsidRPr="007607AF" w:rsidRDefault="00907145" w:rsidP="00907145">
      <w:pPr>
        <w:spacing w:line="480" w:lineRule="auto"/>
        <w:rPr>
          <w:rFonts w:ascii="Arial" w:hAnsi="Arial" w:cs="Arial"/>
          <w:b/>
          <w:sz w:val="22"/>
          <w:szCs w:val="22"/>
        </w:rPr>
      </w:pPr>
      <w:proofErr w:type="spellStart"/>
      <w:r w:rsidRPr="007607AF">
        <w:rPr>
          <w:rFonts w:ascii="Arial" w:hAnsi="Arial" w:cs="Arial"/>
          <w:b/>
          <w:i/>
          <w:sz w:val="22"/>
          <w:szCs w:val="22"/>
        </w:rPr>
        <w:t>Centrarchids</w:t>
      </w:r>
      <w:proofErr w:type="spellEnd"/>
    </w:p>
    <w:p w14:paraId="5EEBC2E1" w14:textId="436B8B95" w:rsidR="00907145" w:rsidRDefault="00907145" w:rsidP="00907145">
      <w:pPr>
        <w:spacing w:line="480" w:lineRule="auto"/>
        <w:rPr>
          <w:rFonts w:ascii="Arial" w:hAnsi="Arial" w:cs="Arial"/>
          <w:sz w:val="22"/>
          <w:szCs w:val="22"/>
        </w:rPr>
      </w:pPr>
      <w:r>
        <w:rPr>
          <w:rFonts w:ascii="Arial" w:hAnsi="Arial" w:cs="Arial"/>
          <w:i/>
          <w:color w:val="FF0000"/>
          <w:sz w:val="22"/>
          <w:szCs w:val="22"/>
        </w:rPr>
        <w:tab/>
      </w:r>
      <w:proofErr w:type="spellStart"/>
      <w:r>
        <w:rPr>
          <w:rFonts w:ascii="Arial" w:hAnsi="Arial" w:cs="Arial"/>
          <w:sz w:val="22"/>
          <w:szCs w:val="22"/>
        </w:rPr>
        <w:t>Centrarchidae</w:t>
      </w:r>
      <w:proofErr w:type="spellEnd"/>
      <w:r>
        <w:rPr>
          <w:rFonts w:ascii="Arial" w:hAnsi="Arial" w:cs="Arial"/>
          <w:sz w:val="22"/>
          <w:szCs w:val="22"/>
        </w:rPr>
        <w:t xml:space="preserve"> is a clade of North American perch-like freshwater fishes with 34 extant species </w:t>
      </w:r>
      <w:r>
        <w:rPr>
          <w:rFonts w:ascii="Arial" w:hAnsi="Arial" w:cs="Arial"/>
          <w:sz w:val="22"/>
          <w:szCs w:val="22"/>
        </w:rPr>
        <w:fldChar w:fldCharType="begin"/>
      </w:r>
      <w:r w:rsidR="006E3DFB">
        <w:rPr>
          <w:rFonts w:ascii="Arial" w:hAnsi="Arial" w:cs="Arial"/>
          <w:sz w:val="22"/>
          <w:szCs w:val="22"/>
        </w:rPr>
        <w:instrText xml:space="preserve"> ADDIN EN.CITE &lt;EndNote&gt;&lt;Cite&gt;&lt;Author&gt;Near&lt;/Author&gt;&lt;Year&gt;2009&lt;/Year&gt;&lt;RecNum&gt;1846&lt;/RecNum&gt;&lt;DisplayText&gt;[73]&lt;/DisplayText&gt;&lt;record&gt;&lt;rec-number&gt;1846&lt;/rec-number&gt;&lt;foreign-keys&gt;&lt;key app="EN" db-id="9xed9z9e7tz52oea9dc5wdzd029wdfs2vrwz" timestamp="1461182363"&gt;1846&lt;/key&gt;&lt;/foreign-keys&gt;&lt;ref-type name="Book Section"&gt;5&lt;/ref-type&gt;&lt;contributors&gt;&lt;authors&gt;&lt;author&gt;Near, T.J.&lt;/author&gt;&lt;author&gt;Koppelman, J.B.&lt;/author&gt;&lt;/authors&gt;&lt;secondary-authors&gt;&lt;author&gt;Cooke, S.J.&lt;/author&gt;&lt;author&gt;Philipp, D.P.&lt;/author&gt;&lt;/secondary-authors&gt;&lt;/contributors&gt;&lt;titles&gt;&lt;title&gt;Species Diversity, phylogeny and phylogeography of Centrarchidae&lt;/title&gt;&lt;secondary-title&gt;Centrarchid Fishes: Diversity, Biology, and Conservation&lt;/secondary-title&gt;&lt;/titles&gt;&lt;pages&gt;1-31&lt;/pages&gt;&lt;dates&gt;&lt;year&gt;2009&lt;/year&gt;&lt;/dates&gt;&lt;pub-location&gt;West Sussex, UK&lt;/pub-location&gt;&lt;publisher&gt;Blackwell Publishing Ltd.&lt;/publisher&gt;&lt;urls&gt;&lt;/urls&gt;&lt;/record&gt;&lt;/Cite&gt;&lt;/EndNote&gt;</w:instrText>
      </w:r>
      <w:r>
        <w:rPr>
          <w:rFonts w:ascii="Arial" w:hAnsi="Arial" w:cs="Arial"/>
          <w:sz w:val="22"/>
          <w:szCs w:val="22"/>
        </w:rPr>
        <w:fldChar w:fldCharType="separate"/>
      </w:r>
      <w:r w:rsidR="006E3DFB">
        <w:rPr>
          <w:rFonts w:ascii="Arial" w:hAnsi="Arial" w:cs="Arial"/>
          <w:noProof/>
          <w:sz w:val="22"/>
          <w:szCs w:val="22"/>
        </w:rPr>
        <w:t>[73]</w:t>
      </w:r>
      <w:r>
        <w:rPr>
          <w:rFonts w:ascii="Arial" w:hAnsi="Arial" w:cs="Arial"/>
          <w:sz w:val="22"/>
          <w:szCs w:val="22"/>
        </w:rPr>
        <w:fldChar w:fldCharType="end"/>
      </w:r>
      <w:r>
        <w:rPr>
          <w:rFonts w:ascii="Arial" w:hAnsi="Arial" w:cs="Arial"/>
          <w:sz w:val="22"/>
          <w:szCs w:val="22"/>
        </w:rPr>
        <w:t xml:space="preserve">. They are often top predators in the freshwater habitats in which they live, and they have been the subjects of numerous fields of research including biomechanics </w:t>
      </w:r>
      <w:r>
        <w:rPr>
          <w:rFonts w:ascii="Arial" w:hAnsi="Arial" w:cs="Arial"/>
          <w:sz w:val="22"/>
          <w:szCs w:val="22"/>
        </w:rPr>
        <w:fldChar w:fldCharType="begin">
          <w:fldData xml:space="preserve">PEVuZE5vdGU+PENpdGU+PEF1dGhvcj5EcnVja2VyPC9BdXRob3I+PFllYXI+MTk5OTwvWWVhcj48
UmVjTnVtPjUxMjwvUmVjTnVtPjxEaXNwbGF5VGV4dD5bOSwgNzQtNzhdPC9EaXNwbGF5VGV4dD48
cmVjb3JkPjxyZWMtbnVtYmVyPjUxMjwvcmVjLW51bWJlcj48Zm9yZWlnbi1rZXlzPjxrZXkgYXBw
PSJFTiIgZGItaWQ9Ijl4ZWQ5ejllN3R6NTJvZWE5ZGM1d2R6ZDAyOXdkZnMydnJ3eiIgdGltZXN0
YW1wPSIwIj41MTI8L2tleT48L2ZvcmVpZ24ta2V5cz48cmVmLXR5cGUgbmFtZT0iSm91cm5hbCBB
cnRpY2xlIj4xNzwvcmVmLXR5cGU+PGNvbnRyaWJ1dG9ycz48YXV0aG9ycz48YXV0aG9yPkRydWNr
ZXIsIEUuRy48L2F1dGhvcj48YXV0aG9yPkxhdWRlciwgRy5WLjwvYXV0aG9yPjwvYXV0aG9ycz48
L2NvbnRyaWJ1dG9ycz48dGl0bGVzPjx0aXRsZT5Mb2NvbW90b3IgZm9yY2VzIG9uIGEgc3dpbW1p
bmcgZmlzaDogdGhyZWUtZGltZW5zaW9uYWwgdm9ydGV4IHdha2UgZHluYW1pY3MgcXVhbnRpZmll
ZCB1c2luZyBkaWdpdGFsIHBhcnRpY2xlIGltYWdlIHZlbG9jaW1ldHJ5PC90aXRsZT48c2Vjb25k
YXJ5LXRpdGxlPlRoZSBKb3VybmFsIG9mIEV4cGVyaW1lbnRhbCBCaW9sb2d5PC9zZWNvbmRhcnkt
dGl0bGU+PGFsdC10aXRsZT5KLiBFeHAuIEJpb2wuPC9hbHQtdGl0bGU+PC90aXRsZXM+PGFsdC1w
ZXJpb2RpY2FsPjxmdWxsLXRpdGxlPkpFQjwvZnVsbC10aXRsZT48YWJici0xPkouIEV4cC4gQmlv
bC48L2FiYnItMT48L2FsdC1wZXJpb2RpY2FsPjxwYWdlcz4yMzkzLTI0MTI8L3BhZ2VzPjx2b2x1
bWU+MjAyPC92b2x1bWU+PGtleXdvcmRzPjxrZXl3b3JkPnN3aW1taW5nLCBmaXNoLCBwZWN0b3Jh
bCBmaW4sIGxvY29tb3Rpb24sIGJsdWVnaWxsLCBzdW5maXNoLCBsZXBvbWlzLCBmbG93LCBwaXYs
IGRwaXYsIGh5ZHJvZHluYW1pY3MsIGZvcmNlPC9rZXl3b3JkPjwva2V5d29yZHM+PGRhdGVzPjx5
ZWFyPjE5OTk8L3llYXI+PC9kYXRlcz48bGFiZWw+NTEyPC9sYWJlbD48dXJscz48L3VybHM+PC9y
ZWNvcmQ+PC9DaXRlPjxDaXRlPjxBdXRob3I+R2liYjwvQXV0aG9yPjxZZWFyPjE5OTQ8L1llYXI+
PFJlY051bT4zODM8L1JlY051bT48cmVjb3JkPjxyZWMtbnVtYmVyPjM4MzwvcmVjLW51bWJlcj48
Zm9yZWlnbi1rZXlzPjxrZXkgYXBwPSJFTiIgZGItaWQ9Ijl4ZWQ5ejllN3R6NTJvZWE5ZGM1d2R6
ZDAyOXdkZnMydnJ3eiIgdGltZXN0YW1wPSIwIj4zODM8L2tleT48L2ZvcmVpZ24ta2V5cz48cmVm
LXR5cGUgbmFtZT0iSm91cm5hbCBBcnRpY2xlIj4xNzwvcmVmLXR5cGU+PGNvbnRyaWJ1dG9ycz48
YXV0aG9ycz48YXV0aG9yPkdpYmIsIEEuQy48L2F1dGhvcj48YXV0aG9yPkpheW5lLCBCLkMuPC9h
dXRob3I+PGF1dGhvcj5MYXVkZXIsIEcuVi48L2F1dGhvcj48L2F1dGhvcnM+PC9jb250cmlidXRv
cnM+PHRpdGxlcz48dGl0bGU+PHN0eWxlIGZhY2U9Im5vcm1hbCIgZm9udD0iZGVmYXVsdCIgc2l6
ZT0iMTAwJSI+S2luZW1hdGljcyBvZiBwZWN0b3JhbCBmaW4gbG9jb21vdGlvbiBpbiB0aGUgYmx1
ZWdpbGwgc3VuZmlzaCA8L3N0eWxlPjxzdHlsZSBmYWNlPSJpdGFsaWMiIGZvbnQ9ImRlZmF1bHQi
IHNpemU9IjEwMCUiPkxlcG9taXMgbWFjcm9jaGlydXM8L3N0eWxlPjwvdGl0bGU+PHNlY29uZGFy
eS10aXRsZT5UaGUgSm91cm5hbCBvZiBFeHBlcmltZW50YWwgQmlvbG9neTwvc2Vjb25kYXJ5LXRp
dGxlPjxhbHQtdGl0bGU+Si4gRXhwLiBCaW9sLjwvYWx0LXRpdGxlPjwvdGl0bGVzPjxhbHQtcGVy
aW9kaWNhbD48ZnVsbC10aXRsZT5KRUI8L2Z1bGwtdGl0bGU+PGFiYnItMT5KLiBFeHAuIEJpb2wu
PC9hYmJyLTE+PC9hbHQtcGVyaW9kaWNhbD48cGFnZXM+MTMzLTE2MTwvcGFnZXM+PHZvbHVtZT4x
ODk8L3ZvbHVtZT48a2V5d29yZHM+PGtleXdvcmQ+bG9jb21vdGlvbiwgZmlzaCwgc3dpbW1pbmcs
IGtpbmVtYXRpY3MsIGxlcG9taXMsIHN1bmZpc2gsIHBlY3RvcmFsIGZpbiwgc3BlZWQsIGJsdWVn
aWxsPC9rZXl3b3JkPjwva2V5d29yZHM+PGRhdGVzPjx5ZWFyPjE5OTQ8L3llYXI+PC9kYXRlcz48
bGFiZWw+MzgzPC9sYWJlbD48dXJscz48L3VybHM+PC9yZWNvcmQ+PC9DaXRlPjxDaXRlPjxBdXRo
b3I+SGlnaGFtPC9BdXRob3I+PFllYXI+MjAwNTwvWWVhcj48UmVjTnVtPjQ2MzwvUmVjTnVtPjxy
ZWNvcmQ+PHJlYy1udW1iZXI+NDYzPC9yZWMtbnVtYmVyPjxmb3JlaWduLWtleXM+PGtleSBhcHA9
IkVOIiBkYi1pZD0iOXhlZDl6OWU3dHo1Mm9lYTlkYzV3ZHpkMDI5d2RmczJ2cnd6IiB0aW1lc3Rh
bXA9IjAiPjQ2Mzwva2V5PjwvZm9yZWlnbi1rZXlzPjxyZWYtdHlwZSBuYW1lPSJKb3VybmFsIEFy
dGljbGUiPjE3PC9yZWYtdHlwZT48Y29udHJpYnV0b3JzPjxhdXRob3JzPjxhdXRob3I+SGlnaGFt
LCBULkUuPC9hdXRob3I+PGF1dGhvcj5NYWxhcywgQi48L2F1dGhvcj48YXV0aG9yPkpheW5lLCBC
LkMuPC9hdXRob3I+PGF1dGhvcj5MYXVkZXIsIEcuVi48L2F1dGhvcj48L2F1dGhvcnM+PC9jb250
cmlidXRvcnM+PHRpdGxlcz48dGl0bGU+PHN0eWxlIGZhY2U9Im5vcm1hbCIgZm9udD0iZGVmYXVs
dCIgc2l6ZT0iMTAwJSI+Q29uc3RyYWludHMgb24gc3RhcnRpbmcgYW5kIHN0b3BwaW5nOiBiZWhh
dmlvciBjb21wZW5zYXRlcyBmb3IgcmVkdWNlZCBwZWN0b3JhbCBmaW4gYXJlYSBkdXJpbmcgYnJh
a2luZyBvZiB0aGUgYmx1ZWdpbGwgc3VuZmlzaCA8L3N0eWxlPjxzdHlsZSBmYWNlPSJpdGFsaWMi
IGZvbnQ9ImRlZmF1bHQiIHNpemU9IjEwMCUiPkxlcG9taXMgbWFjcm9jaGlydXM8L3N0eWxlPjwv
dGl0bGU+PHNlY29uZGFyeS10aXRsZT5UaGUgSm91cm5hbCBvZiBFeHBlcmltZW50YWwgQmlvbG9n
eTwvc2Vjb25kYXJ5LXRpdGxlPjxhbHQtdGl0bGU+Si4gRXhwLiBCaW9sLjwvYWx0LXRpdGxlPjwv
dGl0bGVzPjxhbHQtcGVyaW9kaWNhbD48ZnVsbC10aXRsZT5KRUI8L2Z1bGwtdGl0bGU+PGFiYnIt
MT5KLiBFeHAuIEJpb2wuPC9hYmJyLTE+PC9hbHQtcGVyaW9kaWNhbD48cGFnZXM+NDczNS00NzQ2
PC9wYWdlcz48dm9sdW1lPjIwODwvdm9sdW1lPjxrZXl3b3Jkcz48a2V5d29yZD5icmFraW5nLCBz
dW5maXNoLCBwZWN0b3JhbCBmaW4sIHJlZHVjdGlvbiwgbG9jb21vdGlvbiwgc3dpbW1pbmcsIGZp
c2gsIGRlY2VsZXJhdGlvbiwgYWNjZWxlcmF0aW9uLDwva2V5d29yZD48L2tleXdvcmRzPjxkYXRl
cz48eWVhcj4yMDA1PC95ZWFyPjwvZGF0ZXM+PGxhYmVsPjQ2MzwvbGFiZWw+PHVybHM+PC91cmxz
PjwvcmVjb3JkPjwvQ2l0ZT48Q2l0ZT48QXV0aG9yPkxhdWRlcjwvQXV0aG9yPjxZZWFyPjE5ODA8
L1llYXI+PFJlY051bT40MTU8L1JlY051bT48cmVjb3JkPjxyZWMtbnVtYmVyPjQxNTwvcmVjLW51
bWJlcj48Zm9yZWlnbi1rZXlzPjxrZXkgYXBwPSJFTiIgZGItaWQ9Ijl4ZWQ5ejllN3R6NTJvZWE5
ZGM1d2R6ZDAyOXdkZnMydnJ3eiIgdGltZXN0YW1wPSIwIj40MTU8L2tleT48L2ZvcmVpZ24ta2V5
cz48cmVmLXR5cGUgbmFtZT0iSm91cm5hbCBBcnRpY2xlIj4xNzwvcmVmLXR5cGU+PGNvbnRyaWJ1
dG9ycz48YXV0aG9ycz48YXV0aG9yPkxhdWRlciwgRy5WLjwvYXV0aG9yPjwvYXV0aG9ycz48L2Nv
bnRyaWJ1dG9ycz48dGl0bGVzPjx0aXRsZT48c3R5bGUgZmFjZT0ibm9ybWFsIiBmb250PSJkZWZh
dWx0IiBzaXplPSIxMDAlIj5UaGUgc3VjdGlvbiBmZWVkaW5nIG1lY2hhbmlzbSBpbiBzdW5maXNo
ZXMgKDwvc3R5bGU+PHN0eWxlIGZhY2U9Iml0YWxpYyIgZm9udD0iZGVmYXVsdCIgc2l6ZT0iMTAw
JSI+TGVwb21pczwvc3R5bGU+PHN0eWxlIGZhY2U9Im5vcm1hbCIgZm9udD0iZGVmYXVsdCIgc2l6
ZT0iMTAwJSI+KTogYW4gZXhwZXJpbWVudGFsIGFuYWx5c2lzPC9zdHlsZT48L3RpdGxlPjxzZWNv
bmRhcnktdGl0bGU+VGhlIEpvdXJuYWwgb2YgRXhwZXJpbWVudGFsIEJpb2xvZ3k8L3NlY29uZGFy
eS10aXRsZT48YWx0LXRpdGxlPkouIEV4cC4gQmlvbC48L2FsdC10aXRsZT48L3RpdGxlcz48YWx0
LXBlcmlvZGljYWw+PGZ1bGwtdGl0bGU+SkVCPC9mdWxsLXRpdGxlPjxhYmJyLTE+Si4gRXhwLiBC
aW9sLjwvYWJici0xPjwvYWx0LXBlcmlvZGljYWw+PHBhZ2VzPjQ5LTcyPC9wYWdlcz48dm9sdW1l
Pjg4PC92b2x1bWU+PGtleXdvcmRzPjxrZXl3b3JkPnN1Y3Rpb24sIGZlZWRpbmcsIGJsdWVnaWxs
LCBwcmV5IGNhcHR1cmUsIHdhdGVyIGZsb3csIHByZXNzdXJlLCBmaXNoLCBzdW5maXNoLCBjZW50
cmFyY2hpZGFlLCBidWNjYWw8L2tleXdvcmQ+PC9rZXl3b3Jkcz48ZGF0ZXM+PHllYXI+MTk4MDwv
eWVhcj48L2RhdGVzPjxsYWJlbD40MTU8L2xhYmVsPjx1cmxzPjwvdXJscz48L3JlY29yZD48L0Np
dGU+PENpdGU+PEF1dGhvcj5XYWlud3JpZ2h0PC9BdXRob3I+PFllYXI+MTk5OTwvWWVhcj48UmVj
TnVtPjM5NTwvUmVjTnVtPjxyZWNvcmQ+PHJlYy1udW1iZXI+Mzk1PC9yZWMtbnVtYmVyPjxmb3Jl
aWduLWtleXM+PGtleSBhcHA9IkVOIiBkYi1pZD0iOXhlZDl6OWU3dHo1Mm9lYTlkYzV3ZHpkMDI5
d2RmczJ2cnd6IiB0aW1lc3RhbXA9IjAiPjM5NTwva2V5PjwvZm9yZWlnbi1rZXlzPjxyZWYtdHlw
ZSBuYW1lPSJKb3VybmFsIEFydGljbGUiPjE3PC9yZWYtdHlwZT48Y29udHJpYnV0b3JzPjxhdXRo
b3JzPjxhdXRob3I+V2FpbndyaWdodCwgUC5DLjwvYXV0aG9yPjxhdXRob3I+U2hhdywgUy5TLjwv
YXV0aG9yPjwvYXV0aG9ycz48L2NvbnRyaWJ1dG9ycz48dGl0bGVzPjx0aXRsZT5Nb3JwaG9sb2dp
Y2FsIGJhc2lzIG9mIGtpbmVtYXRpYyBkaXZlcnNpdHkgaW4gZmVlZGluZyBzdW5maXNoZXM8L3Rp
dGxlPjxzZWNvbmRhcnktdGl0bGU+VGhlIEpvdXJuYWwgb2YgRXhwZXJpbWVudGFsIEJpb2xvZ3k8
L3NlY29uZGFyeS10aXRsZT48YWx0LXRpdGxlPkouIEV4cC4gQmlvbC48L2FsdC10aXRsZT48L3Rp
dGxlcz48YWx0LXBlcmlvZGljYWw+PGZ1bGwtdGl0bGU+SkVCPC9mdWxsLXRpdGxlPjxhYmJyLTE+
Si4gRXhwLiBCaW9sLjwvYWJici0xPjwvYWx0LXBlcmlvZGljYWw+PHBhZ2VzPjMxMDEtMzExMDwv
cGFnZXM+PHZvbHVtZT4yMDI8L3ZvbHVtZT48a2V5d29yZHM+PGtleXdvcmQ+ZmVlZGluZywga2lu
ZW1hdGljcywgc2NhbGluZywgZXZvbHV0aW9uLCBsZXZlciwgZmlzaCwgc3VuZmlzaCwgbGFyZ2Vt
b3V0aCBiYXNzPC9rZXl3b3JkPjwva2V5d29yZHM+PGRhdGVzPjx5ZWFyPjE5OTk8L3llYXI+PC9k
YXRlcz48bGFiZWw+Mzk1PC9sYWJlbD48dXJscz48L3VybHM+PC9yZWNvcmQ+PC9DaXRlPjxDaXRl
PjxBdXRob3I+Q2Fycm9sbDwvQXV0aG9yPjxZZWFyPjIwMDQ8L1llYXI+PFJlY051bT40NjE8L1Jl
Y051bT48cmVjb3JkPjxyZWMtbnVtYmVyPjQ2MTwvcmVjLW51bWJlcj48Zm9yZWlnbi1rZXlzPjxr
ZXkgYXBwPSJFTiIgZGItaWQ9Ijl4ZWQ5ejllN3R6NTJvZWE5ZGM1d2R6ZDAyOXdkZnMydnJ3eiIg
dGltZXN0YW1wPSIwIj40NjE8L2tleT48L2ZvcmVpZ24ta2V5cz48cmVmLXR5cGUgbmFtZT0iSm91
cm5hbCBBcnRpY2xlIj4xNzwvcmVmLXR5cGU+PGNvbnRyaWJ1dG9ycz48YXV0aG9ycz48YXV0aG9y
PkNhcnJvbGwsIEEuTS48L2F1dGhvcj48YXV0aG9yPldhaW53cmlnaHQsIFAuQy48L2F1dGhvcj48
YXV0aG9yPkh1c2tleSwgUy5ILjwvYXV0aG9yPjxhdXRob3I+Q29sbGFyLCBELkMuPC9hdXRob3I+
PGF1dGhvcj5UdXJpbmdhbiwgUi5HLjwvYXV0aG9yPjwvYXV0aG9ycz48L2NvbnRyaWJ1dG9ycz48
dGl0bGVzPjx0aXRsZT5Nb3JwaG9sb2d5IHByZWRpY3RzIHN1Y3Rpb24gZmVlZGluZyBwZXJmb3Jt
YW5jZSBpbiBjZW50cmFyY2hpZCBmaXNoZXM8L3RpdGxlPjxzZWNvbmRhcnktdGl0bGU+VGhlIEpv
dXJuYWwgb2YgRXhwZXJpbWVudGFsIEJpb2xvZ3k8L3NlY29uZGFyeS10aXRsZT48YWx0LXRpdGxl
PkouIEV4cC4gQmlvbC48L2FsdC10aXRsZT48L3RpdGxlcz48YWx0LXBlcmlvZGljYWw+PGZ1bGwt
dGl0bGU+SkVCPC9mdWxsLXRpdGxlPjxhYmJyLTE+Si4gRXhwLiBCaW9sLjwvYWJici0xPjwvYWx0
LXBlcmlvZGljYWw+PHBhZ2VzPjM4NzMtMzg4MTwvcGFnZXM+PHZvbHVtZT4yMDc8L3ZvbHVtZT48
a2V5d29yZHM+PGtleXdvcmQ+ZmlzaCwgY2VudHJhcmNoaWQsIGJsdWVnaWxsLCBsYXJnZW1vdXRo
IGJhc3MsIG1vcnBob2xvZ3ksIHN1Y3Rpb24sIHByZXNzdXJlLCBmZWVkaW5nLCBza3VsbDwva2V5
d29yZD48L2tleXdvcmRzPjxkYXRlcz48eWVhcj4yMDA0PC95ZWFyPjwvZGF0ZXM+PGxhYmVsPjQ2
MTwvbGFiZWw+PHVybHM+PC91cmxzPjwvcmVjb3JkPjwvQ2l0ZT48L0VuZE5vdGU+AG==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EcnVja2VyPC9BdXRob3I+PFllYXI+MTk5OTwvWWVhcj48
UmVjTnVtPjUxMjwvUmVjTnVtPjxEaXNwbGF5VGV4dD5bOSwgNzQtNzhdPC9EaXNwbGF5VGV4dD48
cmVjb3JkPjxyZWMtbnVtYmVyPjUxMjwvcmVjLW51bWJlcj48Zm9yZWlnbi1rZXlzPjxrZXkgYXBw
PSJFTiIgZGItaWQ9Ijl4ZWQ5ejllN3R6NTJvZWE5ZGM1d2R6ZDAyOXdkZnMydnJ3eiIgdGltZXN0
YW1wPSIwIj41MTI8L2tleT48L2ZvcmVpZ24ta2V5cz48cmVmLXR5cGUgbmFtZT0iSm91cm5hbCBB
cnRpY2xlIj4xNzwvcmVmLXR5cGU+PGNvbnRyaWJ1dG9ycz48YXV0aG9ycz48YXV0aG9yPkRydWNr
ZXIsIEUuRy48L2F1dGhvcj48YXV0aG9yPkxhdWRlciwgRy5WLjwvYXV0aG9yPjwvYXV0aG9ycz48
L2NvbnRyaWJ1dG9ycz48dGl0bGVzPjx0aXRsZT5Mb2NvbW90b3IgZm9yY2VzIG9uIGEgc3dpbW1p
bmcgZmlzaDogdGhyZWUtZGltZW5zaW9uYWwgdm9ydGV4IHdha2UgZHluYW1pY3MgcXVhbnRpZmll
ZCB1c2luZyBkaWdpdGFsIHBhcnRpY2xlIGltYWdlIHZlbG9jaW1ldHJ5PC90aXRsZT48c2Vjb25k
YXJ5LXRpdGxlPlRoZSBKb3VybmFsIG9mIEV4cGVyaW1lbnRhbCBCaW9sb2d5PC9zZWNvbmRhcnkt
dGl0bGU+PGFsdC10aXRsZT5KLiBFeHAuIEJpb2wuPC9hbHQtdGl0bGU+PC90aXRsZXM+PGFsdC1w
ZXJpb2RpY2FsPjxmdWxsLXRpdGxlPkpFQjwvZnVsbC10aXRsZT48YWJici0xPkouIEV4cC4gQmlv
bC48L2FiYnItMT48L2FsdC1wZXJpb2RpY2FsPjxwYWdlcz4yMzkzLTI0MTI8L3BhZ2VzPjx2b2x1
bWU+MjAyPC92b2x1bWU+PGtleXdvcmRzPjxrZXl3b3JkPnN3aW1taW5nLCBmaXNoLCBwZWN0b3Jh
bCBmaW4sIGxvY29tb3Rpb24sIGJsdWVnaWxsLCBzdW5maXNoLCBsZXBvbWlzLCBmbG93LCBwaXYs
IGRwaXYsIGh5ZHJvZHluYW1pY3MsIGZvcmNlPC9rZXl3b3JkPjwva2V5d29yZHM+PGRhdGVzPjx5
ZWFyPjE5OTk8L3llYXI+PC9kYXRlcz48bGFiZWw+NTEyPC9sYWJlbD48dXJscz48L3VybHM+PC9y
ZWNvcmQ+PC9DaXRlPjxDaXRlPjxBdXRob3I+R2liYjwvQXV0aG9yPjxZZWFyPjE5OTQ8L1llYXI+
PFJlY051bT4zODM8L1JlY051bT48cmVjb3JkPjxyZWMtbnVtYmVyPjM4MzwvcmVjLW51bWJlcj48
Zm9yZWlnbi1rZXlzPjxrZXkgYXBwPSJFTiIgZGItaWQ9Ijl4ZWQ5ejllN3R6NTJvZWE5ZGM1d2R6
ZDAyOXdkZnMydnJ3eiIgdGltZXN0YW1wPSIwIj4zODM8L2tleT48L2ZvcmVpZ24ta2V5cz48cmVm
LXR5cGUgbmFtZT0iSm91cm5hbCBBcnRpY2xlIj4xNzwvcmVmLXR5cGU+PGNvbnRyaWJ1dG9ycz48
YXV0aG9ycz48YXV0aG9yPkdpYmIsIEEuQy48L2F1dGhvcj48YXV0aG9yPkpheW5lLCBCLkMuPC9h
dXRob3I+PGF1dGhvcj5MYXVkZXIsIEcuVi48L2F1dGhvcj48L2F1dGhvcnM+PC9jb250cmlidXRv
cnM+PHRpdGxlcz48dGl0bGU+PHN0eWxlIGZhY2U9Im5vcm1hbCIgZm9udD0iZGVmYXVsdCIgc2l6
ZT0iMTAwJSI+S2luZW1hdGljcyBvZiBwZWN0b3JhbCBmaW4gbG9jb21vdGlvbiBpbiB0aGUgYmx1
ZWdpbGwgc3VuZmlzaCA8L3N0eWxlPjxzdHlsZSBmYWNlPSJpdGFsaWMiIGZvbnQ9ImRlZmF1bHQi
IHNpemU9IjEwMCUiPkxlcG9taXMgbWFjcm9jaGlydXM8L3N0eWxlPjwvdGl0bGU+PHNlY29uZGFy
eS10aXRsZT5UaGUgSm91cm5hbCBvZiBFeHBlcmltZW50YWwgQmlvbG9neTwvc2Vjb25kYXJ5LXRp
dGxlPjxhbHQtdGl0bGU+Si4gRXhwLiBCaW9sLjwvYWx0LXRpdGxlPjwvdGl0bGVzPjxhbHQtcGVy
aW9kaWNhbD48ZnVsbC10aXRsZT5KRUI8L2Z1bGwtdGl0bGU+PGFiYnItMT5KLiBFeHAuIEJpb2wu
PC9hYmJyLTE+PC9hbHQtcGVyaW9kaWNhbD48cGFnZXM+MTMzLTE2MTwvcGFnZXM+PHZvbHVtZT4x
ODk8L3ZvbHVtZT48a2V5d29yZHM+PGtleXdvcmQ+bG9jb21vdGlvbiwgZmlzaCwgc3dpbW1pbmcs
IGtpbmVtYXRpY3MsIGxlcG9taXMsIHN1bmZpc2gsIHBlY3RvcmFsIGZpbiwgc3BlZWQsIGJsdWVn
aWxsPC9rZXl3b3JkPjwva2V5d29yZHM+PGRhdGVzPjx5ZWFyPjE5OTQ8L3llYXI+PC9kYXRlcz48
bGFiZWw+MzgzPC9sYWJlbD48dXJscz48L3VybHM+PC9yZWNvcmQ+PC9DaXRlPjxDaXRlPjxBdXRo
b3I+SGlnaGFtPC9BdXRob3I+PFllYXI+MjAwNTwvWWVhcj48UmVjTnVtPjQ2MzwvUmVjTnVtPjxy
ZWNvcmQ+PHJlYy1udW1iZXI+NDYzPC9yZWMtbnVtYmVyPjxmb3JlaWduLWtleXM+PGtleSBhcHA9
IkVOIiBkYi1pZD0iOXhlZDl6OWU3dHo1Mm9lYTlkYzV3ZHpkMDI5d2RmczJ2cnd6IiB0aW1lc3Rh
bXA9IjAiPjQ2Mzwva2V5PjwvZm9yZWlnbi1rZXlzPjxyZWYtdHlwZSBuYW1lPSJKb3VybmFsIEFy
dGljbGUiPjE3PC9yZWYtdHlwZT48Y29udHJpYnV0b3JzPjxhdXRob3JzPjxhdXRob3I+SGlnaGFt
LCBULkUuPC9hdXRob3I+PGF1dGhvcj5NYWxhcywgQi48L2F1dGhvcj48YXV0aG9yPkpheW5lLCBC
LkMuPC9hdXRob3I+PGF1dGhvcj5MYXVkZXIsIEcuVi48L2F1dGhvcj48L2F1dGhvcnM+PC9jb250
cmlidXRvcnM+PHRpdGxlcz48dGl0bGU+PHN0eWxlIGZhY2U9Im5vcm1hbCIgZm9udD0iZGVmYXVs
dCIgc2l6ZT0iMTAwJSI+Q29uc3RyYWludHMgb24gc3RhcnRpbmcgYW5kIHN0b3BwaW5nOiBiZWhh
dmlvciBjb21wZW5zYXRlcyBmb3IgcmVkdWNlZCBwZWN0b3JhbCBmaW4gYXJlYSBkdXJpbmcgYnJh
a2luZyBvZiB0aGUgYmx1ZWdpbGwgc3VuZmlzaCA8L3N0eWxlPjxzdHlsZSBmYWNlPSJpdGFsaWMi
IGZvbnQ9ImRlZmF1bHQiIHNpemU9IjEwMCUiPkxlcG9taXMgbWFjcm9jaGlydXM8L3N0eWxlPjwv
dGl0bGU+PHNlY29uZGFyeS10aXRsZT5UaGUgSm91cm5hbCBvZiBFeHBlcmltZW50YWwgQmlvbG9n
eTwvc2Vjb25kYXJ5LXRpdGxlPjxhbHQtdGl0bGU+Si4gRXhwLiBCaW9sLjwvYWx0LXRpdGxlPjwv
dGl0bGVzPjxhbHQtcGVyaW9kaWNhbD48ZnVsbC10aXRsZT5KRUI8L2Z1bGwtdGl0bGU+PGFiYnIt
MT5KLiBFeHAuIEJpb2wuPC9hYmJyLTE+PC9hbHQtcGVyaW9kaWNhbD48cGFnZXM+NDczNS00NzQ2
PC9wYWdlcz48dm9sdW1lPjIwODwvdm9sdW1lPjxrZXl3b3Jkcz48a2V5d29yZD5icmFraW5nLCBz
dW5maXNoLCBwZWN0b3JhbCBmaW4sIHJlZHVjdGlvbiwgbG9jb21vdGlvbiwgc3dpbW1pbmcsIGZp
c2gsIGRlY2VsZXJhdGlvbiwgYWNjZWxlcmF0aW9uLDwva2V5d29yZD48L2tleXdvcmRzPjxkYXRl
cz48eWVhcj4yMDA1PC95ZWFyPjwvZGF0ZXM+PGxhYmVsPjQ2MzwvbGFiZWw+PHVybHM+PC91cmxz
PjwvcmVjb3JkPjwvQ2l0ZT48Q2l0ZT48QXV0aG9yPkxhdWRlcjwvQXV0aG9yPjxZZWFyPjE5ODA8
L1llYXI+PFJlY051bT40MTU8L1JlY051bT48cmVjb3JkPjxyZWMtbnVtYmVyPjQxNTwvcmVjLW51
bWJlcj48Zm9yZWlnbi1rZXlzPjxrZXkgYXBwPSJFTiIgZGItaWQ9Ijl4ZWQ5ejllN3R6NTJvZWE5
ZGM1d2R6ZDAyOXdkZnMydnJ3eiIgdGltZXN0YW1wPSIwIj40MTU8L2tleT48L2ZvcmVpZ24ta2V5
cz48cmVmLXR5cGUgbmFtZT0iSm91cm5hbCBBcnRpY2xlIj4xNzwvcmVmLXR5cGU+PGNvbnRyaWJ1
dG9ycz48YXV0aG9ycz48YXV0aG9yPkxhdWRlciwgRy5WLjwvYXV0aG9yPjwvYXV0aG9ycz48L2Nv
bnRyaWJ1dG9ycz48dGl0bGVzPjx0aXRsZT48c3R5bGUgZmFjZT0ibm9ybWFsIiBmb250PSJkZWZh
dWx0IiBzaXplPSIxMDAlIj5UaGUgc3VjdGlvbiBmZWVkaW5nIG1lY2hhbmlzbSBpbiBzdW5maXNo
ZXMgKDwvc3R5bGU+PHN0eWxlIGZhY2U9Iml0YWxpYyIgZm9udD0iZGVmYXVsdCIgc2l6ZT0iMTAw
JSI+TGVwb21pczwvc3R5bGU+PHN0eWxlIGZhY2U9Im5vcm1hbCIgZm9udD0iZGVmYXVsdCIgc2l6
ZT0iMTAwJSI+KTogYW4gZXhwZXJpbWVudGFsIGFuYWx5c2lzPC9zdHlsZT48L3RpdGxlPjxzZWNv
bmRhcnktdGl0bGU+VGhlIEpvdXJuYWwgb2YgRXhwZXJpbWVudGFsIEJpb2xvZ3k8L3NlY29uZGFy
eS10aXRsZT48YWx0LXRpdGxlPkouIEV4cC4gQmlvbC48L2FsdC10aXRsZT48L3RpdGxlcz48YWx0
LXBlcmlvZGljYWw+PGZ1bGwtdGl0bGU+SkVCPC9mdWxsLXRpdGxlPjxhYmJyLTE+Si4gRXhwLiBC
aW9sLjwvYWJici0xPjwvYWx0LXBlcmlvZGljYWw+PHBhZ2VzPjQ5LTcyPC9wYWdlcz48dm9sdW1l
Pjg4PC92b2x1bWU+PGtleXdvcmRzPjxrZXl3b3JkPnN1Y3Rpb24sIGZlZWRpbmcsIGJsdWVnaWxs
LCBwcmV5IGNhcHR1cmUsIHdhdGVyIGZsb3csIHByZXNzdXJlLCBmaXNoLCBzdW5maXNoLCBjZW50
cmFyY2hpZGFlLCBidWNjYWw8L2tleXdvcmQ+PC9rZXl3b3Jkcz48ZGF0ZXM+PHllYXI+MTk4MDwv
eWVhcj48L2RhdGVzPjxsYWJlbD40MTU8L2xhYmVsPjx1cmxzPjwvdXJscz48L3JlY29yZD48L0Np
dGU+PENpdGU+PEF1dGhvcj5XYWlud3JpZ2h0PC9BdXRob3I+PFllYXI+MTk5OTwvWWVhcj48UmVj
TnVtPjM5NTwvUmVjTnVtPjxyZWNvcmQ+PHJlYy1udW1iZXI+Mzk1PC9yZWMtbnVtYmVyPjxmb3Jl
aWduLWtleXM+PGtleSBhcHA9IkVOIiBkYi1pZD0iOXhlZDl6OWU3dHo1Mm9lYTlkYzV3ZHpkMDI5
d2RmczJ2cnd6IiB0aW1lc3RhbXA9IjAiPjM5NTwva2V5PjwvZm9yZWlnbi1rZXlzPjxyZWYtdHlw
ZSBuYW1lPSJKb3VybmFsIEFydGljbGUiPjE3PC9yZWYtdHlwZT48Y29udHJpYnV0b3JzPjxhdXRo
b3JzPjxhdXRob3I+V2FpbndyaWdodCwgUC5DLjwvYXV0aG9yPjxhdXRob3I+U2hhdywgUy5TLjwv
YXV0aG9yPjwvYXV0aG9ycz48L2NvbnRyaWJ1dG9ycz48dGl0bGVzPjx0aXRsZT5Nb3JwaG9sb2dp
Y2FsIGJhc2lzIG9mIGtpbmVtYXRpYyBkaXZlcnNpdHkgaW4gZmVlZGluZyBzdW5maXNoZXM8L3Rp
dGxlPjxzZWNvbmRhcnktdGl0bGU+VGhlIEpvdXJuYWwgb2YgRXhwZXJpbWVudGFsIEJpb2xvZ3k8
L3NlY29uZGFyeS10aXRsZT48YWx0LXRpdGxlPkouIEV4cC4gQmlvbC48L2FsdC10aXRsZT48L3Rp
dGxlcz48YWx0LXBlcmlvZGljYWw+PGZ1bGwtdGl0bGU+SkVCPC9mdWxsLXRpdGxlPjxhYmJyLTE+
Si4gRXhwLiBCaW9sLjwvYWJici0xPjwvYWx0LXBlcmlvZGljYWw+PHBhZ2VzPjMxMDEtMzExMDwv
cGFnZXM+PHZvbHVtZT4yMDI8L3ZvbHVtZT48a2V5d29yZHM+PGtleXdvcmQ+ZmVlZGluZywga2lu
ZW1hdGljcywgc2NhbGluZywgZXZvbHV0aW9uLCBsZXZlciwgZmlzaCwgc3VuZmlzaCwgbGFyZ2Vt
b3V0aCBiYXNzPC9rZXl3b3JkPjwva2V5d29yZHM+PGRhdGVzPjx5ZWFyPjE5OTk8L3llYXI+PC9k
YXRlcz48bGFiZWw+Mzk1PC9sYWJlbD48dXJscz48L3VybHM+PC9yZWNvcmQ+PC9DaXRlPjxDaXRl
PjxBdXRob3I+Q2Fycm9sbDwvQXV0aG9yPjxZZWFyPjIwMDQ8L1llYXI+PFJlY051bT40NjE8L1Jl
Y051bT48cmVjb3JkPjxyZWMtbnVtYmVyPjQ2MTwvcmVjLW51bWJlcj48Zm9yZWlnbi1rZXlzPjxr
ZXkgYXBwPSJFTiIgZGItaWQ9Ijl4ZWQ5ejllN3R6NTJvZWE5ZGM1d2R6ZDAyOXdkZnMydnJ3eiIg
dGltZXN0YW1wPSIwIj40NjE8L2tleT48L2ZvcmVpZ24ta2V5cz48cmVmLXR5cGUgbmFtZT0iSm91
cm5hbCBBcnRpY2xlIj4xNzwvcmVmLXR5cGU+PGNvbnRyaWJ1dG9ycz48YXV0aG9ycz48YXV0aG9y
PkNhcnJvbGwsIEEuTS48L2F1dGhvcj48YXV0aG9yPldhaW53cmlnaHQsIFAuQy48L2F1dGhvcj48
YXV0aG9yPkh1c2tleSwgUy5ILjwvYXV0aG9yPjxhdXRob3I+Q29sbGFyLCBELkMuPC9hdXRob3I+
PGF1dGhvcj5UdXJpbmdhbiwgUi5HLjwvYXV0aG9yPjwvYXV0aG9ycz48L2NvbnRyaWJ1dG9ycz48
dGl0bGVzPjx0aXRsZT5Nb3JwaG9sb2d5IHByZWRpY3RzIHN1Y3Rpb24gZmVlZGluZyBwZXJmb3Jt
YW5jZSBpbiBjZW50cmFyY2hpZCBmaXNoZXM8L3RpdGxlPjxzZWNvbmRhcnktdGl0bGU+VGhlIEpv
dXJuYWwgb2YgRXhwZXJpbWVudGFsIEJpb2xvZ3k8L3NlY29uZGFyeS10aXRsZT48YWx0LXRpdGxl
PkouIEV4cC4gQmlvbC48L2FsdC10aXRsZT48L3RpdGxlcz48YWx0LXBlcmlvZGljYWw+PGZ1bGwt
dGl0bGU+SkVCPC9mdWxsLXRpdGxlPjxhYmJyLTE+Si4gRXhwLiBCaW9sLjwvYWJici0xPjwvYWx0
LXBlcmlvZGljYWw+PHBhZ2VzPjM4NzMtMzg4MTwvcGFnZXM+PHZvbHVtZT4yMDc8L3ZvbHVtZT48
a2V5d29yZHM+PGtleXdvcmQ+ZmlzaCwgY2VudHJhcmNoaWQsIGJsdWVnaWxsLCBsYXJnZW1vdXRo
IGJhc3MsIG1vcnBob2xvZ3ksIHN1Y3Rpb24sIHByZXNzdXJlLCBmZWVkaW5nLCBza3VsbDwva2V5
d29yZD48L2tleXdvcmRzPjxkYXRlcz48eWVhcj4yMDA0PC95ZWFyPjwvZGF0ZXM+PGxhYmVsPjQ2
MTwvbGFiZWw+PHVybHM+PC91cmxzPjwvcmVjb3JkPjwvQ2l0ZT48L0VuZE5vdGU+AG==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6E3DFB">
        <w:rPr>
          <w:rFonts w:ascii="Arial" w:hAnsi="Arial" w:cs="Arial"/>
          <w:noProof/>
          <w:sz w:val="22"/>
          <w:szCs w:val="22"/>
        </w:rPr>
        <w:t>[9, 74-78]</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ecomorphology</w:t>
      </w:r>
      <w:proofErr w:type="spellEnd"/>
      <w:r>
        <w:rPr>
          <w:rFonts w:ascii="Arial" w:hAnsi="Arial" w:cs="Arial"/>
          <w:sz w:val="22"/>
          <w:szCs w:val="22"/>
        </w:rPr>
        <w:t xml:space="preserve"> (reviewed in </w:t>
      </w:r>
      <w:r>
        <w:rPr>
          <w:rFonts w:ascii="Arial" w:hAnsi="Arial" w:cs="Arial"/>
          <w:sz w:val="22"/>
          <w:szCs w:val="22"/>
        </w:rPr>
        <w:fldChar w:fldCharType="begin"/>
      </w:r>
      <w:r w:rsidR="006E3DFB">
        <w:rPr>
          <w:rFonts w:ascii="Arial" w:hAnsi="Arial" w:cs="Arial"/>
          <w:sz w:val="22"/>
          <w:szCs w:val="22"/>
        </w:rPr>
        <w:instrText xml:space="preserve"> ADDIN EN.CITE &lt;EndNote&gt;&lt;Cite&gt;&lt;Author&gt;Collar&lt;/Author&gt;&lt;Year&gt;2009&lt;/Year&gt;&lt;RecNum&gt;1850&lt;/RecNum&gt;&lt;DisplayText&gt;[79]&lt;/DisplayText&gt;&lt;record&gt;&lt;rec-number&gt;1850&lt;/rec-number&gt;&lt;foreign-keys&gt;&lt;key app="EN" db-id="9xed9z9e7tz52oea9dc5wdzd029wdfs2vrwz" timestamp="1461188672"&gt;1850&lt;/key&gt;&lt;/foreign-keys&gt;&lt;ref-type name="Book Section"&gt;5&lt;/ref-type&gt;&lt;contributors&gt;&lt;authors&gt;&lt;author&gt;Collar, D.C.&lt;/author&gt;&lt;author&gt;Wainwright, P.C.&lt;/author&gt;&lt;/authors&gt;&lt;secondary-authors&gt;&lt;author&gt;Cooke, S.J.&lt;/author&gt;&lt;author&gt;Philipp, D.P.&lt;/author&gt;&lt;/secondary-authors&gt;&lt;/contributors&gt;&lt;titles&gt;&lt;title&gt;Ecomorphology of centrarchid fishes&lt;/title&gt;&lt;secondary-title&gt;Centrarchid Fishes: Diversity, Biology and Conservation&lt;/secondary-title&gt;&lt;/titles&gt;&lt;pages&gt;70-89&lt;/pages&gt;&lt;dates&gt;&lt;year&gt;2009&lt;/year&gt;&lt;/dates&gt;&lt;pub-location&gt;Sussex, UK&lt;/pub-location&gt;&lt;publisher&gt;Blackwell Publishing Ltd.&lt;/publisher&gt;&lt;urls&gt;&lt;/urls&gt;&lt;/record&gt;&lt;/Cite&gt;&lt;/EndNote&gt;</w:instrText>
      </w:r>
      <w:r>
        <w:rPr>
          <w:rFonts w:ascii="Arial" w:hAnsi="Arial" w:cs="Arial"/>
          <w:sz w:val="22"/>
          <w:szCs w:val="22"/>
        </w:rPr>
        <w:fldChar w:fldCharType="separate"/>
      </w:r>
      <w:r w:rsidR="006E3DFB">
        <w:rPr>
          <w:rFonts w:ascii="Arial" w:hAnsi="Arial" w:cs="Arial"/>
          <w:noProof/>
          <w:sz w:val="22"/>
          <w:szCs w:val="22"/>
        </w:rPr>
        <w:t>[79]</w:t>
      </w:r>
      <w:r>
        <w:rPr>
          <w:rFonts w:ascii="Arial" w:hAnsi="Arial" w:cs="Arial"/>
          <w:sz w:val="22"/>
          <w:szCs w:val="22"/>
        </w:rPr>
        <w:fldChar w:fldCharType="end"/>
      </w:r>
      <w:r>
        <w:rPr>
          <w:rFonts w:ascii="Arial" w:hAnsi="Arial" w:cs="Arial"/>
          <w:sz w:val="22"/>
          <w:szCs w:val="22"/>
        </w:rPr>
        <w:t xml:space="preserve">), evolution </w:t>
      </w:r>
      <w:r>
        <w:rPr>
          <w:rFonts w:ascii="Arial" w:hAnsi="Arial" w:cs="Arial"/>
          <w:sz w:val="22"/>
          <w:szCs w:val="22"/>
        </w:rPr>
        <w:fldChar w:fldCharType="begin">
          <w:fldData xml:space="preserve">PEVuZE5vdGU+PENpdGU+PEF1dGhvcj5Db2xsYXI8L0F1dGhvcj48WWVhcj4yMDA1PC9ZZWFyPjxS
ZWNOdW0+NTMwPC9SZWNOdW0+PERpc3BsYXlUZXh0Pls4MCwgODFdPC9EaXNwbGF5VGV4dD48cmVj
b3JkPjxyZWMtbnVtYmVyPjUzMDwvcmVjLW51bWJlcj48Zm9yZWlnbi1rZXlzPjxrZXkgYXBwPSJF
TiIgZGItaWQ9Ijl4ZWQ5ejllN3R6NTJvZWE5ZGM1d2R6ZDAyOXdkZnMydnJ3eiIgdGltZXN0YW1w
PSIwIj41MzA8L2tleT48L2ZvcmVpZ24ta2V5cz48cmVmLXR5cGUgbmFtZT0iSm91cm5hbCBBcnRp
Y2xlIj4xNzwvcmVmLXR5cGU+PGNvbnRyaWJ1dG9ycz48YXV0aG9ycz48YXV0aG9yPkNvbGxhciwg
RC5DLjwvYXV0aG9yPjxhdXRob3I+TmVhciwgVC5KLjwvYXV0aG9yPjxhdXRob3I+V2FpbndyaWdo
dCwgUC5DLjwvYXV0aG9yPjwvYXV0aG9ycz48L2NvbnRyaWJ1dG9ycz48dGl0bGVzPjx0aXRsZT5D
b21wYXJhdGl2ZSBhbmFseXNpcyBvZiBtb3JwaG9sb2dpY2FsIGRpdmVyc2l0eTogRG9lcyBkaXNw
YXJpdHkgYWNjdW11bGF0ZSBhdCB0aGUgc2FtZSByYXRlIGluIHR3byBsaW5lYWdlcyBvZiBjZW50
cmFyY2hpZCBmaXNoZXM/PC90aXRsZT48c2Vjb25kYXJ5LXRpdGxlPkV2b2x1dGlvbjwvc2Vjb25k
YXJ5LXRpdGxlPjxhbHQtdGl0bGU+RXZvbHV0aW9uPC9hbHQtdGl0bGU+PC90aXRsZXM+PHBlcmlv
ZGljYWw+PGZ1bGwtdGl0bGU+RXZvbHV0aW9uPC9mdWxsLXRpdGxlPjxhYmJyLTE+RXZvbHV0aW9u
PC9hYmJyLTE+PC9wZXJpb2RpY2FsPjxhbHQtcGVyaW9kaWNhbD48ZnVsbC10aXRsZT5Fdm9sdXRp
b248L2Z1bGwtdGl0bGU+PGFiYnItMT5Fdm9sdXRpb248L2FiYnItMT48L2FsdC1wZXJpb2RpY2Fs
PjxwYWdlcz4xNzgzLTE3OTQ8L3BhZ2VzPjx2b2x1bWU+NTk8L3ZvbHVtZT48a2V5d29yZHM+PGtl
eXdvcmQ+ZXZvbHV0aW9uLCBmaXNoLCBjZW50cmFyY2hpZCwgZGlldCwgZmVlZGluZywgYmx1ZWdp
bGwsIGJhc3MsIHJhdGUsIG1vcnBob2xvZ3k8L2tleXdvcmQ+PC9rZXl3b3Jkcz48ZGF0ZXM+PHll
YXI+MjAwNTwveWVhcj48L2RhdGVzPjxsYWJlbD41MzA8L2xhYmVsPjx1cmxzPjwvdXJscz48L3Jl
Y29yZD48L0NpdGU+PENpdGU+PEF1dGhvcj5OZWFyPC9BdXRob3I+PFllYXI+MjAwNTwvWWVhcj48
UmVjTnVtPjYwMTwvUmVjTnVtPjxyZWNvcmQ+PHJlYy1udW1iZXI+NjAxPC9yZWMtbnVtYmVyPjxm
b3JlaWduLWtleXM+PGtleSBhcHA9IkVOIiBkYi1pZD0iOXhlZDl6OWU3dHo1Mm9lYTlkYzV3ZHpk
MDI5d2RmczJ2cnd6IiB0aW1lc3RhbXA9IjAiPjYwMTwva2V5PjwvZm9yZWlnbi1rZXlzPjxyZWYt
dHlwZSBuYW1lPSJKb3VybmFsIEFydGljbGUiPjE3PC9yZWYtdHlwZT48Y29udHJpYnV0b3JzPjxh
dXRob3JzPjxhdXRob3I+TmVhciwgVC5KLjwvYXV0aG9yPjxhdXRob3I+Qm9sbmljaywgRC5JLjwv
YXV0aG9yPjxhdXRob3I+V2FpbndyaWdodCwgUC5DLjwvYXV0aG9yPjwvYXV0aG9ycz48L2NvbnRy
aWJ1dG9ycz48dGl0bGVzPjx0aXRsZT5Gb3NzaWwgY2FsaWJyYXRpb25zIGFuZCBtb2xlY3VsYXIg
ZGl2ZXJnZW5jZSB0aW1lIGVzdGltYXRlcyBpbiBjZW50cmFyY2hpZCBmaXNoZXMgKFRlbGVvc3Rl
aTogQ2VudHJhcmNoaWRhZSk8L3RpdGxlPjxzZWNvbmRhcnktdGl0bGU+RXZvbHV0aW9uPC9zZWNv
bmRhcnktdGl0bGU+PGFsdC10aXRsZT5Fdm9sdXRpb248L2FsdC10aXRsZT48L3RpdGxlcz48cGVy
aW9kaWNhbD48ZnVsbC10aXRsZT5Fdm9sdXRpb248L2Z1bGwtdGl0bGU+PGFiYnItMT5Fdm9sdXRp
b248L2FiYnItMT48L3BlcmlvZGljYWw+PGFsdC1wZXJpb2RpY2FsPjxmdWxsLXRpdGxlPkV2b2x1
dGlvbjwvZnVsbC10aXRsZT48YWJici0xPkV2b2x1dGlvbjwvYWJici0xPjwvYWx0LXBlcmlvZGlj
YWw+PHBhZ2VzPjE3NjgtMTc4MjwvcGFnZXM+PHZvbHVtZT41OTwvdm9sdW1lPjxrZXl3b3Jkcz48
a2V5d29yZD5ldm9sdXRpb24sIGZpc2gsIGNlbnRyYXJjaGlkLCBmb3NzaWwsIGNhbGlicmF0aW9u
LCBkaXZlcmdlbmNlLDwva2V5d29yZD48L2tleXdvcmRzPjxkYXRlcz48eWVhcj4yMDA1PC95ZWFy
PjwvZGF0ZXM+PGxhYmVsPjYwMTwvbGFiZWw+PHVybHM+PC91cmxzPjwvcmVjb3JkPjwvQ2l0ZT48
L0VuZE5vdGU+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Db2xsYXI8L0F1dGhvcj48WWVhcj4yMDA1PC9ZZWFyPjxS
ZWNOdW0+NTMwPC9SZWNOdW0+PERpc3BsYXlUZXh0Pls4MCwgODFdPC9EaXNwbGF5VGV4dD48cmVj
b3JkPjxyZWMtbnVtYmVyPjUzMDwvcmVjLW51bWJlcj48Zm9yZWlnbi1rZXlzPjxrZXkgYXBwPSJF
TiIgZGItaWQ9Ijl4ZWQ5ejllN3R6NTJvZWE5ZGM1d2R6ZDAyOXdkZnMydnJ3eiIgdGltZXN0YW1w
PSIwIj41MzA8L2tleT48L2ZvcmVpZ24ta2V5cz48cmVmLXR5cGUgbmFtZT0iSm91cm5hbCBBcnRp
Y2xlIj4xNzwvcmVmLXR5cGU+PGNvbnRyaWJ1dG9ycz48YXV0aG9ycz48YXV0aG9yPkNvbGxhciwg
RC5DLjwvYXV0aG9yPjxhdXRob3I+TmVhciwgVC5KLjwvYXV0aG9yPjxhdXRob3I+V2FpbndyaWdo
dCwgUC5DLjwvYXV0aG9yPjwvYXV0aG9ycz48L2NvbnRyaWJ1dG9ycz48dGl0bGVzPjx0aXRsZT5D
b21wYXJhdGl2ZSBhbmFseXNpcyBvZiBtb3JwaG9sb2dpY2FsIGRpdmVyc2l0eTogRG9lcyBkaXNw
YXJpdHkgYWNjdW11bGF0ZSBhdCB0aGUgc2FtZSByYXRlIGluIHR3byBsaW5lYWdlcyBvZiBjZW50
cmFyY2hpZCBmaXNoZXM/PC90aXRsZT48c2Vjb25kYXJ5LXRpdGxlPkV2b2x1dGlvbjwvc2Vjb25k
YXJ5LXRpdGxlPjxhbHQtdGl0bGU+RXZvbHV0aW9uPC9hbHQtdGl0bGU+PC90aXRsZXM+PHBlcmlv
ZGljYWw+PGZ1bGwtdGl0bGU+RXZvbHV0aW9uPC9mdWxsLXRpdGxlPjxhYmJyLTE+RXZvbHV0aW9u
PC9hYmJyLTE+PC9wZXJpb2RpY2FsPjxhbHQtcGVyaW9kaWNhbD48ZnVsbC10aXRsZT5Fdm9sdXRp
b248L2Z1bGwtdGl0bGU+PGFiYnItMT5Fdm9sdXRpb248L2FiYnItMT48L2FsdC1wZXJpb2RpY2Fs
PjxwYWdlcz4xNzgzLTE3OTQ8L3BhZ2VzPjx2b2x1bWU+NTk8L3ZvbHVtZT48a2V5d29yZHM+PGtl
eXdvcmQ+ZXZvbHV0aW9uLCBmaXNoLCBjZW50cmFyY2hpZCwgZGlldCwgZmVlZGluZywgYmx1ZWdp
bGwsIGJhc3MsIHJhdGUsIG1vcnBob2xvZ3k8L2tleXdvcmQ+PC9rZXl3b3Jkcz48ZGF0ZXM+PHll
YXI+MjAwNTwveWVhcj48L2RhdGVzPjxsYWJlbD41MzA8L2xhYmVsPjx1cmxzPjwvdXJscz48L3Jl
Y29yZD48L0NpdGU+PENpdGU+PEF1dGhvcj5OZWFyPC9BdXRob3I+PFllYXI+MjAwNTwvWWVhcj48
UmVjTnVtPjYwMTwvUmVjTnVtPjxyZWNvcmQ+PHJlYy1udW1iZXI+NjAxPC9yZWMtbnVtYmVyPjxm
b3JlaWduLWtleXM+PGtleSBhcHA9IkVOIiBkYi1pZD0iOXhlZDl6OWU3dHo1Mm9lYTlkYzV3ZHpk
MDI5d2RmczJ2cnd6IiB0aW1lc3RhbXA9IjAiPjYwMTwva2V5PjwvZm9yZWlnbi1rZXlzPjxyZWYt
dHlwZSBuYW1lPSJKb3VybmFsIEFydGljbGUiPjE3PC9yZWYtdHlwZT48Y29udHJpYnV0b3JzPjxh
dXRob3JzPjxhdXRob3I+TmVhciwgVC5KLjwvYXV0aG9yPjxhdXRob3I+Qm9sbmljaywgRC5JLjwv
YXV0aG9yPjxhdXRob3I+V2FpbndyaWdodCwgUC5DLjwvYXV0aG9yPjwvYXV0aG9ycz48L2NvbnRy
aWJ1dG9ycz48dGl0bGVzPjx0aXRsZT5Gb3NzaWwgY2FsaWJyYXRpb25zIGFuZCBtb2xlY3VsYXIg
ZGl2ZXJnZW5jZSB0aW1lIGVzdGltYXRlcyBpbiBjZW50cmFyY2hpZCBmaXNoZXMgKFRlbGVvc3Rl
aTogQ2VudHJhcmNoaWRhZSk8L3RpdGxlPjxzZWNvbmRhcnktdGl0bGU+RXZvbHV0aW9uPC9zZWNv
bmRhcnktdGl0bGU+PGFsdC10aXRsZT5Fdm9sdXRpb248L2FsdC10aXRsZT48L3RpdGxlcz48cGVy
aW9kaWNhbD48ZnVsbC10aXRsZT5Fdm9sdXRpb248L2Z1bGwtdGl0bGU+PGFiYnItMT5Fdm9sdXRp
b248L2FiYnItMT48L3BlcmlvZGljYWw+PGFsdC1wZXJpb2RpY2FsPjxmdWxsLXRpdGxlPkV2b2x1
dGlvbjwvZnVsbC10aXRsZT48YWJici0xPkV2b2x1dGlvbjwvYWJici0xPjwvYWx0LXBlcmlvZGlj
YWw+PHBhZ2VzPjE3NjgtMTc4MjwvcGFnZXM+PHZvbHVtZT41OTwvdm9sdW1lPjxrZXl3b3Jkcz48
a2V5d29yZD5ldm9sdXRpb24sIGZpc2gsIGNlbnRyYXJjaGlkLCBmb3NzaWwsIGNhbGlicmF0aW9u
LCBkaXZlcmdlbmNlLDwva2V5d29yZD48L2tleXdvcmRzPjxkYXRlcz48eWVhcj4yMDA1PC95ZWFy
PjwvZGF0ZXM+PGxhYmVsPjYwMTwvbGFiZWw+PHVybHM+PC91cmxzPjwvcmVjb3JkPjwvQ2l0ZT48
L0VuZE5vdGU+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6E3DFB">
        <w:rPr>
          <w:rFonts w:ascii="Arial" w:hAnsi="Arial" w:cs="Arial"/>
          <w:noProof/>
          <w:sz w:val="22"/>
          <w:szCs w:val="22"/>
        </w:rPr>
        <w:t>[80, 81]</w:t>
      </w:r>
      <w:r>
        <w:rPr>
          <w:rFonts w:ascii="Arial" w:hAnsi="Arial" w:cs="Arial"/>
          <w:sz w:val="22"/>
          <w:szCs w:val="22"/>
        </w:rPr>
        <w:fldChar w:fldCharType="end"/>
      </w:r>
      <w:r>
        <w:rPr>
          <w:rFonts w:ascii="Arial" w:hAnsi="Arial" w:cs="Arial"/>
          <w:sz w:val="22"/>
          <w:szCs w:val="22"/>
        </w:rPr>
        <w:t xml:space="preserve">, and ecology </w:t>
      </w:r>
      <w:r>
        <w:rPr>
          <w:rFonts w:ascii="Arial" w:hAnsi="Arial" w:cs="Arial"/>
          <w:sz w:val="22"/>
          <w:szCs w:val="22"/>
        </w:rPr>
        <w:fldChar w:fldCharType="begin">
          <w:fldData xml:space="preserve">PEVuZE5vdGU+PENpdGU+PEF1dGhvcj5LZWFzdDwvQXV0aG9yPjxZZWFyPjE5Nzg8L1llYXI+PFJl
Y051bT41MzI8L1JlY051bT48RGlzcGxheVRleHQ+WzgyLTg1XTwvRGlzcGxheVRleHQ+PHJlY29y
ZD48cmVjLW51bWJlcj41MzI8L3JlYy1udW1iZXI+PGZvcmVpZ24ta2V5cz48a2V5IGFwcD0iRU4i
IGRiLWlkPSI5eGVkOXo5ZTd0ejUyb2VhOWRjNXdkemQwMjl3ZGZzMnZyd3oiIHRpbWVzdGFtcD0i
MCI+NTMyPC9rZXk+PC9mb3JlaWduLWtleXM+PHJlZi10eXBlIG5hbWU9IkpvdXJuYWwgQXJ0aWNs
ZSI+MTc8L3JlZi10eXBlPjxjb250cmlidXRvcnM+PGF1dGhvcnM+PGF1dGhvcj5LZWFzdCwgQS48
L2F1dGhvcj48L2F1dGhvcnM+PC9jb250cmlidXRvcnM+PHRpdGxlcz48dGl0bGU+VHJvcGhpYyBh
bmQgc3BhdGlhbCBpbnRlcnJlbGF0aW9uc2hpcHMgaW4gdGhlIGZpc2ggc3BlY2llcyBvZiBhbiBP
bnRhcmlvIHRlbXBlcmF0ZSBsYWtlPC90aXRsZT48c2Vjb25kYXJ5LXRpdGxlPkVudmlyb25tZW50
YWwgQmlvbG9neSBvZiBGaXNoZXM8L3NlY29uZGFyeS10aXRsZT48YWx0LXRpdGxlPkVudi4gQmlv
bC4gRmlzaC48L2FsdC10aXRsZT48L3RpdGxlcz48cGVyaW9kaWNhbD48ZnVsbC10aXRsZT5FbnZp
cm9ubWVudGFsIEJpb2xvZ3kgb2YgRmlzaGVzPC9mdWxsLXRpdGxlPjxhYmJyLTE+RW52aXJvbi4g
QmlvbC4gRmlzaDwvYWJici0xPjwvcGVyaW9kaWNhbD48cGFnZXM+Ny0zMTwvcGFnZXM+PHZvbHVt
ZT4zPC92b2x1bWU+PGtleXdvcmRzPjxrZXl3b3JkPmNlbnRyYXJjaGlkYWUsIGNvbXBldGl0aW9u
LCBjeXByaW5pZGFlLCBlY29zeXN0ZW0sIGZpc2gsIGJsdWVnaWxsLCBzdW5maXNoLCBwcmV5PC9r
ZXl3b3JkPjwva2V5d29yZHM+PGRhdGVzPjx5ZWFyPjE5Nzg8L3llYXI+PC9kYXRlcz48bGFiZWw+
NTMyPC9sYWJlbD48dXJscz48L3VybHM+PC9yZWNvcmQ+PC9DaXRlPjxDaXRlPjxBdXRob3I+TWl0
dGVsYmFjaDwvQXV0aG9yPjxZZWFyPjE5ODE8L1llYXI+PFJlY051bT40MTM8L1JlY051bT48cmVj
b3JkPjxyZWMtbnVtYmVyPjQxMzwvcmVjLW51bWJlcj48Zm9yZWlnbi1rZXlzPjxrZXkgYXBwPSJF
TiIgZGItaWQ9Ijl4ZWQ5ejllN3R6NTJvZWE5ZGM1d2R6ZDAyOXdkZnMydnJ3eiIgdGltZXN0YW1w
PSIwIj40MTM8L2tleT48L2ZvcmVpZ24ta2V5cz48cmVmLXR5cGUgbmFtZT0iSm91cm5hbCBBcnRp
Y2xlIj4xNzwvcmVmLXR5cGU+PGNvbnRyaWJ1dG9ycz48YXV0aG9ycz48YXV0aG9yPk1pdHRlbGJh
Y2gsIEcuRy48L2F1dGhvcj48L2F1dGhvcnM+PC9jb250cmlidXRvcnM+PHRpdGxlcz48dGl0bGU+
Rm9yYWdpbmcgZWZmaWNpZW5jeSBhbmQgYm9keSBzaXplOiBhIHN0dWR5IG9mIG9wdGltYWwgZGll
dCBhbmQgaGFiaXRhdCB1c2UgYnkgYmx1ZWdpbGxzPC90aXRsZT48c2Vjb25kYXJ5LXRpdGxlPkVj
b2xvZ3k8L3NlY29uZGFyeS10aXRsZT48YWx0LXRpdGxlPkVjb2xvZ3k8L2FsdC10aXRsZT48L3Rp
dGxlcz48cGVyaW9kaWNhbD48ZnVsbC10aXRsZT5FY29sb2d5PC9mdWxsLXRpdGxlPjxhYmJyLTE+
RWNvbG9neTwvYWJici0xPjwvcGVyaW9kaWNhbD48YWx0LXBlcmlvZGljYWw+PGZ1bGwtdGl0bGU+
RWNvbG9neTwvZnVsbC10aXRsZT48YWJici0xPkVjb2xvZ3k8L2FiYnItMT48L2FsdC1wZXJpb2Rp
Y2FsPjxwYWdlcz4xMzcwLTEzODY8L3BhZ2VzPjx2b2x1bWU+NjI8L3ZvbHVtZT48a2V5d29yZHM+
PGtleXdvcmQ+aGFiaXRhdCB1c2UsIGJsdWVnaWxsLCBjZW50cmFyY2hpZGFlLCBmb3JhZ2luZywg
ZGlldCwgc2l6ZSwgZmlzaCwgcHJleSBoYW5kbGluZywgaGFiaXRhdCBzdHJ1Y3R1cmUsIGZlZWRp
bmcsIGxvY29tb3Rpb248L2tleXdvcmQ+PC9rZXl3b3Jkcz48ZGF0ZXM+PHllYXI+MTk4MTwveWVh
cj48L2RhdGVzPjxsYWJlbD40MTM8L2xhYmVsPjx1cmxzPjwvdXJscz48L3JlY29yZD48L0NpdGU+
PENpdGU+PEF1dGhvcj5NaXR0ZWxiYWNoPC9BdXRob3I+PFllYXI+MTk4NDwvWWVhcj48UmVjTnVt
PjUzMTwvUmVjTnVtPjxyZWNvcmQ+PHJlYy1udW1iZXI+NTMxPC9yZWMtbnVtYmVyPjxmb3JlaWdu
LWtleXM+PGtleSBhcHA9IkVOIiBkYi1pZD0iOXhlZDl6OWU3dHo1Mm9lYTlkYzV3ZHpkMDI5d2Rm
czJ2cnd6IiB0aW1lc3RhbXA9IjAiPjUzMTwva2V5PjwvZm9yZWlnbi1rZXlzPjxyZWYtdHlwZSBu
YW1lPSJKb3VybmFsIEFydGljbGUiPjE3PC9yZWYtdHlwZT48Y29udHJpYnV0b3JzPjxhdXRob3Jz
PjxhdXRob3I+TWl0dGVsYmFjaCwgRy5HLjwvYXV0aG9yPjwvYXV0aG9ycz48L2NvbnRyaWJ1dG9y
cz48dGl0bGVzPjx0aXRsZT5QcmVkYXRpb24gYW5kIHJlc291cmNlIHBhcnRpdGlvbmluZyBpbiB0
d28gc3VuZmlzaGVzIChDZW50cmFyY2hpZGFlKTwvdGl0bGU+PHNlY29uZGFyeS10aXRsZT5FY29s
b2d5PC9zZWNvbmRhcnktdGl0bGU+PGFsdC10aXRsZT5FY29sb2d5PC9hbHQtdGl0bGU+PC90aXRs
ZXM+PHBlcmlvZGljYWw+PGZ1bGwtdGl0bGU+RWNvbG9neTwvZnVsbC10aXRsZT48YWJici0xPkVj
b2xvZ3k8L2FiYnItMT48L3BlcmlvZGljYWw+PGFsdC1wZXJpb2RpY2FsPjxmdWxsLXRpdGxlPkVj
b2xvZ3k8L2Z1bGwtdGl0bGU+PGFiYnItMT5FY29sb2d5PC9hYmJyLTE+PC9hbHQtcGVyaW9kaWNh
bD48cGFnZXM+NDk5LTUxMzwvcGFnZXM+PHZvbHVtZT42NTwvdm9sdW1lPjxrZXl3b3Jkcz48a2V5
d29yZD5mb3JhZ2luZywgZWZmaWNpZW5jeSwgZnVuY3Rpb25hbCBtb3JwaG9sb2d5LCBsZXBvbWlz
LCBibHVlZ2lsbCwgcHVtcGtpbnNlZWQsIHN1bmZpc2gsIHJlc291cmNlIHBhcnRpdGlvbmluZzwv
a2V5d29yZD48L2tleXdvcmRzPjxkYXRlcz48eWVhcj4xOTg0PC95ZWFyPjwvZGF0ZXM+PGxhYmVs
PjUzMTwvbGFiZWw+PHVybHM+PC91cmxzPjwvcmVjb3JkPjwvQ2l0ZT48Q2l0ZT48QXV0aG9yPldl
cm5lcjwvQXV0aG9yPjxZZWFyPjE5NzQ8L1llYXI+PFJlY051bT40MDM8L1JlY051bT48cmVjb3Jk
PjxyZWMtbnVtYmVyPjQwMzwvcmVjLW51bWJlcj48Zm9yZWlnbi1rZXlzPjxrZXkgYXBwPSJFTiIg
ZGItaWQ9Ijl4ZWQ5ejllN3R6NTJvZWE5ZGM1d2R6ZDAyOXdkZnMydnJ3eiIgdGltZXN0YW1wPSIw
Ij40MDM8L2tleT48L2ZvcmVpZ24ta2V5cz48cmVmLXR5cGUgbmFtZT0iSm91cm5hbCBBcnRpY2xl
Ij4xNzwvcmVmLXR5cGU+PGNvbnRyaWJ1dG9ycz48YXV0aG9ycz48YXV0aG9yPldlcm5lciwgRS5F
LjwvYXV0aG9yPjxhdXRob3I+SGFsbCwgRC5KLjwvYXV0aG9yPjwvYXV0aG9ycz48L2NvbnRyaWJ1
dG9ycz48dGl0bGVzPjx0aXRsZT48c3R5bGUgZmFjZT0ibm9ybWFsIiBmb250PSJkZWZhdWx0IiBz
aXplPSIxMDAlIj5PcHRpbWFsIGZvcmFnaW5nIGFuZCB0aGUgc2l6ZSBzZWxlY3Rpb24gb2YgcHJl
eSBieSB0aGUgYmx1ZWdpbGwgc3VuZmlzaCAoPC9zdHlsZT48c3R5bGUgZmFjZT0iaXRhbGljIiBm
b250PSJkZWZhdWx0IiBzaXplPSIxMDAlIj5MZXBvbWlzIG1hY3JvY2hpcnVzPC9zdHlsZT48c3R5
bGUgZmFjZT0ibm9ybWFsIiBmb250PSJkZWZhdWx0IiBzaXplPSIxMDAlIj4pPC9zdHlsZT48L3Rp
dGxlPjxzZWNvbmRhcnktdGl0bGU+RWNvbG9neTwvc2Vjb25kYXJ5LXRpdGxlPjxhbHQtdGl0bGU+
RWNvbG9neTwvYWx0LXRpdGxlPjwvdGl0bGVzPjxwZXJpb2RpY2FsPjxmdWxsLXRpdGxlPkVjb2xv
Z3k8L2Z1bGwtdGl0bGU+PGFiYnItMT5FY29sb2d5PC9hYmJyLTE+PC9wZXJpb2RpY2FsPjxhbHQt
cGVyaW9kaWNhbD48ZnVsbC10aXRsZT5FY29sb2d5PC9mdWxsLXRpdGxlPjxhYmJyLTE+RWNvbG9n
eTwvYWJici0xPjwvYWx0LXBlcmlvZGljYWw+PHBhZ2VzPjEwNDItMTA1MjwvcGFnZXM+PHZvbHVt
ZT41NTwvdm9sdW1lPjxrZXl3b3Jkcz48a2V5d29yZD5kaWV0IGJyZWFkdGgsIGZpc2gsIG1vZGVs
LCBvcHRpbWFsIGZvcmFnaW5nLCBwcmVkYXRvciwgc2l6ZSBzZWxlY3Rpb24sIHRpbWUgYWxsb2Nh
dGlvbiwgY2VudHJhcmNoaWQsIGZlZWRpbmcsIHByZXkgc2l6ZSwgRUVPQjIxMDwva2V5d29yZD48
L2tleXdvcmRzPjxkYXRlcz48eWVhcj4xOTc0PC95ZWFyPjwvZGF0ZXM+PGxhYmVsPjQwMzwvbGFi
ZWw+PHVybHM+PC91cmxzPjwvcmVjb3JkPjwvQ2l0ZT48L0VuZE5vdGU+AG==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LZWFzdDwvQXV0aG9yPjxZZWFyPjE5Nzg8L1llYXI+PFJl
Y051bT41MzI8L1JlY051bT48RGlzcGxheVRleHQ+WzgyLTg1XTwvRGlzcGxheVRleHQ+PHJlY29y
ZD48cmVjLW51bWJlcj41MzI8L3JlYy1udW1iZXI+PGZvcmVpZ24ta2V5cz48a2V5IGFwcD0iRU4i
IGRiLWlkPSI5eGVkOXo5ZTd0ejUyb2VhOWRjNXdkemQwMjl3ZGZzMnZyd3oiIHRpbWVzdGFtcD0i
MCI+NTMyPC9rZXk+PC9mb3JlaWduLWtleXM+PHJlZi10eXBlIG5hbWU9IkpvdXJuYWwgQXJ0aWNs
ZSI+MTc8L3JlZi10eXBlPjxjb250cmlidXRvcnM+PGF1dGhvcnM+PGF1dGhvcj5LZWFzdCwgQS48
L2F1dGhvcj48L2F1dGhvcnM+PC9jb250cmlidXRvcnM+PHRpdGxlcz48dGl0bGU+VHJvcGhpYyBh
bmQgc3BhdGlhbCBpbnRlcnJlbGF0aW9uc2hpcHMgaW4gdGhlIGZpc2ggc3BlY2llcyBvZiBhbiBP
bnRhcmlvIHRlbXBlcmF0ZSBsYWtlPC90aXRsZT48c2Vjb25kYXJ5LXRpdGxlPkVudmlyb25tZW50
YWwgQmlvbG9neSBvZiBGaXNoZXM8L3NlY29uZGFyeS10aXRsZT48YWx0LXRpdGxlPkVudi4gQmlv
bC4gRmlzaC48L2FsdC10aXRsZT48L3RpdGxlcz48cGVyaW9kaWNhbD48ZnVsbC10aXRsZT5FbnZp
cm9ubWVudGFsIEJpb2xvZ3kgb2YgRmlzaGVzPC9mdWxsLXRpdGxlPjxhYmJyLTE+RW52aXJvbi4g
QmlvbC4gRmlzaDwvYWJici0xPjwvcGVyaW9kaWNhbD48cGFnZXM+Ny0zMTwvcGFnZXM+PHZvbHVt
ZT4zPC92b2x1bWU+PGtleXdvcmRzPjxrZXl3b3JkPmNlbnRyYXJjaGlkYWUsIGNvbXBldGl0aW9u
LCBjeXByaW5pZGFlLCBlY29zeXN0ZW0sIGZpc2gsIGJsdWVnaWxsLCBzdW5maXNoLCBwcmV5PC9r
ZXl3b3JkPjwva2V5d29yZHM+PGRhdGVzPjx5ZWFyPjE5Nzg8L3llYXI+PC9kYXRlcz48bGFiZWw+
NTMyPC9sYWJlbD48dXJscz48L3VybHM+PC9yZWNvcmQ+PC9DaXRlPjxDaXRlPjxBdXRob3I+TWl0
dGVsYmFjaDwvQXV0aG9yPjxZZWFyPjE5ODE8L1llYXI+PFJlY051bT40MTM8L1JlY051bT48cmVj
b3JkPjxyZWMtbnVtYmVyPjQxMzwvcmVjLW51bWJlcj48Zm9yZWlnbi1rZXlzPjxrZXkgYXBwPSJF
TiIgZGItaWQ9Ijl4ZWQ5ejllN3R6NTJvZWE5ZGM1d2R6ZDAyOXdkZnMydnJ3eiIgdGltZXN0YW1w
PSIwIj40MTM8L2tleT48L2ZvcmVpZ24ta2V5cz48cmVmLXR5cGUgbmFtZT0iSm91cm5hbCBBcnRp
Y2xlIj4xNzwvcmVmLXR5cGU+PGNvbnRyaWJ1dG9ycz48YXV0aG9ycz48YXV0aG9yPk1pdHRlbGJh
Y2gsIEcuRy48L2F1dGhvcj48L2F1dGhvcnM+PC9jb250cmlidXRvcnM+PHRpdGxlcz48dGl0bGU+
Rm9yYWdpbmcgZWZmaWNpZW5jeSBhbmQgYm9keSBzaXplOiBhIHN0dWR5IG9mIG9wdGltYWwgZGll
dCBhbmQgaGFiaXRhdCB1c2UgYnkgYmx1ZWdpbGxzPC90aXRsZT48c2Vjb25kYXJ5LXRpdGxlPkVj
b2xvZ3k8L3NlY29uZGFyeS10aXRsZT48YWx0LXRpdGxlPkVjb2xvZ3k8L2FsdC10aXRsZT48L3Rp
dGxlcz48cGVyaW9kaWNhbD48ZnVsbC10aXRsZT5FY29sb2d5PC9mdWxsLXRpdGxlPjxhYmJyLTE+
RWNvbG9neTwvYWJici0xPjwvcGVyaW9kaWNhbD48YWx0LXBlcmlvZGljYWw+PGZ1bGwtdGl0bGU+
RWNvbG9neTwvZnVsbC10aXRsZT48YWJici0xPkVjb2xvZ3k8L2FiYnItMT48L2FsdC1wZXJpb2Rp
Y2FsPjxwYWdlcz4xMzcwLTEzODY8L3BhZ2VzPjx2b2x1bWU+NjI8L3ZvbHVtZT48a2V5d29yZHM+
PGtleXdvcmQ+aGFiaXRhdCB1c2UsIGJsdWVnaWxsLCBjZW50cmFyY2hpZGFlLCBmb3JhZ2luZywg
ZGlldCwgc2l6ZSwgZmlzaCwgcHJleSBoYW5kbGluZywgaGFiaXRhdCBzdHJ1Y3R1cmUsIGZlZWRp
bmcsIGxvY29tb3Rpb248L2tleXdvcmQ+PC9rZXl3b3Jkcz48ZGF0ZXM+PHllYXI+MTk4MTwveWVh
cj48L2RhdGVzPjxsYWJlbD40MTM8L2xhYmVsPjx1cmxzPjwvdXJscz48L3JlY29yZD48L0NpdGU+
PENpdGU+PEF1dGhvcj5NaXR0ZWxiYWNoPC9BdXRob3I+PFllYXI+MTk4NDwvWWVhcj48UmVjTnVt
PjUzMTwvUmVjTnVtPjxyZWNvcmQ+PHJlYy1udW1iZXI+NTMxPC9yZWMtbnVtYmVyPjxmb3JlaWdu
LWtleXM+PGtleSBhcHA9IkVOIiBkYi1pZD0iOXhlZDl6OWU3dHo1Mm9lYTlkYzV3ZHpkMDI5d2Rm
czJ2cnd6IiB0aW1lc3RhbXA9IjAiPjUzMTwva2V5PjwvZm9yZWlnbi1rZXlzPjxyZWYtdHlwZSBu
YW1lPSJKb3VybmFsIEFydGljbGUiPjE3PC9yZWYtdHlwZT48Y29udHJpYnV0b3JzPjxhdXRob3Jz
PjxhdXRob3I+TWl0dGVsYmFjaCwgRy5HLjwvYXV0aG9yPjwvYXV0aG9ycz48L2NvbnRyaWJ1dG9y
cz48dGl0bGVzPjx0aXRsZT5QcmVkYXRpb24gYW5kIHJlc291cmNlIHBhcnRpdGlvbmluZyBpbiB0
d28gc3VuZmlzaGVzIChDZW50cmFyY2hpZGFlKTwvdGl0bGU+PHNlY29uZGFyeS10aXRsZT5FY29s
b2d5PC9zZWNvbmRhcnktdGl0bGU+PGFsdC10aXRsZT5FY29sb2d5PC9hbHQtdGl0bGU+PC90aXRs
ZXM+PHBlcmlvZGljYWw+PGZ1bGwtdGl0bGU+RWNvbG9neTwvZnVsbC10aXRsZT48YWJici0xPkVj
b2xvZ3k8L2FiYnItMT48L3BlcmlvZGljYWw+PGFsdC1wZXJpb2RpY2FsPjxmdWxsLXRpdGxlPkVj
b2xvZ3k8L2Z1bGwtdGl0bGU+PGFiYnItMT5FY29sb2d5PC9hYmJyLTE+PC9hbHQtcGVyaW9kaWNh
bD48cGFnZXM+NDk5LTUxMzwvcGFnZXM+PHZvbHVtZT42NTwvdm9sdW1lPjxrZXl3b3Jkcz48a2V5
d29yZD5mb3JhZ2luZywgZWZmaWNpZW5jeSwgZnVuY3Rpb25hbCBtb3JwaG9sb2d5LCBsZXBvbWlz
LCBibHVlZ2lsbCwgcHVtcGtpbnNlZWQsIHN1bmZpc2gsIHJlc291cmNlIHBhcnRpdGlvbmluZzwv
a2V5d29yZD48L2tleXdvcmRzPjxkYXRlcz48eWVhcj4xOTg0PC95ZWFyPjwvZGF0ZXM+PGxhYmVs
PjUzMTwvbGFiZWw+PHVybHM+PC91cmxzPjwvcmVjb3JkPjwvQ2l0ZT48Q2l0ZT48QXV0aG9yPldl
cm5lcjwvQXV0aG9yPjxZZWFyPjE5NzQ8L1llYXI+PFJlY051bT40MDM8L1JlY051bT48cmVjb3Jk
PjxyZWMtbnVtYmVyPjQwMzwvcmVjLW51bWJlcj48Zm9yZWlnbi1rZXlzPjxrZXkgYXBwPSJFTiIg
ZGItaWQ9Ijl4ZWQ5ejllN3R6NTJvZWE5ZGM1d2R6ZDAyOXdkZnMydnJ3eiIgdGltZXN0YW1wPSIw
Ij40MDM8L2tleT48L2ZvcmVpZ24ta2V5cz48cmVmLXR5cGUgbmFtZT0iSm91cm5hbCBBcnRpY2xl
Ij4xNzwvcmVmLXR5cGU+PGNvbnRyaWJ1dG9ycz48YXV0aG9ycz48YXV0aG9yPldlcm5lciwgRS5F
LjwvYXV0aG9yPjxhdXRob3I+SGFsbCwgRC5KLjwvYXV0aG9yPjwvYXV0aG9ycz48L2NvbnRyaWJ1
dG9ycz48dGl0bGVzPjx0aXRsZT48c3R5bGUgZmFjZT0ibm9ybWFsIiBmb250PSJkZWZhdWx0IiBz
aXplPSIxMDAlIj5PcHRpbWFsIGZvcmFnaW5nIGFuZCB0aGUgc2l6ZSBzZWxlY3Rpb24gb2YgcHJl
eSBieSB0aGUgYmx1ZWdpbGwgc3VuZmlzaCAoPC9zdHlsZT48c3R5bGUgZmFjZT0iaXRhbGljIiBm
b250PSJkZWZhdWx0IiBzaXplPSIxMDAlIj5MZXBvbWlzIG1hY3JvY2hpcnVzPC9zdHlsZT48c3R5
bGUgZmFjZT0ibm9ybWFsIiBmb250PSJkZWZhdWx0IiBzaXplPSIxMDAlIj4pPC9zdHlsZT48L3Rp
dGxlPjxzZWNvbmRhcnktdGl0bGU+RWNvbG9neTwvc2Vjb25kYXJ5LXRpdGxlPjxhbHQtdGl0bGU+
RWNvbG9neTwvYWx0LXRpdGxlPjwvdGl0bGVzPjxwZXJpb2RpY2FsPjxmdWxsLXRpdGxlPkVjb2xv
Z3k8L2Z1bGwtdGl0bGU+PGFiYnItMT5FY29sb2d5PC9hYmJyLTE+PC9wZXJpb2RpY2FsPjxhbHQt
cGVyaW9kaWNhbD48ZnVsbC10aXRsZT5FY29sb2d5PC9mdWxsLXRpdGxlPjxhYmJyLTE+RWNvbG9n
eTwvYWJici0xPjwvYWx0LXBlcmlvZGljYWw+PHBhZ2VzPjEwNDItMTA1MjwvcGFnZXM+PHZvbHVt
ZT41NTwvdm9sdW1lPjxrZXl3b3Jkcz48a2V5d29yZD5kaWV0IGJyZWFkdGgsIGZpc2gsIG1vZGVs
LCBvcHRpbWFsIGZvcmFnaW5nLCBwcmVkYXRvciwgc2l6ZSBzZWxlY3Rpb24sIHRpbWUgYWxsb2Nh
dGlvbiwgY2VudHJhcmNoaWQsIGZlZWRpbmcsIHByZXkgc2l6ZSwgRUVPQjIxMDwva2V5d29yZD48
L2tleXdvcmRzPjxkYXRlcz48eWVhcj4xOTc0PC95ZWFyPjwvZGF0ZXM+PGxhYmVsPjQwMzwvbGFi
ZWw+PHVybHM+PC91cmxzPjwvcmVjb3JkPjwvQ2l0ZT48L0VuZE5vdGU+AG==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6E3DFB">
        <w:rPr>
          <w:rFonts w:ascii="Arial" w:hAnsi="Arial" w:cs="Arial"/>
          <w:noProof/>
          <w:sz w:val="22"/>
          <w:szCs w:val="22"/>
        </w:rPr>
        <w:t>[82-85]</w:t>
      </w:r>
      <w:r>
        <w:rPr>
          <w:rFonts w:ascii="Arial" w:hAnsi="Arial" w:cs="Arial"/>
          <w:sz w:val="22"/>
          <w:szCs w:val="22"/>
        </w:rPr>
        <w:fldChar w:fldCharType="end"/>
      </w:r>
      <w:r>
        <w:rPr>
          <w:rFonts w:ascii="Arial" w:hAnsi="Arial" w:cs="Arial"/>
          <w:sz w:val="22"/>
          <w:szCs w:val="22"/>
        </w:rPr>
        <w:t xml:space="preserve">. </w:t>
      </w:r>
    </w:p>
    <w:p w14:paraId="15A02B03" w14:textId="5C56A3A1" w:rsidR="00907145" w:rsidRDefault="00907145" w:rsidP="00907145">
      <w:pPr>
        <w:spacing w:line="480" w:lineRule="auto"/>
        <w:rPr>
          <w:rFonts w:ascii="Arial" w:hAnsi="Arial" w:cs="Arial"/>
          <w:sz w:val="22"/>
          <w:szCs w:val="22"/>
        </w:rPr>
      </w:pPr>
      <w:r>
        <w:rPr>
          <w:rFonts w:ascii="Arial" w:hAnsi="Arial" w:cs="Arial"/>
          <w:sz w:val="22"/>
          <w:szCs w:val="22"/>
        </w:rPr>
        <w:tab/>
        <w:t xml:space="preserve">Given that </w:t>
      </w:r>
      <w:proofErr w:type="spellStart"/>
      <w:r>
        <w:rPr>
          <w:rFonts w:ascii="Arial" w:hAnsi="Arial" w:cs="Arial"/>
          <w:sz w:val="22"/>
          <w:szCs w:val="22"/>
        </w:rPr>
        <w:t>centrarchid</w:t>
      </w:r>
      <w:proofErr w:type="spellEnd"/>
      <w:r>
        <w:rPr>
          <w:rFonts w:ascii="Arial" w:hAnsi="Arial" w:cs="Arial"/>
          <w:sz w:val="22"/>
          <w:szCs w:val="22"/>
        </w:rPr>
        <w:t xml:space="preserve"> fishes are relatively large and top predators, they </w:t>
      </w:r>
      <w:r w:rsidR="00B37E05">
        <w:rPr>
          <w:rFonts w:ascii="Arial" w:hAnsi="Arial" w:cs="Arial"/>
          <w:sz w:val="22"/>
          <w:szCs w:val="22"/>
        </w:rPr>
        <w:t>are not as amenable to</w:t>
      </w:r>
      <w:r>
        <w:rPr>
          <w:rFonts w:ascii="Arial" w:hAnsi="Arial" w:cs="Arial"/>
          <w:sz w:val="22"/>
          <w:szCs w:val="22"/>
        </w:rPr>
        <w:t xml:space="preserve"> laboratory studies aiming to develop hybrids and </w:t>
      </w:r>
      <w:r w:rsidR="00B37E05">
        <w:rPr>
          <w:rFonts w:ascii="Arial" w:hAnsi="Arial" w:cs="Arial"/>
          <w:sz w:val="22"/>
          <w:szCs w:val="22"/>
        </w:rPr>
        <w:t xml:space="preserve">rear </w:t>
      </w:r>
      <w:r>
        <w:rPr>
          <w:rFonts w:ascii="Arial" w:hAnsi="Arial" w:cs="Arial"/>
          <w:sz w:val="22"/>
          <w:szCs w:val="22"/>
        </w:rPr>
        <w:t xml:space="preserve">multiple generations. That said, there are countless cases of hybridization </w:t>
      </w:r>
      <w:r w:rsidR="00B37E05">
        <w:rPr>
          <w:rFonts w:ascii="Arial" w:hAnsi="Arial" w:cs="Arial"/>
          <w:sz w:val="22"/>
          <w:szCs w:val="22"/>
        </w:rPr>
        <w:t>between species in</w:t>
      </w:r>
      <w:r>
        <w:rPr>
          <w:rFonts w:ascii="Arial" w:hAnsi="Arial" w:cs="Arial"/>
          <w:sz w:val="22"/>
          <w:szCs w:val="22"/>
        </w:rPr>
        <w:t xml:space="preserve"> natural populations of </w:t>
      </w:r>
      <w:proofErr w:type="spellStart"/>
      <w:r>
        <w:rPr>
          <w:rFonts w:ascii="Arial" w:hAnsi="Arial" w:cs="Arial"/>
          <w:sz w:val="22"/>
          <w:szCs w:val="22"/>
        </w:rPr>
        <w:t>centrarchids</w:t>
      </w:r>
      <w:proofErr w:type="spellEnd"/>
      <w:r>
        <w:rPr>
          <w:rFonts w:ascii="Arial" w:hAnsi="Arial" w:cs="Arial"/>
          <w:sz w:val="22"/>
          <w:szCs w:val="22"/>
        </w:rPr>
        <w:t xml:space="preserve"> </w:t>
      </w:r>
      <w:r>
        <w:rPr>
          <w:rFonts w:ascii="Arial" w:hAnsi="Arial" w:cs="Arial"/>
          <w:sz w:val="22"/>
          <w:szCs w:val="22"/>
        </w:rPr>
        <w:fldChar w:fldCharType="begin"/>
      </w:r>
      <w:r w:rsidR="006E3DFB">
        <w:rPr>
          <w:rFonts w:ascii="Arial" w:hAnsi="Arial" w:cs="Arial"/>
          <w:sz w:val="22"/>
          <w:szCs w:val="22"/>
        </w:rPr>
        <w:instrText xml:space="preserve"> ADDIN EN.CITE &lt;EndNote&gt;&lt;Cite&gt;&lt;Author&gt;Bolnick&lt;/Author&gt;&lt;Year&gt;2009&lt;/Year&gt;&lt;RecNum&gt;1847&lt;/RecNum&gt;&lt;DisplayText&gt;[86]&lt;/DisplayText&gt;&lt;record&gt;&lt;rec-number&gt;1847&lt;/rec-number&gt;&lt;foreign-keys&gt;&lt;key app="EN" db-id="9xed9z9e7tz52oea9dc5wdzd029wdfs2vrwz" timestamp="1461183084"&gt;1847&lt;/key&gt;&lt;/foreign-keys&gt;&lt;ref-type name="Book Section"&gt;5&lt;/ref-type&gt;&lt;contributors&gt;&lt;authors&gt;&lt;author&gt;Bolnick, D.I.&lt;/author&gt;&lt;/authors&gt;&lt;secondary-authors&gt;&lt;author&gt;Cooke, S.J.&lt;/author&gt;&lt;author&gt;Philipp, D.P.&lt;/author&gt;&lt;/secondary-authors&gt;&lt;/contributors&gt;&lt;titles&gt;&lt;title&gt;Hybridization and speciation in centrarchids&lt;/title&gt;&lt;secondary-title&gt;Centrarchid Fishes: Diversity, Biology and Conservation&lt;/secondary-title&gt;&lt;/titles&gt;&lt;pages&gt;39-69&lt;/pages&gt;&lt;dates&gt;&lt;year&gt;2009&lt;/year&gt;&lt;/dates&gt;&lt;pub-location&gt;Sussex, UK&lt;/pub-location&gt;&lt;publisher&gt;Blackwell Publishing Ltd.&lt;/publisher&gt;&lt;urls&gt;&lt;/urls&gt;&lt;/record&gt;&lt;/Cite&gt;&lt;/EndNote&gt;</w:instrText>
      </w:r>
      <w:r>
        <w:rPr>
          <w:rFonts w:ascii="Arial" w:hAnsi="Arial" w:cs="Arial"/>
          <w:sz w:val="22"/>
          <w:szCs w:val="22"/>
        </w:rPr>
        <w:fldChar w:fldCharType="separate"/>
      </w:r>
      <w:r w:rsidR="006E3DFB">
        <w:rPr>
          <w:rFonts w:ascii="Arial" w:hAnsi="Arial" w:cs="Arial"/>
          <w:noProof/>
          <w:sz w:val="22"/>
          <w:szCs w:val="22"/>
        </w:rPr>
        <w:t>[86]</w:t>
      </w:r>
      <w:r>
        <w:rPr>
          <w:rFonts w:ascii="Arial" w:hAnsi="Arial" w:cs="Arial"/>
          <w:sz w:val="22"/>
          <w:szCs w:val="22"/>
        </w:rPr>
        <w:fldChar w:fldCharType="end"/>
      </w:r>
      <w:r>
        <w:rPr>
          <w:rFonts w:ascii="Arial" w:hAnsi="Arial" w:cs="Arial"/>
          <w:sz w:val="22"/>
          <w:szCs w:val="22"/>
        </w:rPr>
        <w:t xml:space="preserve">. </w:t>
      </w:r>
      <w:r w:rsidR="00B37E05">
        <w:rPr>
          <w:rFonts w:ascii="Arial" w:hAnsi="Arial" w:cs="Arial"/>
          <w:sz w:val="22"/>
          <w:szCs w:val="22"/>
        </w:rPr>
        <w:t xml:space="preserve">Although they often make up a small percentage, there are locations where </w:t>
      </w:r>
      <w:r w:rsidR="004F346F">
        <w:rPr>
          <w:rFonts w:ascii="Arial" w:hAnsi="Arial" w:cs="Arial"/>
          <w:sz w:val="22"/>
          <w:szCs w:val="22"/>
        </w:rPr>
        <w:t xml:space="preserve">hybrids can make up over 75% of the population. </w:t>
      </w:r>
      <w:r>
        <w:rPr>
          <w:rFonts w:ascii="Arial" w:hAnsi="Arial" w:cs="Arial"/>
          <w:sz w:val="22"/>
          <w:szCs w:val="22"/>
        </w:rPr>
        <w:t xml:space="preserve">Interestingly, hybrid viability declines with the age of the node separating parental species, supporting the "speciation clock" idea </w:t>
      </w:r>
      <w:r>
        <w:rPr>
          <w:rFonts w:ascii="Arial" w:hAnsi="Arial" w:cs="Arial"/>
          <w:sz w:val="22"/>
          <w:szCs w:val="22"/>
        </w:rPr>
        <w:fldChar w:fldCharType="begin"/>
      </w:r>
      <w:r w:rsidR="006E3DFB">
        <w:rPr>
          <w:rFonts w:ascii="Arial" w:hAnsi="Arial" w:cs="Arial"/>
          <w:sz w:val="22"/>
          <w:szCs w:val="22"/>
        </w:rPr>
        <w:instrText xml:space="preserve"> ADDIN EN.CITE &lt;EndNote&gt;&lt;Cite&gt;&lt;Author&gt;Bolnick&lt;/Author&gt;&lt;Year&gt;2005&lt;/Year&gt;&lt;RecNum&gt;1848&lt;/RecNum&gt;&lt;DisplayText&gt;[87]&lt;/DisplayText&gt;&lt;record&gt;&lt;rec-number&gt;1848&lt;/rec-number&gt;&lt;foreign-keys&gt;&lt;key app="EN" db-id="9xed9z9e7tz52oea9dc5wdzd029wdfs2vrwz" timestamp="1461183609"&gt;1848&lt;/key&gt;&lt;/foreign-keys&gt;&lt;ref-type name="Journal Article"&gt;17&lt;/ref-type&gt;&lt;contributors&gt;&lt;authors&gt;&lt;author&gt;Bolnick, D.I.&lt;/author&gt;&lt;author&gt;Near, T.J.&lt;/author&gt;&lt;/authors&gt;&lt;/contributors&gt;&lt;titles&gt;&lt;title&gt;Temp of hybrid inviability in centrarchid fishes (Teloestei: Centrarchidae)&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1754-1767&lt;/pages&gt;&lt;volume&gt;59&lt;/volume&gt;&lt;dates&gt;&lt;year&gt;2005&lt;/year&gt;&lt;/dates&gt;&lt;urls&gt;&lt;/urls&gt;&lt;/record&gt;&lt;/Cite&gt;&lt;/EndNote&gt;</w:instrText>
      </w:r>
      <w:r>
        <w:rPr>
          <w:rFonts w:ascii="Arial" w:hAnsi="Arial" w:cs="Arial"/>
          <w:sz w:val="22"/>
          <w:szCs w:val="22"/>
        </w:rPr>
        <w:fldChar w:fldCharType="separate"/>
      </w:r>
      <w:r w:rsidR="006E3DFB">
        <w:rPr>
          <w:rFonts w:ascii="Arial" w:hAnsi="Arial" w:cs="Arial"/>
          <w:noProof/>
          <w:sz w:val="22"/>
          <w:szCs w:val="22"/>
        </w:rPr>
        <w:t>[87]</w:t>
      </w:r>
      <w:r>
        <w:rPr>
          <w:rFonts w:ascii="Arial" w:hAnsi="Arial" w:cs="Arial"/>
          <w:sz w:val="22"/>
          <w:szCs w:val="22"/>
        </w:rPr>
        <w:fldChar w:fldCharType="end"/>
      </w:r>
    </w:p>
    <w:p w14:paraId="3C9ED839" w14:textId="0D5B6A9D" w:rsidR="00907145" w:rsidRDefault="00907145" w:rsidP="00907145">
      <w:pPr>
        <w:spacing w:line="480" w:lineRule="auto"/>
        <w:rPr>
          <w:rFonts w:ascii="Arial" w:hAnsi="Arial" w:cs="Arial"/>
          <w:sz w:val="22"/>
          <w:szCs w:val="22"/>
        </w:rPr>
      </w:pPr>
      <w:r>
        <w:rPr>
          <w:rFonts w:ascii="Arial" w:hAnsi="Arial" w:cs="Arial"/>
          <w:sz w:val="22"/>
          <w:szCs w:val="22"/>
        </w:rPr>
        <w:tab/>
        <w:t xml:space="preserve">Trophic polymorphisms have been identified and studied in various populations of pumpkinseed sunfish, </w:t>
      </w:r>
      <w:proofErr w:type="spellStart"/>
      <w:r>
        <w:rPr>
          <w:rFonts w:ascii="Arial" w:hAnsi="Arial" w:cs="Arial"/>
          <w:i/>
          <w:sz w:val="22"/>
          <w:szCs w:val="22"/>
        </w:rPr>
        <w:t>Lepomis</w:t>
      </w:r>
      <w:proofErr w:type="spellEnd"/>
      <w:r>
        <w:rPr>
          <w:rFonts w:ascii="Arial" w:hAnsi="Arial" w:cs="Arial"/>
          <w:i/>
          <w:sz w:val="22"/>
          <w:szCs w:val="22"/>
        </w:rPr>
        <w:t xml:space="preserve"> </w:t>
      </w:r>
      <w:proofErr w:type="spellStart"/>
      <w:r>
        <w:rPr>
          <w:rFonts w:ascii="Arial" w:hAnsi="Arial" w:cs="Arial"/>
          <w:i/>
          <w:sz w:val="22"/>
          <w:szCs w:val="22"/>
        </w:rPr>
        <w:t>gibbosus</w:t>
      </w:r>
      <w:proofErr w:type="spellEnd"/>
      <w:r>
        <w:rPr>
          <w:rFonts w:ascii="Arial" w:hAnsi="Arial" w:cs="Arial"/>
          <w:i/>
          <w:sz w:val="22"/>
          <w:szCs w:val="22"/>
        </w:rPr>
        <w:t xml:space="preserve"> </w:t>
      </w:r>
      <w:r w:rsidRPr="00CD039D">
        <w:rPr>
          <w:rFonts w:ascii="Arial" w:hAnsi="Arial" w:cs="Arial"/>
          <w:sz w:val="22"/>
          <w:szCs w:val="22"/>
        </w:rPr>
        <w:fldChar w:fldCharType="begin">
          <w:fldData xml:space="preserve">PEVuZE5vdGU+PENpdGU+PEF1dGhvcj5KYXN0cmVic2tpPC9BdXRob3I+PFllYXI+MjAwNDwvWWVh
cj48UmVjTnVtPjU0MzwvUmVjTnVtPjxEaXNwbGF5VGV4dD5bODgtOTBdPC9EaXNwbGF5VGV4dD48
cmVjb3JkPjxyZWMtbnVtYmVyPjU0MzwvcmVjLW51bWJlcj48Zm9yZWlnbi1rZXlzPjxrZXkgYXBw
PSJFTiIgZGItaWQ9Ijl4ZWQ5ejllN3R6NTJvZWE5ZGM1d2R6ZDAyOXdkZnMydnJ3eiIgdGltZXN0
YW1wPSIwIj41NDM8L2tleT48L2ZvcmVpZ24ta2V5cz48cmVmLXR5cGUgbmFtZT0iSm91cm5hbCBB
cnRpY2xlIj4xNzwvcmVmLXR5cGU+PGNvbnRyaWJ1dG9ycz48YXV0aG9ycz48YXV0aG9yPkphc3Ry
ZWJza2ksIEMuSi48L2F1dGhvcj48YXV0aG9yPlJvYmluc29uLCBCLlcuPC9hdXRob3I+PC9hdXRo
b3JzPjwvY29udHJpYnV0b3JzPjx0aXRsZXM+PHRpdGxlPjxzdHlsZSBmYWNlPSJub3JtYWwiIGZv
bnQ9ImRlZmF1bHQiIHNpemU9IjEwMCUiPk5hdHVyYWwgc2VsZWN0aW9uIGFuZCB0aGUgZXZvbHV0
aW9uIG9mIHJlcGxpY2F0ZWQgdHJvcGhpYyBwb2x5bW9ycGhpc21zIGluIHB1bXBraW5zZWVkIHN1
bmZpc2ggKDwvc3R5bGU+PHN0eWxlIGZhY2U9Iml0YWxpYyIgZm9udD0iZGVmYXVsdCIgc2l6ZT0i
MTAwJSI+TGVwb21pcyBnaWJib3N1czwvc3R5bGU+PHN0eWxlIGZhY2U9Im5vcm1hbCIgZm9udD0i
ZGVmYXVsdCIgc2l6ZT0iMTAwJSI+KTwvc3R5bGU+PC90aXRsZT48c2Vjb25kYXJ5LXRpdGxlPkV2
b2x1dGlvbmFyeSBFY29sb2d5IFJlc2VhcmNoPC9zZWNvbmRhcnktdGl0bGU+PGFsdC10aXRsZT5F
dm9sLiBFY29sLiBSZXMuPC9hbHQtdGl0bGU+PC90aXRsZXM+PHBlcmlvZGljYWw+PGZ1bGwtdGl0
bGU+RXZvbHV0aW9uYXJ5IEVjb2xvZ3kgUmVzZWFyY2g8L2Z1bGwtdGl0bGU+PGFiYnItMT5Fdm9s
LiBFY29sLiBSZXMuPC9hYmJyLTE+PC9wZXJpb2RpY2FsPjxhbHQtcGVyaW9kaWNhbD48ZnVsbC10
aXRsZT5Fdm9sdXRpb25hcnkgRWNvbG9neSBSZXNlYXJjaDwvZnVsbC10aXRsZT48YWJici0xPkV2
b2wuIEVjb2wuIFJlcy48L2FiYnItMT48L2FsdC1wZXJpb2RpY2FsPjxwYWdlcz4yODUtMzA1PC9w
YWdlcz48dm9sdW1lPjY8L3ZvbHVtZT48a2V5d29yZHM+PGtleXdvcmQ+YWRhcHRpdmUgZGl2ZXJn
ZW5jZSwgbW9ycGhvbG9neSwgY2VudHJhcmNoaWRhZSwgcGhlbm90eXBpYyBwbGFzdGljaXR5LCBw
b2x5bW9ycGhpc20sIHRoaW4tcGxhdGUgc3BsaW5lLCBwdW1wa2luc2VlZCwgc3VuZmlzaCwgbG9j
b21vdGlvbiwgaGFiaXRhdCwgZmluLCBwZWN0b3JhbCwgYm9keSwgc2hhcGUsIGV2b2x1dGlvbjwv
a2V5d29yZD48L2tleXdvcmRzPjxkYXRlcz48eWVhcj4yMDA0PC95ZWFyPjwvZGF0ZXM+PGxhYmVs
PjU0MzwvbGFiZWw+PHVybHM+PC91cmxzPjwvcmVjb3JkPjwvQ2l0ZT48Q2l0ZT48QXV0aG9yPlJv
Ymluc29uPC9BdXRob3I+PFllYXI+MTk5MzwvWWVhcj48UmVjTnVtPjc4MTwvUmVjTnVtPjxyZWNv
cmQ+PHJlYy1udW1iZXI+NzgxPC9yZWMtbnVtYmVyPjxmb3JlaWduLWtleXM+PGtleSBhcHA9IkVO
IiBkYi1pZD0iOXhlZDl6OWU3dHo1Mm9lYTlkYzV3ZHpkMDI5d2RmczJ2cnd6IiB0aW1lc3RhbXA9
IjAiPjc4MTwva2V5PjwvZm9yZWlnbi1rZXlzPjxyZWYtdHlwZSBuYW1lPSJKb3VybmFsIEFydGlj
bGUiPjE3PC9yZWYtdHlwZT48Y29udHJpYnV0b3JzPjxhdXRob3JzPjxhdXRob3I+Um9iaW5zb24s
IEIuVy48L2F1dGhvcj48YXV0aG9yPldpbHNvbiwgRC5TLjwvYXV0aG9yPjxhdXRob3I+TWFyZ29z
aWFuLCBBLlMuPC9hdXRob3I+PGF1dGhvcj5Mb3RpdG8sIFAuVC48L2F1dGhvcj48L2F1dGhvcnM+
PC9jb250cmlidXRvcnM+PHRpdGxlcz48dGl0bGU+RWNvbG9naWNhbCBhbmQgbW9ycGhvbG9naWNh
bCBkaWZmZXJlbnRpYXRpb24gb2YgcHVtcGtpbnNlZWQgc3VuZmlzaCBpbiBsYWtlcyB3aXRob3V0
IGJsdWVnaWxsIHN1bmZpc2g8L3RpdGxlPjxzZWNvbmRhcnktdGl0bGU+RXZvbHV0aW9uYXJ5IEVj
b2xvZ3k8L3NlY29uZGFyeS10aXRsZT48YWx0LXRpdGxlPkV2b2wuIEVjb2wuPC9hbHQtdGl0bGU+
PC90aXRsZXM+PHBlcmlvZGljYWw+PGZ1bGwtdGl0bGU+RXZvbHV0aW9uYXJ5IEVjb2xvZ3k8L2Z1
bGwtdGl0bGU+PGFiYnItMT5Fdm9sLiBFY29sLjwvYWJici0xPjwvcGVyaW9kaWNhbD48YWx0LXBl
cmlvZGljYWw+PGZ1bGwtdGl0bGU+RXZvbHV0aW9uYXJ5IEVjb2xvZ3k8L2Z1bGwtdGl0bGU+PGFi
YnItMT5Fdm9sLiBFY29sLjwvYWJici0xPjwvYWx0LXBlcmlvZGljYWw+PHBhZ2VzPjQ1MS00NjQ8
L3BhZ2VzPjx2b2x1bWU+Nzwvdm9sdW1lPjxrZXl3b3Jkcz48a2V5d29yZD5maXNoLCBibHVlZ2ls
bCwgcHVtcGtpbnNlZWQsIHBlY3RvcmFsIGZpbiwgYm9keSwgcGxhc3RpY2l0eSwgZWNvbG9neSwg
ZmVlZGluZywgcHJleSBjYXB0dXJlPC9rZXl3b3JkPjwva2V5d29yZHM+PGRhdGVzPjx5ZWFyPjE5
OTM8L3llYXI+PC9kYXRlcz48bGFiZWw+Nzc2PC9sYWJlbD48dXJscz48L3VybHM+PC9yZWNvcmQ+
PC9DaXRlPjxDaXRlPjxBdXRob3I+Um9iaW5zb248L0F1dGhvcj48WWVhcj4xOTk2PC9ZZWFyPjxS
ZWNOdW0+NzUzPC9SZWNOdW0+PHJlY29yZD48cmVjLW51bWJlcj43NTM8L3JlYy1udW1iZXI+PGZv
cmVpZ24ta2V5cz48a2V5IGFwcD0iRU4iIGRiLWlkPSI5eGVkOXo5ZTd0ejUyb2VhOWRjNXdkemQw
Mjl3ZGZzMnZyd3oiIHRpbWVzdGFtcD0iMCI+NzUzPC9rZXk+PC9mb3JlaWduLWtleXM+PHJlZi10
eXBlIG5hbWU9IkpvdXJuYWwgQXJ0aWNsZSI+MTc8L3JlZi10eXBlPjxjb250cmlidXRvcnM+PGF1
dGhvcnM+PGF1dGhvcj5Sb2JpbnNvbiwgQi5XLjwvYXV0aG9yPjxhdXRob3I+V2lsc29uLCBELlMu
PC9hdXRob3I+PC9hdXRob3JzPjwvY29udHJpYnV0b3JzPjx0aXRsZXM+PHRpdGxlPjxzdHlsZSBm
YWNlPSJub3JtYWwiIGZvbnQ9ImRlZmF1bHQiIHNpemU9IjEwMCUiPkdlbmV0aWMgdmFyaWF0aW9u
IGFuZCBwaGVub3R5cGljIHBsYXN0aWNpdHkgaW4gYSB0cm9waGljYWxseSBwb2x5bW9ycGhpYyBw
b3B1bGF0aW9uIG9mIHB1bXBraW5zZWVkIHN1bmZpc2ggKDwvc3R5bGU+PHN0eWxlIGZhY2U9Iml0
YWxpYyIgZm9udD0iZGVmYXVsdCIgc2l6ZT0iMTAwJSI+TGVwb21pcyBnaWJib3N1czwvc3R5bGU+
PHN0eWxlIGZhY2U9Im5vcm1hbCIgZm9udD0iZGVmYXVsdCIgc2l6ZT0iMTAwJSI+KTwvc3R5bGU+
PC90aXRsZT48c2Vjb25kYXJ5LXRpdGxlPkV2b2x1dGlvbmFyeSBFY29sb2d5PC9zZWNvbmRhcnkt
dGl0bGU+PGFsdC10aXRsZT5Fdm9sLiBFY29sLjwvYWx0LXRpdGxlPjwvdGl0bGVzPjxwZXJpb2Rp
Y2FsPjxmdWxsLXRpdGxlPkV2b2x1dGlvbmFyeSBFY29sb2d5PC9mdWxsLXRpdGxlPjxhYmJyLTE+
RXZvbC4gRWNvbC48L2FiYnItMT48L3BlcmlvZGljYWw+PGFsdC1wZXJpb2RpY2FsPjxmdWxsLXRp
dGxlPkV2b2x1dGlvbmFyeSBFY29sb2d5PC9mdWxsLXRpdGxlPjxhYmJyLTE+RXZvbC4gRWNvbC48
L2FiYnItMT48L2FsdC1wZXJpb2RpY2FsPjxwYWdlcz4xLTIyPC9wYWdlcz48dm9sdW1lPjEwPC92
b2x1bWU+PGtleXdvcmRzPjxrZXl3b3JkPnN1bmZpc2gsIGZlZWRpbmcsIHBsYXN0aWNpdHksIHBo
ZW5vdHlwZSwgZmlzaCwgYm9keSwgbW9ycGhvbG9neTwva2V5d29yZD48L2tleXdvcmRzPjxkYXRl
cz48eWVhcj4xOTk2PC95ZWFyPjwvZGF0ZXM+PGxhYmVsPjc0ODwvbGFiZWw+PHVybHM+PC91cmxz
PjwvcmVjb3JkPjwvQ2l0ZT48L0VuZE5vdGU+
</w:fldData>
        </w:fldChar>
      </w:r>
      <w:r w:rsidR="006E3DFB">
        <w:rPr>
          <w:rFonts w:ascii="Arial" w:hAnsi="Arial" w:cs="Arial"/>
          <w:sz w:val="22"/>
          <w:szCs w:val="22"/>
        </w:rPr>
        <w:instrText xml:space="preserve"> ADDIN EN.CITE </w:instrText>
      </w:r>
      <w:r w:rsidR="006E3DFB">
        <w:rPr>
          <w:rFonts w:ascii="Arial" w:hAnsi="Arial" w:cs="Arial"/>
          <w:sz w:val="22"/>
          <w:szCs w:val="22"/>
        </w:rPr>
        <w:fldChar w:fldCharType="begin">
          <w:fldData xml:space="preserve">PEVuZE5vdGU+PENpdGU+PEF1dGhvcj5KYXN0cmVic2tpPC9BdXRob3I+PFllYXI+MjAwNDwvWWVh
cj48UmVjTnVtPjU0MzwvUmVjTnVtPjxEaXNwbGF5VGV4dD5bODgtOTBdPC9EaXNwbGF5VGV4dD48
cmVjb3JkPjxyZWMtbnVtYmVyPjU0MzwvcmVjLW51bWJlcj48Zm9yZWlnbi1rZXlzPjxrZXkgYXBw
PSJFTiIgZGItaWQ9Ijl4ZWQ5ejllN3R6NTJvZWE5ZGM1d2R6ZDAyOXdkZnMydnJ3eiIgdGltZXN0
YW1wPSIwIj41NDM8L2tleT48L2ZvcmVpZ24ta2V5cz48cmVmLXR5cGUgbmFtZT0iSm91cm5hbCBB
cnRpY2xlIj4xNzwvcmVmLXR5cGU+PGNvbnRyaWJ1dG9ycz48YXV0aG9ycz48YXV0aG9yPkphc3Ry
ZWJza2ksIEMuSi48L2F1dGhvcj48YXV0aG9yPlJvYmluc29uLCBCLlcuPC9hdXRob3I+PC9hdXRo
b3JzPjwvY29udHJpYnV0b3JzPjx0aXRsZXM+PHRpdGxlPjxzdHlsZSBmYWNlPSJub3JtYWwiIGZv
bnQ9ImRlZmF1bHQiIHNpemU9IjEwMCUiPk5hdHVyYWwgc2VsZWN0aW9uIGFuZCB0aGUgZXZvbHV0
aW9uIG9mIHJlcGxpY2F0ZWQgdHJvcGhpYyBwb2x5bW9ycGhpc21zIGluIHB1bXBraW5zZWVkIHN1
bmZpc2ggKDwvc3R5bGU+PHN0eWxlIGZhY2U9Iml0YWxpYyIgZm9udD0iZGVmYXVsdCIgc2l6ZT0i
MTAwJSI+TGVwb21pcyBnaWJib3N1czwvc3R5bGU+PHN0eWxlIGZhY2U9Im5vcm1hbCIgZm9udD0i
ZGVmYXVsdCIgc2l6ZT0iMTAwJSI+KTwvc3R5bGU+PC90aXRsZT48c2Vjb25kYXJ5LXRpdGxlPkV2
b2x1dGlvbmFyeSBFY29sb2d5IFJlc2VhcmNoPC9zZWNvbmRhcnktdGl0bGU+PGFsdC10aXRsZT5F
dm9sLiBFY29sLiBSZXMuPC9hbHQtdGl0bGU+PC90aXRsZXM+PHBlcmlvZGljYWw+PGZ1bGwtdGl0
bGU+RXZvbHV0aW9uYXJ5IEVjb2xvZ3kgUmVzZWFyY2g8L2Z1bGwtdGl0bGU+PGFiYnItMT5Fdm9s
LiBFY29sLiBSZXMuPC9hYmJyLTE+PC9wZXJpb2RpY2FsPjxhbHQtcGVyaW9kaWNhbD48ZnVsbC10
aXRsZT5Fdm9sdXRpb25hcnkgRWNvbG9neSBSZXNlYXJjaDwvZnVsbC10aXRsZT48YWJici0xPkV2
b2wuIEVjb2wuIFJlcy48L2FiYnItMT48L2FsdC1wZXJpb2RpY2FsPjxwYWdlcz4yODUtMzA1PC9w
YWdlcz48dm9sdW1lPjY8L3ZvbHVtZT48a2V5d29yZHM+PGtleXdvcmQ+YWRhcHRpdmUgZGl2ZXJn
ZW5jZSwgbW9ycGhvbG9neSwgY2VudHJhcmNoaWRhZSwgcGhlbm90eXBpYyBwbGFzdGljaXR5LCBw
b2x5bW9ycGhpc20sIHRoaW4tcGxhdGUgc3BsaW5lLCBwdW1wa2luc2VlZCwgc3VuZmlzaCwgbG9j
b21vdGlvbiwgaGFiaXRhdCwgZmluLCBwZWN0b3JhbCwgYm9keSwgc2hhcGUsIGV2b2x1dGlvbjwv
a2V5d29yZD48L2tleXdvcmRzPjxkYXRlcz48eWVhcj4yMDA0PC95ZWFyPjwvZGF0ZXM+PGxhYmVs
PjU0MzwvbGFiZWw+PHVybHM+PC91cmxzPjwvcmVjb3JkPjwvQ2l0ZT48Q2l0ZT48QXV0aG9yPlJv
Ymluc29uPC9BdXRob3I+PFllYXI+MTk5MzwvWWVhcj48UmVjTnVtPjc4MTwvUmVjTnVtPjxyZWNv
cmQ+PHJlYy1udW1iZXI+NzgxPC9yZWMtbnVtYmVyPjxmb3JlaWduLWtleXM+PGtleSBhcHA9IkVO
IiBkYi1pZD0iOXhlZDl6OWU3dHo1Mm9lYTlkYzV3ZHpkMDI5d2RmczJ2cnd6IiB0aW1lc3RhbXA9
IjAiPjc4MTwva2V5PjwvZm9yZWlnbi1rZXlzPjxyZWYtdHlwZSBuYW1lPSJKb3VybmFsIEFydGlj
bGUiPjE3PC9yZWYtdHlwZT48Y29udHJpYnV0b3JzPjxhdXRob3JzPjxhdXRob3I+Um9iaW5zb24s
IEIuVy48L2F1dGhvcj48YXV0aG9yPldpbHNvbiwgRC5TLjwvYXV0aG9yPjxhdXRob3I+TWFyZ29z
aWFuLCBBLlMuPC9hdXRob3I+PGF1dGhvcj5Mb3RpdG8sIFAuVC48L2F1dGhvcj48L2F1dGhvcnM+
PC9jb250cmlidXRvcnM+PHRpdGxlcz48dGl0bGU+RWNvbG9naWNhbCBhbmQgbW9ycGhvbG9naWNh
bCBkaWZmZXJlbnRpYXRpb24gb2YgcHVtcGtpbnNlZWQgc3VuZmlzaCBpbiBsYWtlcyB3aXRob3V0
IGJsdWVnaWxsIHN1bmZpc2g8L3RpdGxlPjxzZWNvbmRhcnktdGl0bGU+RXZvbHV0aW9uYXJ5IEVj
b2xvZ3k8L3NlY29uZGFyeS10aXRsZT48YWx0LXRpdGxlPkV2b2wuIEVjb2wuPC9hbHQtdGl0bGU+
PC90aXRsZXM+PHBlcmlvZGljYWw+PGZ1bGwtdGl0bGU+RXZvbHV0aW9uYXJ5IEVjb2xvZ3k8L2Z1
bGwtdGl0bGU+PGFiYnItMT5Fdm9sLiBFY29sLjwvYWJici0xPjwvcGVyaW9kaWNhbD48YWx0LXBl
cmlvZGljYWw+PGZ1bGwtdGl0bGU+RXZvbHV0aW9uYXJ5IEVjb2xvZ3k8L2Z1bGwtdGl0bGU+PGFi
YnItMT5Fdm9sLiBFY29sLjwvYWJici0xPjwvYWx0LXBlcmlvZGljYWw+PHBhZ2VzPjQ1MS00NjQ8
L3BhZ2VzPjx2b2x1bWU+Nzwvdm9sdW1lPjxrZXl3b3Jkcz48a2V5d29yZD5maXNoLCBibHVlZ2ls
bCwgcHVtcGtpbnNlZWQsIHBlY3RvcmFsIGZpbiwgYm9keSwgcGxhc3RpY2l0eSwgZWNvbG9neSwg
ZmVlZGluZywgcHJleSBjYXB0dXJlPC9rZXl3b3JkPjwva2V5d29yZHM+PGRhdGVzPjx5ZWFyPjE5
OTM8L3llYXI+PC9kYXRlcz48bGFiZWw+Nzc2PC9sYWJlbD48dXJscz48L3VybHM+PC9yZWNvcmQ+
PC9DaXRlPjxDaXRlPjxBdXRob3I+Um9iaW5zb248L0F1dGhvcj48WWVhcj4xOTk2PC9ZZWFyPjxS
ZWNOdW0+NzUzPC9SZWNOdW0+PHJlY29yZD48cmVjLW51bWJlcj43NTM8L3JlYy1udW1iZXI+PGZv
cmVpZ24ta2V5cz48a2V5IGFwcD0iRU4iIGRiLWlkPSI5eGVkOXo5ZTd0ejUyb2VhOWRjNXdkemQw
Mjl3ZGZzMnZyd3oiIHRpbWVzdGFtcD0iMCI+NzUzPC9rZXk+PC9mb3JlaWduLWtleXM+PHJlZi10
eXBlIG5hbWU9IkpvdXJuYWwgQXJ0aWNsZSI+MTc8L3JlZi10eXBlPjxjb250cmlidXRvcnM+PGF1
dGhvcnM+PGF1dGhvcj5Sb2JpbnNvbiwgQi5XLjwvYXV0aG9yPjxhdXRob3I+V2lsc29uLCBELlMu
PC9hdXRob3I+PC9hdXRob3JzPjwvY29udHJpYnV0b3JzPjx0aXRsZXM+PHRpdGxlPjxzdHlsZSBm
YWNlPSJub3JtYWwiIGZvbnQ9ImRlZmF1bHQiIHNpemU9IjEwMCUiPkdlbmV0aWMgdmFyaWF0aW9u
IGFuZCBwaGVub3R5cGljIHBsYXN0aWNpdHkgaW4gYSB0cm9waGljYWxseSBwb2x5bW9ycGhpYyBw
b3B1bGF0aW9uIG9mIHB1bXBraW5zZWVkIHN1bmZpc2ggKDwvc3R5bGU+PHN0eWxlIGZhY2U9Iml0
YWxpYyIgZm9udD0iZGVmYXVsdCIgc2l6ZT0iMTAwJSI+TGVwb21pcyBnaWJib3N1czwvc3R5bGU+
PHN0eWxlIGZhY2U9Im5vcm1hbCIgZm9udD0iZGVmYXVsdCIgc2l6ZT0iMTAwJSI+KTwvc3R5bGU+
PC90aXRsZT48c2Vjb25kYXJ5LXRpdGxlPkV2b2x1dGlvbmFyeSBFY29sb2d5PC9zZWNvbmRhcnkt
dGl0bGU+PGFsdC10aXRsZT5Fdm9sLiBFY29sLjwvYWx0LXRpdGxlPjwvdGl0bGVzPjxwZXJpb2Rp
Y2FsPjxmdWxsLXRpdGxlPkV2b2x1dGlvbmFyeSBFY29sb2d5PC9mdWxsLXRpdGxlPjxhYmJyLTE+
RXZvbC4gRWNvbC48L2FiYnItMT48L3BlcmlvZGljYWw+PGFsdC1wZXJpb2RpY2FsPjxmdWxsLXRp
dGxlPkV2b2x1dGlvbmFyeSBFY29sb2d5PC9mdWxsLXRpdGxlPjxhYmJyLTE+RXZvbC4gRWNvbC48
L2FiYnItMT48L2FsdC1wZXJpb2RpY2FsPjxwYWdlcz4xLTIyPC9wYWdlcz48dm9sdW1lPjEwPC92
b2x1bWU+PGtleXdvcmRzPjxrZXl3b3JkPnN1bmZpc2gsIGZlZWRpbmcsIHBsYXN0aWNpdHksIHBo
ZW5vdHlwZSwgZmlzaCwgYm9keSwgbW9ycGhvbG9neTwva2V5d29yZD48L2tleXdvcmRzPjxkYXRl
cz48eWVhcj4xOTk2PC95ZWFyPjwvZGF0ZXM+PGxhYmVsPjc0ODwvbGFiZWw+PHVybHM+PC91cmxz
PjwvcmVjb3JkPjwvQ2l0ZT48L0VuZE5vdGU+
</w:fldData>
        </w:fldChar>
      </w:r>
      <w:r w:rsidR="006E3DFB">
        <w:rPr>
          <w:rFonts w:ascii="Arial" w:hAnsi="Arial" w:cs="Arial"/>
          <w:sz w:val="22"/>
          <w:szCs w:val="22"/>
        </w:rPr>
        <w:instrText xml:space="preserve"> ADDIN EN.CITE.DATA </w:instrText>
      </w:r>
      <w:r w:rsidR="006E3DFB">
        <w:rPr>
          <w:rFonts w:ascii="Arial" w:hAnsi="Arial" w:cs="Arial"/>
          <w:sz w:val="22"/>
          <w:szCs w:val="22"/>
        </w:rPr>
      </w:r>
      <w:r w:rsidR="006E3DFB">
        <w:rPr>
          <w:rFonts w:ascii="Arial" w:hAnsi="Arial" w:cs="Arial"/>
          <w:sz w:val="22"/>
          <w:szCs w:val="22"/>
        </w:rPr>
        <w:fldChar w:fldCharType="end"/>
      </w:r>
      <w:r w:rsidRPr="00CD039D">
        <w:rPr>
          <w:rFonts w:ascii="Arial" w:hAnsi="Arial" w:cs="Arial"/>
          <w:sz w:val="22"/>
          <w:szCs w:val="22"/>
        </w:rPr>
      </w:r>
      <w:r w:rsidRPr="00CD039D">
        <w:rPr>
          <w:rFonts w:ascii="Arial" w:hAnsi="Arial" w:cs="Arial"/>
          <w:sz w:val="22"/>
          <w:szCs w:val="22"/>
        </w:rPr>
        <w:fldChar w:fldCharType="separate"/>
      </w:r>
      <w:r w:rsidR="006E3DFB">
        <w:rPr>
          <w:rFonts w:ascii="Arial" w:hAnsi="Arial" w:cs="Arial"/>
          <w:noProof/>
          <w:sz w:val="22"/>
          <w:szCs w:val="22"/>
        </w:rPr>
        <w:t>[88-90]</w:t>
      </w:r>
      <w:r w:rsidRPr="00CD039D">
        <w:rPr>
          <w:rFonts w:ascii="Arial" w:hAnsi="Arial" w:cs="Arial"/>
          <w:sz w:val="22"/>
          <w:szCs w:val="22"/>
        </w:rPr>
        <w:fldChar w:fldCharType="end"/>
      </w:r>
      <w:r w:rsidRPr="00CD039D">
        <w:rPr>
          <w:rFonts w:ascii="Arial" w:hAnsi="Arial" w:cs="Arial"/>
          <w:sz w:val="22"/>
          <w:szCs w:val="22"/>
        </w:rPr>
        <w:t xml:space="preserve">. </w:t>
      </w:r>
      <w:r>
        <w:rPr>
          <w:rFonts w:ascii="Arial" w:hAnsi="Arial" w:cs="Arial"/>
          <w:sz w:val="22"/>
          <w:szCs w:val="22"/>
        </w:rPr>
        <w:t xml:space="preserve">In Ontario lakes, for example, littoral pumpkinseed populations </w:t>
      </w:r>
      <w:r w:rsidR="004F346F">
        <w:rPr>
          <w:rFonts w:ascii="Arial" w:hAnsi="Arial" w:cs="Arial"/>
          <w:sz w:val="22"/>
          <w:szCs w:val="22"/>
        </w:rPr>
        <w:t>are</w:t>
      </w:r>
      <w:r>
        <w:rPr>
          <w:rFonts w:ascii="Arial" w:hAnsi="Arial" w:cs="Arial"/>
          <w:sz w:val="22"/>
          <w:szCs w:val="22"/>
        </w:rPr>
        <w:t xml:space="preserve"> more generalist feeders, consistently feeding on benthic prey. Pelagic pumpkinseeds were highly specialized on zooplankton </w:t>
      </w:r>
      <w:r>
        <w:rPr>
          <w:rFonts w:ascii="Arial" w:hAnsi="Arial" w:cs="Arial"/>
          <w:sz w:val="22"/>
          <w:szCs w:val="22"/>
        </w:rPr>
        <w:fldChar w:fldCharType="begin"/>
      </w:r>
      <w:r w:rsidR="006E3DFB">
        <w:rPr>
          <w:rFonts w:ascii="Arial" w:hAnsi="Arial" w:cs="Arial"/>
          <w:sz w:val="22"/>
          <w:szCs w:val="22"/>
        </w:rPr>
        <w:instrText xml:space="preserve"> ADDIN EN.CITE &lt;EndNote&gt;&lt;Cite&gt;&lt;Author&gt;Jastrebski&lt;/Author&gt;&lt;Year&gt;2004&lt;/Year&gt;&lt;RecNum&gt;543&lt;/RecNum&gt;&lt;DisplayText&gt;[88]&lt;/DisplayText&gt;&lt;record&gt;&lt;rec-number&gt;543&lt;/rec-number&gt;&lt;foreign-keys&gt;&lt;key app="EN" db-id="9xed9z9e7tz52oea9dc5wdzd029wdfs2vrwz" timestamp="0"&gt;543&lt;/key&gt;&lt;/foreign-keys&gt;&lt;ref-type name="Journal Article"&gt;17&lt;/ref-type&gt;&lt;contributors&gt;&lt;authors&gt;&lt;author&gt;Jastrebski, C.J.&lt;/author&gt;&lt;author&gt;Robinson, B.W.&lt;/author&gt;&lt;/authors&gt;&lt;/contributors&gt;&lt;titles&gt;&lt;title&gt;&lt;style face="normal" font="default" size="100%"&gt;Natural selection and the evolution of replicated trophic polymorphisms in pumpkinseed sunfish (&lt;/style&gt;&lt;style face="italic" font="default" size="100%"&gt;Lepomis gibbosus&lt;/style&gt;&lt;style face="normal" font="default" size="100%"&gt;)&lt;/style&gt;&lt;/title&gt;&lt;secondary-title&gt;Evolutionary Ecology Research&lt;/secondary-title&gt;&lt;alt-title&gt;Evol. Ecol. Res.&lt;/alt-title&gt;&lt;/titles&gt;&lt;periodical&gt;&lt;full-title&gt;Evolutionary Ecology Research&lt;/full-title&gt;&lt;abbr-1&gt;Evol. Ecol. Res.&lt;/abbr-1&gt;&lt;/periodical&gt;&lt;alt-periodical&gt;&lt;full-title&gt;Evolutionary Ecology Research&lt;/full-title&gt;&lt;abbr-1&gt;Evol. Ecol. Res.&lt;/abbr-1&gt;&lt;/alt-periodical&gt;&lt;pages&gt;285-305&lt;/pages&gt;&lt;volume&gt;6&lt;/volume&gt;&lt;keywords&gt;&lt;keyword&gt;adaptive divergence, morphology, centrarchidae, phenotypic plasticity, polymorphism, thin-plate spline, pumpkinseed, sunfish, locomotion, habitat, fin, pectoral, body, shape, evolution&lt;/keyword&gt;&lt;/keywords&gt;&lt;dates&gt;&lt;year&gt;2004&lt;/year&gt;&lt;/dates&gt;&lt;label&gt;543&lt;/label&gt;&lt;urls&gt;&lt;/urls&gt;&lt;/record&gt;&lt;/Cite&gt;&lt;/EndNote&gt;</w:instrText>
      </w:r>
      <w:r>
        <w:rPr>
          <w:rFonts w:ascii="Arial" w:hAnsi="Arial" w:cs="Arial"/>
          <w:sz w:val="22"/>
          <w:szCs w:val="22"/>
        </w:rPr>
        <w:fldChar w:fldCharType="separate"/>
      </w:r>
      <w:r w:rsidR="006E3DFB">
        <w:rPr>
          <w:rFonts w:ascii="Arial" w:hAnsi="Arial" w:cs="Arial"/>
          <w:noProof/>
          <w:sz w:val="22"/>
          <w:szCs w:val="22"/>
        </w:rPr>
        <w:t>[88]</w:t>
      </w:r>
      <w:r>
        <w:rPr>
          <w:rFonts w:ascii="Arial" w:hAnsi="Arial" w:cs="Arial"/>
          <w:sz w:val="22"/>
          <w:szCs w:val="22"/>
        </w:rPr>
        <w:fldChar w:fldCharType="end"/>
      </w:r>
      <w:r>
        <w:rPr>
          <w:rFonts w:ascii="Arial" w:hAnsi="Arial" w:cs="Arial"/>
          <w:sz w:val="22"/>
          <w:szCs w:val="22"/>
        </w:rPr>
        <w:t xml:space="preserve">. These differences in ecology could be exploited in future laboratory studies of biomechanics and performance, especially in light of the large amount of data that already exists for </w:t>
      </w:r>
      <w:proofErr w:type="spellStart"/>
      <w:r>
        <w:rPr>
          <w:rFonts w:ascii="Arial" w:hAnsi="Arial" w:cs="Arial"/>
          <w:sz w:val="22"/>
          <w:szCs w:val="22"/>
        </w:rPr>
        <w:t>centrarchids</w:t>
      </w:r>
      <w:proofErr w:type="spellEnd"/>
      <w:r>
        <w:rPr>
          <w:rFonts w:ascii="Arial" w:hAnsi="Arial" w:cs="Arial"/>
          <w:sz w:val="22"/>
          <w:szCs w:val="22"/>
        </w:rPr>
        <w:t>.</w:t>
      </w:r>
      <w:r w:rsidR="004F346F">
        <w:rPr>
          <w:rFonts w:ascii="Arial" w:hAnsi="Arial" w:cs="Arial"/>
          <w:sz w:val="22"/>
          <w:szCs w:val="22"/>
        </w:rPr>
        <w:t xml:space="preserve"> Several studies have assessed whether the differences between populations are a result of phenotypic plasticity or evolution, and the results are mixed </w:t>
      </w:r>
      <w:r w:rsidR="004F346F">
        <w:rPr>
          <w:rFonts w:ascii="Arial" w:hAnsi="Arial" w:cs="Arial"/>
          <w:sz w:val="22"/>
          <w:szCs w:val="22"/>
        </w:rPr>
        <w:fldChar w:fldCharType="begin">
          <w:fldData xml:space="preserve">PEVuZE5vdGU+PENpdGU+PEF1dGhvcj5NaXR0ZWxiYWNoPC9BdXRob3I+PFllYXI+MTk5OTwvWWVh
cj48UmVjTnVtPjIwNjE8L1JlY051bT48RGlzcGxheVRleHQ+WzkwLTkzXTwvRGlzcGxheVRleHQ+
PHJlY29yZD48cmVjLW51bWJlcj4yMDYxPC9yZWMtbnVtYmVyPjxmb3JlaWduLWtleXM+PGtleSBh
cHA9IkVOIiBkYi1pZD0iOXhlZDl6OWU3dHo1Mm9lYTlkYzV3ZHpkMDI5d2RmczJ2cnd6IiB0aW1l
c3RhbXA9IjE0NzE3MjczMTAiPjIwNjE8L2tleT48L2ZvcmVpZ24ta2V5cz48cmVmLXR5cGUgbmFt
ZT0iSm91cm5hbCBBcnRpY2xlIj4xNzwvcmVmLXR5cGU+PGNvbnRyaWJ1dG9ycz48YXV0aG9ycz48
YXV0aG9yPk1pdHRlbGJhY2gsIEcuRy48L2F1dGhvcj48YXV0aG9yPk9zZW5iZXJnLCBDLlcuPC9h
dXRob3I+PGF1dGhvcj5XYWlud3JpZ2h0LCBQLkMuPC9hdXRob3I+PC9hdXRob3JzPjwvY29udHJp
YnV0b3JzPjx0aXRsZXM+PHRpdGxlPlZhcmlhdGlvbiBpbiBmZWVkaW5nIG1vcnBob2xvZ3kgYmV0
d2VlbiBwdW1wa2luc2VlZCBwb3B1bGF0aW9uczogcGhlbm90eXBpYyBwbGFzdGljaXR5IG9yIGV2
b2x1dGlvbj88L3RpdGxlPjxzZWNvbmRhcnktdGl0bGU+RXZvbHV0aW9uYXJ5IEVjb2xvZ3kgUmVz
ZWFyY2g8L3NlY29uZGFyeS10aXRsZT48YWx0LXRpdGxlPkV2b2wuIEVjb2wuIFJlcy48L2FsdC10
aXRsZT48L3RpdGxlcz48cGVyaW9kaWNhbD48ZnVsbC10aXRsZT5Fdm9sdXRpb25hcnkgRWNvbG9n
eSBSZXNlYXJjaDwvZnVsbC10aXRsZT48YWJici0xPkV2b2wuIEVjb2wuIFJlcy48L2FiYnItMT48
L3BlcmlvZGljYWw+PGFsdC1wZXJpb2RpY2FsPjxmdWxsLXRpdGxlPkV2b2x1dGlvbmFyeSBFY29s
b2d5IFJlc2VhcmNoPC9mdWxsLXRpdGxlPjxhYmJyLTE+RXZvbC4gRWNvbC4gUmVzLjwvYWJici0x
PjwvYWx0LXBlcmlvZGljYWw+PHBhZ2VzPjExMS0xMjg8L3BhZ2VzPjx2b2x1bWU+MTwvdm9sdW1l
PjxkYXRlcz48eWVhcj4xOTk5PC95ZWFyPjwvZGF0ZXM+PHVybHM+PC91cmxzPjwvcmVjb3JkPjwv
Q2l0ZT48Q2l0ZT48QXV0aG9yPlJvYmluc29uPC9BdXRob3I+PFllYXI+MTk5NjwvWWVhcj48UmVj
TnVtPjc1MzwvUmVjTnVtPjxyZWNvcmQ+PHJlYy1udW1iZXI+NzUzPC9yZWMtbnVtYmVyPjxmb3Jl
aWduLWtleXM+PGtleSBhcHA9IkVOIiBkYi1pZD0iOXhlZDl6OWU3dHo1Mm9lYTlkYzV3ZHpkMDI5
d2RmczJ2cnd6IiB0aW1lc3RhbXA9IjAiPjc1Mzwva2V5PjwvZm9yZWlnbi1rZXlzPjxyZWYtdHlw
ZSBuYW1lPSJKb3VybmFsIEFydGljbGUiPjE3PC9yZWYtdHlwZT48Y29udHJpYnV0b3JzPjxhdXRo
b3JzPjxhdXRob3I+Um9iaW5zb24sIEIuVy48L2F1dGhvcj48YXV0aG9yPldpbHNvbiwgRC5TLjwv
YXV0aG9yPjwvYXV0aG9ycz48L2NvbnRyaWJ1dG9ycz48dGl0bGVzPjx0aXRsZT48c3R5bGUgZmFj
ZT0ibm9ybWFsIiBmb250PSJkZWZhdWx0IiBzaXplPSIxMDAlIj5HZW5ldGljIHZhcmlhdGlvbiBh
bmQgcGhlbm90eXBpYyBwbGFzdGljaXR5IGluIGEgdHJvcGhpY2FsbHkgcG9seW1vcnBoaWMgcG9w
dWxhdGlvbiBvZiBwdW1wa2luc2VlZCBzdW5maXNoICg8L3N0eWxlPjxzdHlsZSBmYWNlPSJpdGFs
aWMiIGZvbnQ9ImRlZmF1bHQiIHNpemU9IjEwMCUiPkxlcG9taXMgZ2liYm9zdXM8L3N0eWxlPjxz
dHlsZSBmYWNlPSJub3JtYWwiIGZvbnQ9ImRlZmF1bHQiIHNpemU9IjEwMCUiPik8L3N0eWxlPjwv
dGl0bGU+PHNlY29uZGFyeS10aXRsZT5Fdm9sdXRpb25hcnkgRWNvbG9neTwvc2Vjb25kYXJ5LXRp
dGxlPjxhbHQtdGl0bGU+RXZvbC4gRWNvbC48L2FsdC10aXRsZT48L3RpdGxlcz48cGVyaW9kaWNh
bD48ZnVsbC10aXRsZT5Fdm9sdXRpb25hcnkgRWNvbG9neTwvZnVsbC10aXRsZT48YWJici0xPkV2
b2wuIEVjb2wuPC9hYmJyLTE+PC9wZXJpb2RpY2FsPjxhbHQtcGVyaW9kaWNhbD48ZnVsbC10aXRs
ZT5Fdm9sdXRpb25hcnkgRWNvbG9neTwvZnVsbC10aXRsZT48YWJici0xPkV2b2wuIEVjb2wuPC9h
YmJyLTE+PC9hbHQtcGVyaW9kaWNhbD48cGFnZXM+MS0yMjwvcGFnZXM+PHZvbHVtZT4xMDwvdm9s
dW1lPjxrZXl3b3Jkcz48a2V5d29yZD5zdW5maXNoLCBmZWVkaW5nLCBwbGFzdGljaXR5LCBwaGVu
b3R5cGUsIGZpc2gsIGJvZHksIG1vcnBob2xvZ3k8L2tleXdvcmQ+PC9rZXl3b3Jkcz48ZGF0ZXM+
PHllYXI+MTk5NjwveWVhcj48L2RhdGVzPjxsYWJlbD43NDg8L2xhYmVsPjx1cmxzPjwvdXJscz48
L3JlY29yZD48L0NpdGU+PENpdGU+PEF1dGhvcj5ZYXZubzwvQXV0aG9yPjxZZWFyPjIwMTM8L1ll
YXI+PFJlY051bT4yMDYyPC9SZWNOdW0+PHJlY29yZD48cmVjLW51bWJlcj4yMDYyPC9yZWMtbnVt
YmVyPjxmb3JlaWduLWtleXM+PGtleSBhcHA9IkVOIiBkYi1pZD0iOXhlZDl6OWU3dHo1Mm9lYTlk
YzV3ZHpkMDI5d2RmczJ2cnd6IiB0aW1lc3RhbXA9IjE0NzE3Mjc5MzMiPjIwNjI8L2tleT48L2Zv
cmVpZ24ta2V5cz48cmVmLXR5cGUgbmFtZT0iSm91cm5hbCBBcnRpY2xlIj4xNzwvcmVmLXR5cGU+
PGNvbnRyaWJ1dG9ycz48YXV0aG9ycz48YXV0aG9yPllhdm5vLCBTLjwvYXV0aG9yPjxhdXRob3I+
Rm94LCBNLkcuPC9hdXRob3I+PC9hdXRob3JzPjwvY29udHJpYnV0b3JzPjx0aXRsZXM+PHRpdGxl
Pk1vcnBob2xvZ2ljYWwgY2hhbmdlIGFuZCBwaGVub3R5cGljIHBsYXN0aWNpdHkgaW4gbmF0aXZl
IGFuZCBub24tbmF0aXZlIHB1bWtpbnNlZWQgc3VuZmlzaCBpbiByZXNwb25zZSB0byBzdXN0YWlu
ZWQgd2F0ZXIgdmVsb2NpdGllczwvdGl0bGU+PHNlY29uZGFyeS10aXRsZT5Kb3VybmFsIG9mIEV2
b2x1dGlvbmFyeSBCaW9sb2d5PC9zZWNvbmRhcnktdGl0bGU+PGFsdC10aXRsZT5KLiBFdm9sLiBC
aW9sLjwvYWx0LXRpdGxlPjwvdGl0bGVzPjxwZXJpb2RpY2FsPjxmdWxsLXRpdGxlPkpvdXJuYWwg
b2YgRXZvbHV0aW9uYXJ5IEJpb2xvZ3k8L2Z1bGwtdGl0bGU+PGFiYnItMT5KLiBFdm9sLiBCaW9s
LjwvYWJici0xPjwvcGVyaW9kaWNhbD48YWx0LXBlcmlvZGljYWw+PGZ1bGwtdGl0bGU+Sm91cm5h
bCBvZiBFdm9sdXRpb25hcnkgQmlvbG9neTwvZnVsbC10aXRsZT48YWJici0xPkouIEV2b2wuIEJp
b2wuPC9hYmJyLTE+PC9hbHQtcGVyaW9kaWNhbD48cGFnZXM+MjM4My0yMzk1PC9wYWdlcz48dm9s
dW1lPjI2PC92b2x1bWU+PGRhdGVzPjx5ZWFyPjIwMTM8L3llYXI+PC9kYXRlcz48dXJscz48L3Vy
bHM+PC9yZWNvcmQ+PC9DaXRlPjxDaXRlPjxBdXRob3I+WWF2bm88L0F1dGhvcj48WWVhcj4yMDEz
PC9ZZWFyPjxSZWNOdW0+MjA2MzwvUmVjTnVtPjxyZWNvcmQ+PHJlYy1udW1iZXI+MjA2MzwvcmVj
LW51bWJlcj48Zm9yZWlnbi1rZXlzPjxrZXkgYXBwPSJFTiIgZGItaWQ9Ijl4ZWQ5ejllN3R6NTJv
ZWE5ZGM1d2R6ZDAyOXdkZnMydnJ3eiIgdGltZXN0YW1wPSIxNDcxNzI4MTM3Ij4yMDYzPC9rZXk+
PC9mb3JlaWduLWtleXM+PHJlZi10eXBlIG5hbWU9IkpvdXJuYWwgQXJ0aWNsZSI+MTc8L3JlZi10
eXBlPjxjb250cmlidXRvcnM+PGF1dGhvcnM+PGF1dGhvcj5ZYXZubywgUy48L2F1dGhvcj48YXV0
aG9yPkZveCwgTS5HLjwvYXV0aG9yPjxhdXRob3I+VmlsYS1HaXNwZXJ0LCBBLjwvYXV0aG9yPjxh
dXRob3I+QmhhZ2F0LCBZLjwvYXV0aG9yPjwvYXV0aG9ycz48L2NvbnRyaWJ1dG9ycz48dGl0bGVz
Pjx0aXRsZT5Nb3JwaG9sb2dpY2FsIGRpZmZlcmVuY2VzIGJldHdlZW4gbmF0aXZlIGFuZCBub24t
bmF0aXZlIHB1bXBraW5zZWVkIGluIHRyYWl0cyBhc3NvY2lhdGVkIHdpdGggbG9jb21vdGlvbjwv
dGl0bGU+PHNlY29uZGFyeS10aXRsZT5FbnZpcm9ubWVudGFsIEJpb2xvZ3kgb2YgRmlzaGVzPC9z
ZWNvbmRhcnktdGl0bGU+PGFsdC10aXRsZT5FbnZpcm9uLiBCaW9sLiBGaXNoZXM8L2FsdC10aXRs
ZT48L3RpdGxlcz48cGVyaW9kaWNhbD48ZnVsbC10aXRsZT5FbnZpcm9ubWVudGFsIEJpb2xvZ3kg
b2YgRmlzaGVzPC9mdWxsLXRpdGxlPjxhYmJyLTE+RW52aXJvbi4gQmlvbC4gRmlzaDwvYWJici0x
PjwvcGVyaW9kaWNhbD48cGFnZXM+NTA3LTUxODwvcGFnZXM+PHZvbHVtZT45Njwvdm9sdW1lPjxk
YXRlcz48eWVhcj4yMDEzPC95ZWFyPjwvZGF0ZXM+PHVybHM+PC91cmxzPjwvcmVjb3JkPjwvQ2l0
ZT48L0VuZE5vdGU+
</w:fldData>
        </w:fldChar>
      </w:r>
      <w:r w:rsidR="00111697">
        <w:rPr>
          <w:rFonts w:ascii="Arial" w:hAnsi="Arial" w:cs="Arial"/>
          <w:sz w:val="22"/>
          <w:szCs w:val="22"/>
        </w:rPr>
        <w:instrText xml:space="preserve"> ADDIN EN.CITE </w:instrText>
      </w:r>
      <w:r w:rsidR="00111697">
        <w:rPr>
          <w:rFonts w:ascii="Arial" w:hAnsi="Arial" w:cs="Arial"/>
          <w:sz w:val="22"/>
          <w:szCs w:val="22"/>
        </w:rPr>
        <w:fldChar w:fldCharType="begin">
          <w:fldData xml:space="preserve">PEVuZE5vdGU+PENpdGU+PEF1dGhvcj5NaXR0ZWxiYWNoPC9BdXRob3I+PFllYXI+MTk5OTwvWWVh
cj48UmVjTnVtPjIwNjE8L1JlY051bT48RGlzcGxheVRleHQ+WzkwLTkzXTwvRGlzcGxheVRleHQ+
PHJlY29yZD48cmVjLW51bWJlcj4yMDYxPC9yZWMtbnVtYmVyPjxmb3JlaWduLWtleXM+PGtleSBh
cHA9IkVOIiBkYi1pZD0iOXhlZDl6OWU3dHo1Mm9lYTlkYzV3ZHpkMDI5d2RmczJ2cnd6IiB0aW1l
c3RhbXA9IjE0NzE3MjczMTAiPjIwNjE8L2tleT48L2ZvcmVpZ24ta2V5cz48cmVmLXR5cGUgbmFt
ZT0iSm91cm5hbCBBcnRpY2xlIj4xNzwvcmVmLXR5cGU+PGNvbnRyaWJ1dG9ycz48YXV0aG9ycz48
YXV0aG9yPk1pdHRlbGJhY2gsIEcuRy48L2F1dGhvcj48YXV0aG9yPk9zZW5iZXJnLCBDLlcuPC9h
dXRob3I+PGF1dGhvcj5XYWlud3JpZ2h0LCBQLkMuPC9hdXRob3I+PC9hdXRob3JzPjwvY29udHJp
YnV0b3JzPjx0aXRsZXM+PHRpdGxlPlZhcmlhdGlvbiBpbiBmZWVkaW5nIG1vcnBob2xvZ3kgYmV0
d2VlbiBwdW1wa2luc2VlZCBwb3B1bGF0aW9uczogcGhlbm90eXBpYyBwbGFzdGljaXR5IG9yIGV2
b2x1dGlvbj88L3RpdGxlPjxzZWNvbmRhcnktdGl0bGU+RXZvbHV0aW9uYXJ5IEVjb2xvZ3kgUmVz
ZWFyY2g8L3NlY29uZGFyeS10aXRsZT48YWx0LXRpdGxlPkV2b2wuIEVjb2wuIFJlcy48L2FsdC10
aXRsZT48L3RpdGxlcz48cGVyaW9kaWNhbD48ZnVsbC10aXRsZT5Fdm9sdXRpb25hcnkgRWNvbG9n
eSBSZXNlYXJjaDwvZnVsbC10aXRsZT48YWJici0xPkV2b2wuIEVjb2wuIFJlcy48L2FiYnItMT48
L3BlcmlvZGljYWw+PGFsdC1wZXJpb2RpY2FsPjxmdWxsLXRpdGxlPkV2b2x1dGlvbmFyeSBFY29s
b2d5IFJlc2VhcmNoPC9mdWxsLXRpdGxlPjxhYmJyLTE+RXZvbC4gRWNvbC4gUmVzLjwvYWJici0x
PjwvYWx0LXBlcmlvZGljYWw+PHBhZ2VzPjExMS0xMjg8L3BhZ2VzPjx2b2x1bWU+MTwvdm9sdW1l
PjxkYXRlcz48eWVhcj4xOTk5PC95ZWFyPjwvZGF0ZXM+PHVybHM+PC91cmxzPjwvcmVjb3JkPjwv
Q2l0ZT48Q2l0ZT48QXV0aG9yPlJvYmluc29uPC9BdXRob3I+PFllYXI+MTk5NjwvWWVhcj48UmVj
TnVtPjc1MzwvUmVjTnVtPjxyZWNvcmQ+PHJlYy1udW1iZXI+NzUzPC9yZWMtbnVtYmVyPjxmb3Jl
aWduLWtleXM+PGtleSBhcHA9IkVOIiBkYi1pZD0iOXhlZDl6OWU3dHo1Mm9lYTlkYzV3ZHpkMDI5
d2RmczJ2cnd6IiB0aW1lc3RhbXA9IjAiPjc1Mzwva2V5PjwvZm9yZWlnbi1rZXlzPjxyZWYtdHlw
ZSBuYW1lPSJKb3VybmFsIEFydGljbGUiPjE3PC9yZWYtdHlwZT48Y29udHJpYnV0b3JzPjxhdXRo
b3JzPjxhdXRob3I+Um9iaW5zb24sIEIuVy48L2F1dGhvcj48YXV0aG9yPldpbHNvbiwgRC5TLjwv
YXV0aG9yPjwvYXV0aG9ycz48L2NvbnRyaWJ1dG9ycz48dGl0bGVzPjx0aXRsZT48c3R5bGUgZmFj
ZT0ibm9ybWFsIiBmb250PSJkZWZhdWx0IiBzaXplPSIxMDAlIj5HZW5ldGljIHZhcmlhdGlvbiBh
bmQgcGhlbm90eXBpYyBwbGFzdGljaXR5IGluIGEgdHJvcGhpY2FsbHkgcG9seW1vcnBoaWMgcG9w
dWxhdGlvbiBvZiBwdW1wa2luc2VlZCBzdW5maXNoICg8L3N0eWxlPjxzdHlsZSBmYWNlPSJpdGFs
aWMiIGZvbnQ9ImRlZmF1bHQiIHNpemU9IjEwMCUiPkxlcG9taXMgZ2liYm9zdXM8L3N0eWxlPjxz
dHlsZSBmYWNlPSJub3JtYWwiIGZvbnQ9ImRlZmF1bHQiIHNpemU9IjEwMCUiPik8L3N0eWxlPjwv
dGl0bGU+PHNlY29uZGFyeS10aXRsZT5Fdm9sdXRpb25hcnkgRWNvbG9neTwvc2Vjb25kYXJ5LXRp
dGxlPjxhbHQtdGl0bGU+RXZvbC4gRWNvbC48L2FsdC10aXRsZT48L3RpdGxlcz48cGVyaW9kaWNh
bD48ZnVsbC10aXRsZT5Fdm9sdXRpb25hcnkgRWNvbG9neTwvZnVsbC10aXRsZT48YWJici0xPkV2
b2wuIEVjb2wuPC9hYmJyLTE+PC9wZXJpb2RpY2FsPjxhbHQtcGVyaW9kaWNhbD48ZnVsbC10aXRs
ZT5Fdm9sdXRpb25hcnkgRWNvbG9neTwvZnVsbC10aXRsZT48YWJici0xPkV2b2wuIEVjb2wuPC9h
YmJyLTE+PC9hbHQtcGVyaW9kaWNhbD48cGFnZXM+MS0yMjwvcGFnZXM+PHZvbHVtZT4xMDwvdm9s
dW1lPjxrZXl3b3Jkcz48a2V5d29yZD5zdW5maXNoLCBmZWVkaW5nLCBwbGFzdGljaXR5LCBwaGVu
b3R5cGUsIGZpc2gsIGJvZHksIG1vcnBob2xvZ3k8L2tleXdvcmQ+PC9rZXl3b3Jkcz48ZGF0ZXM+
PHllYXI+MTk5NjwveWVhcj48L2RhdGVzPjxsYWJlbD43NDg8L2xhYmVsPjx1cmxzPjwvdXJscz48
L3JlY29yZD48L0NpdGU+PENpdGU+PEF1dGhvcj5ZYXZubzwvQXV0aG9yPjxZZWFyPjIwMTM8L1ll
YXI+PFJlY051bT4yMDYyPC9SZWNOdW0+PHJlY29yZD48cmVjLW51bWJlcj4yMDYyPC9yZWMtbnVt
YmVyPjxmb3JlaWduLWtleXM+PGtleSBhcHA9IkVOIiBkYi1pZD0iOXhlZDl6OWU3dHo1Mm9lYTlk
YzV3ZHpkMDI5d2RmczJ2cnd6IiB0aW1lc3RhbXA9IjE0NzE3Mjc5MzMiPjIwNjI8L2tleT48L2Zv
cmVpZ24ta2V5cz48cmVmLXR5cGUgbmFtZT0iSm91cm5hbCBBcnRpY2xlIj4xNzwvcmVmLXR5cGU+
PGNvbnRyaWJ1dG9ycz48YXV0aG9ycz48YXV0aG9yPllhdm5vLCBTLjwvYXV0aG9yPjxhdXRob3I+
Rm94LCBNLkcuPC9hdXRob3I+PC9hdXRob3JzPjwvY29udHJpYnV0b3JzPjx0aXRsZXM+PHRpdGxl
Pk1vcnBob2xvZ2ljYWwgY2hhbmdlIGFuZCBwaGVub3R5cGljIHBsYXN0aWNpdHkgaW4gbmF0aXZl
IGFuZCBub24tbmF0aXZlIHB1bWtpbnNlZWQgc3VuZmlzaCBpbiByZXNwb25zZSB0byBzdXN0YWlu
ZWQgd2F0ZXIgdmVsb2NpdGllczwvdGl0bGU+PHNlY29uZGFyeS10aXRsZT5Kb3VybmFsIG9mIEV2
b2x1dGlvbmFyeSBCaW9sb2d5PC9zZWNvbmRhcnktdGl0bGU+PGFsdC10aXRsZT5KLiBFdm9sLiBC
aW9sLjwvYWx0LXRpdGxlPjwvdGl0bGVzPjxwZXJpb2RpY2FsPjxmdWxsLXRpdGxlPkpvdXJuYWwg
b2YgRXZvbHV0aW9uYXJ5IEJpb2xvZ3k8L2Z1bGwtdGl0bGU+PGFiYnItMT5KLiBFdm9sLiBCaW9s
LjwvYWJici0xPjwvcGVyaW9kaWNhbD48YWx0LXBlcmlvZGljYWw+PGZ1bGwtdGl0bGU+Sm91cm5h
bCBvZiBFdm9sdXRpb25hcnkgQmlvbG9neTwvZnVsbC10aXRsZT48YWJici0xPkouIEV2b2wuIEJp
b2wuPC9hYmJyLTE+PC9hbHQtcGVyaW9kaWNhbD48cGFnZXM+MjM4My0yMzk1PC9wYWdlcz48dm9s
dW1lPjI2PC92b2x1bWU+PGRhdGVzPjx5ZWFyPjIwMTM8L3llYXI+PC9kYXRlcz48dXJscz48L3Vy
bHM+PC9yZWNvcmQ+PC9DaXRlPjxDaXRlPjxBdXRob3I+WWF2bm88L0F1dGhvcj48WWVhcj4yMDEz
PC9ZZWFyPjxSZWNOdW0+MjA2MzwvUmVjTnVtPjxyZWNvcmQ+PHJlYy1udW1iZXI+MjA2MzwvcmVj
LW51bWJlcj48Zm9yZWlnbi1rZXlzPjxrZXkgYXBwPSJFTiIgZGItaWQ9Ijl4ZWQ5ejllN3R6NTJv
ZWE5ZGM1d2R6ZDAyOXdkZnMydnJ3eiIgdGltZXN0YW1wPSIxNDcxNzI4MTM3Ij4yMDYzPC9rZXk+
PC9mb3JlaWduLWtleXM+PHJlZi10eXBlIG5hbWU9IkpvdXJuYWwgQXJ0aWNsZSI+MTc8L3JlZi10
eXBlPjxjb250cmlidXRvcnM+PGF1dGhvcnM+PGF1dGhvcj5ZYXZubywgUy48L2F1dGhvcj48YXV0
aG9yPkZveCwgTS5HLjwvYXV0aG9yPjxhdXRob3I+VmlsYS1HaXNwZXJ0LCBBLjwvYXV0aG9yPjxh
dXRob3I+QmhhZ2F0LCBZLjwvYXV0aG9yPjwvYXV0aG9ycz48L2NvbnRyaWJ1dG9ycz48dGl0bGVz
Pjx0aXRsZT5Nb3JwaG9sb2dpY2FsIGRpZmZlcmVuY2VzIGJldHdlZW4gbmF0aXZlIGFuZCBub24t
bmF0aXZlIHB1bXBraW5zZWVkIGluIHRyYWl0cyBhc3NvY2lhdGVkIHdpdGggbG9jb21vdGlvbjwv
dGl0bGU+PHNlY29uZGFyeS10aXRsZT5FbnZpcm9ubWVudGFsIEJpb2xvZ3kgb2YgRmlzaGVzPC9z
ZWNvbmRhcnktdGl0bGU+PGFsdC10aXRsZT5FbnZpcm9uLiBCaW9sLiBGaXNoZXM8L2FsdC10aXRs
ZT48L3RpdGxlcz48cGVyaW9kaWNhbD48ZnVsbC10aXRsZT5FbnZpcm9ubWVudGFsIEJpb2xvZ3kg
b2YgRmlzaGVzPC9mdWxsLXRpdGxlPjxhYmJyLTE+RW52aXJvbi4gQmlvbC4gRmlzaDwvYWJici0x
PjwvcGVyaW9kaWNhbD48cGFnZXM+NTA3LTUxODwvcGFnZXM+PHZvbHVtZT45Njwvdm9sdW1lPjxk
YXRlcz48eWVhcj4yMDEzPC95ZWFyPjwvZGF0ZXM+PHVybHM+PC91cmxzPjwvcmVjb3JkPjwvQ2l0
ZT48L0VuZE5vdGU+
</w:fldData>
        </w:fldChar>
      </w:r>
      <w:r w:rsidR="00111697">
        <w:rPr>
          <w:rFonts w:ascii="Arial" w:hAnsi="Arial" w:cs="Arial"/>
          <w:sz w:val="22"/>
          <w:szCs w:val="22"/>
        </w:rPr>
        <w:instrText xml:space="preserve"> ADDIN EN.CITE.DATA </w:instrText>
      </w:r>
      <w:r w:rsidR="00111697">
        <w:rPr>
          <w:rFonts w:ascii="Arial" w:hAnsi="Arial" w:cs="Arial"/>
          <w:sz w:val="22"/>
          <w:szCs w:val="22"/>
        </w:rPr>
      </w:r>
      <w:r w:rsidR="00111697">
        <w:rPr>
          <w:rFonts w:ascii="Arial" w:hAnsi="Arial" w:cs="Arial"/>
          <w:sz w:val="22"/>
          <w:szCs w:val="22"/>
        </w:rPr>
        <w:fldChar w:fldCharType="end"/>
      </w:r>
      <w:r w:rsidR="004F346F">
        <w:rPr>
          <w:rFonts w:ascii="Arial" w:hAnsi="Arial" w:cs="Arial"/>
          <w:sz w:val="22"/>
          <w:szCs w:val="22"/>
        </w:rPr>
        <w:fldChar w:fldCharType="separate"/>
      </w:r>
      <w:r w:rsidR="00111697">
        <w:rPr>
          <w:rFonts w:ascii="Arial" w:hAnsi="Arial" w:cs="Arial"/>
          <w:noProof/>
          <w:sz w:val="22"/>
          <w:szCs w:val="22"/>
        </w:rPr>
        <w:t>[90-93]</w:t>
      </w:r>
      <w:r w:rsidR="004F346F">
        <w:rPr>
          <w:rFonts w:ascii="Arial" w:hAnsi="Arial" w:cs="Arial"/>
          <w:sz w:val="22"/>
          <w:szCs w:val="22"/>
        </w:rPr>
        <w:fldChar w:fldCharType="end"/>
      </w:r>
      <w:r w:rsidR="00111697">
        <w:rPr>
          <w:rFonts w:ascii="Arial" w:hAnsi="Arial" w:cs="Arial"/>
          <w:sz w:val="22"/>
          <w:szCs w:val="22"/>
        </w:rPr>
        <w:t>. That said</w:t>
      </w:r>
      <w:proofErr w:type="gramStart"/>
      <w:r w:rsidR="00111697">
        <w:rPr>
          <w:rFonts w:ascii="Arial" w:hAnsi="Arial" w:cs="Arial"/>
          <w:sz w:val="22"/>
          <w:szCs w:val="22"/>
        </w:rPr>
        <w:t>,</w:t>
      </w:r>
      <w:proofErr w:type="gramEnd"/>
      <w:r w:rsidR="00111697">
        <w:rPr>
          <w:rFonts w:ascii="Arial" w:hAnsi="Arial" w:cs="Arial"/>
          <w:sz w:val="22"/>
          <w:szCs w:val="22"/>
        </w:rPr>
        <w:t xml:space="preserve"> aspects of both feeding and locomotion vary substantially between populations, between regions of a single habitat, and between species. These differences are often associated with biotic and abiotic environmental factors, including water flow, competition, prey type, and other factors.</w:t>
      </w:r>
    </w:p>
    <w:p w14:paraId="34D9DD26" w14:textId="08E30848" w:rsidR="00907145" w:rsidRDefault="00907145" w:rsidP="00907145">
      <w:pPr>
        <w:spacing w:line="480" w:lineRule="auto"/>
        <w:rPr>
          <w:rFonts w:ascii="Arial" w:hAnsi="Arial" w:cs="Arial"/>
          <w:sz w:val="22"/>
          <w:szCs w:val="22"/>
        </w:rPr>
      </w:pPr>
      <w:r>
        <w:rPr>
          <w:rFonts w:ascii="Arial" w:hAnsi="Arial" w:cs="Arial"/>
          <w:sz w:val="22"/>
          <w:szCs w:val="22"/>
        </w:rPr>
        <w:tab/>
        <w:t xml:space="preserve">In terms of biomechanics, </w:t>
      </w:r>
      <w:proofErr w:type="spellStart"/>
      <w:r>
        <w:rPr>
          <w:rFonts w:ascii="Arial" w:hAnsi="Arial" w:cs="Arial"/>
          <w:sz w:val="22"/>
          <w:szCs w:val="22"/>
        </w:rPr>
        <w:t>centrarchids</w:t>
      </w:r>
      <w:proofErr w:type="spellEnd"/>
      <w:r>
        <w:rPr>
          <w:rFonts w:ascii="Arial" w:hAnsi="Arial" w:cs="Arial"/>
          <w:sz w:val="22"/>
          <w:szCs w:val="22"/>
        </w:rPr>
        <w:t xml:space="preserve"> are the predominant model system among fishes, and this includes both feeding and locomotion. This role likely stems from </w:t>
      </w:r>
      <w:proofErr w:type="gramStart"/>
      <w:r>
        <w:rPr>
          <w:rFonts w:ascii="Arial" w:hAnsi="Arial" w:cs="Arial"/>
          <w:sz w:val="22"/>
          <w:szCs w:val="22"/>
        </w:rPr>
        <w:t>their</w:t>
      </w:r>
      <w:proofErr w:type="gramEnd"/>
      <w:r>
        <w:rPr>
          <w:rFonts w:ascii="Arial" w:hAnsi="Arial" w:cs="Arial"/>
          <w:sz w:val="22"/>
          <w:szCs w:val="22"/>
        </w:rPr>
        <w:t xml:space="preserve"> predominance in North American freshwater systems and their relatively large size. Suction feeding performance in bluegill sunfish and largemouth bass has been explored for decades, and techniques have included kinematics </w:t>
      </w:r>
      <w:r>
        <w:rPr>
          <w:rFonts w:ascii="Arial" w:hAnsi="Arial" w:cs="Arial"/>
          <w:sz w:val="22"/>
          <w:szCs w:val="22"/>
        </w:rPr>
        <w:fldChar w:fldCharType="begin"/>
      </w:r>
      <w:r w:rsidR="00111697">
        <w:rPr>
          <w:rFonts w:ascii="Arial" w:hAnsi="Arial" w:cs="Arial"/>
          <w:sz w:val="22"/>
          <w:szCs w:val="22"/>
        </w:rPr>
        <w:instrText xml:space="preserve"> ADDIN EN.CITE &lt;EndNote&gt;&lt;Cite&gt;&lt;Author&gt;Sass&lt;/Author&gt;&lt;Year&gt;2002&lt;/Year&gt;&lt;RecNum&gt;487&lt;/RecNum&gt;&lt;DisplayText&gt;[94]&lt;/DisplayText&gt;&lt;record&gt;&lt;rec-number&gt;487&lt;/rec-number&gt;&lt;foreign-keys&gt;&lt;key app="EN" db-id="9xed9z9e7tz52oea9dc5wdzd029wdfs2vrwz" timestamp="0"&gt;487&lt;/key&gt;&lt;/foreign-keys&gt;&lt;ref-type name="Journal Article"&gt;17&lt;/ref-type&gt;&lt;contributors&gt;&lt;authors&gt;&lt;author&gt;Sass, G.G.&lt;/author&gt;&lt;author&gt;Motta, P.J.&lt;/author&gt;&lt;/authors&gt;&lt;/contributors&gt;&lt;titles&gt;&lt;title&gt;&lt;style face="normal" font="default" size="100%"&gt;The effects of satiation on strike mode and prey capture kinematics in the largemouth bass, &lt;/style&gt;&lt;style face="italic" font="default" size="100%"&gt;Micropterus salmoides&lt;/style&gt;&lt;/title&gt;&lt;secondary-title&gt;Environmental Biology of Fishes&lt;/secondary-title&gt;&lt;alt-title&gt;Env. Biol. Fish.&lt;/alt-title&gt;&lt;/titles&gt;&lt;periodical&gt;&lt;full-title&gt;Environmental Biology of Fishes&lt;/full-title&gt;&lt;abbr-1&gt;Environ. Biol. Fish&lt;/abbr-1&gt;&lt;/periodical&gt;&lt;pages&gt;441-454&lt;/pages&gt;&lt;volume&gt;65&lt;/volume&gt;&lt;keywords&gt;&lt;keyword&gt;functional morphology, ecomorphology, centrarchid, bass, largemouth, suction, ram, swimming, locomotion, satiation, ram-suction index, capture, fish&lt;/keyword&gt;&lt;/keywords&gt;&lt;dates&gt;&lt;year&gt;2002&lt;/year&gt;&lt;/dates&gt;&lt;label&gt;487&lt;/label&gt;&lt;urls&gt;&lt;/urls&gt;&lt;/record&gt;&lt;/Cite&gt;&lt;/EndNote&gt;</w:instrText>
      </w:r>
      <w:r>
        <w:rPr>
          <w:rFonts w:ascii="Arial" w:hAnsi="Arial" w:cs="Arial"/>
          <w:sz w:val="22"/>
          <w:szCs w:val="22"/>
        </w:rPr>
        <w:fldChar w:fldCharType="separate"/>
      </w:r>
      <w:r w:rsidR="00111697">
        <w:rPr>
          <w:rFonts w:ascii="Arial" w:hAnsi="Arial" w:cs="Arial"/>
          <w:noProof/>
          <w:sz w:val="22"/>
          <w:szCs w:val="22"/>
        </w:rPr>
        <w:t>[94]</w:t>
      </w:r>
      <w:r>
        <w:rPr>
          <w:rFonts w:ascii="Arial" w:hAnsi="Arial" w:cs="Arial"/>
          <w:sz w:val="22"/>
          <w:szCs w:val="22"/>
        </w:rPr>
        <w:fldChar w:fldCharType="end"/>
      </w:r>
      <w:r>
        <w:rPr>
          <w:rFonts w:ascii="Arial" w:hAnsi="Arial" w:cs="Arial"/>
          <w:sz w:val="22"/>
          <w:szCs w:val="22"/>
        </w:rPr>
        <w:t xml:space="preserve">, DPIV </w:t>
      </w:r>
      <w:r>
        <w:rPr>
          <w:rFonts w:ascii="Arial" w:hAnsi="Arial" w:cs="Arial"/>
          <w:sz w:val="22"/>
          <w:szCs w:val="22"/>
        </w:rPr>
        <w:fldChar w:fldCharType="begin">
          <w:fldData xml:space="preserve">PEVuZE5vdGU+PENpdGU+PEF1dGhvcj5EYXk8L0F1dGhvcj48WWVhcj4yMDA1PC9ZZWFyPjxSZWNO
dW0+NDY2PC9SZWNOdW0+PERpc3BsYXlUZXh0Pls5NS05OF08L0Rpc3BsYXlUZXh0PjxyZWNvcmQ+
PHJlYy1udW1iZXI+NDY2PC9yZWMtbnVtYmVyPjxmb3JlaWduLWtleXM+PGtleSBhcHA9IkVOIiBk
Yi1pZD0iOXhlZDl6OWU3dHo1Mm9lYTlkYzV3ZHpkMDI5d2RmczJ2cnd6IiB0aW1lc3RhbXA9IjAi
PjQ2Njwva2V5PjwvZm9yZWlnbi1rZXlzPjxyZWYtdHlwZSBuYW1lPSJKb3VybmFsIEFydGljbGUi
PjE3PC9yZWYtdHlwZT48Y29udHJpYnV0b3JzPjxhdXRob3JzPjxhdXRob3I+RGF5LCBTLlcuPC9h
dXRob3I+PGF1dGhvcj5IaWdoYW0sIFQuRS48L2F1dGhvcj48YXV0aG9yPkNoZWVyLCBBLlkuPC9h
dXRob3I+PGF1dGhvcj5XYWlud3JpZ2h0LCBQLkMuPC9hdXRob3I+PC9hdXRob3JzPjwvY29udHJp
YnV0b3JzPjx0aXRsZXM+PHRpdGxlPjxzdHlsZSBmYWNlPSJub3JtYWwiIGZvbnQ9ImRlZmF1bHQi
IHNpemU9IjEwMCUiPlNwYXRpYWwgYW5kIHRlbXBvcmFsIHBhdHRlcm5zIG9mIHdhdGVyIGZsb3cg
Z2VuZXJhdGVkIGJ5IHN1Y3Rpb24gZmVlZGluZyBibHVlZ2lsbCBzdW5maXNoIDwvc3R5bGU+PHN0
eWxlIGZhY2U9Iml0YWxpYyIgZm9udD0iZGVmYXVsdCIgc2l6ZT0iMTAwJSI+TGVwb21pcyBtYWNy
b2NoaXJ1czwvc3R5bGU+PHN0eWxlIGZhY2U9Im5vcm1hbCIgZm9udD0iZGVmYXVsdCIgc2l6ZT0i
MTAwJSI+IHJlc29sdmVkPC9zdHlsZT48c3R5bGUgZmFjZT0iaXRhbGljIiBmb250PSJkZWZhdWx0
IiBzaXplPSIxMDAlIj4gPC9zdHlsZT48c3R5bGUgZmFjZT0ibm9ybWFsIiBmb250PSJkZWZhdWx0
IiBzaXplPSIxMDAlIj5ieSBQYXJ0aWNsZSBJbWFnZSBWZWxvY2ltZXRyeTwvc3R5bGU+PC90aXRs
ZT48c2Vjb25kYXJ5LXRpdGxlPlRoZSBKb3VybmFsIG9mIEV4cGVyaW1lbnRhbCBCaW9sb2d5PC9z
ZWNvbmRhcnktdGl0bGU+PGFsdC10aXRsZT5KLiBFeHAuIEJpb2wuPC9hbHQtdGl0bGU+PC90aXRs
ZXM+PGFsdC1wZXJpb2RpY2FsPjxmdWxsLXRpdGxlPkpFQjwvZnVsbC10aXRsZT48YWJici0xPkou
IEV4cC4gQmlvbC48L2FiYnItMT48L2FsdC1wZXJpb2RpY2FsPjxwYWdlcz4yNjYxLTI2NzE8L3Bh
Z2VzPjx2b2x1bWU+MjA4PC92b2x1bWU+PGtleXdvcmRzPjxrZXl3b3JkPmJsdWVnaWxsLCBzdW5m
aXNoLCBmZWVkaW5nLCBzdWN0aW9uLCBEUElWLCBsYXNlciwgcGFydGljbGUsIGZsb3csIHJhbSw8
L2tleXdvcmQ+PC9rZXl3b3Jkcz48ZGF0ZXM+PHllYXI+MjAwNTwveWVhcj48L2RhdGVzPjxsYWJl
bD40NjY8L2xhYmVsPjx1cmxzPjwvdXJscz48L3JlY29yZD48L0NpdGU+PENpdGU+PEF1dGhvcj5E
YXk8L0F1dGhvcj48WWVhcj4yMDA3PC9ZZWFyPjxSZWNOdW0+ODY5PC9SZWNOdW0+PHJlY29yZD48
cmVjLW51bWJlcj44Njk8L3JlYy1udW1iZXI+PGZvcmVpZ24ta2V5cz48a2V5IGFwcD0iRU4iIGRi
LWlkPSI5eGVkOXo5ZTd0ejUyb2VhOWRjNXdkemQwMjl3ZGZzMnZyd3oiIHRpbWVzdGFtcD0iMCI+
ODY5PC9rZXk+PC9mb3JlaWduLWtleXM+PHJlZi10eXBlIG5hbWU9IkpvdXJuYWwgQXJ0aWNsZSI+
MTc8L3JlZi10eXBlPjxjb250cmlidXRvcnM+PGF1dGhvcnM+PGF1dGhvcj5EYXksIFMuVy48L2F1
dGhvcj48YXV0aG9yPkhpZ2hhbSwgVC5FLjwvYXV0aG9yPjxhdXRob3I+V2FpbndyaWdodCwgUC5D
LjwvYXV0aG9yPjwvYXV0aG9ycz48L2NvbnRyaWJ1dG9ycz48dGl0bGVzPjx0aXRsZT5UaW1lIHJl
c29sdmVkIG1lYXN1cmVtZW50cyBvZiB0aGUgZmxvdyBnZW5lcmF0ZWQgYnkgc3VjdGlvbiBmZWVk
aW5nIGZpc2g8L3RpdGxlPjxzZWNvbmRhcnktdGl0bGU+RXhwZXJpbWVudHMgaW4gRmx1aWRzPC9z
ZWNvbmRhcnktdGl0bGU+PGFsdC10aXRsZT5FeHAuIEZsdWlkczwvYWx0LXRpdGxlPjwvdGl0bGVz
PjxwYWdlcz43MTMtNzI0PC9wYWdlcz48dm9sdW1lPjQzPC92b2x1bWU+PGtleXdvcmRzPjxrZXl3
b3JkPnN1Y3Rpb24gZmVlZGluZywgRFBJViwgc3VuZmlzaCwgY2VudHJhcmNoaWRhZSwgZmxvdywg
dmVsb2NpdHksIHVuc3RlYWR5LCBwcmVzc3VyZTwva2V5d29yZD48L2tleXdvcmRzPjxkYXRlcz48
eWVhcj4yMDA3PC95ZWFyPjwvZGF0ZXM+PGxhYmVsPjg2NDwvbGFiZWw+PHVybHM+PC91cmxzPjwv
cmVjb3JkPjwvQ2l0ZT48Q2l0ZT48QXV0aG9yPkZlcnJ5LUdyYWhhbTwvQXV0aG9yPjxZZWFyPjIw
MDM8L1llYXI+PFJlY051bT4zNjA8L1JlY051bT48cmVjb3JkPjxyZWMtbnVtYmVyPjM2MDwvcmVj
LW51bWJlcj48Zm9yZWlnbi1rZXlzPjxrZXkgYXBwPSJFTiIgZGItaWQ9Ijl4ZWQ5ejllN3R6NTJv
ZWE5ZGM1d2R6ZDAyOXdkZnMydnJ3eiIgdGltZXN0YW1wPSIwIj4zNjA8L2tleT48L2ZvcmVpZ24t
a2V5cz48cmVmLXR5cGUgbmFtZT0iSm91cm5hbCBBcnRpY2xlIj4xNzwvcmVmLXR5cGU+PGNvbnRy
aWJ1dG9ycz48YXV0aG9ycz48YXV0aG9yPkZlcnJ5LUdyYWhhbSwgTC5BLjwvYXV0aG9yPjxhdXRo
b3I+V2FpbndyaWdodCwgUC5DLjwvYXV0aG9yPjxhdXRob3I+TGF1ZGVyLCBHLlYuPC9hdXRob3I+
PC9hdXRob3JzPjwvY29udHJpYnV0b3JzPjx0aXRsZXM+PHRpdGxlPlF1YW50aWZpY2F0aW9uIG9m
IGZsb3cgZHVyaW5nIHN1Y3Rpb24gZmVlZGluZyBpbiBibHVlZ2lsbCBzdW5maXNoPC90aXRsZT48
c2Vjb25kYXJ5LXRpdGxlPlpvb2xvZ3k8L3NlY29uZGFyeS10aXRsZT48YWx0LXRpdGxlPlpvb2xv
Z3k8L2FsdC10aXRsZT48L3RpdGxlcz48cGVyaW9kaWNhbD48ZnVsbC10aXRsZT5ab29sb2d5PC9m
dWxsLXRpdGxlPjxhYmJyLTE+Wm9vbG9neTwvYWJici0xPjwvcGVyaW9kaWNhbD48YWx0LXBlcmlv
ZGljYWw+PGZ1bGwtdGl0bGU+Wm9vbG9neTwvZnVsbC10aXRsZT48YWJici0xPlpvb2xvZ3k8L2Fi
YnItMT48L2FsdC1wZXJpb2RpY2FsPjxwYWdlcz4xNTktMTY4PC9wYWdlcz48dm9sdW1lPjEwNjwv
dm9sdW1lPjxrZXl3b3Jkcz48a2V5d29yZD5zdWN0aW9uIGZlZWRpbmcsIERQSVYsIHN1bmZpc2gs
IGNlbnRyYXJjaGlkYWUsIGZsb3csIHZlbG9jaXR5PC9rZXl3b3JkPjwva2V5d29yZHM+PGRhdGVz
Pjx5ZWFyPjIwMDM8L3llYXI+PC9kYXRlcz48bGFiZWw+MzYwPC9sYWJlbD48dXJscz48L3VybHM+
PC9yZWNvcmQ+PC9DaXRlPjxDaXRlPjxBdXRob3I+SGlnaGFtPC9BdXRob3I+PFllYXI+MjAwNjwv
WWVhcj48UmVjTnVtPjUzMzwvUmVjTnVtPjxyZWNvcmQ+PHJlYy1udW1iZXI+NTMzPC9yZWMtbnVt
YmVyPjxmb3JlaWduLWtleXM+PGtleSBhcHA9IkVOIiBkYi1pZD0iOXhlZDl6OWU3dHo1Mm9lYTlk
YzV3ZHpkMDI5d2RmczJ2cnd6IiB0aW1lc3RhbXA9IjAiPjUzMzwva2V5PjwvZm9yZWlnbi1rZXlz
PjxyZWYtdHlwZSBuYW1lPSJKb3VybmFsIEFydGljbGUiPjE3PC9yZWYtdHlwZT48Y29udHJpYnV0
b3JzPjxhdXRob3JzPjxhdXRob3I+SGlnaGFtLCBULkUuPC9hdXRob3I+PGF1dGhvcj5EYXksIFMu
Vy48L2F1dGhvcj48YXV0aG9yPldhaW53cmlnaHQsIFAuQy48L2F1dGhvcj48L2F1dGhvcnM+PC9j
b250cmlidXRvcnM+PHRpdGxlcz48dGl0bGU+TXVsdGlkaW1lbnNpb25hbCBhbmFseXNpcyBvZiBz
dWN0aW9uIGZlZWRpbmcgcGVyZm9ybWFuY2UgaW4gZmlzaGVzOiBmbHVpZCBzcGVlZCwgYWNjZWxl
cmF0aW9uLCBzdHJpa2UgYWNjdXJhY3kgYW5kIHRoZSBpbmdlc3RlZCB2b2x1bWUgb2Ygd2F0ZXI8
L3RpdGxlPjxzZWNvbmRhcnktdGl0bGU+VGhlIEpvdXJuYWwgb2YgRXhwZXJpbWVudGFsIEJpb2xv
Z3k8L3NlY29uZGFyeS10aXRsZT48YWx0LXRpdGxlPkouIEV4cC4gQmlvbC48L2FsdC10aXRsZT48
L3RpdGxlcz48YWx0LXBlcmlvZGljYWw+PGZ1bGwtdGl0bGU+SkVCPC9mdWxsLXRpdGxlPjxhYmJy
LTE+Si4gRXhwLiBCaW9sLjwvYWJici0xPjwvYWx0LXBlcmlvZGljYWw+PHBhZ2VzPjI3MTMtMjcy
NTwvcGFnZXM+PHZvbHVtZT4yMDk8L3ZvbHVtZT48a2V5d29yZHM+PGtleXdvcmQ+cGVyZm9ybWFu
Y2UsIHN1Y3Rpb24sIGFjY3VyYWN5LCB2b2x1bWUsIGFjY2VsZXJhdGlvbiwgZmx1aWQgc3BlZWQs
IGRwaXYsIHJhbSBzcGVlZCwgc3dpbW1pbmcsIGZlZWRpbmcsIGJsdWVnaWxsLCBiYXNzLDwva2V5
d29yZD48L2tleXdvcmRzPjxkYXRlcz48eWVhcj4yMDA2PC95ZWFyPjwvZGF0ZXM+PGxhYmVsPjUz
MzwvbGFiZWw+PHVybHM+PC91cmxzPjwvcmVjb3JkPjwvQ2l0ZT48L0VuZE5vdGU+AG==
</w:fldData>
        </w:fldChar>
      </w:r>
      <w:r w:rsidR="00111697">
        <w:rPr>
          <w:rFonts w:ascii="Arial" w:hAnsi="Arial" w:cs="Arial"/>
          <w:sz w:val="22"/>
          <w:szCs w:val="22"/>
        </w:rPr>
        <w:instrText xml:space="preserve"> ADDIN EN.CITE </w:instrText>
      </w:r>
      <w:r w:rsidR="00111697">
        <w:rPr>
          <w:rFonts w:ascii="Arial" w:hAnsi="Arial" w:cs="Arial"/>
          <w:sz w:val="22"/>
          <w:szCs w:val="22"/>
        </w:rPr>
        <w:fldChar w:fldCharType="begin">
          <w:fldData xml:space="preserve">PEVuZE5vdGU+PENpdGU+PEF1dGhvcj5EYXk8L0F1dGhvcj48WWVhcj4yMDA1PC9ZZWFyPjxSZWNO
dW0+NDY2PC9SZWNOdW0+PERpc3BsYXlUZXh0Pls5NS05OF08L0Rpc3BsYXlUZXh0PjxyZWNvcmQ+
PHJlYy1udW1iZXI+NDY2PC9yZWMtbnVtYmVyPjxmb3JlaWduLWtleXM+PGtleSBhcHA9IkVOIiBk
Yi1pZD0iOXhlZDl6OWU3dHo1Mm9lYTlkYzV3ZHpkMDI5d2RmczJ2cnd6IiB0aW1lc3RhbXA9IjAi
PjQ2Njwva2V5PjwvZm9yZWlnbi1rZXlzPjxyZWYtdHlwZSBuYW1lPSJKb3VybmFsIEFydGljbGUi
PjE3PC9yZWYtdHlwZT48Y29udHJpYnV0b3JzPjxhdXRob3JzPjxhdXRob3I+RGF5LCBTLlcuPC9h
dXRob3I+PGF1dGhvcj5IaWdoYW0sIFQuRS48L2F1dGhvcj48YXV0aG9yPkNoZWVyLCBBLlkuPC9h
dXRob3I+PGF1dGhvcj5XYWlud3JpZ2h0LCBQLkMuPC9hdXRob3I+PC9hdXRob3JzPjwvY29udHJp
YnV0b3JzPjx0aXRsZXM+PHRpdGxlPjxzdHlsZSBmYWNlPSJub3JtYWwiIGZvbnQ9ImRlZmF1bHQi
IHNpemU9IjEwMCUiPlNwYXRpYWwgYW5kIHRlbXBvcmFsIHBhdHRlcm5zIG9mIHdhdGVyIGZsb3cg
Z2VuZXJhdGVkIGJ5IHN1Y3Rpb24gZmVlZGluZyBibHVlZ2lsbCBzdW5maXNoIDwvc3R5bGU+PHN0
eWxlIGZhY2U9Iml0YWxpYyIgZm9udD0iZGVmYXVsdCIgc2l6ZT0iMTAwJSI+TGVwb21pcyBtYWNy
b2NoaXJ1czwvc3R5bGU+PHN0eWxlIGZhY2U9Im5vcm1hbCIgZm9udD0iZGVmYXVsdCIgc2l6ZT0i
MTAwJSI+IHJlc29sdmVkPC9zdHlsZT48c3R5bGUgZmFjZT0iaXRhbGljIiBmb250PSJkZWZhdWx0
IiBzaXplPSIxMDAlIj4gPC9zdHlsZT48c3R5bGUgZmFjZT0ibm9ybWFsIiBmb250PSJkZWZhdWx0
IiBzaXplPSIxMDAlIj5ieSBQYXJ0aWNsZSBJbWFnZSBWZWxvY2ltZXRyeTwvc3R5bGU+PC90aXRs
ZT48c2Vjb25kYXJ5LXRpdGxlPlRoZSBKb3VybmFsIG9mIEV4cGVyaW1lbnRhbCBCaW9sb2d5PC9z
ZWNvbmRhcnktdGl0bGU+PGFsdC10aXRsZT5KLiBFeHAuIEJpb2wuPC9hbHQtdGl0bGU+PC90aXRs
ZXM+PGFsdC1wZXJpb2RpY2FsPjxmdWxsLXRpdGxlPkpFQjwvZnVsbC10aXRsZT48YWJici0xPkou
IEV4cC4gQmlvbC48L2FiYnItMT48L2FsdC1wZXJpb2RpY2FsPjxwYWdlcz4yNjYxLTI2NzE8L3Bh
Z2VzPjx2b2x1bWU+MjA4PC92b2x1bWU+PGtleXdvcmRzPjxrZXl3b3JkPmJsdWVnaWxsLCBzdW5m
aXNoLCBmZWVkaW5nLCBzdWN0aW9uLCBEUElWLCBsYXNlciwgcGFydGljbGUsIGZsb3csIHJhbSw8
L2tleXdvcmQ+PC9rZXl3b3Jkcz48ZGF0ZXM+PHllYXI+MjAwNTwveWVhcj48L2RhdGVzPjxsYWJl
bD40NjY8L2xhYmVsPjx1cmxzPjwvdXJscz48L3JlY29yZD48L0NpdGU+PENpdGU+PEF1dGhvcj5E
YXk8L0F1dGhvcj48WWVhcj4yMDA3PC9ZZWFyPjxSZWNOdW0+ODY5PC9SZWNOdW0+PHJlY29yZD48
cmVjLW51bWJlcj44Njk8L3JlYy1udW1iZXI+PGZvcmVpZ24ta2V5cz48a2V5IGFwcD0iRU4iIGRi
LWlkPSI5eGVkOXo5ZTd0ejUyb2VhOWRjNXdkemQwMjl3ZGZzMnZyd3oiIHRpbWVzdGFtcD0iMCI+
ODY5PC9rZXk+PC9mb3JlaWduLWtleXM+PHJlZi10eXBlIG5hbWU9IkpvdXJuYWwgQXJ0aWNsZSI+
MTc8L3JlZi10eXBlPjxjb250cmlidXRvcnM+PGF1dGhvcnM+PGF1dGhvcj5EYXksIFMuVy48L2F1
dGhvcj48YXV0aG9yPkhpZ2hhbSwgVC5FLjwvYXV0aG9yPjxhdXRob3I+V2FpbndyaWdodCwgUC5D
LjwvYXV0aG9yPjwvYXV0aG9ycz48L2NvbnRyaWJ1dG9ycz48dGl0bGVzPjx0aXRsZT5UaW1lIHJl
c29sdmVkIG1lYXN1cmVtZW50cyBvZiB0aGUgZmxvdyBnZW5lcmF0ZWQgYnkgc3VjdGlvbiBmZWVk
aW5nIGZpc2g8L3RpdGxlPjxzZWNvbmRhcnktdGl0bGU+RXhwZXJpbWVudHMgaW4gRmx1aWRzPC9z
ZWNvbmRhcnktdGl0bGU+PGFsdC10aXRsZT5FeHAuIEZsdWlkczwvYWx0LXRpdGxlPjwvdGl0bGVz
PjxwYWdlcz43MTMtNzI0PC9wYWdlcz48dm9sdW1lPjQzPC92b2x1bWU+PGtleXdvcmRzPjxrZXl3
b3JkPnN1Y3Rpb24gZmVlZGluZywgRFBJViwgc3VuZmlzaCwgY2VudHJhcmNoaWRhZSwgZmxvdywg
dmVsb2NpdHksIHVuc3RlYWR5LCBwcmVzc3VyZTwva2V5d29yZD48L2tleXdvcmRzPjxkYXRlcz48
eWVhcj4yMDA3PC95ZWFyPjwvZGF0ZXM+PGxhYmVsPjg2NDwvbGFiZWw+PHVybHM+PC91cmxzPjwv
cmVjb3JkPjwvQ2l0ZT48Q2l0ZT48QXV0aG9yPkZlcnJ5LUdyYWhhbTwvQXV0aG9yPjxZZWFyPjIw
MDM8L1llYXI+PFJlY051bT4zNjA8L1JlY051bT48cmVjb3JkPjxyZWMtbnVtYmVyPjM2MDwvcmVj
LW51bWJlcj48Zm9yZWlnbi1rZXlzPjxrZXkgYXBwPSJFTiIgZGItaWQ9Ijl4ZWQ5ejllN3R6NTJv
ZWE5ZGM1d2R6ZDAyOXdkZnMydnJ3eiIgdGltZXN0YW1wPSIwIj4zNjA8L2tleT48L2ZvcmVpZ24t
a2V5cz48cmVmLXR5cGUgbmFtZT0iSm91cm5hbCBBcnRpY2xlIj4xNzwvcmVmLXR5cGU+PGNvbnRy
aWJ1dG9ycz48YXV0aG9ycz48YXV0aG9yPkZlcnJ5LUdyYWhhbSwgTC5BLjwvYXV0aG9yPjxhdXRo
b3I+V2FpbndyaWdodCwgUC5DLjwvYXV0aG9yPjxhdXRob3I+TGF1ZGVyLCBHLlYuPC9hdXRob3I+
PC9hdXRob3JzPjwvY29udHJpYnV0b3JzPjx0aXRsZXM+PHRpdGxlPlF1YW50aWZpY2F0aW9uIG9m
IGZsb3cgZHVyaW5nIHN1Y3Rpb24gZmVlZGluZyBpbiBibHVlZ2lsbCBzdW5maXNoPC90aXRsZT48
c2Vjb25kYXJ5LXRpdGxlPlpvb2xvZ3k8L3NlY29uZGFyeS10aXRsZT48YWx0LXRpdGxlPlpvb2xv
Z3k8L2FsdC10aXRsZT48L3RpdGxlcz48cGVyaW9kaWNhbD48ZnVsbC10aXRsZT5ab29sb2d5PC9m
dWxsLXRpdGxlPjxhYmJyLTE+Wm9vbG9neTwvYWJici0xPjwvcGVyaW9kaWNhbD48YWx0LXBlcmlv
ZGljYWw+PGZ1bGwtdGl0bGU+Wm9vbG9neTwvZnVsbC10aXRsZT48YWJici0xPlpvb2xvZ3k8L2Fi
YnItMT48L2FsdC1wZXJpb2RpY2FsPjxwYWdlcz4xNTktMTY4PC9wYWdlcz48dm9sdW1lPjEwNjwv
dm9sdW1lPjxrZXl3b3Jkcz48a2V5d29yZD5zdWN0aW9uIGZlZWRpbmcsIERQSVYsIHN1bmZpc2gs
IGNlbnRyYXJjaGlkYWUsIGZsb3csIHZlbG9jaXR5PC9rZXl3b3JkPjwva2V5d29yZHM+PGRhdGVz
Pjx5ZWFyPjIwMDM8L3llYXI+PC9kYXRlcz48bGFiZWw+MzYwPC9sYWJlbD48dXJscz48L3VybHM+
PC9yZWNvcmQ+PC9DaXRlPjxDaXRlPjxBdXRob3I+SGlnaGFtPC9BdXRob3I+PFllYXI+MjAwNjwv
WWVhcj48UmVjTnVtPjUzMzwvUmVjTnVtPjxyZWNvcmQ+PHJlYy1udW1iZXI+NTMzPC9yZWMtbnVt
YmVyPjxmb3JlaWduLWtleXM+PGtleSBhcHA9IkVOIiBkYi1pZD0iOXhlZDl6OWU3dHo1Mm9lYTlk
YzV3ZHpkMDI5d2RmczJ2cnd6IiB0aW1lc3RhbXA9IjAiPjUzMzwva2V5PjwvZm9yZWlnbi1rZXlz
PjxyZWYtdHlwZSBuYW1lPSJKb3VybmFsIEFydGljbGUiPjE3PC9yZWYtdHlwZT48Y29udHJpYnV0
b3JzPjxhdXRob3JzPjxhdXRob3I+SGlnaGFtLCBULkUuPC9hdXRob3I+PGF1dGhvcj5EYXksIFMu
Vy48L2F1dGhvcj48YXV0aG9yPldhaW53cmlnaHQsIFAuQy48L2F1dGhvcj48L2F1dGhvcnM+PC9j
b250cmlidXRvcnM+PHRpdGxlcz48dGl0bGU+TXVsdGlkaW1lbnNpb25hbCBhbmFseXNpcyBvZiBz
dWN0aW9uIGZlZWRpbmcgcGVyZm9ybWFuY2UgaW4gZmlzaGVzOiBmbHVpZCBzcGVlZCwgYWNjZWxl
cmF0aW9uLCBzdHJpa2UgYWNjdXJhY3kgYW5kIHRoZSBpbmdlc3RlZCB2b2x1bWUgb2Ygd2F0ZXI8
L3RpdGxlPjxzZWNvbmRhcnktdGl0bGU+VGhlIEpvdXJuYWwgb2YgRXhwZXJpbWVudGFsIEJpb2xv
Z3k8L3NlY29uZGFyeS10aXRsZT48YWx0LXRpdGxlPkouIEV4cC4gQmlvbC48L2FsdC10aXRsZT48
L3RpdGxlcz48YWx0LXBlcmlvZGljYWw+PGZ1bGwtdGl0bGU+SkVCPC9mdWxsLXRpdGxlPjxhYmJy
LTE+Si4gRXhwLiBCaW9sLjwvYWJici0xPjwvYWx0LXBlcmlvZGljYWw+PHBhZ2VzPjI3MTMtMjcy
NTwvcGFnZXM+PHZvbHVtZT4yMDk8L3ZvbHVtZT48a2V5d29yZHM+PGtleXdvcmQ+cGVyZm9ybWFu
Y2UsIHN1Y3Rpb24sIGFjY3VyYWN5LCB2b2x1bWUsIGFjY2VsZXJhdGlvbiwgZmx1aWQgc3BlZWQs
IGRwaXYsIHJhbSBzcGVlZCwgc3dpbW1pbmcsIGZlZWRpbmcsIGJsdWVnaWxsLCBiYXNzLDwva2V5
d29yZD48L2tleXdvcmRzPjxkYXRlcz48eWVhcj4yMDA2PC95ZWFyPjwvZGF0ZXM+PGxhYmVsPjUz
MzwvbGFiZWw+PHVybHM+PC91cmxzPjwvcmVjb3JkPjwvQ2l0ZT48L0VuZE5vdGU+AG==
</w:fldData>
        </w:fldChar>
      </w:r>
      <w:r w:rsidR="00111697">
        <w:rPr>
          <w:rFonts w:ascii="Arial" w:hAnsi="Arial" w:cs="Arial"/>
          <w:sz w:val="22"/>
          <w:szCs w:val="22"/>
        </w:rPr>
        <w:instrText xml:space="preserve"> ADDIN EN.CITE.DATA </w:instrText>
      </w:r>
      <w:r w:rsidR="00111697">
        <w:rPr>
          <w:rFonts w:ascii="Arial" w:hAnsi="Arial" w:cs="Arial"/>
          <w:sz w:val="22"/>
          <w:szCs w:val="22"/>
        </w:rPr>
      </w:r>
      <w:r w:rsidR="00111697">
        <w:rPr>
          <w:rFonts w:ascii="Arial" w:hAnsi="Arial" w:cs="Arial"/>
          <w:sz w:val="22"/>
          <w:szCs w:val="22"/>
        </w:rPr>
        <w:fldChar w:fldCharType="end"/>
      </w:r>
      <w:r>
        <w:rPr>
          <w:rFonts w:ascii="Arial" w:hAnsi="Arial" w:cs="Arial"/>
          <w:sz w:val="22"/>
          <w:szCs w:val="22"/>
        </w:rPr>
        <w:fldChar w:fldCharType="separate"/>
      </w:r>
      <w:r w:rsidR="00111697">
        <w:rPr>
          <w:rFonts w:ascii="Arial" w:hAnsi="Arial" w:cs="Arial"/>
          <w:noProof/>
          <w:sz w:val="22"/>
          <w:szCs w:val="22"/>
        </w:rPr>
        <w:t>[95-98]</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sonomicrometry</w:t>
      </w:r>
      <w:proofErr w:type="spellEnd"/>
      <w:r>
        <w:rPr>
          <w:rFonts w:ascii="Arial" w:hAnsi="Arial" w:cs="Arial"/>
          <w:sz w:val="22"/>
          <w:szCs w:val="22"/>
        </w:rPr>
        <w:t xml:space="preserve"> </w:t>
      </w:r>
      <w:r>
        <w:rPr>
          <w:rFonts w:ascii="Arial" w:hAnsi="Arial" w:cs="Arial"/>
          <w:sz w:val="22"/>
          <w:szCs w:val="22"/>
        </w:rPr>
        <w:fldChar w:fldCharType="begin"/>
      </w:r>
      <w:r w:rsidR="00111697">
        <w:rPr>
          <w:rFonts w:ascii="Arial" w:hAnsi="Arial" w:cs="Arial"/>
          <w:sz w:val="22"/>
          <w:szCs w:val="22"/>
        </w:rPr>
        <w:instrText xml:space="preserve"> ADDIN EN.CITE &lt;EndNote&gt;&lt;Cite&gt;&lt;Author&gt;Sanford&lt;/Author&gt;&lt;Year&gt;2002&lt;/Year&gt;&lt;RecNum&gt;361&lt;/RecNum&gt;&lt;DisplayText&gt;[99]&lt;/DisplayText&gt;&lt;record&gt;&lt;rec-number&gt;361&lt;/rec-number&gt;&lt;foreign-keys&gt;&lt;key app="EN" db-id="9xed9z9e7tz52oea9dc5wdzd029wdfs2vrwz" timestamp="0"&gt;361&lt;/key&gt;&lt;/foreign-keys&gt;&lt;ref-type name="Journal Article"&gt;17&lt;/ref-type&gt;&lt;contributors&gt;&lt;authors&gt;&lt;author&gt;Sanford, C.P.J.&lt;/author&gt;&lt;author&gt;Wainwright, P.C.&lt;/author&gt;&lt;/authors&gt;&lt;/contributors&gt;&lt;titles&gt;&lt;title&gt;Use of sonomicrometry demonstrates the link between prey capture kinematics and suction pressure in largemouth bass&lt;/title&gt;&lt;secondary-title&gt;Journal of Experimental Biology&lt;/secondary-title&gt;&lt;alt-title&gt;J. Exp. Biol.&lt;/alt-title&gt;&lt;/titles&gt;&lt;alt-periodical&gt;&lt;full-title&gt;JEB&lt;/full-title&gt;&lt;abbr-1&gt;J. Exp. Biol.&lt;/abbr-1&gt;&lt;/alt-periodical&gt;&lt;pages&gt;3445-3457&lt;/pages&gt;&lt;volume&gt;205&lt;/volume&gt;&lt;keywords&gt;&lt;keyword&gt;sonomicrometry, kinematics, feeding, buccal pressure, largemouth bass&lt;/keyword&gt;&lt;/keywords&gt;&lt;dates&gt;&lt;year&gt;2002&lt;/year&gt;&lt;/dates&gt;&lt;label&gt;361&lt;/label&gt;&lt;urls&gt;&lt;/urls&gt;&lt;/record&gt;&lt;/Cite&gt;&lt;/EndNote&gt;</w:instrText>
      </w:r>
      <w:r>
        <w:rPr>
          <w:rFonts w:ascii="Arial" w:hAnsi="Arial" w:cs="Arial"/>
          <w:sz w:val="22"/>
          <w:szCs w:val="22"/>
        </w:rPr>
        <w:fldChar w:fldCharType="separate"/>
      </w:r>
      <w:r w:rsidR="00111697">
        <w:rPr>
          <w:rFonts w:ascii="Arial" w:hAnsi="Arial" w:cs="Arial"/>
          <w:noProof/>
          <w:sz w:val="22"/>
          <w:szCs w:val="22"/>
        </w:rPr>
        <w:t>[99]</w:t>
      </w:r>
      <w:r>
        <w:rPr>
          <w:rFonts w:ascii="Arial" w:hAnsi="Arial" w:cs="Arial"/>
          <w:sz w:val="22"/>
          <w:szCs w:val="22"/>
        </w:rPr>
        <w:fldChar w:fldCharType="end"/>
      </w:r>
      <w:r>
        <w:rPr>
          <w:rFonts w:ascii="Arial" w:hAnsi="Arial" w:cs="Arial"/>
          <w:sz w:val="22"/>
          <w:szCs w:val="22"/>
        </w:rPr>
        <w:t xml:space="preserve"> and </w:t>
      </w:r>
      <w:r>
        <w:rPr>
          <w:rFonts w:ascii="Arial" w:hAnsi="Arial" w:cs="Arial"/>
          <w:i/>
          <w:sz w:val="22"/>
          <w:szCs w:val="22"/>
        </w:rPr>
        <w:t xml:space="preserve">in vivo </w:t>
      </w:r>
      <w:r>
        <w:rPr>
          <w:rFonts w:ascii="Arial" w:hAnsi="Arial" w:cs="Arial"/>
          <w:sz w:val="22"/>
          <w:szCs w:val="22"/>
        </w:rPr>
        <w:t xml:space="preserve">pressure recordings </w:t>
      </w:r>
      <w:r>
        <w:rPr>
          <w:rFonts w:ascii="Arial" w:hAnsi="Arial" w:cs="Arial"/>
          <w:sz w:val="22"/>
          <w:szCs w:val="22"/>
        </w:rPr>
        <w:fldChar w:fldCharType="begin">
          <w:fldData xml:space="preserve">PEVuZE5vdGU+PENpdGU+PEF1dGhvcj5IaWdoYW08L0F1dGhvcj48WWVhcj4yMDA2PC9ZZWFyPjxS
ZWNOdW0+NjUwPC9SZWNOdW0+PERpc3BsYXlUZXh0Pls3NywgMTAwLCAxMDFdPC9EaXNwbGF5VGV4
dD48cmVjb3JkPjxyZWMtbnVtYmVyPjY1MDwvcmVjLW51bWJlcj48Zm9yZWlnbi1rZXlzPjxrZXkg
YXBwPSJFTiIgZGItaWQ9Ijl4ZWQ5ejllN3R6NTJvZWE5ZGM1d2R6ZDAyOXdkZnMydnJ3eiIgdGlt
ZXN0YW1wPSIwIj42NTA8L2tleT48L2ZvcmVpZ24ta2V5cz48cmVmLXR5cGUgbmFtZT0iSm91cm5h
bCBBcnRpY2xlIj4xNzwvcmVmLXR5cGU+PGNvbnRyaWJ1dG9ycz48YXV0aG9ycz48YXV0aG9yPkhp
Z2hhbSwgVC5FLjwvYXV0aG9yPjxhdXRob3I+RGF5LCBTLlcuPC9hdXRob3I+PGF1dGhvcj5XYWlu
d3JpZ2h0LCBQLkMuPC9hdXRob3I+PC9hdXRob3JzPjwvY29udHJpYnV0b3JzPjx0aXRsZXM+PHRp
dGxlPlRoZSBwcmVzc3VyZXMgb2Ygc3VjdGlvbiBmZWVkaW5nOiB0aGUgcmVsYXRpb24gYmV0d2Vl
biBidWNjYWwgcHJlc3N1cmUgYW5kIGluZHVjZWQgZmx1aWQgc3BlZWQgaW4gY2VudHJhcmNoaWQg
ZmlzaGVzPC90aXRsZT48c2Vjb25kYXJ5LXRpdGxlPlRoZSBKb3VybmFsIG9mIEV4cGVyaW1lbnRh
bCBCaW9sb2d5PC9zZWNvbmRhcnktdGl0bGU+PGFsdC10aXRsZT5KLiBFeHAuIEJpb2wuPC9hbHQt
dGl0bGU+PC90aXRsZXM+PGFsdC1wZXJpb2RpY2FsPjxmdWxsLXRpdGxlPkpFQjwvZnVsbC10aXRs
ZT48YWJici0xPkouIEV4cC4gQmlvbC48L2FiYnItMT48L2FsdC1wZXJpb2RpY2FsPjxwYWdlcz4z
MjgxLTMyODc8L3BhZ2VzPjx2b2x1bWU+MjA5PC92b2x1bWU+PGtleXdvcmRzPjxrZXl3b3JkPnBy
ZXNzdXJlLCBmZWVkaW5nLCBmaXNoLCBiYXNzLCBibHVlZ2lsbCwgcGl2PC9rZXl3b3JkPjwva2V5
d29yZHM+PGRhdGVzPjx5ZWFyPjIwMDY8L3llYXI+PC9kYXRlcz48bGFiZWw+NjQ5PC9sYWJlbD48
dXJscz48L3VybHM+PC9yZWNvcmQ+PC9DaXRlPjxDaXRlPjxBdXRob3I+U3ZhbmJhY2s8L0F1dGhv
cj48WWVhcj4yMDAyPC9ZZWFyPjxSZWNOdW0+Mzc1PC9SZWNOdW0+PHJlY29yZD48cmVjLW51bWJl
cj4zNzU8L3JlYy1udW1iZXI+PGZvcmVpZ24ta2V5cz48a2V5IGFwcD0iRU4iIGRiLWlkPSI5eGVk
OXo5ZTd0ejUyb2VhOWRjNXdkemQwMjl3ZGZzMnZyd3oiIHRpbWVzdGFtcD0iMCI+Mzc1PC9rZXk+
PC9mb3JlaWduLWtleXM+PHJlZi10eXBlIG5hbWU9IkpvdXJuYWwgQXJ0aWNsZSI+MTc8L3JlZi10
eXBlPjxjb250cmlidXRvcnM+PGF1dGhvcnM+PGF1dGhvcj5TdmFuYmFjaywgUi48L2F1dGhvcj48
YXV0aG9yPldhaW53cmlnaHQsIFAuQy48L2F1dGhvcj48YXV0aG9yPkZlcnJ5LUdyYWhhbSwgTC5B
LjwvYXV0aG9yPjwvYXV0aG9ycz48L2NvbnRyaWJ1dG9ycz48dGl0bGVzPjx0aXRsZT5MaW5raW5n
IGNyYW5pYWwga2luZW1hdGljcywgYnVjY2FsIHByZXNzdXJlLCBhbmQgc3VjdGlvbiBmZWVkaW5n
IHBlcmZvcm1hbmNlIGluIGxhcmdlbW91dGggYmFzczwvdGl0bGU+PHNlY29uZGFyeS10aXRsZT5Q
aHlzaW9sb2dpY2FsIGFuZCBCaW9jaGVtaWNhbCBab29sb2d5PC9zZWNvbmRhcnktdGl0bGU+PGFs
dC10aXRsZT5QaHlzaW9sLiBhbmQgQmlvY2hlbS4gWm9vbC48L2FsdC10aXRsZT48L3RpdGxlcz48
cGVyaW9kaWNhbD48ZnVsbC10aXRsZT5QaHlzaW9sb2dpY2FsIGFuZCBCaW9jaGVtaWNhbCBab29s
b2d5PC9mdWxsLXRpdGxlPjxhYmJyLTE+UGh5c2lvbC4gQmlvY2hlbS4gWm9vbC48L2FiYnItMT48
L3BlcmlvZGljYWw+PHBhZ2VzPjUzMi01NDM8L3BhZ2VzPjx2b2x1bWU+NzU8L3ZvbHVtZT48bnVt
YmVyPjY8L251bWJlcj48a2V5d29yZHM+PGtleXdvcmQ+ZmVlZGluZywgZmlzaCwgYnVjY2FsIHBy
ZXNzdXJlLCBzdWN0aW9uIGZlZWRpbmcsIGtpbmVtYXRpY3MsIHBlcmZvcm1hbmNlLCBjZW50cmFy
Y2hpZGFlLCBiYXNzLCBjcmFuaXVtLCBwcmV5IGNhcHR1cmU8L2tleXdvcmQ+PC9rZXl3b3Jkcz48
ZGF0ZXM+PHllYXI+MjAwMjwveWVhcj48L2RhdGVzPjxsYWJlbD4zNzU8L2xhYmVsPjx1cmxzPjwv
dXJscz48L3JlY29yZD48L0NpdGU+PENpdGU+PEF1dGhvcj5MYXVkZXI8L0F1dGhvcj48WWVhcj4x
OTgwPC9ZZWFyPjxSZWNOdW0+NDE1PC9SZWNOdW0+PHJlY29yZD48cmVjLW51bWJlcj40MTU8L3Jl
Yy1udW1iZXI+PGZvcmVpZ24ta2V5cz48a2V5IGFwcD0iRU4iIGRiLWlkPSI5eGVkOXo5ZTd0ejUy
b2VhOWRjNXdkemQwMjl3ZGZzMnZyd3oiIHRpbWVzdGFtcD0iMCI+NDE1PC9rZXk+PC9mb3JlaWdu
LWtleXM+PHJlZi10eXBlIG5hbWU9IkpvdXJuYWwgQXJ0aWNsZSI+MTc8L3JlZi10eXBlPjxjb250
cmlidXRvcnM+PGF1dGhvcnM+PGF1dGhvcj5MYXVkZXIsIEcuVi48L2F1dGhvcj48L2F1dGhvcnM+
PC9jb250cmlidXRvcnM+PHRpdGxlcz48dGl0bGU+PHN0eWxlIGZhY2U9Im5vcm1hbCIgZm9udD0i
ZGVmYXVsdCIgc2l6ZT0iMTAwJSI+VGhlIHN1Y3Rpb24gZmVlZGluZyBtZWNoYW5pc20gaW4gc3Vu
ZmlzaGVzICg8L3N0eWxlPjxzdHlsZSBmYWNlPSJpdGFsaWMiIGZvbnQ9ImRlZmF1bHQiIHNpemU9
IjEwMCUiPkxlcG9taXM8L3N0eWxlPjxzdHlsZSBmYWNlPSJub3JtYWwiIGZvbnQ9ImRlZmF1bHQi
IHNpemU9IjEwMCUiPik6IGFuIGV4cGVyaW1lbnRhbCBhbmFseXNpczwvc3R5bGU+PC90aXRsZT48
c2Vjb25kYXJ5LXRpdGxlPlRoZSBKb3VybmFsIG9mIEV4cGVyaW1lbnRhbCBCaW9sb2d5PC9zZWNv
bmRhcnktdGl0bGU+PGFsdC10aXRsZT5KLiBFeHAuIEJpb2wuPC9hbHQtdGl0bGU+PC90aXRsZXM+
PGFsdC1wZXJpb2RpY2FsPjxmdWxsLXRpdGxlPkpFQjwvZnVsbC10aXRsZT48YWJici0xPkouIEV4
cC4gQmlvbC48L2FiYnItMT48L2FsdC1wZXJpb2RpY2FsPjxwYWdlcz40OS03MjwvcGFnZXM+PHZv
bHVtZT44ODwvdm9sdW1lPjxrZXl3b3Jkcz48a2V5d29yZD5zdWN0aW9uLCBmZWVkaW5nLCBibHVl
Z2lsbCwgcHJleSBjYXB0dXJlLCB3YXRlciBmbG93LCBwcmVzc3VyZSwgZmlzaCwgc3VuZmlzaCwg
Y2VudHJhcmNoaWRhZSwgYnVjY2FsPC9rZXl3b3JkPjwva2V5d29yZHM+PGRhdGVzPjx5ZWFyPjE5
ODA8L3llYXI+PC9kYXRlcz48bGFiZWw+NDE1PC9sYWJlbD48dXJscz48L3VybHM+PC9yZWNvcmQ+
PC9DaXRlPjwvRW5kTm90ZT5=
</w:fldData>
        </w:fldChar>
      </w:r>
      <w:r w:rsidR="00111697">
        <w:rPr>
          <w:rFonts w:ascii="Arial" w:hAnsi="Arial" w:cs="Arial"/>
          <w:sz w:val="22"/>
          <w:szCs w:val="22"/>
        </w:rPr>
        <w:instrText xml:space="preserve"> ADDIN EN.CITE </w:instrText>
      </w:r>
      <w:r w:rsidR="00111697">
        <w:rPr>
          <w:rFonts w:ascii="Arial" w:hAnsi="Arial" w:cs="Arial"/>
          <w:sz w:val="22"/>
          <w:szCs w:val="22"/>
        </w:rPr>
        <w:fldChar w:fldCharType="begin">
          <w:fldData xml:space="preserve">PEVuZE5vdGU+PENpdGU+PEF1dGhvcj5IaWdoYW08L0F1dGhvcj48WWVhcj4yMDA2PC9ZZWFyPjxS
ZWNOdW0+NjUwPC9SZWNOdW0+PERpc3BsYXlUZXh0Pls3NywgMTAwLCAxMDFdPC9EaXNwbGF5VGV4
dD48cmVjb3JkPjxyZWMtbnVtYmVyPjY1MDwvcmVjLW51bWJlcj48Zm9yZWlnbi1rZXlzPjxrZXkg
YXBwPSJFTiIgZGItaWQ9Ijl4ZWQ5ejllN3R6NTJvZWE5ZGM1d2R6ZDAyOXdkZnMydnJ3eiIgdGlt
ZXN0YW1wPSIwIj42NTA8L2tleT48L2ZvcmVpZ24ta2V5cz48cmVmLXR5cGUgbmFtZT0iSm91cm5h
bCBBcnRpY2xlIj4xNzwvcmVmLXR5cGU+PGNvbnRyaWJ1dG9ycz48YXV0aG9ycz48YXV0aG9yPkhp
Z2hhbSwgVC5FLjwvYXV0aG9yPjxhdXRob3I+RGF5LCBTLlcuPC9hdXRob3I+PGF1dGhvcj5XYWlu
d3JpZ2h0LCBQLkMuPC9hdXRob3I+PC9hdXRob3JzPjwvY29udHJpYnV0b3JzPjx0aXRsZXM+PHRp
dGxlPlRoZSBwcmVzc3VyZXMgb2Ygc3VjdGlvbiBmZWVkaW5nOiB0aGUgcmVsYXRpb24gYmV0d2Vl
biBidWNjYWwgcHJlc3N1cmUgYW5kIGluZHVjZWQgZmx1aWQgc3BlZWQgaW4gY2VudHJhcmNoaWQg
ZmlzaGVzPC90aXRsZT48c2Vjb25kYXJ5LXRpdGxlPlRoZSBKb3VybmFsIG9mIEV4cGVyaW1lbnRh
bCBCaW9sb2d5PC9zZWNvbmRhcnktdGl0bGU+PGFsdC10aXRsZT5KLiBFeHAuIEJpb2wuPC9hbHQt
dGl0bGU+PC90aXRsZXM+PGFsdC1wZXJpb2RpY2FsPjxmdWxsLXRpdGxlPkpFQjwvZnVsbC10aXRs
ZT48YWJici0xPkouIEV4cC4gQmlvbC48L2FiYnItMT48L2FsdC1wZXJpb2RpY2FsPjxwYWdlcz4z
MjgxLTMyODc8L3BhZ2VzPjx2b2x1bWU+MjA5PC92b2x1bWU+PGtleXdvcmRzPjxrZXl3b3JkPnBy
ZXNzdXJlLCBmZWVkaW5nLCBmaXNoLCBiYXNzLCBibHVlZ2lsbCwgcGl2PC9rZXl3b3JkPjwva2V5
d29yZHM+PGRhdGVzPjx5ZWFyPjIwMDY8L3llYXI+PC9kYXRlcz48bGFiZWw+NjQ5PC9sYWJlbD48
dXJscz48L3VybHM+PC9yZWNvcmQ+PC9DaXRlPjxDaXRlPjxBdXRob3I+U3ZhbmJhY2s8L0F1dGhv
cj48WWVhcj4yMDAyPC9ZZWFyPjxSZWNOdW0+Mzc1PC9SZWNOdW0+PHJlY29yZD48cmVjLW51bWJl
cj4zNzU8L3JlYy1udW1iZXI+PGZvcmVpZ24ta2V5cz48a2V5IGFwcD0iRU4iIGRiLWlkPSI5eGVk
OXo5ZTd0ejUyb2VhOWRjNXdkemQwMjl3ZGZzMnZyd3oiIHRpbWVzdGFtcD0iMCI+Mzc1PC9rZXk+
PC9mb3JlaWduLWtleXM+PHJlZi10eXBlIG5hbWU9IkpvdXJuYWwgQXJ0aWNsZSI+MTc8L3JlZi10
eXBlPjxjb250cmlidXRvcnM+PGF1dGhvcnM+PGF1dGhvcj5TdmFuYmFjaywgUi48L2F1dGhvcj48
YXV0aG9yPldhaW53cmlnaHQsIFAuQy48L2F1dGhvcj48YXV0aG9yPkZlcnJ5LUdyYWhhbSwgTC5B
LjwvYXV0aG9yPjwvYXV0aG9ycz48L2NvbnRyaWJ1dG9ycz48dGl0bGVzPjx0aXRsZT5MaW5raW5n
IGNyYW5pYWwga2luZW1hdGljcywgYnVjY2FsIHByZXNzdXJlLCBhbmQgc3VjdGlvbiBmZWVkaW5n
IHBlcmZvcm1hbmNlIGluIGxhcmdlbW91dGggYmFzczwvdGl0bGU+PHNlY29uZGFyeS10aXRsZT5Q
aHlzaW9sb2dpY2FsIGFuZCBCaW9jaGVtaWNhbCBab29sb2d5PC9zZWNvbmRhcnktdGl0bGU+PGFs
dC10aXRsZT5QaHlzaW9sLiBhbmQgQmlvY2hlbS4gWm9vbC48L2FsdC10aXRsZT48L3RpdGxlcz48
cGVyaW9kaWNhbD48ZnVsbC10aXRsZT5QaHlzaW9sb2dpY2FsIGFuZCBCaW9jaGVtaWNhbCBab29s
b2d5PC9mdWxsLXRpdGxlPjxhYmJyLTE+UGh5c2lvbC4gQmlvY2hlbS4gWm9vbC48L2FiYnItMT48
L3BlcmlvZGljYWw+PHBhZ2VzPjUzMi01NDM8L3BhZ2VzPjx2b2x1bWU+NzU8L3ZvbHVtZT48bnVt
YmVyPjY8L251bWJlcj48a2V5d29yZHM+PGtleXdvcmQ+ZmVlZGluZywgZmlzaCwgYnVjY2FsIHBy
ZXNzdXJlLCBzdWN0aW9uIGZlZWRpbmcsIGtpbmVtYXRpY3MsIHBlcmZvcm1hbmNlLCBjZW50cmFy
Y2hpZGFlLCBiYXNzLCBjcmFuaXVtLCBwcmV5IGNhcHR1cmU8L2tleXdvcmQ+PC9rZXl3b3Jkcz48
ZGF0ZXM+PHllYXI+MjAwMjwveWVhcj48L2RhdGVzPjxsYWJlbD4zNzU8L2xhYmVsPjx1cmxzPjwv
dXJscz48L3JlY29yZD48L0NpdGU+PENpdGU+PEF1dGhvcj5MYXVkZXI8L0F1dGhvcj48WWVhcj4x
OTgwPC9ZZWFyPjxSZWNOdW0+NDE1PC9SZWNOdW0+PHJlY29yZD48cmVjLW51bWJlcj40MTU8L3Jl
Yy1udW1iZXI+PGZvcmVpZ24ta2V5cz48a2V5IGFwcD0iRU4iIGRiLWlkPSI5eGVkOXo5ZTd0ejUy
b2VhOWRjNXdkemQwMjl3ZGZzMnZyd3oiIHRpbWVzdGFtcD0iMCI+NDE1PC9rZXk+PC9mb3JlaWdu
LWtleXM+PHJlZi10eXBlIG5hbWU9IkpvdXJuYWwgQXJ0aWNsZSI+MTc8L3JlZi10eXBlPjxjb250
cmlidXRvcnM+PGF1dGhvcnM+PGF1dGhvcj5MYXVkZXIsIEcuVi48L2F1dGhvcj48L2F1dGhvcnM+
PC9jb250cmlidXRvcnM+PHRpdGxlcz48dGl0bGU+PHN0eWxlIGZhY2U9Im5vcm1hbCIgZm9udD0i
ZGVmYXVsdCIgc2l6ZT0iMTAwJSI+VGhlIHN1Y3Rpb24gZmVlZGluZyBtZWNoYW5pc20gaW4gc3Vu
ZmlzaGVzICg8L3N0eWxlPjxzdHlsZSBmYWNlPSJpdGFsaWMiIGZvbnQ9ImRlZmF1bHQiIHNpemU9
IjEwMCUiPkxlcG9taXM8L3N0eWxlPjxzdHlsZSBmYWNlPSJub3JtYWwiIGZvbnQ9ImRlZmF1bHQi
IHNpemU9IjEwMCUiPik6IGFuIGV4cGVyaW1lbnRhbCBhbmFseXNpczwvc3R5bGU+PC90aXRsZT48
c2Vjb25kYXJ5LXRpdGxlPlRoZSBKb3VybmFsIG9mIEV4cGVyaW1lbnRhbCBCaW9sb2d5PC9zZWNv
bmRhcnktdGl0bGU+PGFsdC10aXRsZT5KLiBFeHAuIEJpb2wuPC9hbHQtdGl0bGU+PC90aXRsZXM+
PGFsdC1wZXJpb2RpY2FsPjxmdWxsLXRpdGxlPkpFQjwvZnVsbC10aXRsZT48YWJici0xPkouIEV4
cC4gQmlvbC48L2FiYnItMT48L2FsdC1wZXJpb2RpY2FsPjxwYWdlcz40OS03MjwvcGFnZXM+PHZv
bHVtZT44ODwvdm9sdW1lPjxrZXl3b3Jkcz48a2V5d29yZD5zdWN0aW9uLCBmZWVkaW5nLCBibHVl
Z2lsbCwgcHJleSBjYXB0dXJlLCB3YXRlciBmbG93LCBwcmVzc3VyZSwgZmlzaCwgc3VuZmlzaCwg
Y2VudHJhcmNoaWRhZSwgYnVjY2FsPC9rZXl3b3JkPjwva2V5d29yZHM+PGRhdGVzPjx5ZWFyPjE5
ODA8L3llYXI+PC9kYXRlcz48bGFiZWw+NDE1PC9sYWJlbD48dXJscz48L3VybHM+PC9yZWNvcmQ+
PC9DaXRlPjwvRW5kTm90ZT5=
</w:fldData>
        </w:fldChar>
      </w:r>
      <w:r w:rsidR="00111697">
        <w:rPr>
          <w:rFonts w:ascii="Arial" w:hAnsi="Arial" w:cs="Arial"/>
          <w:sz w:val="22"/>
          <w:szCs w:val="22"/>
        </w:rPr>
        <w:instrText xml:space="preserve"> ADDIN EN.CITE.DATA </w:instrText>
      </w:r>
      <w:r w:rsidR="00111697">
        <w:rPr>
          <w:rFonts w:ascii="Arial" w:hAnsi="Arial" w:cs="Arial"/>
          <w:sz w:val="22"/>
          <w:szCs w:val="22"/>
        </w:rPr>
      </w:r>
      <w:r w:rsidR="00111697">
        <w:rPr>
          <w:rFonts w:ascii="Arial" w:hAnsi="Arial" w:cs="Arial"/>
          <w:sz w:val="22"/>
          <w:szCs w:val="22"/>
        </w:rPr>
        <w:fldChar w:fldCharType="end"/>
      </w:r>
      <w:r>
        <w:rPr>
          <w:rFonts w:ascii="Arial" w:hAnsi="Arial" w:cs="Arial"/>
          <w:sz w:val="22"/>
          <w:szCs w:val="22"/>
        </w:rPr>
        <w:fldChar w:fldCharType="separate"/>
      </w:r>
      <w:r w:rsidR="00111697">
        <w:rPr>
          <w:rFonts w:ascii="Arial" w:hAnsi="Arial" w:cs="Arial"/>
          <w:noProof/>
          <w:sz w:val="22"/>
          <w:szCs w:val="22"/>
        </w:rPr>
        <w:t>[77, 100, 101]</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entrarchids</w:t>
      </w:r>
      <w:proofErr w:type="spellEnd"/>
      <w:r>
        <w:rPr>
          <w:rFonts w:ascii="Arial" w:hAnsi="Arial" w:cs="Arial"/>
          <w:sz w:val="22"/>
          <w:szCs w:val="22"/>
        </w:rPr>
        <w:t xml:space="preserve"> are a very profitable system in terms of interspecific variation in feeding performance given that they include a range of functional types. Largemouth bass, </w:t>
      </w:r>
      <w:proofErr w:type="spellStart"/>
      <w:r>
        <w:rPr>
          <w:rFonts w:ascii="Arial" w:hAnsi="Arial" w:cs="Arial"/>
          <w:i/>
          <w:sz w:val="22"/>
          <w:szCs w:val="22"/>
        </w:rPr>
        <w:t>Micropterus</w:t>
      </w:r>
      <w:proofErr w:type="spellEnd"/>
      <w:r>
        <w:rPr>
          <w:rFonts w:ascii="Arial" w:hAnsi="Arial" w:cs="Arial"/>
          <w:i/>
          <w:sz w:val="22"/>
          <w:szCs w:val="22"/>
        </w:rPr>
        <w:t xml:space="preserve"> </w:t>
      </w:r>
      <w:proofErr w:type="spellStart"/>
      <w:r>
        <w:rPr>
          <w:rFonts w:ascii="Arial" w:hAnsi="Arial" w:cs="Arial"/>
          <w:i/>
          <w:sz w:val="22"/>
          <w:szCs w:val="22"/>
        </w:rPr>
        <w:t>salmoides</w:t>
      </w:r>
      <w:proofErr w:type="spellEnd"/>
      <w:r>
        <w:rPr>
          <w:rFonts w:ascii="Arial" w:hAnsi="Arial" w:cs="Arial"/>
          <w:sz w:val="22"/>
          <w:szCs w:val="22"/>
        </w:rPr>
        <w:t xml:space="preserve">, occupy one end of the spectrum in which ram speed dominates and suction-induced fluid speeds are relatively low </w:t>
      </w:r>
      <w:r>
        <w:rPr>
          <w:rFonts w:ascii="Arial" w:hAnsi="Arial" w:cs="Arial"/>
          <w:sz w:val="22"/>
          <w:szCs w:val="22"/>
        </w:rPr>
        <w:fldChar w:fldCharType="begin"/>
      </w:r>
      <w:r w:rsidR="00111697">
        <w:rPr>
          <w:rFonts w:ascii="Arial" w:hAnsi="Arial" w:cs="Arial"/>
          <w:sz w:val="22"/>
          <w:szCs w:val="22"/>
        </w:rPr>
        <w:instrText xml:space="preserve"> ADDIN EN.CITE &lt;EndNote&gt;&lt;Cite&gt;&lt;Author&gt;Higham&lt;/Author&gt;&lt;Year&gt;2006&lt;/Year&gt;&lt;RecNum&gt;533&lt;/RecNum&gt;&lt;DisplayText&gt;[98, 102]&lt;/DisplayText&gt;&lt;record&gt;&lt;rec-number&gt;533&lt;/rec-number&gt;&lt;foreign-keys&gt;&lt;key app="EN" db-id="9xed9z9e7tz52oea9dc5wdzd029wdfs2vrwz" timestamp="0"&gt;533&lt;/key&gt;&lt;/foreign-keys&gt;&lt;ref-type name="Journal Article"&gt;17&lt;/ref-type&gt;&lt;contributors&gt;&lt;authors&gt;&lt;author&gt;Higham, T.E.&lt;/author&gt;&lt;author&gt;Day, S.W.&lt;/author&gt;&lt;author&gt;Wainwright, P.C.&lt;/author&gt;&lt;/authors&gt;&lt;/contributors&gt;&lt;titles&gt;&lt;title&gt;Multidimensional analysis of suction feeding performance in fishes: fluid speed, acceleration, strike accuracy and the ingested volume of water&lt;/title&gt;&lt;secondary-title&gt;The Journal of Experimental Biology&lt;/secondary-title&gt;&lt;alt-title&gt;J. Exp. Biol.&lt;/alt-title&gt;&lt;/titles&gt;&lt;alt-periodical&gt;&lt;full-title&gt;JEB&lt;/full-title&gt;&lt;abbr-1&gt;J. Exp. Biol.&lt;/abbr-1&gt;&lt;/alt-periodical&gt;&lt;pages&gt;2713-2725&lt;/pages&gt;&lt;volume&gt;209&lt;/volume&gt;&lt;keywords&gt;&lt;keyword&gt;performance, suction, accuracy, volume, acceleration, fluid speed, dpiv, ram speed, swimming, feeding, bluegill, bass,&lt;/keyword&gt;&lt;/keywords&gt;&lt;dates&gt;&lt;year&gt;2006&lt;/year&gt;&lt;/dates&gt;&lt;label&gt;533&lt;/label&gt;&lt;urls&gt;&lt;/urls&gt;&lt;/record&gt;&lt;/Cite&gt;&lt;Cite&gt;&lt;Author&gt;Nyberg&lt;/Author&gt;&lt;Year&gt;1971&lt;/Year&gt;&lt;RecNum&gt;414&lt;/RecNum&gt;&lt;record&gt;&lt;rec-number&gt;414&lt;/rec-number&gt;&lt;foreign-keys&gt;&lt;key app="EN" db-id="9xed9z9e7tz52oea9dc5wdzd029wdfs2vrwz" timestamp="0"&gt;414&lt;/key&gt;&lt;/foreign-keys&gt;&lt;ref-type name="Journal Article"&gt;17&lt;/ref-type&gt;&lt;contributors&gt;&lt;authors&gt;&lt;author&gt;Nyberg, D.W.&lt;/author&gt;&lt;/authors&gt;&lt;/contributors&gt;&lt;titles&gt;&lt;title&gt;Prey capture in the largemouth bass&lt;/title&gt;&lt;secondary-title&gt;American Midland Naturalist&lt;/secondary-title&gt;&lt;alt-title&gt;Am. Mid. Nat.&lt;/alt-title&gt;&lt;/titles&gt;&lt;periodical&gt;&lt;full-title&gt;American Midland Naturalist&lt;/full-title&gt;&lt;abbr-1&gt;Am. Midl. Nat.&lt;/abbr-1&gt;&lt;/periodical&gt;&lt;pages&gt;128-144&lt;/pages&gt;&lt;volume&gt;86&lt;/volume&gt;&lt;keywords&gt;&lt;keyword&gt;locomotion, feeding, bass, fish, largemouth, kinematics, prey capture, prey type, mouth, suction, ram, evolution&lt;/keyword&gt;&lt;/keywords&gt;&lt;dates&gt;&lt;year&gt;1971&lt;/year&gt;&lt;/dates&gt;&lt;label&gt;414&lt;/label&gt;&lt;urls&gt;&lt;/urls&gt;&lt;/record&gt;&lt;/Cite&gt;&lt;/EndNote&gt;</w:instrText>
      </w:r>
      <w:r>
        <w:rPr>
          <w:rFonts w:ascii="Arial" w:hAnsi="Arial" w:cs="Arial"/>
          <w:sz w:val="22"/>
          <w:szCs w:val="22"/>
        </w:rPr>
        <w:fldChar w:fldCharType="separate"/>
      </w:r>
      <w:r w:rsidR="00111697">
        <w:rPr>
          <w:rFonts w:ascii="Arial" w:hAnsi="Arial" w:cs="Arial"/>
          <w:noProof/>
          <w:sz w:val="22"/>
          <w:szCs w:val="22"/>
        </w:rPr>
        <w:t>[98, 102]</w:t>
      </w:r>
      <w:r>
        <w:rPr>
          <w:rFonts w:ascii="Arial" w:hAnsi="Arial" w:cs="Arial"/>
          <w:sz w:val="22"/>
          <w:szCs w:val="22"/>
        </w:rPr>
        <w:fldChar w:fldCharType="end"/>
      </w:r>
      <w:r>
        <w:rPr>
          <w:rFonts w:ascii="Arial" w:hAnsi="Arial" w:cs="Arial"/>
          <w:sz w:val="22"/>
          <w:szCs w:val="22"/>
        </w:rPr>
        <w:t xml:space="preserve">. They exhibit a large mouth that aids in the capture of evasive fish prey by ingesting a lot of water during suction </w:t>
      </w:r>
      <w:r>
        <w:rPr>
          <w:rFonts w:ascii="Arial" w:hAnsi="Arial" w:cs="Arial"/>
          <w:sz w:val="22"/>
          <w:szCs w:val="22"/>
        </w:rPr>
        <w:fldChar w:fldCharType="begin"/>
      </w:r>
      <w:r w:rsidR="00111697">
        <w:rPr>
          <w:rFonts w:ascii="Arial" w:hAnsi="Arial" w:cs="Arial"/>
          <w:sz w:val="22"/>
          <w:szCs w:val="22"/>
        </w:rPr>
        <w:instrText xml:space="preserve"> ADDIN EN.CITE &lt;EndNote&gt;&lt;Cite&gt;&lt;Author&gt;Higham&lt;/Author&gt;&lt;Year&gt;2006&lt;/Year&gt;&lt;RecNum&gt;533&lt;/RecNum&gt;&lt;DisplayText&gt;[98]&lt;/DisplayText&gt;&lt;record&gt;&lt;rec-number&gt;533&lt;/rec-number&gt;&lt;foreign-keys&gt;&lt;key app="EN" db-id="9xed9z9e7tz52oea9dc5wdzd029wdfs2vrwz" timestamp="0"&gt;533&lt;/key&gt;&lt;/foreign-keys&gt;&lt;ref-type name="Journal Article"&gt;17&lt;/ref-type&gt;&lt;contributors&gt;&lt;authors&gt;&lt;author&gt;Higham, T.E.&lt;/author&gt;&lt;author&gt;Day, S.W.&lt;/author&gt;&lt;author&gt;Wainwright, P.C.&lt;/author&gt;&lt;/authors&gt;&lt;/contributors&gt;&lt;titles&gt;&lt;title&gt;Multidimensional analysis of suction feeding performance in fishes: fluid speed, acceleration, strike accuracy and the ingested volume of water&lt;/title&gt;&lt;secondary-title&gt;The Journal of Experimental Biology&lt;/secondary-title&gt;&lt;alt-title&gt;J. Exp. Biol.&lt;/alt-title&gt;&lt;/titles&gt;&lt;alt-periodical&gt;&lt;full-title&gt;JEB&lt;/full-title&gt;&lt;abbr-1&gt;J. Exp. Biol.&lt;/abbr-1&gt;&lt;/alt-periodical&gt;&lt;pages&gt;2713-2725&lt;/pages&gt;&lt;volume&gt;209&lt;/volume&gt;&lt;keywords&gt;&lt;keyword&gt;performance, suction, accuracy, volume, acceleration, fluid speed, dpiv, ram speed, swimming, feeding, bluegill, bass,&lt;/keyword&gt;&lt;/keywords&gt;&lt;dates&gt;&lt;year&gt;2006&lt;/year&gt;&lt;/dates&gt;&lt;label&gt;533&lt;/label&gt;&lt;urls&gt;&lt;/urls&gt;&lt;/record&gt;&lt;/Cite&gt;&lt;/EndNote&gt;</w:instrText>
      </w:r>
      <w:r>
        <w:rPr>
          <w:rFonts w:ascii="Arial" w:hAnsi="Arial" w:cs="Arial"/>
          <w:sz w:val="22"/>
          <w:szCs w:val="22"/>
        </w:rPr>
        <w:fldChar w:fldCharType="separate"/>
      </w:r>
      <w:r w:rsidR="00111697">
        <w:rPr>
          <w:rFonts w:ascii="Arial" w:hAnsi="Arial" w:cs="Arial"/>
          <w:noProof/>
          <w:sz w:val="22"/>
          <w:szCs w:val="22"/>
        </w:rPr>
        <w:t>[98]</w:t>
      </w:r>
      <w:r>
        <w:rPr>
          <w:rFonts w:ascii="Arial" w:hAnsi="Arial" w:cs="Arial"/>
          <w:sz w:val="22"/>
          <w:szCs w:val="22"/>
        </w:rPr>
        <w:fldChar w:fldCharType="end"/>
      </w:r>
      <w:r>
        <w:rPr>
          <w:rFonts w:ascii="Arial" w:hAnsi="Arial" w:cs="Arial"/>
          <w:sz w:val="22"/>
          <w:szCs w:val="22"/>
        </w:rPr>
        <w:t xml:space="preserve">. This alleviates the constraints involved with accurately positioning the prey item relative to the mouth. Recent work with largemouth bass has explored muscle function during feeding using XROMM </w:t>
      </w:r>
      <w:r>
        <w:rPr>
          <w:rFonts w:ascii="Arial" w:hAnsi="Arial" w:cs="Arial"/>
          <w:sz w:val="22"/>
          <w:szCs w:val="22"/>
        </w:rPr>
        <w:fldChar w:fldCharType="begin"/>
      </w:r>
      <w:r w:rsidR="00111697">
        <w:rPr>
          <w:rFonts w:ascii="Arial" w:hAnsi="Arial" w:cs="Arial"/>
          <w:sz w:val="22"/>
          <w:szCs w:val="22"/>
        </w:rPr>
        <w:instrText xml:space="preserve"> ADDIN EN.CITE &lt;EndNote&gt;&lt;Cite&gt;&lt;Author&gt;Camp&lt;/Author&gt;&lt;Year&gt;2014&lt;/Year&gt;&lt;RecNum&gt;1547&lt;/RecNum&gt;&lt;DisplayText&gt;[103]&lt;/DisplayText&gt;&lt;record&gt;&lt;rec-number&gt;1547&lt;/rec-number&gt;&lt;foreign-keys&gt;&lt;key app="EN" db-id="9xed9z9e7tz52oea9dc5wdzd029wdfs2vrwz" timestamp="1392000313"&gt;1547&lt;/key&gt;&lt;/foreign-keys&gt;&lt;ref-type name="Journal Article"&gt;17&lt;/ref-type&gt;&lt;contributors&gt;&lt;authors&gt;&lt;author&gt;Camp, A.&lt;/author&gt;&lt;author&gt;Brainerd, E.L.&lt;/author&gt;&lt;/authors&gt;&lt;/contributors&gt;&lt;titles&gt;&lt;title&gt;&lt;style face="normal" font="default" size="100%"&gt;Role of axial muscles in powering mouth expansion during suction feeding in largemouth bass (&lt;/style&gt;&lt;style face="italic" font="default" size="100%"&gt;Micropterus salmoides&lt;/style&gt;&lt;style face="normal" font="default" size="100%"&gt;)&lt;/style&gt;&lt;/title&gt;&lt;secondary-title&gt;Journal of Experimental Biology&lt;/secondary-title&gt;&lt;alt-title&gt;J. Exp. Biol.&lt;/alt-title&gt;&lt;/titles&gt;&lt;alt-periodical&gt;&lt;full-title&gt;JEB&lt;/full-title&gt;&lt;abbr-1&gt;J. Exp. Biol.&lt;/abbr-1&gt;&lt;/alt-periodical&gt;&lt;pages&gt;1333-1345&lt;/pages&gt;&lt;volume&gt;217&lt;/volume&gt;&lt;keywords&gt;&lt;keyword&gt;XROMM, fish, feeding,&lt;/keyword&gt;&lt;/keywords&gt;&lt;dates&gt;&lt;year&gt;2014&lt;/year&gt;&lt;/dates&gt;&lt;label&gt;1540&lt;/label&gt;&lt;urls&gt;&lt;/urls&gt;&lt;/record&gt;&lt;/Cite&gt;&lt;/EndNote&gt;</w:instrText>
      </w:r>
      <w:r>
        <w:rPr>
          <w:rFonts w:ascii="Arial" w:hAnsi="Arial" w:cs="Arial"/>
          <w:sz w:val="22"/>
          <w:szCs w:val="22"/>
        </w:rPr>
        <w:fldChar w:fldCharType="separate"/>
      </w:r>
      <w:r w:rsidR="00111697">
        <w:rPr>
          <w:rFonts w:ascii="Arial" w:hAnsi="Arial" w:cs="Arial"/>
          <w:noProof/>
          <w:sz w:val="22"/>
          <w:szCs w:val="22"/>
        </w:rPr>
        <w:t>[103]</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sonomicrometry</w:t>
      </w:r>
      <w:proofErr w:type="spellEnd"/>
      <w:r>
        <w:rPr>
          <w:rFonts w:ascii="Arial" w:hAnsi="Arial" w:cs="Arial"/>
          <w:sz w:val="22"/>
          <w:szCs w:val="22"/>
        </w:rPr>
        <w:t xml:space="preserve">, and electromyography </w:t>
      </w:r>
      <w:r>
        <w:rPr>
          <w:rFonts w:ascii="Arial" w:hAnsi="Arial" w:cs="Arial"/>
          <w:sz w:val="22"/>
          <w:szCs w:val="22"/>
        </w:rPr>
        <w:fldChar w:fldCharType="begin">
          <w:fldData xml:space="preserve">PEVuZE5vdGU+PENpdGU+PEF1dGhvcj5DYXJyb2xsPC9BdXRob3I+PFllYXI+MjAwNDwvWWVhcj48
UmVjTnVtPjQwMDwvUmVjTnVtPjxEaXNwbGF5VGV4dD5bMTA0LTEwN108L0Rpc3BsYXlUZXh0Pjxy
ZWNvcmQ+PHJlYy1udW1iZXI+NDAwPC9yZWMtbnVtYmVyPjxmb3JlaWduLWtleXM+PGtleSBhcHA9
IkVOIiBkYi1pZD0iOXhlZDl6OWU3dHo1Mm9lYTlkYzV3ZHpkMDI5d2RmczJ2cnd6IiB0aW1lc3Rh
bXA9IjAiPjQwMDwva2V5PjwvZm9yZWlnbi1rZXlzPjxyZWYtdHlwZSBuYW1lPSJKb3VybmFsIEFy
dGljbGUiPjE3PC9yZWYtdHlwZT48Y29udHJpYnV0b3JzPjxhdXRob3JzPjxhdXRob3I+Q2Fycm9s
bCwgQS5NLjwvYXV0aG9yPjwvYXV0aG9ycz48L2NvbnRyaWJ1dG9ycz48dGl0bGVzPjx0aXRsZT48
c3R5bGUgZmFjZT0ibm9ybWFsIiBmb250PSJkZWZhdWx0IiBzaXplPSIxMDAlIj5NdXNjbGUgYWN0
aXZhdGlvbiBhbmQgc3RyYWluIGR1cmluZyBzdWN0aW9uIGZlZWRpbmcgaW4gdGhlIGxhcmdlbW91
dGggYmFzcyA8L3N0eWxlPjxzdHlsZSBmYWNlPSJpdGFsaWMiIGZvbnQ9ImRlZmF1bHQiIHNpemU9
IjEwMCUiPk1pY3JvcHRlcnVzIHNhbG1vaWRlczwvc3R5bGU+PC90aXRsZT48c2Vjb25kYXJ5LXRp
dGxlPlRoZSBKb3VybmFsIG9mIEV4cGVyaW1lbnRhbCBCaW9sb2d5PC9zZWNvbmRhcnktdGl0bGU+
PGFsdC10aXRsZT5KLiBFeHAuIEJpb2wuPC9hbHQtdGl0bGU+PC90aXRsZXM+PGFsdC1wZXJpb2Rp
Y2FsPjxmdWxsLXRpdGxlPkpFQjwvZnVsbC10aXRsZT48YWJici0xPkouIEV4cC4gQmlvbC48L2Fi
YnItMT48L2FsdC1wZXJpb2RpY2FsPjxwYWdlcz45ODMtOTkxPC9wYWdlcz48dm9sdW1lPjIwNzwv
dm9sdW1lPjxrZXl3b3Jkcz48a2V5d29yZD5zdWN0aW9uLCBmZWVkaW5nLCBsYXJnZW1vdXRoIGJh
c3MsIG1pY3JvcHRlcnVzLCBtdXNjbGUsIGZ1bmN0aW9uLCBzb25vbWljcm9tZXRyeSwgRU1HLCBl
bGVjdHJvbXlvZ3JhcGh5LCBzdHJhaW4sIGFjdGl2YXRpb24sIGZpc2g8L2tleXdvcmQ+PC9rZXl3
b3Jkcz48ZGF0ZXM+PHllYXI+MjAwNDwveWVhcj48L2RhdGVzPjxsYWJlbD40MDA8L2xhYmVsPjx1
cmxzPjwvdXJscz48L3JlY29yZD48L0NpdGU+PENpdGU+PEF1dGhvcj5DYXJyb2xsPC9BdXRob3I+
PFllYXI+MjAwNjwvWWVhcj48UmVjTnVtPjY0ODwvUmVjTnVtPjxyZWNvcmQ+PHJlYy1udW1iZXI+
NjQ4PC9yZWMtbnVtYmVyPjxmb3JlaWduLWtleXM+PGtleSBhcHA9IkVOIiBkYi1pZD0iOXhlZDl6
OWU3dHo1Mm9lYTlkYzV3ZHpkMDI5d2RmczJ2cnd6IiB0aW1lc3RhbXA9IjAiPjY0ODwva2V5Pjwv
Zm9yZWlnbi1rZXlzPjxyZWYtdHlwZSBuYW1lPSJKb3VybmFsIEFydGljbGUiPjE3PC9yZWYtdHlw
ZT48Y29udHJpYnV0b3JzPjxhdXRob3JzPjxhdXRob3I+Q2Fycm9sbCwgQS5NLjwvYXV0aG9yPjxh
dXRob3I+V2FpbndyaWdodCwgUC5DLjwvYXV0aG9yPjwvYXV0aG9ycz48L2NvbnRyaWJ1dG9ycz48
dGl0bGVzPjx0aXRsZT48c3R5bGUgZmFjZT0ibm9ybWFsIiBmb250PSJkZWZhdWx0IiBzaXplPSIx
MDAlIj5NdXNjbGUgZnVuY3Rpb24gYW5kIHBvd2VyIG91dHB1dCBkdXJpbmcgc3VjdGlvbiBmZWVk
aW5nIGluIGxhcmdlbW91dGggYmFzcywgPC9zdHlsZT48c3R5bGUgZmFjZT0iaXRhbGljIiBmb250
PSJkZWZhdWx0IiBzaXplPSIxMDAlIj5NaWNyb3B0ZXJ1cyBzYWxtb2lkZXM8L3N0eWxlPjwvdGl0
bGU+PHNlY29uZGFyeS10aXRsZT5Db21wYXJhdGl2ZSBCaW9jaGVtaXN0cnkgYW5kIFBoeXNpb2xv
Z3kgUGFydCBBPC9zZWNvbmRhcnktdGl0bGU+PGFsdC10aXRsZT5Db21wLiBCaW9jaGVtLiBQaHN5
aW9sLiBBPC9hbHQtdGl0bGU+PC90aXRsZXM+PHBlcmlvZGljYWw+PGZ1bGwtdGl0bGU+Q29tcGFy
YXRpdmUgQmlvY2hlbWlzdHJ5IGFuZCBQaHlzaW9sb2d5IFBhcnQgQTwvZnVsbC10aXRsZT48YWJi
ci0xPkNvbXAuIEJpb2NoZW0uIFBoeXMuIEE8L2FiYnItMT48L3BlcmlvZGljYWw+PHBhZ2VzPjM4
OS0zOTk8L3BhZ2VzPjx2b2x1bWU+MTQzPC92b2x1bWU+PGtleXdvcmRzPjxrZXl3b3JkPm11c2Ns
ZSwgc3RyYWluLCBhY3RpdmF0aW9uLCBzdWN0aW9uIGZlZWRpbmcsIGZpc2gsIGxhcmdlbW91dGgg
YmFzcywgZXBheGlhbCwgc29ub21pY3JvbWV0cnksIGVtZywgcHJlc3N1cmUsIGJ1Y2NhbCBjYXZp
dHksIHBvd2VyLCBmb3JjZTwva2V5d29yZD48L2tleXdvcmRzPjxkYXRlcz48eWVhcj4yMDA2PC95
ZWFyPjwvZGF0ZXM+PGxhYmVsPjY0NzwvbGFiZWw+PHVybHM+PC91cmxzPjwvcmVjb3JkPjwvQ2l0
ZT48Q2l0ZT48QXV0aG9yPkdydWJpY2g8L0F1dGhvcj48WWVhcj4xOTk3PC9ZZWFyPjxSZWNOdW0+
NTM3PC9SZWNOdW0+PHJlY29yZD48cmVjLW51bWJlcj41Mzc8L3JlYy1udW1iZXI+PGZvcmVpZ24t
a2V5cz48a2V5IGFwcD0iRU4iIGRiLWlkPSI5eGVkOXo5ZTd0ejUyb2VhOWRjNXdkemQwMjl3ZGZz
MnZyd3oiIHRpbWVzdGFtcD0iMCI+NTM3PC9rZXk+PC9mb3JlaWduLWtleXM+PHJlZi10eXBlIG5h
bWU9IkpvdXJuYWwgQXJ0aWNsZSI+MTc8L3JlZi10eXBlPjxjb250cmlidXRvcnM+PGF1dGhvcnM+
PGF1dGhvcj5HcnViaWNoLCBKLlIuPC9hdXRob3I+PGF1dGhvcj5XYWlud3JpZ2h0LCBQLkMuPC9h
dXRob3I+PC9hdXRob3JzPjwvY29udHJpYnV0b3JzPjx0aXRsZXM+PHRpdGxlPjxzdHlsZSBmYWNl
PSJub3JtYWwiIGZvbnQ9ImRlZmF1bHQiIHNpemU9IjEwMCUiPk1vdG9yIGJhc2lzIG9mIHN1Y3Rp
b24gZmVlZGluZyBwZXJmb3JtYW5jZSBpbiBsYXJnZW1vdXRoIGJhc3MsIDwvc3R5bGU+PHN0eWxl
IGZhY2U9Iml0YWxpYyIgZm9udD0iZGVmYXVsdCIgc2l6ZT0iMTAwJSI+TWljcm9wdGVydXMgc2Fs
bW9pZGVzPC9zdHlsZT48L3RpdGxlPjxzZWNvbmRhcnktdGl0bGU+Sm91cm5hbCBvZiBFeHBlcmlt
ZW50YWwgWm9vbG9neTwvc2Vjb25kYXJ5LXRpdGxlPjxhbHQtdGl0bGU+Si4gRXhwLiBab29sLjwv
YWx0LXRpdGxlPjwvdGl0bGVzPjxwZXJpb2RpY2FsPjxmdWxsLXRpdGxlPkpvdXJuYWwgb2YgRXhw
ZXJpbWVudGFsIFpvb2xvZ3k8L2Z1bGwtdGl0bGU+PGFiYnItMT5KLiBFeHAuIFpvb2wuPC9hYmJy
LTE+PC9wZXJpb2RpY2FsPjxhbHQtcGVyaW9kaWNhbD48ZnVsbC10aXRsZT5Kb3VybmFsIG9mIEV4
cGVyaW1lbnRhbCBab29sb2d5PC9mdWxsLXRpdGxlPjxhYmJyLTE+Si4gRXhwLiBab29sLjwvYWJi
ci0xPjwvYWx0LXBlcmlvZGljYWw+PHBhZ2VzPjEtMTM8L3BhZ2VzPjx2b2x1bWU+Mjc3PC92b2x1
bWU+PGtleXdvcmRzPjxrZXl3b3JkPnByZXNzdXJlLCBmZWVkaW5nLCBmaXNoLCBsYXJnZW1vdXRo
LCBiYXNzLCBFTUcsIG11c2NsZSwgcGVyZm9ybWFuY2UsIHByZXkgY2FwdHVyZTwva2V5d29yZD48
L2tleXdvcmRzPjxkYXRlcz48eWVhcj4xOTk3PC95ZWFyPjwvZGF0ZXM+PGxhYmVsPjUzNzwvbGFi
ZWw+PHVybHM+PC91cmxzPjwvcmVjb3JkPjwvQ2l0ZT48Q2l0ZT48QXV0aG9yPlRoeXM8L0F1dGhv
cj48WWVhcj4xOTk3PC9ZZWFyPjxSZWNOdW0+OTMzPC9SZWNOdW0+PHJlY29yZD48cmVjLW51bWJl
cj45MzM8L3JlYy1udW1iZXI+PGZvcmVpZ24ta2V5cz48a2V5IGFwcD0iRU4iIGRiLWlkPSI5eGVk
OXo5ZTd0ejUyb2VhOWRjNXdkemQwMjl3ZGZzMnZyd3oiIHRpbWVzdGFtcD0iMCI+OTMzPC9rZXk+
PC9mb3JlaWduLWtleXM+PHJlZi10eXBlIG5hbWU9IkpvdXJuYWwgQXJ0aWNsZSI+MTc8L3JlZi10
eXBlPjxjb250cmlidXRvcnM+PGF1dGhvcnM+PGF1dGhvcj5UaHlzLCBULjwvYXV0aG9yPjwvYXV0
aG9ycz48L2NvbnRyaWJ1dG9ycz48dGl0bGVzPjx0aXRsZT48c3R5bGUgZmFjZT0ibm9ybWFsIiBm
b250PSJkZWZhdWx0IiBzaXplPSIxMDAlIj5TcGF0aWFsIHZhcmlhdGlvbiBpbiBlcGF4aWFsIG11
c2NsZSBhY3Rpdml0eSBkdXJpbmcgcHJleSBzdHJpa2UgaW4gbGFyZ2Vtb3V0aCBiYXNzICg8L3N0
eWxlPjxzdHlsZSBmYWNlPSJpdGFsaWMiIGZvbnQ9ImRlZmF1bHQiIHNpemU9IjEwMCUiPk1pY3Jv
cHRlcnVzIHNhbG1vaWRlczwvc3R5bGU+PHN0eWxlIGZhY2U9Im5vcm1hbCIgZm9udD0iZGVmYXVs
dCIgc2l6ZT0iMTAwJSI+KTwvc3R5bGU+PC90aXRsZT48c2Vjb25kYXJ5LXRpdGxlPmplYjwvc2Vj
b25kYXJ5LXRpdGxlPjxhbHQtdGl0bGU+Si4gRXhwLiBCaW9sLjwvYWx0LXRpdGxlPjwvdGl0bGVz
PjxwZXJpb2RpY2FsPjxmdWxsLXRpdGxlPkpFQjwvZnVsbC10aXRsZT48YWJici0xPkouIEV4cC4g
QmlvbC48L2FiYnItMT48L3BlcmlvZGljYWw+PGFsdC1wZXJpb2RpY2FsPjxmdWxsLXRpdGxlPkpF
QjwvZnVsbC10aXRsZT48YWJici0xPkouIEV4cC4gQmlvbC48L2FiYnItMT48L2FsdC1wZXJpb2Rp
Y2FsPjxwYWdlcz4zMDIxLTMwMzE8L3BhZ2VzPjx2b2x1bWU+MjAwPC92b2x1bWU+PGtleXdvcmRz
PjxrZXl3b3JkPmZpc2gsIGZlZWRpbmcsIHN0cmlrZSwgbXVzY2xlLCBoZXRlcm9nZW5laXR5LCBl
bWcsIGJhc3MsIGNlbnRyYXJjaGlkLCBwcmV5IGNhcHR1cmUsIGVwYXhpYWw8L2tleXdvcmQ+PC9r
ZXl3b3Jkcz48ZGF0ZXM+PHllYXI+MTk5NzwveWVhcj48L2RhdGVzPjxsYWJlbD45Mjg8L2xhYmVs
Pjx1cmxzPjwvdXJscz48L3JlY29yZD48L0NpdGU+PC9FbmROb3RlPn==
</w:fldData>
        </w:fldChar>
      </w:r>
      <w:r w:rsidR="00111697">
        <w:rPr>
          <w:rFonts w:ascii="Arial" w:hAnsi="Arial" w:cs="Arial"/>
          <w:sz w:val="22"/>
          <w:szCs w:val="22"/>
        </w:rPr>
        <w:instrText xml:space="preserve"> ADDIN EN.CITE </w:instrText>
      </w:r>
      <w:r w:rsidR="00111697">
        <w:rPr>
          <w:rFonts w:ascii="Arial" w:hAnsi="Arial" w:cs="Arial"/>
          <w:sz w:val="22"/>
          <w:szCs w:val="22"/>
        </w:rPr>
        <w:fldChar w:fldCharType="begin">
          <w:fldData xml:space="preserve">PEVuZE5vdGU+PENpdGU+PEF1dGhvcj5DYXJyb2xsPC9BdXRob3I+PFllYXI+MjAwNDwvWWVhcj48
UmVjTnVtPjQwMDwvUmVjTnVtPjxEaXNwbGF5VGV4dD5bMTA0LTEwN108L0Rpc3BsYXlUZXh0Pjxy
ZWNvcmQ+PHJlYy1udW1iZXI+NDAwPC9yZWMtbnVtYmVyPjxmb3JlaWduLWtleXM+PGtleSBhcHA9
IkVOIiBkYi1pZD0iOXhlZDl6OWU3dHo1Mm9lYTlkYzV3ZHpkMDI5d2RmczJ2cnd6IiB0aW1lc3Rh
bXA9IjAiPjQwMDwva2V5PjwvZm9yZWlnbi1rZXlzPjxyZWYtdHlwZSBuYW1lPSJKb3VybmFsIEFy
dGljbGUiPjE3PC9yZWYtdHlwZT48Y29udHJpYnV0b3JzPjxhdXRob3JzPjxhdXRob3I+Q2Fycm9s
bCwgQS5NLjwvYXV0aG9yPjwvYXV0aG9ycz48L2NvbnRyaWJ1dG9ycz48dGl0bGVzPjx0aXRsZT48
c3R5bGUgZmFjZT0ibm9ybWFsIiBmb250PSJkZWZhdWx0IiBzaXplPSIxMDAlIj5NdXNjbGUgYWN0
aXZhdGlvbiBhbmQgc3RyYWluIGR1cmluZyBzdWN0aW9uIGZlZWRpbmcgaW4gdGhlIGxhcmdlbW91
dGggYmFzcyA8L3N0eWxlPjxzdHlsZSBmYWNlPSJpdGFsaWMiIGZvbnQ9ImRlZmF1bHQiIHNpemU9
IjEwMCUiPk1pY3JvcHRlcnVzIHNhbG1vaWRlczwvc3R5bGU+PC90aXRsZT48c2Vjb25kYXJ5LXRp
dGxlPlRoZSBKb3VybmFsIG9mIEV4cGVyaW1lbnRhbCBCaW9sb2d5PC9zZWNvbmRhcnktdGl0bGU+
PGFsdC10aXRsZT5KLiBFeHAuIEJpb2wuPC9hbHQtdGl0bGU+PC90aXRsZXM+PGFsdC1wZXJpb2Rp
Y2FsPjxmdWxsLXRpdGxlPkpFQjwvZnVsbC10aXRsZT48YWJici0xPkouIEV4cC4gQmlvbC48L2Fi
YnItMT48L2FsdC1wZXJpb2RpY2FsPjxwYWdlcz45ODMtOTkxPC9wYWdlcz48dm9sdW1lPjIwNzwv
dm9sdW1lPjxrZXl3b3Jkcz48a2V5d29yZD5zdWN0aW9uLCBmZWVkaW5nLCBsYXJnZW1vdXRoIGJh
c3MsIG1pY3JvcHRlcnVzLCBtdXNjbGUsIGZ1bmN0aW9uLCBzb25vbWljcm9tZXRyeSwgRU1HLCBl
bGVjdHJvbXlvZ3JhcGh5LCBzdHJhaW4sIGFjdGl2YXRpb24sIGZpc2g8L2tleXdvcmQ+PC9rZXl3
b3Jkcz48ZGF0ZXM+PHllYXI+MjAwNDwveWVhcj48L2RhdGVzPjxsYWJlbD40MDA8L2xhYmVsPjx1
cmxzPjwvdXJscz48L3JlY29yZD48L0NpdGU+PENpdGU+PEF1dGhvcj5DYXJyb2xsPC9BdXRob3I+
PFllYXI+MjAwNjwvWWVhcj48UmVjTnVtPjY0ODwvUmVjTnVtPjxyZWNvcmQ+PHJlYy1udW1iZXI+
NjQ4PC9yZWMtbnVtYmVyPjxmb3JlaWduLWtleXM+PGtleSBhcHA9IkVOIiBkYi1pZD0iOXhlZDl6
OWU3dHo1Mm9lYTlkYzV3ZHpkMDI5d2RmczJ2cnd6IiB0aW1lc3RhbXA9IjAiPjY0ODwva2V5Pjwv
Zm9yZWlnbi1rZXlzPjxyZWYtdHlwZSBuYW1lPSJKb3VybmFsIEFydGljbGUiPjE3PC9yZWYtdHlw
ZT48Y29udHJpYnV0b3JzPjxhdXRob3JzPjxhdXRob3I+Q2Fycm9sbCwgQS5NLjwvYXV0aG9yPjxh
dXRob3I+V2FpbndyaWdodCwgUC5DLjwvYXV0aG9yPjwvYXV0aG9ycz48L2NvbnRyaWJ1dG9ycz48
dGl0bGVzPjx0aXRsZT48c3R5bGUgZmFjZT0ibm9ybWFsIiBmb250PSJkZWZhdWx0IiBzaXplPSIx
MDAlIj5NdXNjbGUgZnVuY3Rpb24gYW5kIHBvd2VyIG91dHB1dCBkdXJpbmcgc3VjdGlvbiBmZWVk
aW5nIGluIGxhcmdlbW91dGggYmFzcywgPC9zdHlsZT48c3R5bGUgZmFjZT0iaXRhbGljIiBmb250
PSJkZWZhdWx0IiBzaXplPSIxMDAlIj5NaWNyb3B0ZXJ1cyBzYWxtb2lkZXM8L3N0eWxlPjwvdGl0
bGU+PHNlY29uZGFyeS10aXRsZT5Db21wYXJhdGl2ZSBCaW9jaGVtaXN0cnkgYW5kIFBoeXNpb2xv
Z3kgUGFydCBBPC9zZWNvbmRhcnktdGl0bGU+PGFsdC10aXRsZT5Db21wLiBCaW9jaGVtLiBQaHN5
aW9sLiBBPC9hbHQtdGl0bGU+PC90aXRsZXM+PHBlcmlvZGljYWw+PGZ1bGwtdGl0bGU+Q29tcGFy
YXRpdmUgQmlvY2hlbWlzdHJ5IGFuZCBQaHlzaW9sb2d5IFBhcnQgQTwvZnVsbC10aXRsZT48YWJi
ci0xPkNvbXAuIEJpb2NoZW0uIFBoeXMuIEE8L2FiYnItMT48L3BlcmlvZGljYWw+PHBhZ2VzPjM4
OS0zOTk8L3BhZ2VzPjx2b2x1bWU+MTQzPC92b2x1bWU+PGtleXdvcmRzPjxrZXl3b3JkPm11c2Ns
ZSwgc3RyYWluLCBhY3RpdmF0aW9uLCBzdWN0aW9uIGZlZWRpbmcsIGZpc2gsIGxhcmdlbW91dGgg
YmFzcywgZXBheGlhbCwgc29ub21pY3JvbWV0cnksIGVtZywgcHJlc3N1cmUsIGJ1Y2NhbCBjYXZp
dHksIHBvd2VyLCBmb3JjZTwva2V5d29yZD48L2tleXdvcmRzPjxkYXRlcz48eWVhcj4yMDA2PC95
ZWFyPjwvZGF0ZXM+PGxhYmVsPjY0NzwvbGFiZWw+PHVybHM+PC91cmxzPjwvcmVjb3JkPjwvQ2l0
ZT48Q2l0ZT48QXV0aG9yPkdydWJpY2g8L0F1dGhvcj48WWVhcj4xOTk3PC9ZZWFyPjxSZWNOdW0+
NTM3PC9SZWNOdW0+PHJlY29yZD48cmVjLW51bWJlcj41Mzc8L3JlYy1udW1iZXI+PGZvcmVpZ24t
a2V5cz48a2V5IGFwcD0iRU4iIGRiLWlkPSI5eGVkOXo5ZTd0ejUyb2VhOWRjNXdkemQwMjl3ZGZz
MnZyd3oiIHRpbWVzdGFtcD0iMCI+NTM3PC9rZXk+PC9mb3JlaWduLWtleXM+PHJlZi10eXBlIG5h
bWU9IkpvdXJuYWwgQXJ0aWNsZSI+MTc8L3JlZi10eXBlPjxjb250cmlidXRvcnM+PGF1dGhvcnM+
PGF1dGhvcj5HcnViaWNoLCBKLlIuPC9hdXRob3I+PGF1dGhvcj5XYWlud3JpZ2h0LCBQLkMuPC9h
dXRob3I+PC9hdXRob3JzPjwvY29udHJpYnV0b3JzPjx0aXRsZXM+PHRpdGxlPjxzdHlsZSBmYWNl
PSJub3JtYWwiIGZvbnQ9ImRlZmF1bHQiIHNpemU9IjEwMCUiPk1vdG9yIGJhc2lzIG9mIHN1Y3Rp
b24gZmVlZGluZyBwZXJmb3JtYW5jZSBpbiBsYXJnZW1vdXRoIGJhc3MsIDwvc3R5bGU+PHN0eWxl
IGZhY2U9Iml0YWxpYyIgZm9udD0iZGVmYXVsdCIgc2l6ZT0iMTAwJSI+TWljcm9wdGVydXMgc2Fs
bW9pZGVzPC9zdHlsZT48L3RpdGxlPjxzZWNvbmRhcnktdGl0bGU+Sm91cm5hbCBvZiBFeHBlcmlt
ZW50YWwgWm9vbG9neTwvc2Vjb25kYXJ5LXRpdGxlPjxhbHQtdGl0bGU+Si4gRXhwLiBab29sLjwv
YWx0LXRpdGxlPjwvdGl0bGVzPjxwZXJpb2RpY2FsPjxmdWxsLXRpdGxlPkpvdXJuYWwgb2YgRXhw
ZXJpbWVudGFsIFpvb2xvZ3k8L2Z1bGwtdGl0bGU+PGFiYnItMT5KLiBFeHAuIFpvb2wuPC9hYmJy
LTE+PC9wZXJpb2RpY2FsPjxhbHQtcGVyaW9kaWNhbD48ZnVsbC10aXRsZT5Kb3VybmFsIG9mIEV4
cGVyaW1lbnRhbCBab29sb2d5PC9mdWxsLXRpdGxlPjxhYmJyLTE+Si4gRXhwLiBab29sLjwvYWJi
ci0xPjwvYWx0LXBlcmlvZGljYWw+PHBhZ2VzPjEtMTM8L3BhZ2VzPjx2b2x1bWU+Mjc3PC92b2x1
bWU+PGtleXdvcmRzPjxrZXl3b3JkPnByZXNzdXJlLCBmZWVkaW5nLCBmaXNoLCBsYXJnZW1vdXRo
LCBiYXNzLCBFTUcsIG11c2NsZSwgcGVyZm9ybWFuY2UsIHByZXkgY2FwdHVyZTwva2V5d29yZD48
L2tleXdvcmRzPjxkYXRlcz48eWVhcj4xOTk3PC95ZWFyPjwvZGF0ZXM+PGxhYmVsPjUzNzwvbGFi
ZWw+PHVybHM+PC91cmxzPjwvcmVjb3JkPjwvQ2l0ZT48Q2l0ZT48QXV0aG9yPlRoeXM8L0F1dGhv
cj48WWVhcj4xOTk3PC9ZZWFyPjxSZWNOdW0+OTMzPC9SZWNOdW0+PHJlY29yZD48cmVjLW51bWJl
cj45MzM8L3JlYy1udW1iZXI+PGZvcmVpZ24ta2V5cz48a2V5IGFwcD0iRU4iIGRiLWlkPSI5eGVk
OXo5ZTd0ejUyb2VhOWRjNXdkemQwMjl3ZGZzMnZyd3oiIHRpbWVzdGFtcD0iMCI+OTMzPC9rZXk+
PC9mb3JlaWduLWtleXM+PHJlZi10eXBlIG5hbWU9IkpvdXJuYWwgQXJ0aWNsZSI+MTc8L3JlZi10
eXBlPjxjb250cmlidXRvcnM+PGF1dGhvcnM+PGF1dGhvcj5UaHlzLCBULjwvYXV0aG9yPjwvYXV0
aG9ycz48L2NvbnRyaWJ1dG9ycz48dGl0bGVzPjx0aXRsZT48c3R5bGUgZmFjZT0ibm9ybWFsIiBm
b250PSJkZWZhdWx0IiBzaXplPSIxMDAlIj5TcGF0aWFsIHZhcmlhdGlvbiBpbiBlcGF4aWFsIG11
c2NsZSBhY3Rpdml0eSBkdXJpbmcgcHJleSBzdHJpa2UgaW4gbGFyZ2Vtb3V0aCBiYXNzICg8L3N0
eWxlPjxzdHlsZSBmYWNlPSJpdGFsaWMiIGZvbnQ9ImRlZmF1bHQiIHNpemU9IjEwMCUiPk1pY3Jv
cHRlcnVzIHNhbG1vaWRlczwvc3R5bGU+PHN0eWxlIGZhY2U9Im5vcm1hbCIgZm9udD0iZGVmYXVs
dCIgc2l6ZT0iMTAwJSI+KTwvc3R5bGU+PC90aXRsZT48c2Vjb25kYXJ5LXRpdGxlPmplYjwvc2Vj
b25kYXJ5LXRpdGxlPjxhbHQtdGl0bGU+Si4gRXhwLiBCaW9sLjwvYWx0LXRpdGxlPjwvdGl0bGVz
PjxwZXJpb2RpY2FsPjxmdWxsLXRpdGxlPkpFQjwvZnVsbC10aXRsZT48YWJici0xPkouIEV4cC4g
QmlvbC48L2FiYnItMT48L3BlcmlvZGljYWw+PGFsdC1wZXJpb2RpY2FsPjxmdWxsLXRpdGxlPkpF
QjwvZnVsbC10aXRsZT48YWJici0xPkouIEV4cC4gQmlvbC48L2FiYnItMT48L2FsdC1wZXJpb2Rp
Y2FsPjxwYWdlcz4zMDIxLTMwMzE8L3BhZ2VzPjx2b2x1bWU+MjAwPC92b2x1bWU+PGtleXdvcmRz
PjxrZXl3b3JkPmZpc2gsIGZlZWRpbmcsIHN0cmlrZSwgbXVzY2xlLCBoZXRlcm9nZW5laXR5LCBl
bWcsIGJhc3MsIGNlbnRyYXJjaGlkLCBwcmV5IGNhcHR1cmUsIGVwYXhpYWw8L2tleXdvcmQ+PC9r
ZXl3b3Jkcz48ZGF0ZXM+PHllYXI+MTk5NzwveWVhcj48L2RhdGVzPjxsYWJlbD45Mjg8L2xhYmVs
Pjx1cmxzPjwvdXJscz48L3JlY29yZD48L0NpdGU+PC9FbmROb3RlPn==
</w:fldData>
        </w:fldChar>
      </w:r>
      <w:r w:rsidR="00111697">
        <w:rPr>
          <w:rFonts w:ascii="Arial" w:hAnsi="Arial" w:cs="Arial"/>
          <w:sz w:val="22"/>
          <w:szCs w:val="22"/>
        </w:rPr>
        <w:instrText xml:space="preserve"> ADDIN EN.CITE.DATA </w:instrText>
      </w:r>
      <w:r w:rsidR="00111697">
        <w:rPr>
          <w:rFonts w:ascii="Arial" w:hAnsi="Arial" w:cs="Arial"/>
          <w:sz w:val="22"/>
          <w:szCs w:val="22"/>
        </w:rPr>
      </w:r>
      <w:r w:rsidR="00111697">
        <w:rPr>
          <w:rFonts w:ascii="Arial" w:hAnsi="Arial" w:cs="Arial"/>
          <w:sz w:val="22"/>
          <w:szCs w:val="22"/>
        </w:rPr>
        <w:fldChar w:fldCharType="end"/>
      </w:r>
      <w:r>
        <w:rPr>
          <w:rFonts w:ascii="Arial" w:hAnsi="Arial" w:cs="Arial"/>
          <w:sz w:val="22"/>
          <w:szCs w:val="22"/>
        </w:rPr>
        <w:fldChar w:fldCharType="separate"/>
      </w:r>
      <w:r w:rsidR="00111697">
        <w:rPr>
          <w:rFonts w:ascii="Arial" w:hAnsi="Arial" w:cs="Arial"/>
          <w:noProof/>
          <w:sz w:val="22"/>
          <w:szCs w:val="22"/>
        </w:rPr>
        <w:t>[104-107]</w:t>
      </w:r>
      <w:r>
        <w:rPr>
          <w:rFonts w:ascii="Arial" w:hAnsi="Arial" w:cs="Arial"/>
          <w:sz w:val="22"/>
          <w:szCs w:val="22"/>
        </w:rPr>
        <w:fldChar w:fldCharType="end"/>
      </w:r>
      <w:r>
        <w:rPr>
          <w:rFonts w:ascii="Arial" w:hAnsi="Arial" w:cs="Arial"/>
          <w:sz w:val="22"/>
          <w:szCs w:val="22"/>
        </w:rPr>
        <w:t xml:space="preserve">. In contrast with largemouth bass, bluegill, </w:t>
      </w:r>
      <w:proofErr w:type="spellStart"/>
      <w:r>
        <w:rPr>
          <w:rFonts w:ascii="Arial" w:hAnsi="Arial" w:cs="Arial"/>
          <w:i/>
          <w:sz w:val="22"/>
          <w:szCs w:val="22"/>
        </w:rPr>
        <w:t>Lepomis</w:t>
      </w:r>
      <w:proofErr w:type="spellEnd"/>
      <w:r>
        <w:rPr>
          <w:rFonts w:ascii="Arial" w:hAnsi="Arial" w:cs="Arial"/>
          <w:i/>
          <w:sz w:val="22"/>
          <w:szCs w:val="22"/>
        </w:rPr>
        <w:t xml:space="preserve"> </w:t>
      </w:r>
      <w:proofErr w:type="spellStart"/>
      <w:r>
        <w:rPr>
          <w:rFonts w:ascii="Arial" w:hAnsi="Arial" w:cs="Arial"/>
          <w:i/>
          <w:sz w:val="22"/>
          <w:szCs w:val="22"/>
        </w:rPr>
        <w:t>macrochirus</w:t>
      </w:r>
      <w:proofErr w:type="spellEnd"/>
      <w:r>
        <w:rPr>
          <w:rFonts w:ascii="Arial" w:hAnsi="Arial" w:cs="Arial"/>
          <w:sz w:val="22"/>
          <w:szCs w:val="22"/>
        </w:rPr>
        <w:t>,</w:t>
      </w:r>
      <w:r>
        <w:rPr>
          <w:rFonts w:ascii="Arial" w:hAnsi="Arial" w:cs="Arial"/>
          <w:i/>
          <w:sz w:val="22"/>
          <w:szCs w:val="22"/>
        </w:rPr>
        <w:t xml:space="preserve"> </w:t>
      </w:r>
      <w:r>
        <w:rPr>
          <w:rFonts w:ascii="Arial" w:hAnsi="Arial" w:cs="Arial"/>
          <w:sz w:val="22"/>
          <w:szCs w:val="22"/>
        </w:rPr>
        <w:t xml:space="preserve">fall on the other end of the spectrum with low ram speeds and higher suction-induced fluid speeds </w:t>
      </w:r>
      <w:r>
        <w:rPr>
          <w:rFonts w:ascii="Arial" w:hAnsi="Arial" w:cs="Arial"/>
          <w:sz w:val="22"/>
          <w:szCs w:val="22"/>
        </w:rPr>
        <w:fldChar w:fldCharType="begin"/>
      </w:r>
      <w:r w:rsidR="00111697">
        <w:rPr>
          <w:rFonts w:ascii="Arial" w:hAnsi="Arial" w:cs="Arial"/>
          <w:sz w:val="22"/>
          <w:szCs w:val="22"/>
        </w:rPr>
        <w:instrText xml:space="preserve"> ADDIN EN.CITE &lt;EndNote&gt;&lt;Cite&gt;&lt;Author&gt;Higham&lt;/Author&gt;&lt;Year&gt;2006&lt;/Year&gt;&lt;RecNum&gt;533&lt;/RecNum&gt;&lt;DisplayText&gt;[98]&lt;/DisplayText&gt;&lt;record&gt;&lt;rec-number&gt;533&lt;/rec-number&gt;&lt;foreign-keys&gt;&lt;key app="EN" db-id="9xed9z9e7tz52oea9dc5wdzd029wdfs2vrwz" timestamp="0"&gt;533&lt;/key&gt;&lt;/foreign-keys&gt;&lt;ref-type name="Journal Article"&gt;17&lt;/ref-type&gt;&lt;contributors&gt;&lt;authors&gt;&lt;author&gt;Higham, T.E.&lt;/author&gt;&lt;author&gt;Day, S.W.&lt;/author&gt;&lt;author&gt;Wainwright, P.C.&lt;/author&gt;&lt;/authors&gt;&lt;/contributors&gt;&lt;titles&gt;&lt;title&gt;Multidimensional analysis of suction feeding performance in fishes: fluid speed, acceleration, strike accuracy and the ingested volume of water&lt;/title&gt;&lt;secondary-title&gt;The Journal of Experimental Biology&lt;/secondary-title&gt;&lt;alt-title&gt;J. Exp. Biol.&lt;/alt-title&gt;&lt;/titles&gt;&lt;alt-periodical&gt;&lt;full-title&gt;JEB&lt;/full-title&gt;&lt;abbr-1&gt;J. Exp. Biol.&lt;/abbr-1&gt;&lt;/alt-periodical&gt;&lt;pages&gt;2713-2725&lt;/pages&gt;&lt;volume&gt;209&lt;/volume&gt;&lt;keywords&gt;&lt;keyword&gt;performance, suction, accuracy, volume, acceleration, fluid speed, dpiv, ram speed, swimming, feeding, bluegill, bass,&lt;/keyword&gt;&lt;/keywords&gt;&lt;dates&gt;&lt;year&gt;2006&lt;/year&gt;&lt;/dates&gt;&lt;label&gt;533&lt;/label&gt;&lt;urls&gt;&lt;/urls&gt;&lt;/record&gt;&lt;/Cite&gt;&lt;/EndNote&gt;</w:instrText>
      </w:r>
      <w:r>
        <w:rPr>
          <w:rFonts w:ascii="Arial" w:hAnsi="Arial" w:cs="Arial"/>
          <w:sz w:val="22"/>
          <w:szCs w:val="22"/>
        </w:rPr>
        <w:fldChar w:fldCharType="separate"/>
      </w:r>
      <w:r w:rsidR="00111697">
        <w:rPr>
          <w:rFonts w:ascii="Arial" w:hAnsi="Arial" w:cs="Arial"/>
          <w:noProof/>
          <w:sz w:val="22"/>
          <w:szCs w:val="22"/>
        </w:rPr>
        <w:t>[98]</w:t>
      </w:r>
      <w:r>
        <w:rPr>
          <w:rFonts w:ascii="Arial" w:hAnsi="Arial" w:cs="Arial"/>
          <w:sz w:val="22"/>
          <w:szCs w:val="22"/>
        </w:rPr>
        <w:fldChar w:fldCharType="end"/>
      </w:r>
      <w:r>
        <w:rPr>
          <w:rFonts w:ascii="Arial" w:hAnsi="Arial" w:cs="Arial"/>
          <w:sz w:val="22"/>
          <w:szCs w:val="22"/>
        </w:rPr>
        <w:t xml:space="preserve">. This leads to the need for high accuracy during feeding in order to entrain the prey within a very </w:t>
      </w:r>
      <w:proofErr w:type="gramStart"/>
      <w:r>
        <w:rPr>
          <w:rFonts w:ascii="Arial" w:hAnsi="Arial" w:cs="Arial"/>
          <w:sz w:val="22"/>
          <w:szCs w:val="22"/>
        </w:rPr>
        <w:t>small ingested</w:t>
      </w:r>
      <w:proofErr w:type="gramEnd"/>
      <w:r>
        <w:rPr>
          <w:rFonts w:ascii="Arial" w:hAnsi="Arial" w:cs="Arial"/>
          <w:sz w:val="22"/>
          <w:szCs w:val="22"/>
        </w:rPr>
        <w:t xml:space="preserve"> volume of water. </w:t>
      </w:r>
    </w:p>
    <w:p w14:paraId="2505B780" w14:textId="3EF42D61" w:rsidR="00907145" w:rsidRDefault="00907145" w:rsidP="00907145">
      <w:pPr>
        <w:spacing w:line="480" w:lineRule="auto"/>
        <w:rPr>
          <w:rFonts w:ascii="Arial" w:hAnsi="Arial" w:cs="Arial"/>
          <w:sz w:val="22"/>
          <w:szCs w:val="22"/>
        </w:rPr>
      </w:pPr>
      <w:r>
        <w:rPr>
          <w:rFonts w:ascii="Arial" w:hAnsi="Arial" w:cs="Arial"/>
          <w:sz w:val="22"/>
          <w:szCs w:val="22"/>
        </w:rPr>
        <w:tab/>
        <w:t xml:space="preserve">Locomotor hydrodynamics have been studied extensively among </w:t>
      </w:r>
      <w:proofErr w:type="spellStart"/>
      <w:r>
        <w:rPr>
          <w:rFonts w:ascii="Arial" w:hAnsi="Arial" w:cs="Arial"/>
          <w:sz w:val="22"/>
          <w:szCs w:val="22"/>
        </w:rPr>
        <w:t>centrarchids</w:t>
      </w:r>
      <w:proofErr w:type="spellEnd"/>
      <w:r>
        <w:rPr>
          <w:rFonts w:ascii="Arial" w:hAnsi="Arial" w:cs="Arial"/>
          <w:sz w:val="22"/>
          <w:szCs w:val="22"/>
        </w:rPr>
        <w:t xml:space="preserve"> </w:t>
      </w:r>
      <w:r>
        <w:rPr>
          <w:rFonts w:ascii="Arial" w:hAnsi="Arial" w:cs="Arial"/>
          <w:sz w:val="22"/>
          <w:szCs w:val="22"/>
        </w:rPr>
        <w:fldChar w:fldCharType="begin">
          <w:fldData xml:space="preserve">PEVuZE5vdGU+PENpdGU+PEF1dGhvcj5EcnVja2VyPC9BdXRob3I+PFllYXI+MTk5OTwvWWVhcj48
UmVjTnVtPjUxMjwvUmVjTnVtPjxEaXNwbGF5VGV4dD5bNSwgNywgNzQsIDEwOF08L0Rpc3BsYXlU
ZXh0PjxyZWNvcmQ+PHJlYy1udW1iZXI+NTEyPC9yZWMtbnVtYmVyPjxmb3JlaWduLWtleXM+PGtl
eSBhcHA9IkVOIiBkYi1pZD0iOXhlZDl6OWU3dHo1Mm9lYTlkYzV3ZHpkMDI5d2RmczJ2cnd6IiB0
aW1lc3RhbXA9IjAiPjUxMjwva2V5PjwvZm9yZWlnbi1rZXlzPjxyZWYtdHlwZSBuYW1lPSJKb3Vy
bmFsIEFydGljbGUiPjE3PC9yZWYtdHlwZT48Y29udHJpYnV0b3JzPjxhdXRob3JzPjxhdXRob3I+
RHJ1Y2tlciwgRS5HLjwvYXV0aG9yPjxhdXRob3I+TGF1ZGVyLCBHLlYuPC9hdXRob3I+PC9hdXRo
b3JzPjwvY29udHJpYnV0b3JzPjx0aXRsZXM+PHRpdGxlPkxvY29tb3RvciBmb3JjZXMgb24gYSBz
d2ltbWluZyBmaXNoOiB0aHJlZS1kaW1lbnNpb25hbCB2b3J0ZXggd2FrZSBkeW5hbWljcyBxdWFu
dGlmaWVkIHVzaW5nIGRpZ2l0YWwgcGFydGljbGUgaW1hZ2UgdmVsb2NpbWV0cnk8L3RpdGxlPjxz
ZWNvbmRhcnktdGl0bGU+VGhlIEpvdXJuYWwgb2YgRXhwZXJpbWVudGFsIEJpb2xvZ3k8L3NlY29u
ZGFyeS10aXRsZT48YWx0LXRpdGxlPkouIEV4cC4gQmlvbC48L2FsdC10aXRsZT48L3RpdGxlcz48
YWx0LXBlcmlvZGljYWw+PGZ1bGwtdGl0bGU+SkVCPC9mdWxsLXRpdGxlPjxhYmJyLTE+Si4gRXhw
LiBCaW9sLjwvYWJici0xPjwvYWx0LXBlcmlvZGljYWw+PHBhZ2VzPjIzOTMtMjQxMjwvcGFnZXM+
PHZvbHVtZT4yMDI8L3ZvbHVtZT48a2V5d29yZHM+PGtleXdvcmQ+c3dpbW1pbmcsIGZpc2gsIHBl
Y3RvcmFsIGZpbiwgbG9jb21vdGlvbiwgYmx1ZWdpbGwsIHN1bmZpc2gsIGxlcG9taXMsIGZsb3cs
IHBpdiwgZHBpdiwgaHlkcm9keW5hbWljcywgZm9yY2U8L2tleXdvcmQ+PC9rZXl3b3Jkcz48ZGF0
ZXM+PHllYXI+MTk5OTwveWVhcj48L2RhdGVzPjxsYWJlbD41MTI8L2xhYmVsPjx1cmxzPjwvdXJs
cz48L3JlY29yZD48L0NpdGU+PENpdGU+PEF1dGhvcj5EcnVja2VyPC9BdXRob3I+PFllYXI+MjAw
MTwvWWVhcj48UmVjTnVtPjE4NjwvUmVjTnVtPjxyZWNvcmQ+PHJlYy1udW1iZXI+MTg2PC9yZWMt
bnVtYmVyPjxmb3JlaWduLWtleXM+PGtleSBhcHA9IkVOIiBkYi1pZD0iOXhlZDl6OWU3dHo1Mm9l
YTlkYzV3ZHpkMDI5d2RmczJ2cnd6IiB0aW1lc3RhbXA9IjAiPjE4Njwva2V5PjwvZm9yZWlnbi1r
ZXlzPjxyZWYtdHlwZSBuYW1lPSJKb3VybmFsIEFydGljbGUiPjE3PC9yZWYtdHlwZT48Y29udHJp
YnV0b3JzPjxhdXRob3JzPjxhdXRob3I+RHJ1Y2tlciwgRS5HLjwvYXV0aG9yPjxhdXRob3I+TGF1
ZGVyLCBHLlYuPC9hdXRob3I+PC9hdXRob3JzPjwvY29udHJpYnV0b3JzPjx0aXRsZXM+PHRpdGxl
Pldha2UgZHluYW1pY3MgYW5kIGZsdWlkIGZvcmNlcyBvZiB0dXJuaW5nIG1hbmV1dmVycyBpbiBz
dW5maXNoPC90aXRsZT48c2Vjb25kYXJ5LXRpdGxlPkpvdXJuYWwgb2YgRXhwZXJpbWVudGFsIEJp
b2xvZ3k8L3NlY29uZGFyeS10aXRsZT48YWx0LXRpdGxlPkouIGV4cC4gQmlvbC48L2FsdC10aXRs
ZT48L3RpdGxlcz48YWx0LXBlcmlvZGljYWw+PGZ1bGwtdGl0bGU+SkVCPC9mdWxsLXRpdGxlPjxh
YmJyLTE+Si4gRXhwLiBCaW9sLjwvYWJici0xPjwvYWx0LXBlcmlvZGljYWw+PHBhZ2VzPjQzMS00
NDI8L3BhZ2VzPjx2b2x1bWU+MjA0PC92b2x1bWU+PGtleXdvcmRzPjxrZXl3b3JkPm1hbmV1dmVy
LCBsb2NvbW90aW9uLCBmaXNoLCBEUElWLCBmbHVpZCBkeW5hbWljcywgdHVybmluZzwva2V5d29y
ZD48L2tleXdvcmRzPjxkYXRlcz48eWVhcj4yMDAxPC95ZWFyPjwvZGF0ZXM+PGxhYmVsPjE4Njwv
bGFiZWw+PHVybHM+PC91cmxzPjwvcmVjb3JkPjwvQ2l0ZT48Q2l0ZT48QXV0aG9yPlN0YW5kZW48
L0F1dGhvcj48WWVhcj4yMDA1PC9ZZWFyPjxSZWNOdW0+NTE2PC9SZWNOdW0+PHJlY29yZD48cmVj
LW51bWJlcj41MTY8L3JlYy1udW1iZXI+PGZvcmVpZ24ta2V5cz48a2V5IGFwcD0iRU4iIGRiLWlk
PSI5eGVkOXo5ZTd0ejUyb2VhOWRjNXdkemQwMjl3ZGZzMnZyd3oiIHRpbWVzdGFtcD0iMCI+NTE2
PC9rZXk+PC9mb3JlaWduLWtleXM+PHJlZi10eXBlIG5hbWU9IkpvdXJuYWwgQXJ0aWNsZSI+MTc8
L3JlZi10eXBlPjxjb250cmlidXRvcnM+PGF1dGhvcnM+PGF1dGhvcj5TdGFuZGVuLCBFLk0uPC9h
dXRob3I+PGF1dGhvcj5MYXVkZXIsIEcuVi48L2F1dGhvcj48L2F1dGhvcnM+PC9jb250cmlidXRv
cnM+PHRpdGxlcz48dGl0bGU+PHN0eWxlIGZhY2U9Im5vcm1hbCIgZm9udD0iZGVmYXVsdCIgc2l6
ZT0iMTAwJSI+RG9yc2FsIGFuZCBhbmFsIGZpbiBmdW5jdGlvbiBpbiBibHVlZ2lsbCBzdW5maXNo
IDwvc3R5bGU+PHN0eWxlIGZhY2U9Iml0YWxpYyIgZm9udD0iZGVmYXVsdCIgc2l6ZT0iMTAwJSI+
TGVwb21pcyBtYWNyb2NoaXJ1czwvc3R5bGU+PHN0eWxlIGZhY2U9Im5vcm1hbCIgZm9udD0iZGVm
YXVsdCIgc2l6ZT0iMTAwJSI+OiB0aHJlZS1kaW1lbnNpb25hbCBraW5lbWF0aWNzIGR1cmluZyBw
cm9wdWxzaW9uIGFuZCBtYW5ldXZlcmluZzwvc3R5bGU+PC90aXRsZT48c2Vjb25kYXJ5LXRpdGxl
PlRoZSBKb3VybmFsIG9mIEV4cGVyaW1lbnRhbCBCaW9sb2d5PC9zZWNvbmRhcnktdGl0bGU+PGFs
dC10aXRsZT5KLiBFeHAuIEJpb2wuPC9hbHQtdGl0bGU+PC90aXRsZXM+PGFsdC1wZXJpb2RpY2Fs
PjxmdWxsLXRpdGxlPkpFQjwvZnVsbC10aXRsZT48YWJici0xPkouIEV4cC4gQmlvbC48L2FiYnIt
MT48L2FsdC1wZXJpb2RpY2FsPjxwYWdlcz4yNzUzLTI3NjM8L3BhZ2VzPjx2b2x1bWU+MjA4PC92
b2x1bWU+PGtleXdvcmRzPjxrZXl3b3JkPnN3aW1taW5nLCBtYW5ldXZlcmluZywgbG9jb21vdGlv
biwgZG9yc2FsIGZpbiwgYW5hbCBmaW4sIGtpbmVtYXRpY3MsIHN0YWJpbGl0eSwgYmx1ZWdpbGwg
c3VuZmlzaCwgbGVwb21pczwva2V5d29yZD48L2tleXdvcmRzPjxkYXRlcz48eWVhcj4yMDA1PC95
ZWFyPjwvZGF0ZXM+PGxhYmVsPjUxNjwvbGFiZWw+PHVybHM+PC91cmxzPjwvcmVjb3JkPjwvQ2l0
ZT48Q2l0ZT48QXV0aG9yPlR5dGVsbDwvQXV0aG9yPjxZZWFyPjIwMDg8L1llYXI+PFJlY051bT4x
NjUxPC9SZWNOdW0+PHJlY29yZD48cmVjLW51bWJlcj4xNjUxPC9yZWMtbnVtYmVyPjxmb3JlaWdu
LWtleXM+PGtleSBhcHA9IkVOIiBkYi1pZD0iOXhlZDl6OWU3dHo1Mm9lYTlkYzV3ZHpkMDI5d2Rm
czJ2cnd6IiB0aW1lc3RhbXA9IjE0Mjg5NDYxNzAiPjE2NTE8L2tleT48L2ZvcmVpZ24ta2V5cz48
cmVmLXR5cGUgbmFtZT0iSm91cm5hbCBBcnRpY2xlIj4xNzwvcmVmLXR5cGU+PGNvbnRyaWJ1dG9y
cz48YXV0aG9ycz48YXV0aG9yPlR5dGVsbCwgRS5ELjwvYXV0aG9yPjxhdXRob3I+TGF1ZGVyLCBH
LlYuPC9hdXRob3I+PC9hdXRob3JzPjwvY29udHJpYnV0b3JzPjx0aXRsZXM+PHRpdGxlPjxzdHls
ZSBmYWNlPSJub3JtYWwiIGZvbnQ9ImRlZmF1bHQiIHNpemU9IjEwMCUiPkh5ZHJvZHluYW1pY3Mg
b2YgdGhlIGVzY2FwZSByZXNwb25zZSBpbiBibHVlZ2lsbCBzdW5maXNoLCA8L3N0eWxlPjxzdHls
ZSBmYWNlPSJpdGFsaWMiIGZvbnQ9ImRlZmF1bHQiIHNpemU9IjEwMCUiPkxlcG9taXMgbWFjcm9j
aGlydXM8L3N0eWxlPjwvdGl0bGU+PHNlY29uZGFyeS10aXRsZT5Kb3VybmFsIG9mIEV4cGVyaW1l
bnRhbCBCaW9sb2d5PC9zZWNvbmRhcnktdGl0bGU+PGFsdC10aXRsZT5KLiBFeHAuIEJpb2wuPC9h
bHQtdGl0bGU+PC90aXRsZXM+PGFsdC1wZXJpb2RpY2FsPjxmdWxsLXRpdGxlPkpFQjwvZnVsbC10
aXRsZT48YWJici0xPkouIEV4cC4gQmlvbC48L2FiYnItMT48L2FsdC1wZXJpb2RpY2FsPjxwYWdl
cz4zMzU5LTMzNjk8L3BhZ2VzPjx2b2x1bWU+MjExPC92b2x1bWU+PGRhdGVzPjx5ZWFyPjIwMDg8
L3llYXI+PC9kYXRlcz48bGFiZWw+MTY0MTwvbGFiZWw+PHVybHM+PC91cmxzPjwvcmVjb3JkPjwv
Q2l0ZT48L0VuZE5vdGU+AG==
</w:fldData>
        </w:fldChar>
      </w:r>
      <w:r w:rsidR="00111697">
        <w:rPr>
          <w:rFonts w:ascii="Arial" w:hAnsi="Arial" w:cs="Arial"/>
          <w:sz w:val="22"/>
          <w:szCs w:val="22"/>
        </w:rPr>
        <w:instrText xml:space="preserve"> ADDIN EN.CITE </w:instrText>
      </w:r>
      <w:r w:rsidR="00111697">
        <w:rPr>
          <w:rFonts w:ascii="Arial" w:hAnsi="Arial" w:cs="Arial"/>
          <w:sz w:val="22"/>
          <w:szCs w:val="22"/>
        </w:rPr>
        <w:fldChar w:fldCharType="begin">
          <w:fldData xml:space="preserve">PEVuZE5vdGU+PENpdGU+PEF1dGhvcj5EcnVja2VyPC9BdXRob3I+PFllYXI+MTk5OTwvWWVhcj48
UmVjTnVtPjUxMjwvUmVjTnVtPjxEaXNwbGF5VGV4dD5bNSwgNywgNzQsIDEwOF08L0Rpc3BsYXlU
ZXh0PjxyZWNvcmQ+PHJlYy1udW1iZXI+NTEyPC9yZWMtbnVtYmVyPjxmb3JlaWduLWtleXM+PGtl
eSBhcHA9IkVOIiBkYi1pZD0iOXhlZDl6OWU3dHo1Mm9lYTlkYzV3ZHpkMDI5d2RmczJ2cnd6IiB0
aW1lc3RhbXA9IjAiPjUxMjwva2V5PjwvZm9yZWlnbi1rZXlzPjxyZWYtdHlwZSBuYW1lPSJKb3Vy
bmFsIEFydGljbGUiPjE3PC9yZWYtdHlwZT48Y29udHJpYnV0b3JzPjxhdXRob3JzPjxhdXRob3I+
RHJ1Y2tlciwgRS5HLjwvYXV0aG9yPjxhdXRob3I+TGF1ZGVyLCBHLlYuPC9hdXRob3I+PC9hdXRo
b3JzPjwvY29udHJpYnV0b3JzPjx0aXRsZXM+PHRpdGxlPkxvY29tb3RvciBmb3JjZXMgb24gYSBz
d2ltbWluZyBmaXNoOiB0aHJlZS1kaW1lbnNpb25hbCB2b3J0ZXggd2FrZSBkeW5hbWljcyBxdWFu
dGlmaWVkIHVzaW5nIGRpZ2l0YWwgcGFydGljbGUgaW1hZ2UgdmVsb2NpbWV0cnk8L3RpdGxlPjxz
ZWNvbmRhcnktdGl0bGU+VGhlIEpvdXJuYWwgb2YgRXhwZXJpbWVudGFsIEJpb2xvZ3k8L3NlY29u
ZGFyeS10aXRsZT48YWx0LXRpdGxlPkouIEV4cC4gQmlvbC48L2FsdC10aXRsZT48L3RpdGxlcz48
YWx0LXBlcmlvZGljYWw+PGZ1bGwtdGl0bGU+SkVCPC9mdWxsLXRpdGxlPjxhYmJyLTE+Si4gRXhw
LiBCaW9sLjwvYWJici0xPjwvYWx0LXBlcmlvZGljYWw+PHBhZ2VzPjIzOTMtMjQxMjwvcGFnZXM+
PHZvbHVtZT4yMDI8L3ZvbHVtZT48a2V5d29yZHM+PGtleXdvcmQ+c3dpbW1pbmcsIGZpc2gsIHBl
Y3RvcmFsIGZpbiwgbG9jb21vdGlvbiwgYmx1ZWdpbGwsIHN1bmZpc2gsIGxlcG9taXMsIGZsb3cs
IHBpdiwgZHBpdiwgaHlkcm9keW5hbWljcywgZm9yY2U8L2tleXdvcmQ+PC9rZXl3b3Jkcz48ZGF0
ZXM+PHllYXI+MTk5OTwveWVhcj48L2RhdGVzPjxsYWJlbD41MTI8L2xhYmVsPjx1cmxzPjwvdXJs
cz48L3JlY29yZD48L0NpdGU+PENpdGU+PEF1dGhvcj5EcnVja2VyPC9BdXRob3I+PFllYXI+MjAw
MTwvWWVhcj48UmVjTnVtPjE4NjwvUmVjTnVtPjxyZWNvcmQ+PHJlYy1udW1iZXI+MTg2PC9yZWMt
bnVtYmVyPjxmb3JlaWduLWtleXM+PGtleSBhcHA9IkVOIiBkYi1pZD0iOXhlZDl6OWU3dHo1Mm9l
YTlkYzV3ZHpkMDI5d2RmczJ2cnd6IiB0aW1lc3RhbXA9IjAiPjE4Njwva2V5PjwvZm9yZWlnbi1r
ZXlzPjxyZWYtdHlwZSBuYW1lPSJKb3VybmFsIEFydGljbGUiPjE3PC9yZWYtdHlwZT48Y29udHJp
YnV0b3JzPjxhdXRob3JzPjxhdXRob3I+RHJ1Y2tlciwgRS5HLjwvYXV0aG9yPjxhdXRob3I+TGF1
ZGVyLCBHLlYuPC9hdXRob3I+PC9hdXRob3JzPjwvY29udHJpYnV0b3JzPjx0aXRsZXM+PHRpdGxl
Pldha2UgZHluYW1pY3MgYW5kIGZsdWlkIGZvcmNlcyBvZiB0dXJuaW5nIG1hbmV1dmVycyBpbiBz
dW5maXNoPC90aXRsZT48c2Vjb25kYXJ5LXRpdGxlPkpvdXJuYWwgb2YgRXhwZXJpbWVudGFsIEJp
b2xvZ3k8L3NlY29uZGFyeS10aXRsZT48YWx0LXRpdGxlPkouIGV4cC4gQmlvbC48L2FsdC10aXRs
ZT48L3RpdGxlcz48YWx0LXBlcmlvZGljYWw+PGZ1bGwtdGl0bGU+SkVCPC9mdWxsLXRpdGxlPjxh
YmJyLTE+Si4gRXhwLiBCaW9sLjwvYWJici0xPjwvYWx0LXBlcmlvZGljYWw+PHBhZ2VzPjQzMS00
NDI8L3BhZ2VzPjx2b2x1bWU+MjA0PC92b2x1bWU+PGtleXdvcmRzPjxrZXl3b3JkPm1hbmV1dmVy
LCBsb2NvbW90aW9uLCBmaXNoLCBEUElWLCBmbHVpZCBkeW5hbWljcywgdHVybmluZzwva2V5d29y
ZD48L2tleXdvcmRzPjxkYXRlcz48eWVhcj4yMDAxPC95ZWFyPjwvZGF0ZXM+PGxhYmVsPjE4Njwv
bGFiZWw+PHVybHM+PC91cmxzPjwvcmVjb3JkPjwvQ2l0ZT48Q2l0ZT48QXV0aG9yPlN0YW5kZW48
L0F1dGhvcj48WWVhcj4yMDA1PC9ZZWFyPjxSZWNOdW0+NTE2PC9SZWNOdW0+PHJlY29yZD48cmVj
LW51bWJlcj41MTY8L3JlYy1udW1iZXI+PGZvcmVpZ24ta2V5cz48a2V5IGFwcD0iRU4iIGRiLWlk
PSI5eGVkOXo5ZTd0ejUyb2VhOWRjNXdkemQwMjl3ZGZzMnZyd3oiIHRpbWVzdGFtcD0iMCI+NTE2
PC9rZXk+PC9mb3JlaWduLWtleXM+PHJlZi10eXBlIG5hbWU9IkpvdXJuYWwgQXJ0aWNsZSI+MTc8
L3JlZi10eXBlPjxjb250cmlidXRvcnM+PGF1dGhvcnM+PGF1dGhvcj5TdGFuZGVuLCBFLk0uPC9h
dXRob3I+PGF1dGhvcj5MYXVkZXIsIEcuVi48L2F1dGhvcj48L2F1dGhvcnM+PC9jb250cmlidXRv
cnM+PHRpdGxlcz48dGl0bGU+PHN0eWxlIGZhY2U9Im5vcm1hbCIgZm9udD0iZGVmYXVsdCIgc2l6
ZT0iMTAwJSI+RG9yc2FsIGFuZCBhbmFsIGZpbiBmdW5jdGlvbiBpbiBibHVlZ2lsbCBzdW5maXNo
IDwvc3R5bGU+PHN0eWxlIGZhY2U9Iml0YWxpYyIgZm9udD0iZGVmYXVsdCIgc2l6ZT0iMTAwJSI+
TGVwb21pcyBtYWNyb2NoaXJ1czwvc3R5bGU+PHN0eWxlIGZhY2U9Im5vcm1hbCIgZm9udD0iZGVm
YXVsdCIgc2l6ZT0iMTAwJSI+OiB0aHJlZS1kaW1lbnNpb25hbCBraW5lbWF0aWNzIGR1cmluZyBw
cm9wdWxzaW9uIGFuZCBtYW5ldXZlcmluZzwvc3R5bGU+PC90aXRsZT48c2Vjb25kYXJ5LXRpdGxl
PlRoZSBKb3VybmFsIG9mIEV4cGVyaW1lbnRhbCBCaW9sb2d5PC9zZWNvbmRhcnktdGl0bGU+PGFs
dC10aXRsZT5KLiBFeHAuIEJpb2wuPC9hbHQtdGl0bGU+PC90aXRsZXM+PGFsdC1wZXJpb2RpY2Fs
PjxmdWxsLXRpdGxlPkpFQjwvZnVsbC10aXRsZT48YWJici0xPkouIEV4cC4gQmlvbC48L2FiYnIt
MT48L2FsdC1wZXJpb2RpY2FsPjxwYWdlcz4yNzUzLTI3NjM8L3BhZ2VzPjx2b2x1bWU+MjA4PC92
b2x1bWU+PGtleXdvcmRzPjxrZXl3b3JkPnN3aW1taW5nLCBtYW5ldXZlcmluZywgbG9jb21vdGlv
biwgZG9yc2FsIGZpbiwgYW5hbCBmaW4sIGtpbmVtYXRpY3MsIHN0YWJpbGl0eSwgYmx1ZWdpbGwg
c3VuZmlzaCwgbGVwb21pczwva2V5d29yZD48L2tleXdvcmRzPjxkYXRlcz48eWVhcj4yMDA1PC95
ZWFyPjwvZGF0ZXM+PGxhYmVsPjUxNjwvbGFiZWw+PHVybHM+PC91cmxzPjwvcmVjb3JkPjwvQ2l0
ZT48Q2l0ZT48QXV0aG9yPlR5dGVsbDwvQXV0aG9yPjxZZWFyPjIwMDg8L1llYXI+PFJlY051bT4x
NjUxPC9SZWNOdW0+PHJlY29yZD48cmVjLW51bWJlcj4xNjUxPC9yZWMtbnVtYmVyPjxmb3JlaWdu
LWtleXM+PGtleSBhcHA9IkVOIiBkYi1pZD0iOXhlZDl6OWU3dHo1Mm9lYTlkYzV3ZHpkMDI5d2Rm
czJ2cnd6IiB0aW1lc3RhbXA9IjE0Mjg5NDYxNzAiPjE2NTE8L2tleT48L2ZvcmVpZ24ta2V5cz48
cmVmLXR5cGUgbmFtZT0iSm91cm5hbCBBcnRpY2xlIj4xNzwvcmVmLXR5cGU+PGNvbnRyaWJ1dG9y
cz48YXV0aG9ycz48YXV0aG9yPlR5dGVsbCwgRS5ELjwvYXV0aG9yPjxhdXRob3I+TGF1ZGVyLCBH
LlYuPC9hdXRob3I+PC9hdXRob3JzPjwvY29udHJpYnV0b3JzPjx0aXRsZXM+PHRpdGxlPjxzdHls
ZSBmYWNlPSJub3JtYWwiIGZvbnQ9ImRlZmF1bHQiIHNpemU9IjEwMCUiPkh5ZHJvZHluYW1pY3Mg
b2YgdGhlIGVzY2FwZSByZXNwb25zZSBpbiBibHVlZ2lsbCBzdW5maXNoLCA8L3N0eWxlPjxzdHls
ZSBmYWNlPSJpdGFsaWMiIGZvbnQ9ImRlZmF1bHQiIHNpemU9IjEwMCUiPkxlcG9taXMgbWFjcm9j
aGlydXM8L3N0eWxlPjwvdGl0bGU+PHNlY29uZGFyeS10aXRsZT5Kb3VybmFsIG9mIEV4cGVyaW1l
bnRhbCBCaW9sb2d5PC9zZWNvbmRhcnktdGl0bGU+PGFsdC10aXRsZT5KLiBFeHAuIEJpb2wuPC9h
bHQtdGl0bGU+PC90aXRsZXM+PGFsdC1wZXJpb2RpY2FsPjxmdWxsLXRpdGxlPkpFQjwvZnVsbC10
aXRsZT48YWJici0xPkouIEV4cC4gQmlvbC48L2FiYnItMT48L2FsdC1wZXJpb2RpY2FsPjxwYWdl
cz4zMzU5LTMzNjk8L3BhZ2VzPjx2b2x1bWU+MjExPC92b2x1bWU+PGRhdGVzPjx5ZWFyPjIwMDg8
L3llYXI+PC9kYXRlcz48bGFiZWw+MTY0MTwvbGFiZWw+PHVybHM+PC91cmxzPjwvcmVjb3JkPjwv
Q2l0ZT48L0VuZE5vdGU+AG==
</w:fldData>
        </w:fldChar>
      </w:r>
      <w:r w:rsidR="00111697">
        <w:rPr>
          <w:rFonts w:ascii="Arial" w:hAnsi="Arial" w:cs="Arial"/>
          <w:sz w:val="22"/>
          <w:szCs w:val="22"/>
        </w:rPr>
        <w:instrText xml:space="preserve"> ADDIN EN.CITE.DATA </w:instrText>
      </w:r>
      <w:r w:rsidR="00111697">
        <w:rPr>
          <w:rFonts w:ascii="Arial" w:hAnsi="Arial" w:cs="Arial"/>
          <w:sz w:val="22"/>
          <w:szCs w:val="22"/>
        </w:rPr>
      </w:r>
      <w:r w:rsidR="00111697">
        <w:rPr>
          <w:rFonts w:ascii="Arial" w:hAnsi="Arial" w:cs="Arial"/>
          <w:sz w:val="22"/>
          <w:szCs w:val="22"/>
        </w:rPr>
        <w:fldChar w:fldCharType="end"/>
      </w:r>
      <w:r>
        <w:rPr>
          <w:rFonts w:ascii="Arial" w:hAnsi="Arial" w:cs="Arial"/>
          <w:sz w:val="22"/>
          <w:szCs w:val="22"/>
        </w:rPr>
        <w:fldChar w:fldCharType="separate"/>
      </w:r>
      <w:r w:rsidR="00111697">
        <w:rPr>
          <w:rFonts w:ascii="Arial" w:hAnsi="Arial" w:cs="Arial"/>
          <w:noProof/>
          <w:sz w:val="22"/>
          <w:szCs w:val="22"/>
        </w:rPr>
        <w:t>[5, 7, 74, 108]</w:t>
      </w:r>
      <w:r>
        <w:rPr>
          <w:rFonts w:ascii="Arial" w:hAnsi="Arial" w:cs="Arial"/>
          <w:sz w:val="22"/>
          <w:szCs w:val="22"/>
        </w:rPr>
        <w:fldChar w:fldCharType="end"/>
      </w:r>
      <w:r>
        <w:rPr>
          <w:rFonts w:ascii="Arial" w:hAnsi="Arial" w:cs="Arial"/>
          <w:sz w:val="22"/>
          <w:szCs w:val="22"/>
        </w:rPr>
        <w:t xml:space="preserve">. Most </w:t>
      </w:r>
      <w:proofErr w:type="spellStart"/>
      <w:r>
        <w:rPr>
          <w:rFonts w:ascii="Arial" w:hAnsi="Arial" w:cs="Arial"/>
          <w:sz w:val="22"/>
          <w:szCs w:val="22"/>
        </w:rPr>
        <w:t>centrarchids</w:t>
      </w:r>
      <w:proofErr w:type="spellEnd"/>
      <w:r>
        <w:rPr>
          <w:rFonts w:ascii="Arial" w:hAnsi="Arial" w:cs="Arial"/>
          <w:sz w:val="22"/>
          <w:szCs w:val="22"/>
        </w:rPr>
        <w:t xml:space="preserve">, especially sunfish, have relatively large median and pectoral fins that are used for swimming at low speeds, although the body and caudal fin are employed during faster bursts of locomotion. Thus, much of the work on </w:t>
      </w:r>
      <w:proofErr w:type="spellStart"/>
      <w:r>
        <w:rPr>
          <w:rFonts w:ascii="Arial" w:hAnsi="Arial" w:cs="Arial"/>
          <w:sz w:val="22"/>
          <w:szCs w:val="22"/>
        </w:rPr>
        <w:t>centrachids</w:t>
      </w:r>
      <w:proofErr w:type="spellEnd"/>
      <w:r>
        <w:rPr>
          <w:rFonts w:ascii="Arial" w:hAnsi="Arial" w:cs="Arial"/>
          <w:sz w:val="22"/>
          <w:szCs w:val="22"/>
        </w:rPr>
        <w:t xml:space="preserve"> has focused on the function of the fins. A gait transition in smallmouth bass (</w:t>
      </w:r>
      <w:proofErr w:type="spellStart"/>
      <w:r>
        <w:rPr>
          <w:rFonts w:ascii="Arial" w:hAnsi="Arial" w:cs="Arial"/>
          <w:i/>
          <w:sz w:val="22"/>
          <w:szCs w:val="22"/>
        </w:rPr>
        <w:t>Micropterus</w:t>
      </w:r>
      <w:proofErr w:type="spellEnd"/>
      <w:r>
        <w:rPr>
          <w:rFonts w:ascii="Arial" w:hAnsi="Arial" w:cs="Arial"/>
          <w:i/>
          <w:sz w:val="22"/>
          <w:szCs w:val="22"/>
        </w:rPr>
        <w:t xml:space="preserve"> </w:t>
      </w:r>
      <w:proofErr w:type="spellStart"/>
      <w:r>
        <w:rPr>
          <w:rFonts w:ascii="Arial" w:hAnsi="Arial" w:cs="Arial"/>
          <w:i/>
          <w:sz w:val="22"/>
          <w:szCs w:val="22"/>
        </w:rPr>
        <w:t>dolomieu</w:t>
      </w:r>
      <w:proofErr w:type="spellEnd"/>
      <w:r>
        <w:rPr>
          <w:rFonts w:ascii="Arial" w:hAnsi="Arial" w:cs="Arial"/>
          <w:sz w:val="22"/>
          <w:szCs w:val="22"/>
        </w:rPr>
        <w:t xml:space="preserve">) is observed at intermediate speeds, and this gait is thought to involve the recruitment of fast-glycolytic white muscle </w:t>
      </w:r>
      <w:r>
        <w:rPr>
          <w:rFonts w:ascii="Arial" w:hAnsi="Arial" w:cs="Arial"/>
          <w:sz w:val="22"/>
          <w:szCs w:val="22"/>
        </w:rPr>
        <w:fldChar w:fldCharType="begin"/>
      </w:r>
      <w:r w:rsidR="00111697">
        <w:rPr>
          <w:rFonts w:ascii="Arial" w:hAnsi="Arial" w:cs="Arial"/>
          <w:sz w:val="22"/>
          <w:szCs w:val="22"/>
        </w:rPr>
        <w:instrText xml:space="preserve"> ADDIN EN.CITE &lt;EndNote&gt;&lt;Cite&gt;&lt;Author&gt;Peake&lt;/Author&gt;&lt;Year&gt;2004&lt;/Year&gt;&lt;RecNum&gt;555&lt;/RecNum&gt;&lt;DisplayText&gt;[109]&lt;/DisplayText&gt;&lt;record&gt;&lt;rec-number&gt;555&lt;/rec-number&gt;&lt;foreign-keys&gt;&lt;key app="EN" db-id="9xed9z9e7tz52oea9dc5wdzd029wdfs2vrwz" timestamp="0"&gt;555&lt;/key&gt;&lt;/foreign-keys&gt;&lt;ref-type name="Journal Article"&gt;17&lt;/ref-type&gt;&lt;contributors&gt;&lt;authors&gt;&lt;author&gt;Peake, S.J.&lt;/author&gt;&lt;author&gt;Farrell, A.P.&lt;/author&gt;&lt;/authors&gt;&lt;/contributors&gt;&lt;titles&gt;&lt;title&gt;&lt;style face="normal" font="default" size="100%"&gt;Locomotory behaviour and post-exercise physiology in relation to swimming speed, gait transition and metabolism in free-swimming smallmouth bass (&lt;/style&gt;&lt;style face="italic" font="default" size="100%"&gt;Micropterus dolomieu&lt;/style&gt;&lt;style face="normal" font="default" size="100%"&gt;)&lt;/style&gt;&lt;/title&gt;&lt;secondary-title&gt;The Journal of Experimental Biology&lt;/secondary-title&gt;&lt;alt-title&gt;J. Exp. Biol.&lt;/alt-title&gt;&lt;/titles&gt;&lt;alt-periodical&gt;&lt;full-title&gt;JEB&lt;/full-title&gt;&lt;abbr-1&gt;J. Exp. Biol.&lt;/abbr-1&gt;&lt;/alt-periodical&gt;&lt;pages&gt;1563-1575&lt;/pages&gt;&lt;volume&gt;207&lt;/volume&gt;&lt;keywords&gt;&lt;keyword&gt;swimming, gait, speed, muscle, lactate, physiology, exercise, fish, micropterus, smallmouth, bass, anaerobic, aerobic&lt;/keyword&gt;&lt;/keywords&gt;&lt;dates&gt;&lt;year&gt;2004&lt;/year&gt;&lt;/dates&gt;&lt;label&gt;555&lt;/label&gt;&lt;urls&gt;&lt;/urls&gt;&lt;/record&gt;&lt;/Cite&gt;&lt;/EndNote&gt;</w:instrText>
      </w:r>
      <w:r>
        <w:rPr>
          <w:rFonts w:ascii="Arial" w:hAnsi="Arial" w:cs="Arial"/>
          <w:sz w:val="22"/>
          <w:szCs w:val="22"/>
        </w:rPr>
        <w:fldChar w:fldCharType="separate"/>
      </w:r>
      <w:r w:rsidR="00111697">
        <w:rPr>
          <w:rFonts w:ascii="Arial" w:hAnsi="Arial" w:cs="Arial"/>
          <w:noProof/>
          <w:sz w:val="22"/>
          <w:szCs w:val="22"/>
        </w:rPr>
        <w:t>[109]</w:t>
      </w:r>
      <w:r>
        <w:rPr>
          <w:rFonts w:ascii="Arial" w:hAnsi="Arial" w:cs="Arial"/>
          <w:sz w:val="22"/>
          <w:szCs w:val="22"/>
        </w:rPr>
        <w:fldChar w:fldCharType="end"/>
      </w:r>
      <w:r>
        <w:rPr>
          <w:rFonts w:ascii="Arial" w:hAnsi="Arial" w:cs="Arial"/>
          <w:sz w:val="22"/>
          <w:szCs w:val="22"/>
        </w:rPr>
        <w:t xml:space="preserve">. </w:t>
      </w:r>
    </w:p>
    <w:p w14:paraId="675D61EB" w14:textId="505BFA29" w:rsidR="00907145" w:rsidRPr="00C83E33" w:rsidRDefault="00907145" w:rsidP="00907145">
      <w:pPr>
        <w:spacing w:line="480" w:lineRule="auto"/>
        <w:rPr>
          <w:rFonts w:ascii="Arial" w:hAnsi="Arial" w:cs="Arial"/>
          <w:sz w:val="22"/>
          <w:szCs w:val="22"/>
        </w:rPr>
      </w:pPr>
      <w:r>
        <w:rPr>
          <w:rFonts w:ascii="Arial" w:hAnsi="Arial" w:cs="Arial"/>
          <w:sz w:val="22"/>
          <w:szCs w:val="22"/>
        </w:rPr>
        <w:tab/>
        <w:t xml:space="preserve">The integration of locomotion and feeding during prey capture is critical for </w:t>
      </w:r>
      <w:proofErr w:type="spellStart"/>
      <w:r>
        <w:rPr>
          <w:rFonts w:ascii="Arial" w:hAnsi="Arial" w:cs="Arial"/>
          <w:sz w:val="22"/>
          <w:szCs w:val="22"/>
        </w:rPr>
        <w:t>centrarchids</w:t>
      </w:r>
      <w:proofErr w:type="spellEnd"/>
      <w:r>
        <w:rPr>
          <w:rFonts w:ascii="Arial" w:hAnsi="Arial" w:cs="Arial"/>
          <w:sz w:val="22"/>
          <w:szCs w:val="22"/>
        </w:rPr>
        <w:t xml:space="preserve"> </w:t>
      </w:r>
      <w:r>
        <w:rPr>
          <w:rFonts w:ascii="Arial" w:hAnsi="Arial" w:cs="Arial"/>
          <w:sz w:val="22"/>
          <w:szCs w:val="22"/>
        </w:rPr>
        <w:fldChar w:fldCharType="begin">
          <w:fldData xml:space="preserve">PEVuZE5vdGU+PENpdGU+PEF1dGhvcj5IaWdoYW08L0F1dGhvcj48WWVhcj4yMDA3PC9ZZWFyPjxS
ZWNOdW0+Njc3PC9SZWNOdW0+PERpc3BsYXlUZXh0Pls3NiwgOTgsIDExMC0xMTNdPC9EaXNwbGF5
VGV4dD48cmVjb3JkPjxyZWMtbnVtYmVyPjY3NzwvcmVjLW51bWJlcj48Zm9yZWlnbi1rZXlzPjxr
ZXkgYXBwPSJFTiIgZGItaWQ9Ijl4ZWQ5ejllN3R6NTJvZWE5ZGM1d2R6ZDAyOXdkZnMydnJ3eiIg
dGltZXN0YW1wPSIwIj42Nzc8L2tleT48L2ZvcmVpZ24ta2V5cz48cmVmLXR5cGUgbmFtZT0iSm91
cm5hbCBBcnRpY2xlIj4xNzwvcmVmLXR5cGU+PGNvbnRyaWJ1dG9ycz48YXV0aG9ycz48YXV0aG9y
PkhpZ2hhbSwgVC5FLjwvYXV0aG9yPjwvYXV0aG9ycz48L2NvbnRyaWJ1dG9ycz48dGl0bGVzPjx0
aXRsZT5GZWVkaW5nLCBmaW5zIGFuZCBicmFraW5nIG1hbmV1dmVyczogbG9jb21vdGlvbiBkdXJp
bmcgcHJleSBjYXB0dXJlIGluIGNlbnRyYXJjaGlkIGZpc2hlczwvdGl0bGU+PHNlY29uZGFyeS10
aXRsZT5Kb3VybmFsIG9mIEV4cGVyaW1lbnRhbCBCaW9sb2d5PC9zZWNvbmRhcnktdGl0bGU+PGFs
dC10aXRsZT5KLiBFeHAuIEJpb2wuPC9hbHQtdGl0bGU+PC90aXRsZXM+PGFsdC1wZXJpb2RpY2Fs
PjxmdWxsLXRpdGxlPkpFQjwvZnVsbC10aXRsZT48YWJici0xPkouIEV4cC4gQmlvbC48L2FiYnIt
MT48L2FsdC1wZXJpb2RpY2FsPjxwYWdlcz4xMDctMTE3PC9wYWdlcz48dm9sdW1lPjIxMDwvdm9s
dW1lPjxkYXRlcz48eWVhcj4yMDA3PC95ZWFyPjwvZGF0ZXM+PGxhYmVsPjY3NDwvbGFiZWw+PHVy
bHM+PC91cmxzPjwvcmVjb3JkPjwvQ2l0ZT48Q2l0ZT48QXV0aG9yPkhpZ2hhbTwvQXV0aG9yPjxZ
ZWFyPjIwMDU8L1llYXI+PFJlY051bT40OTA8L1JlY051bT48cmVjb3JkPjxyZWMtbnVtYmVyPjQ5
MDwvcmVjLW51bWJlcj48Zm9yZWlnbi1rZXlzPjxrZXkgYXBwPSJFTiIgZGItaWQ9Ijl4ZWQ5ejll
N3R6NTJvZWE5ZGM1d2R6ZDAyOXdkZnMydnJ3eiIgdGltZXN0YW1wPSIwIj40OTA8L2tleT48L2Zv
cmVpZ24ta2V5cz48cmVmLXR5cGUgbmFtZT0iSm91cm5hbCBBcnRpY2xlIj4xNzwvcmVmLXR5cGU+
PGNvbnRyaWJ1dG9ycz48YXV0aG9ycz48YXV0aG9yPkhpZ2hhbSwgVC5FLjwvYXV0aG9yPjxhdXRo
b3I+RGF5LCBTLlcuPC9hdXRob3I+PGF1dGhvcj5XYWlud3JpZ2h0LCBQLkMuPC9hdXRob3I+PC9h
dXRob3JzPjwvY29udHJpYnV0b3JzPjx0aXRsZXM+PHRpdGxlPjxzdHlsZSBmYWNlPSJub3JtYWwi
IGZvbnQ9ImRlZmF1bHQiIHNpemU9IjEwMCUiPlN1Y2tpbmcgd2hpbGUgc3dpbW1pbmc6IGV2YWx1
YXRpbmcgdGhlIGVmZmVjdHMgb2YgcmFtIHNwZWVkIG9uIHN1Y3Rpb24gZ2VuZXJhdGlvbiBpbiBi
bHVlZ2lsbCBzdW5maXNoIDwvc3R5bGU+PHN0eWxlIGZhY2U9Iml0YWxpYyIgZm9udD0iZGVmYXVs
dCIgc2l6ZT0iMTAwJSI+TGVwb21pcyBtYWNyb2NoaXJ1czwvc3R5bGU+PHN0eWxlIGZhY2U9Im5v
cm1hbCIgZm9udD0iZGVmYXVsdCIgc2l6ZT0iMTAwJSI+IHVzaW5nIGRpZ2l0YWwgcGFydGljbGUg
aW1hZ2UgdmVsb2NpbWV0cnk8L3N0eWxlPjwvdGl0bGU+PHNlY29uZGFyeS10aXRsZT5UaGUgSm91
cm5hbCBvZiBFeHBlcmltZW50YWwgQmlvbG9neTwvc2Vjb25kYXJ5LXRpdGxlPjxhbHQtdGl0bGU+
Si4gRXhwLiBCaW9sLjwvYWx0LXRpdGxlPjwvdGl0bGVzPjxhbHQtcGVyaW9kaWNhbD48ZnVsbC10
aXRsZT5KRUI8L2Z1bGwtdGl0bGU+PGFiYnItMT5KLiBFeHAuIEJpb2wuPC9hYmJyLTE+PC9hbHQt
cGVyaW9kaWNhbD48cGFnZXM+MjY1My0yNjYwPC9wYWdlcz48dm9sdW1lPjIwODwvdm9sdW1lPjxr
ZXl3b3Jkcz48a2V5d29yZD5maXNoLCBmZWVkaW5nLCBzdWN0aW9uLCByYW0sIERQSVYsIGJsdWVn
aWxsLCBzdW5maXNoLCBwZXJmb3JtYW5jZSwgZmxvdzwva2V5d29yZD48L2tleXdvcmRzPjxkYXRl
cz48eWVhcj4yMDA1PC95ZWFyPjwvZGF0ZXM+PGxhYmVsPjQ5MDwvbGFiZWw+PHVybHM+PC91cmxz
PjwvcmVjb3JkPjwvQ2l0ZT48Q2l0ZT48QXV0aG9yPkhpZ2hhbTwvQXV0aG9yPjxZZWFyPjIwMDY8
L1llYXI+PFJlY051bT41MzM8L1JlY051bT48cmVjb3JkPjxyZWMtbnVtYmVyPjUzMzwvcmVjLW51
bWJlcj48Zm9yZWlnbi1rZXlzPjxrZXkgYXBwPSJFTiIgZGItaWQ9Ijl4ZWQ5ejllN3R6NTJvZWE5
ZGM1d2R6ZDAyOXdkZnMydnJ3eiIgdGltZXN0YW1wPSIwIj41MzM8L2tleT48L2ZvcmVpZ24ta2V5
cz48cmVmLXR5cGUgbmFtZT0iSm91cm5hbCBBcnRpY2xlIj4xNzwvcmVmLXR5cGU+PGNvbnRyaWJ1
dG9ycz48YXV0aG9ycz48YXV0aG9yPkhpZ2hhbSwgVC5FLjwvYXV0aG9yPjxhdXRob3I+RGF5LCBT
LlcuPC9hdXRob3I+PGF1dGhvcj5XYWlud3JpZ2h0LCBQLkMuPC9hdXRob3I+PC9hdXRob3JzPjwv
Y29udHJpYnV0b3JzPjx0aXRsZXM+PHRpdGxlPk11bHRpZGltZW5zaW9uYWwgYW5hbHlzaXMgb2Yg
c3VjdGlvbiBmZWVkaW5nIHBlcmZvcm1hbmNlIGluIGZpc2hlczogZmx1aWQgc3BlZWQsIGFjY2Vs
ZXJhdGlvbiwgc3RyaWtlIGFjY3VyYWN5IGFuZCB0aGUgaW5nZXN0ZWQgdm9sdW1lIG9mIHdhdGVy
PC90aXRsZT48c2Vjb25kYXJ5LXRpdGxlPlRoZSBKb3VybmFsIG9mIEV4cGVyaW1lbnRhbCBCaW9s
b2d5PC9zZWNvbmRhcnktdGl0bGU+PGFsdC10aXRsZT5KLiBFeHAuIEJpb2wuPC9hbHQtdGl0bGU+
PC90aXRsZXM+PGFsdC1wZXJpb2RpY2FsPjxmdWxsLXRpdGxlPkpFQjwvZnVsbC10aXRsZT48YWJi
ci0xPkouIEV4cC4gQmlvbC48L2FiYnItMT48L2FsdC1wZXJpb2RpY2FsPjxwYWdlcz4yNzEzLTI3
MjU8L3BhZ2VzPjx2b2x1bWU+MjA5PC92b2x1bWU+PGtleXdvcmRzPjxrZXl3b3JkPnBlcmZvcm1h
bmNlLCBzdWN0aW9uLCBhY2N1cmFjeSwgdm9sdW1lLCBhY2NlbGVyYXRpb24sIGZsdWlkIHNwZWVk
LCBkcGl2LCByYW0gc3BlZWQsIHN3aW1taW5nLCBmZWVkaW5nLCBibHVlZ2lsbCwgYmFzcyw8L2tl
eXdvcmQ+PC9rZXl3b3Jkcz48ZGF0ZXM+PHllYXI+MjAwNjwveWVhcj48L2RhdGVzPjxsYWJlbD41
MzM8L2xhYmVsPjx1cmxzPjwvdXJscz48L3JlY29yZD48L0NpdGU+PENpdGU+PEF1dGhvcj5IaWdo
YW08L0F1dGhvcj48WWVhcj4yMDA1PC9ZZWFyPjxSZWNOdW0+NDYzPC9SZWNOdW0+PHJlY29yZD48
cmVjLW51bWJlcj40NjM8L3JlYy1udW1iZXI+PGZvcmVpZ24ta2V5cz48a2V5IGFwcD0iRU4iIGRi
LWlkPSI5eGVkOXo5ZTd0ejUyb2VhOWRjNXdkemQwMjl3ZGZzMnZyd3oiIHRpbWVzdGFtcD0iMCI+
NDYzPC9rZXk+PC9mb3JlaWduLWtleXM+PHJlZi10eXBlIG5hbWU9IkpvdXJuYWwgQXJ0aWNsZSI+
MTc8L3JlZi10eXBlPjxjb250cmlidXRvcnM+PGF1dGhvcnM+PGF1dGhvcj5IaWdoYW0sIFQuRS48
L2F1dGhvcj48YXV0aG9yPk1hbGFzLCBCLjwvYXV0aG9yPjxhdXRob3I+SmF5bmUsIEIuQy48L2F1
dGhvcj48YXV0aG9yPkxhdWRlciwgRy5WLjwvYXV0aG9yPjwvYXV0aG9ycz48L2NvbnRyaWJ1dG9y
cz48dGl0bGVzPjx0aXRsZT48c3R5bGUgZmFjZT0ibm9ybWFsIiBmb250PSJkZWZhdWx0IiBzaXpl
PSIxMDAlIj5Db25zdHJhaW50cyBvbiBzdGFydGluZyBhbmQgc3RvcHBpbmc6IGJlaGF2aW9yIGNv
bXBlbnNhdGVzIGZvciByZWR1Y2VkIHBlY3RvcmFsIGZpbiBhcmVhIGR1cmluZyBicmFraW5nIG9m
IHRoZSBibHVlZ2lsbCBzdW5maXNoIDwvc3R5bGU+PHN0eWxlIGZhY2U9Iml0YWxpYyIgZm9udD0i
ZGVmYXVsdCIgc2l6ZT0iMTAwJSI+TGVwb21pcyBtYWNyb2NoaXJ1czwvc3R5bGU+PC90aXRsZT48
c2Vjb25kYXJ5LXRpdGxlPlRoZSBKb3VybmFsIG9mIEV4cGVyaW1lbnRhbCBCaW9sb2d5PC9zZWNv
bmRhcnktdGl0bGU+PGFsdC10aXRsZT5KLiBFeHAuIEJpb2wuPC9hbHQtdGl0bGU+PC90aXRsZXM+
PGFsdC1wZXJpb2RpY2FsPjxmdWxsLXRpdGxlPkpFQjwvZnVsbC10aXRsZT48YWJici0xPkouIEV4
cC4gQmlvbC48L2FiYnItMT48L2FsdC1wZXJpb2RpY2FsPjxwYWdlcz40NzM1LTQ3NDY8L3BhZ2Vz
Pjx2b2x1bWU+MjA4PC92b2x1bWU+PGtleXdvcmRzPjxrZXl3b3JkPmJyYWtpbmcsIHN1bmZpc2gs
IHBlY3RvcmFsIGZpbiwgcmVkdWN0aW9uLCBsb2NvbW90aW9uLCBzd2ltbWluZywgZmlzaCwgZGVj
ZWxlcmF0aW9uLCBhY2NlbGVyYXRpb24sPC9rZXl3b3JkPjwva2V5d29yZHM+PGRhdGVzPjx5ZWFy
PjIwMDU8L3llYXI+PC9kYXRlcz48bGFiZWw+NDYzPC9sYWJlbD48dXJscz48L3VybHM+PC9yZWNv
cmQ+PC9DaXRlPjxDaXRlPjxBdXRob3I+S2FuZTwvQXV0aG9yPjxZZWFyPjIwMTQ8L1llYXI+PFJl
Y051bT4xNjI4PC9SZWNOdW0+PHJlY29yZD48cmVjLW51bWJlcj4xNjI4PC9yZWMtbnVtYmVyPjxm
b3JlaWduLWtleXM+PGtleSBhcHA9IkVOIiBkYi1pZD0iOXhlZDl6OWU3dHo1Mm9lYTlkYzV3ZHpk
MDI5d2RmczJ2cnd6IiB0aW1lc3RhbXA9IjE0Mjg0MzUzNTEiPjE2Mjg8L2tleT48L2ZvcmVpZ24t
a2V5cz48cmVmLXR5cGUgbmFtZT0iSm91cm5hbCBBcnRpY2xlIj4xNzwvcmVmLXR5cGU+PGNvbnRy
aWJ1dG9ycz48YXV0aG9ycz48YXV0aG9yPkthbmUsIEUuQS48L2F1dGhvcj48YXV0aG9yPkhpZ2hh
bSwgVC5FLjwvYXV0aG9yPjwvYXV0aG9ycz48L2NvbnRyaWJ1dG9ycz48dGl0bGVzPjx0aXRsZT5N
b2RlbGxlZCB0aHJlZS1kaW1lbnNpb25hbCBzdWN0aW9uIGFjY3VyYWN5IHByZWRpY3RzIHByZXkg
Y2FwdHVyZSBzdWNjZXNzIGluIHRocmVlIHNwZWNpZXMgb2YgY2VudHJhcmNoaWQgZmlzaGVzPC90
aXRsZT48c2Vjb25kYXJ5LXRpdGxlPkpvdXJuYWwgb2YgdGhlIFJveWFsIFNvY2lldHkgSW50ZXJm
YWNlPC9zZWNvbmRhcnktdGl0bGU+PGFsdC10aXRsZT5KLiBSLiBTb2MuIEludGVyZmFjZTwvYWx0
LXRpdGxlPjwvdGl0bGVzPjxhbHQtcGVyaW9kaWNhbD48ZnVsbC10aXRsZT5KLiBSLiBTb2MuIElu
dGVyZmFjZTwvZnVsbC10aXRsZT48YWJici0xPkouIFIuIFNvYy4gSW50ZXJmYWNlPC9hYmJyLTE+
PC9hbHQtcGVyaW9kaWNhbD48cGFnZXM+MjAxNDAyMjM8L3BhZ2VzPjx2b2x1bWU+MTE8L3ZvbHVt
ZT48ZGF0ZXM+PHllYXI+MjAxNDwveWVhcj48L2RhdGVzPjxsYWJlbD4xNjE4PC9sYWJlbD48dXJs
cz48L3VybHM+PC9yZWNvcmQ+PC9DaXRlPjxDaXRlPjxBdXRob3I+S2FuZTwvQXV0aG9yPjxZZWFy
PjIwMTU8L1llYXI+PFJlY051bT4xNjE0PC9SZWNOdW0+PHJlY29yZD48cmVjLW51bWJlcj4xNjE0
PC9yZWMtbnVtYmVyPjxmb3JlaWduLWtleXM+PGtleSBhcHA9IkVOIiBkYi1pZD0iOXhlZDl6OWU3
dHo1Mm9lYTlkYzV3ZHpkMDI5d2RmczJ2cnd6IiB0aW1lc3RhbXA9IjE0MjgwOTA3MzciPjE2MTQ8
L2tleT48L2ZvcmVpZ24ta2V5cz48cmVmLXR5cGUgbmFtZT0iSm91cm5hbCBBcnRpY2xlIj4xNzwv
cmVmLXR5cGU+PGNvbnRyaWJ1dG9ycz48YXV0aG9ycz48YXV0aG9yPkthbmUsIEUuQS48L2F1dGhv
cj48YXV0aG9yPkhpZ2hhbSwgVC5FLjwvYXV0aG9yPjwvYXV0aG9ycz48L2NvbnRyaWJ1dG9ycz48
dGl0bGVzPjx0aXRsZT5Db21wbGV4IHN5c3RlbXMgYXJlIG1vcmUgdGhhbiB0aGUgc3VtIG9mIHRo
ZWlyIHBhcnRzOiBVc2luZyBpbnRlZ3JhdGlvbiB0byB1bmRlcnN0YW5kIHBlcmZvcm1hbmNlLCBi
aW9tZWNoYW5pY3MsIGFuZCBkaXZlcnNpdHk8L3RpdGxlPjxzZWNvbmRhcnktdGl0bGU+SW50ZWdy
YXRpdmUgYW5kIENvbXBhcmF0aXZlIEJpb2xvZ3k8L3NlY29uZGFyeS10aXRsZT48YWx0LXRpdGxl
PkludGVnci4gQ29tcC4gQmlvbC48L2FsdC10aXRsZT48L3RpdGxlcz48cGVyaW9kaWNhbD48ZnVs
bC10aXRsZT5JbnRlZ3JhdGl2ZSBhbmQgQ29tcGFyYXRpdmUgQmlvbG9neTwvZnVsbC10aXRsZT48
YWJici0xPkludGVnci4gQ29tcC4gQmlvbC48L2FiYnItMT48L3BlcmlvZGljYWw+PGFsdC1wZXJp
b2RpY2FsPjxmdWxsLXRpdGxlPkludGVncmF0aXZlIGFuZCBDb21wYXJhdGl2ZSBCaW9sb2d5PC9m
dWxsLXRpdGxlPjxhYmJyLTE+SW50ZWdyLiBDb21wLiBCaW9sLjwvYWJici0xPjwvYWx0LXBlcmlv
ZGljYWw+PHBhZ2VzPjE0Ni0xNjU8L3BhZ2VzPjx2b2x1bWU+NTU8L3ZvbHVtZT48ZGF0ZXM+PHll
YXI+MjAxNTwveWVhcj48L2RhdGVzPjxsYWJlbD4xNjA0PC9sYWJlbD48dXJscz48L3VybHM+PC9y
ZWNvcmQ+PC9DaXRlPjwvRW5kTm90ZT5=
</w:fldData>
        </w:fldChar>
      </w:r>
      <w:r w:rsidR="00111697">
        <w:rPr>
          <w:rFonts w:ascii="Arial" w:hAnsi="Arial" w:cs="Arial"/>
          <w:sz w:val="22"/>
          <w:szCs w:val="22"/>
        </w:rPr>
        <w:instrText xml:space="preserve"> ADDIN EN.CITE </w:instrText>
      </w:r>
      <w:r w:rsidR="00111697">
        <w:rPr>
          <w:rFonts w:ascii="Arial" w:hAnsi="Arial" w:cs="Arial"/>
          <w:sz w:val="22"/>
          <w:szCs w:val="22"/>
        </w:rPr>
        <w:fldChar w:fldCharType="begin">
          <w:fldData xml:space="preserve">PEVuZE5vdGU+PENpdGU+PEF1dGhvcj5IaWdoYW08L0F1dGhvcj48WWVhcj4yMDA3PC9ZZWFyPjxS
ZWNOdW0+Njc3PC9SZWNOdW0+PERpc3BsYXlUZXh0Pls3NiwgOTgsIDExMC0xMTNdPC9EaXNwbGF5
VGV4dD48cmVjb3JkPjxyZWMtbnVtYmVyPjY3NzwvcmVjLW51bWJlcj48Zm9yZWlnbi1rZXlzPjxr
ZXkgYXBwPSJFTiIgZGItaWQ9Ijl4ZWQ5ejllN3R6NTJvZWE5ZGM1d2R6ZDAyOXdkZnMydnJ3eiIg
dGltZXN0YW1wPSIwIj42Nzc8L2tleT48L2ZvcmVpZ24ta2V5cz48cmVmLXR5cGUgbmFtZT0iSm91
cm5hbCBBcnRpY2xlIj4xNzwvcmVmLXR5cGU+PGNvbnRyaWJ1dG9ycz48YXV0aG9ycz48YXV0aG9y
PkhpZ2hhbSwgVC5FLjwvYXV0aG9yPjwvYXV0aG9ycz48L2NvbnRyaWJ1dG9ycz48dGl0bGVzPjx0
aXRsZT5GZWVkaW5nLCBmaW5zIGFuZCBicmFraW5nIG1hbmV1dmVyczogbG9jb21vdGlvbiBkdXJp
bmcgcHJleSBjYXB0dXJlIGluIGNlbnRyYXJjaGlkIGZpc2hlczwvdGl0bGU+PHNlY29uZGFyeS10
aXRsZT5Kb3VybmFsIG9mIEV4cGVyaW1lbnRhbCBCaW9sb2d5PC9zZWNvbmRhcnktdGl0bGU+PGFs
dC10aXRsZT5KLiBFeHAuIEJpb2wuPC9hbHQtdGl0bGU+PC90aXRsZXM+PGFsdC1wZXJpb2RpY2Fs
PjxmdWxsLXRpdGxlPkpFQjwvZnVsbC10aXRsZT48YWJici0xPkouIEV4cC4gQmlvbC48L2FiYnIt
MT48L2FsdC1wZXJpb2RpY2FsPjxwYWdlcz4xMDctMTE3PC9wYWdlcz48dm9sdW1lPjIxMDwvdm9s
dW1lPjxkYXRlcz48eWVhcj4yMDA3PC95ZWFyPjwvZGF0ZXM+PGxhYmVsPjY3NDwvbGFiZWw+PHVy
bHM+PC91cmxzPjwvcmVjb3JkPjwvQ2l0ZT48Q2l0ZT48QXV0aG9yPkhpZ2hhbTwvQXV0aG9yPjxZ
ZWFyPjIwMDU8L1llYXI+PFJlY051bT40OTA8L1JlY051bT48cmVjb3JkPjxyZWMtbnVtYmVyPjQ5
MDwvcmVjLW51bWJlcj48Zm9yZWlnbi1rZXlzPjxrZXkgYXBwPSJFTiIgZGItaWQ9Ijl4ZWQ5ejll
N3R6NTJvZWE5ZGM1d2R6ZDAyOXdkZnMydnJ3eiIgdGltZXN0YW1wPSIwIj40OTA8L2tleT48L2Zv
cmVpZ24ta2V5cz48cmVmLXR5cGUgbmFtZT0iSm91cm5hbCBBcnRpY2xlIj4xNzwvcmVmLXR5cGU+
PGNvbnRyaWJ1dG9ycz48YXV0aG9ycz48YXV0aG9yPkhpZ2hhbSwgVC5FLjwvYXV0aG9yPjxhdXRo
b3I+RGF5LCBTLlcuPC9hdXRob3I+PGF1dGhvcj5XYWlud3JpZ2h0LCBQLkMuPC9hdXRob3I+PC9h
dXRob3JzPjwvY29udHJpYnV0b3JzPjx0aXRsZXM+PHRpdGxlPjxzdHlsZSBmYWNlPSJub3JtYWwi
IGZvbnQ9ImRlZmF1bHQiIHNpemU9IjEwMCUiPlN1Y2tpbmcgd2hpbGUgc3dpbW1pbmc6IGV2YWx1
YXRpbmcgdGhlIGVmZmVjdHMgb2YgcmFtIHNwZWVkIG9uIHN1Y3Rpb24gZ2VuZXJhdGlvbiBpbiBi
bHVlZ2lsbCBzdW5maXNoIDwvc3R5bGU+PHN0eWxlIGZhY2U9Iml0YWxpYyIgZm9udD0iZGVmYXVs
dCIgc2l6ZT0iMTAwJSI+TGVwb21pcyBtYWNyb2NoaXJ1czwvc3R5bGU+PHN0eWxlIGZhY2U9Im5v
cm1hbCIgZm9udD0iZGVmYXVsdCIgc2l6ZT0iMTAwJSI+IHVzaW5nIGRpZ2l0YWwgcGFydGljbGUg
aW1hZ2UgdmVsb2NpbWV0cnk8L3N0eWxlPjwvdGl0bGU+PHNlY29uZGFyeS10aXRsZT5UaGUgSm91
cm5hbCBvZiBFeHBlcmltZW50YWwgQmlvbG9neTwvc2Vjb25kYXJ5LXRpdGxlPjxhbHQtdGl0bGU+
Si4gRXhwLiBCaW9sLjwvYWx0LXRpdGxlPjwvdGl0bGVzPjxhbHQtcGVyaW9kaWNhbD48ZnVsbC10
aXRsZT5KRUI8L2Z1bGwtdGl0bGU+PGFiYnItMT5KLiBFeHAuIEJpb2wuPC9hYmJyLTE+PC9hbHQt
cGVyaW9kaWNhbD48cGFnZXM+MjY1My0yNjYwPC9wYWdlcz48dm9sdW1lPjIwODwvdm9sdW1lPjxr
ZXl3b3Jkcz48a2V5d29yZD5maXNoLCBmZWVkaW5nLCBzdWN0aW9uLCByYW0sIERQSVYsIGJsdWVn
aWxsLCBzdW5maXNoLCBwZXJmb3JtYW5jZSwgZmxvdzwva2V5d29yZD48L2tleXdvcmRzPjxkYXRl
cz48eWVhcj4yMDA1PC95ZWFyPjwvZGF0ZXM+PGxhYmVsPjQ5MDwvbGFiZWw+PHVybHM+PC91cmxz
PjwvcmVjb3JkPjwvQ2l0ZT48Q2l0ZT48QXV0aG9yPkhpZ2hhbTwvQXV0aG9yPjxZZWFyPjIwMDY8
L1llYXI+PFJlY051bT41MzM8L1JlY051bT48cmVjb3JkPjxyZWMtbnVtYmVyPjUzMzwvcmVjLW51
bWJlcj48Zm9yZWlnbi1rZXlzPjxrZXkgYXBwPSJFTiIgZGItaWQ9Ijl4ZWQ5ejllN3R6NTJvZWE5
ZGM1d2R6ZDAyOXdkZnMydnJ3eiIgdGltZXN0YW1wPSIwIj41MzM8L2tleT48L2ZvcmVpZ24ta2V5
cz48cmVmLXR5cGUgbmFtZT0iSm91cm5hbCBBcnRpY2xlIj4xNzwvcmVmLXR5cGU+PGNvbnRyaWJ1
dG9ycz48YXV0aG9ycz48YXV0aG9yPkhpZ2hhbSwgVC5FLjwvYXV0aG9yPjxhdXRob3I+RGF5LCBT
LlcuPC9hdXRob3I+PGF1dGhvcj5XYWlud3JpZ2h0LCBQLkMuPC9hdXRob3I+PC9hdXRob3JzPjwv
Y29udHJpYnV0b3JzPjx0aXRsZXM+PHRpdGxlPk11bHRpZGltZW5zaW9uYWwgYW5hbHlzaXMgb2Yg
c3VjdGlvbiBmZWVkaW5nIHBlcmZvcm1hbmNlIGluIGZpc2hlczogZmx1aWQgc3BlZWQsIGFjY2Vs
ZXJhdGlvbiwgc3RyaWtlIGFjY3VyYWN5IGFuZCB0aGUgaW5nZXN0ZWQgdm9sdW1lIG9mIHdhdGVy
PC90aXRsZT48c2Vjb25kYXJ5LXRpdGxlPlRoZSBKb3VybmFsIG9mIEV4cGVyaW1lbnRhbCBCaW9s
b2d5PC9zZWNvbmRhcnktdGl0bGU+PGFsdC10aXRsZT5KLiBFeHAuIEJpb2wuPC9hbHQtdGl0bGU+
PC90aXRsZXM+PGFsdC1wZXJpb2RpY2FsPjxmdWxsLXRpdGxlPkpFQjwvZnVsbC10aXRsZT48YWJi
ci0xPkouIEV4cC4gQmlvbC48L2FiYnItMT48L2FsdC1wZXJpb2RpY2FsPjxwYWdlcz4yNzEzLTI3
MjU8L3BhZ2VzPjx2b2x1bWU+MjA5PC92b2x1bWU+PGtleXdvcmRzPjxrZXl3b3JkPnBlcmZvcm1h
bmNlLCBzdWN0aW9uLCBhY2N1cmFjeSwgdm9sdW1lLCBhY2NlbGVyYXRpb24sIGZsdWlkIHNwZWVk
LCBkcGl2LCByYW0gc3BlZWQsIHN3aW1taW5nLCBmZWVkaW5nLCBibHVlZ2lsbCwgYmFzcyw8L2tl
eXdvcmQ+PC9rZXl3b3Jkcz48ZGF0ZXM+PHllYXI+MjAwNjwveWVhcj48L2RhdGVzPjxsYWJlbD41
MzM8L2xhYmVsPjx1cmxzPjwvdXJscz48L3JlY29yZD48L0NpdGU+PENpdGU+PEF1dGhvcj5IaWdo
YW08L0F1dGhvcj48WWVhcj4yMDA1PC9ZZWFyPjxSZWNOdW0+NDYzPC9SZWNOdW0+PHJlY29yZD48
cmVjLW51bWJlcj40NjM8L3JlYy1udW1iZXI+PGZvcmVpZ24ta2V5cz48a2V5IGFwcD0iRU4iIGRi
LWlkPSI5eGVkOXo5ZTd0ejUyb2VhOWRjNXdkemQwMjl3ZGZzMnZyd3oiIHRpbWVzdGFtcD0iMCI+
NDYzPC9rZXk+PC9mb3JlaWduLWtleXM+PHJlZi10eXBlIG5hbWU9IkpvdXJuYWwgQXJ0aWNsZSI+
MTc8L3JlZi10eXBlPjxjb250cmlidXRvcnM+PGF1dGhvcnM+PGF1dGhvcj5IaWdoYW0sIFQuRS48
L2F1dGhvcj48YXV0aG9yPk1hbGFzLCBCLjwvYXV0aG9yPjxhdXRob3I+SmF5bmUsIEIuQy48L2F1
dGhvcj48YXV0aG9yPkxhdWRlciwgRy5WLjwvYXV0aG9yPjwvYXV0aG9ycz48L2NvbnRyaWJ1dG9y
cz48dGl0bGVzPjx0aXRsZT48c3R5bGUgZmFjZT0ibm9ybWFsIiBmb250PSJkZWZhdWx0IiBzaXpl
PSIxMDAlIj5Db25zdHJhaW50cyBvbiBzdGFydGluZyBhbmQgc3RvcHBpbmc6IGJlaGF2aW9yIGNv
bXBlbnNhdGVzIGZvciByZWR1Y2VkIHBlY3RvcmFsIGZpbiBhcmVhIGR1cmluZyBicmFraW5nIG9m
IHRoZSBibHVlZ2lsbCBzdW5maXNoIDwvc3R5bGU+PHN0eWxlIGZhY2U9Iml0YWxpYyIgZm9udD0i
ZGVmYXVsdCIgc2l6ZT0iMTAwJSI+TGVwb21pcyBtYWNyb2NoaXJ1czwvc3R5bGU+PC90aXRsZT48
c2Vjb25kYXJ5LXRpdGxlPlRoZSBKb3VybmFsIG9mIEV4cGVyaW1lbnRhbCBCaW9sb2d5PC9zZWNv
bmRhcnktdGl0bGU+PGFsdC10aXRsZT5KLiBFeHAuIEJpb2wuPC9hbHQtdGl0bGU+PC90aXRsZXM+
PGFsdC1wZXJpb2RpY2FsPjxmdWxsLXRpdGxlPkpFQjwvZnVsbC10aXRsZT48YWJici0xPkouIEV4
cC4gQmlvbC48L2FiYnItMT48L2FsdC1wZXJpb2RpY2FsPjxwYWdlcz40NzM1LTQ3NDY8L3BhZ2Vz
Pjx2b2x1bWU+MjA4PC92b2x1bWU+PGtleXdvcmRzPjxrZXl3b3JkPmJyYWtpbmcsIHN1bmZpc2gs
IHBlY3RvcmFsIGZpbiwgcmVkdWN0aW9uLCBsb2NvbW90aW9uLCBzd2ltbWluZywgZmlzaCwgZGVj
ZWxlcmF0aW9uLCBhY2NlbGVyYXRpb24sPC9rZXl3b3JkPjwva2V5d29yZHM+PGRhdGVzPjx5ZWFy
PjIwMDU8L3llYXI+PC9kYXRlcz48bGFiZWw+NDYzPC9sYWJlbD48dXJscz48L3VybHM+PC9yZWNv
cmQ+PC9DaXRlPjxDaXRlPjxBdXRob3I+S2FuZTwvQXV0aG9yPjxZZWFyPjIwMTQ8L1llYXI+PFJl
Y051bT4xNjI4PC9SZWNOdW0+PHJlY29yZD48cmVjLW51bWJlcj4xNjI4PC9yZWMtbnVtYmVyPjxm
b3JlaWduLWtleXM+PGtleSBhcHA9IkVOIiBkYi1pZD0iOXhlZDl6OWU3dHo1Mm9lYTlkYzV3ZHpk
MDI5d2RmczJ2cnd6IiB0aW1lc3RhbXA9IjE0Mjg0MzUzNTEiPjE2Mjg8L2tleT48L2ZvcmVpZ24t
a2V5cz48cmVmLXR5cGUgbmFtZT0iSm91cm5hbCBBcnRpY2xlIj4xNzwvcmVmLXR5cGU+PGNvbnRy
aWJ1dG9ycz48YXV0aG9ycz48YXV0aG9yPkthbmUsIEUuQS48L2F1dGhvcj48YXV0aG9yPkhpZ2hh
bSwgVC5FLjwvYXV0aG9yPjwvYXV0aG9ycz48L2NvbnRyaWJ1dG9ycz48dGl0bGVzPjx0aXRsZT5N
b2RlbGxlZCB0aHJlZS1kaW1lbnNpb25hbCBzdWN0aW9uIGFjY3VyYWN5IHByZWRpY3RzIHByZXkg
Y2FwdHVyZSBzdWNjZXNzIGluIHRocmVlIHNwZWNpZXMgb2YgY2VudHJhcmNoaWQgZmlzaGVzPC90
aXRsZT48c2Vjb25kYXJ5LXRpdGxlPkpvdXJuYWwgb2YgdGhlIFJveWFsIFNvY2lldHkgSW50ZXJm
YWNlPC9zZWNvbmRhcnktdGl0bGU+PGFsdC10aXRsZT5KLiBSLiBTb2MuIEludGVyZmFjZTwvYWx0
LXRpdGxlPjwvdGl0bGVzPjxhbHQtcGVyaW9kaWNhbD48ZnVsbC10aXRsZT5KLiBSLiBTb2MuIElu
dGVyZmFjZTwvZnVsbC10aXRsZT48YWJici0xPkouIFIuIFNvYy4gSW50ZXJmYWNlPC9hYmJyLTE+
PC9hbHQtcGVyaW9kaWNhbD48cGFnZXM+MjAxNDAyMjM8L3BhZ2VzPjx2b2x1bWU+MTE8L3ZvbHVt
ZT48ZGF0ZXM+PHllYXI+MjAxNDwveWVhcj48L2RhdGVzPjxsYWJlbD4xNjE4PC9sYWJlbD48dXJs
cz48L3VybHM+PC9yZWNvcmQ+PC9DaXRlPjxDaXRlPjxBdXRob3I+S2FuZTwvQXV0aG9yPjxZZWFy
PjIwMTU8L1llYXI+PFJlY051bT4xNjE0PC9SZWNOdW0+PHJlY29yZD48cmVjLW51bWJlcj4xNjE0
PC9yZWMtbnVtYmVyPjxmb3JlaWduLWtleXM+PGtleSBhcHA9IkVOIiBkYi1pZD0iOXhlZDl6OWU3
dHo1Mm9lYTlkYzV3ZHpkMDI5d2RmczJ2cnd6IiB0aW1lc3RhbXA9IjE0MjgwOTA3MzciPjE2MTQ8
L2tleT48L2ZvcmVpZ24ta2V5cz48cmVmLXR5cGUgbmFtZT0iSm91cm5hbCBBcnRpY2xlIj4xNzwv
cmVmLXR5cGU+PGNvbnRyaWJ1dG9ycz48YXV0aG9ycz48YXV0aG9yPkthbmUsIEUuQS48L2F1dGhv
cj48YXV0aG9yPkhpZ2hhbSwgVC5FLjwvYXV0aG9yPjwvYXV0aG9ycz48L2NvbnRyaWJ1dG9ycz48
dGl0bGVzPjx0aXRsZT5Db21wbGV4IHN5c3RlbXMgYXJlIG1vcmUgdGhhbiB0aGUgc3VtIG9mIHRo
ZWlyIHBhcnRzOiBVc2luZyBpbnRlZ3JhdGlvbiB0byB1bmRlcnN0YW5kIHBlcmZvcm1hbmNlLCBi
aW9tZWNoYW5pY3MsIGFuZCBkaXZlcnNpdHk8L3RpdGxlPjxzZWNvbmRhcnktdGl0bGU+SW50ZWdy
YXRpdmUgYW5kIENvbXBhcmF0aXZlIEJpb2xvZ3k8L3NlY29uZGFyeS10aXRsZT48YWx0LXRpdGxl
PkludGVnci4gQ29tcC4gQmlvbC48L2FsdC10aXRsZT48L3RpdGxlcz48cGVyaW9kaWNhbD48ZnVs
bC10aXRsZT5JbnRlZ3JhdGl2ZSBhbmQgQ29tcGFyYXRpdmUgQmlvbG9neTwvZnVsbC10aXRsZT48
YWJici0xPkludGVnci4gQ29tcC4gQmlvbC48L2FiYnItMT48L3BlcmlvZGljYWw+PGFsdC1wZXJp
b2RpY2FsPjxmdWxsLXRpdGxlPkludGVncmF0aXZlIGFuZCBDb21wYXJhdGl2ZSBCaW9sb2d5PC9m
dWxsLXRpdGxlPjxhYmJyLTE+SW50ZWdyLiBDb21wLiBCaW9sLjwvYWJici0xPjwvYWx0LXBlcmlv
ZGljYWw+PHBhZ2VzPjE0Ni0xNjU8L3BhZ2VzPjx2b2x1bWU+NTU8L3ZvbHVtZT48ZGF0ZXM+PHll
YXI+MjAxNTwveWVhcj48L2RhdGVzPjxsYWJlbD4xNjA0PC9sYWJlbD48dXJscz48L3VybHM+PC9y
ZWNvcmQ+PC9DaXRlPjwvRW5kTm90ZT5=
</w:fldData>
        </w:fldChar>
      </w:r>
      <w:r w:rsidR="00111697">
        <w:rPr>
          <w:rFonts w:ascii="Arial" w:hAnsi="Arial" w:cs="Arial"/>
          <w:sz w:val="22"/>
          <w:szCs w:val="22"/>
        </w:rPr>
        <w:instrText xml:space="preserve"> ADDIN EN.CITE.DATA </w:instrText>
      </w:r>
      <w:r w:rsidR="00111697">
        <w:rPr>
          <w:rFonts w:ascii="Arial" w:hAnsi="Arial" w:cs="Arial"/>
          <w:sz w:val="22"/>
          <w:szCs w:val="22"/>
        </w:rPr>
      </w:r>
      <w:r w:rsidR="00111697">
        <w:rPr>
          <w:rFonts w:ascii="Arial" w:hAnsi="Arial" w:cs="Arial"/>
          <w:sz w:val="22"/>
          <w:szCs w:val="22"/>
        </w:rPr>
        <w:fldChar w:fldCharType="end"/>
      </w:r>
      <w:r>
        <w:rPr>
          <w:rFonts w:ascii="Arial" w:hAnsi="Arial" w:cs="Arial"/>
          <w:sz w:val="22"/>
          <w:szCs w:val="22"/>
        </w:rPr>
        <w:fldChar w:fldCharType="separate"/>
      </w:r>
      <w:r w:rsidR="00111697">
        <w:rPr>
          <w:rFonts w:ascii="Arial" w:hAnsi="Arial" w:cs="Arial"/>
          <w:noProof/>
          <w:sz w:val="22"/>
          <w:szCs w:val="22"/>
        </w:rPr>
        <w:t>[76, 98, 110-113]</w:t>
      </w:r>
      <w:r>
        <w:rPr>
          <w:rFonts w:ascii="Arial" w:hAnsi="Arial" w:cs="Arial"/>
          <w:sz w:val="22"/>
          <w:szCs w:val="22"/>
        </w:rPr>
        <w:fldChar w:fldCharType="end"/>
      </w:r>
      <w:r>
        <w:rPr>
          <w:rFonts w:ascii="Arial" w:hAnsi="Arial" w:cs="Arial"/>
          <w:sz w:val="22"/>
          <w:szCs w:val="22"/>
        </w:rPr>
        <w:t xml:space="preserve">. Selective pressures acting on one system will, therefore, undoubtedly impact the other. Divergence between populations of </w:t>
      </w:r>
      <w:proofErr w:type="spellStart"/>
      <w:r>
        <w:rPr>
          <w:rFonts w:ascii="Arial" w:hAnsi="Arial" w:cs="Arial"/>
          <w:sz w:val="22"/>
          <w:szCs w:val="22"/>
        </w:rPr>
        <w:t>centrarchids</w:t>
      </w:r>
      <w:proofErr w:type="spellEnd"/>
      <w:r>
        <w:rPr>
          <w:rFonts w:ascii="Arial" w:hAnsi="Arial" w:cs="Arial"/>
          <w:sz w:val="22"/>
          <w:szCs w:val="22"/>
        </w:rPr>
        <w:t xml:space="preserve"> is commonly associated with trophic shifts, and biomechanics is very likely to play a major role in this divergence and ultimate speciation. Only recently are studies teasing apart the functional changes that accompany divergence in microhabitat use among populations </w:t>
      </w:r>
      <w:r>
        <w:rPr>
          <w:rFonts w:ascii="Arial" w:hAnsi="Arial" w:cs="Arial"/>
          <w:sz w:val="22"/>
          <w:szCs w:val="22"/>
        </w:rPr>
        <w:fldChar w:fldCharType="begin"/>
      </w:r>
      <w:r w:rsidR="00111697">
        <w:rPr>
          <w:rFonts w:ascii="Arial" w:hAnsi="Arial" w:cs="Arial"/>
          <w:sz w:val="22"/>
          <w:szCs w:val="22"/>
        </w:rPr>
        <w:instrText xml:space="preserve"> ADDIN EN.CITE &lt;EndNote&gt;&lt;Cite&gt;&lt;Author&gt;Ellerby&lt;/Author&gt;&lt;Year&gt;2011&lt;/Year&gt;&lt;RecNum&gt;1885&lt;/RecNum&gt;&lt;DisplayText&gt;[114]&lt;/DisplayText&gt;&lt;record&gt;&lt;rec-number&gt;1885&lt;/rec-number&gt;&lt;foreign-keys&gt;&lt;key app="EN" db-id="9xed9z9e7tz52oea9dc5wdzd029wdfs2vrwz" timestamp="1462744421"&gt;1885&lt;/key&gt;&lt;/foreign-keys&gt;&lt;ref-type name="Journal Article"&gt;17&lt;/ref-type&gt;&lt;contributors&gt;&lt;authors&gt;&lt;author&gt;Ellerby, D.J.&lt;/author&gt;&lt;author&gt;Gerry, S.P.&lt;/author&gt;&lt;/authors&gt;&lt;/contributors&gt;&lt;titles&gt;&lt;title&gt;Sympatric divergence and performance trade-offs of bluegill ecomorphs&lt;/title&gt;&lt;secondary-title&gt;Evolutionary Biology&lt;/secondary-title&gt;&lt;alt-title&gt;Evol. Biol.&lt;/alt-title&gt;&lt;/titles&gt;&lt;periodical&gt;&lt;full-title&gt;Evolutionary Biology&lt;/full-title&gt;&lt;abbr-1&gt;Evol. Biol.&lt;/abbr-1&gt;&lt;/periodical&gt;&lt;alt-periodical&gt;&lt;full-title&gt;Evolutionary Biology&lt;/full-title&gt;&lt;abbr-1&gt;Evol. Biol.&lt;/abbr-1&gt;&lt;/alt-periodical&gt;&lt;pages&gt;422-433&lt;/pages&gt;&lt;volume&gt;38&lt;/volume&gt;&lt;dates&gt;&lt;year&gt;2011&lt;/year&gt;&lt;/dates&gt;&lt;urls&gt;&lt;/urls&gt;&lt;/record&gt;&lt;/Cite&gt;&lt;/EndNote&gt;</w:instrText>
      </w:r>
      <w:r>
        <w:rPr>
          <w:rFonts w:ascii="Arial" w:hAnsi="Arial" w:cs="Arial"/>
          <w:sz w:val="22"/>
          <w:szCs w:val="22"/>
        </w:rPr>
        <w:fldChar w:fldCharType="separate"/>
      </w:r>
      <w:r w:rsidR="00111697">
        <w:rPr>
          <w:rFonts w:ascii="Arial" w:hAnsi="Arial" w:cs="Arial"/>
          <w:noProof/>
          <w:sz w:val="22"/>
          <w:szCs w:val="22"/>
        </w:rPr>
        <w:t>[114]</w:t>
      </w:r>
      <w:r>
        <w:rPr>
          <w:rFonts w:ascii="Arial" w:hAnsi="Arial" w:cs="Arial"/>
          <w:sz w:val="22"/>
          <w:szCs w:val="22"/>
        </w:rPr>
        <w:fldChar w:fldCharType="end"/>
      </w:r>
      <w:r>
        <w:rPr>
          <w:rFonts w:ascii="Arial" w:hAnsi="Arial" w:cs="Arial"/>
          <w:sz w:val="22"/>
          <w:szCs w:val="22"/>
        </w:rPr>
        <w:t xml:space="preserve">. Future studies will be very fruitful in this area. </w:t>
      </w:r>
    </w:p>
    <w:p w14:paraId="5245DC85" w14:textId="77777777" w:rsidR="004369B8" w:rsidRPr="00802B8B" w:rsidRDefault="004369B8" w:rsidP="004369B8">
      <w:pPr>
        <w:spacing w:line="480" w:lineRule="auto"/>
        <w:rPr>
          <w:rFonts w:ascii="Arial" w:hAnsi="Arial" w:cs="Arial"/>
          <w:i/>
          <w:color w:val="FF0000"/>
          <w:sz w:val="22"/>
          <w:szCs w:val="22"/>
        </w:rPr>
      </w:pPr>
    </w:p>
    <w:p w14:paraId="5D29C3BD" w14:textId="77777777" w:rsidR="004369B8" w:rsidRPr="007607AF" w:rsidRDefault="004369B8" w:rsidP="004369B8">
      <w:pPr>
        <w:spacing w:line="480" w:lineRule="auto"/>
        <w:rPr>
          <w:rFonts w:ascii="Arial" w:hAnsi="Arial" w:cs="Arial"/>
          <w:b/>
          <w:i/>
          <w:sz w:val="22"/>
          <w:szCs w:val="22"/>
        </w:rPr>
      </w:pPr>
      <w:r w:rsidRPr="007607AF">
        <w:rPr>
          <w:rFonts w:ascii="Arial" w:hAnsi="Arial" w:cs="Arial"/>
          <w:b/>
          <w:i/>
          <w:sz w:val="22"/>
          <w:szCs w:val="22"/>
        </w:rPr>
        <w:t xml:space="preserve">African cichlids </w:t>
      </w:r>
    </w:p>
    <w:p w14:paraId="2647194E" w14:textId="04321ED1" w:rsidR="004369B8" w:rsidRDefault="004369B8" w:rsidP="004369B8">
      <w:pPr>
        <w:spacing w:line="480" w:lineRule="auto"/>
        <w:rPr>
          <w:rFonts w:ascii="Arial" w:hAnsi="Arial" w:cs="Arial"/>
          <w:sz w:val="22"/>
          <w:szCs w:val="22"/>
        </w:rPr>
      </w:pPr>
      <w:r>
        <w:rPr>
          <w:rFonts w:ascii="Arial" w:hAnsi="Arial" w:cs="Arial"/>
          <w:sz w:val="22"/>
          <w:szCs w:val="22"/>
        </w:rPr>
        <w:tab/>
      </w:r>
      <w:proofErr w:type="spellStart"/>
      <w:r>
        <w:rPr>
          <w:rFonts w:ascii="Arial" w:hAnsi="Arial" w:cs="Arial"/>
          <w:sz w:val="22"/>
          <w:szCs w:val="22"/>
        </w:rPr>
        <w:t>Cichlidae</w:t>
      </w:r>
      <w:proofErr w:type="spellEnd"/>
      <w:r>
        <w:rPr>
          <w:rFonts w:ascii="Arial" w:hAnsi="Arial" w:cs="Arial"/>
          <w:sz w:val="22"/>
          <w:szCs w:val="22"/>
        </w:rPr>
        <w:t xml:space="preserve"> are the most functionally and ecologically diverse group of freshwater fishes, including more than 3,000 species throughout the </w:t>
      </w:r>
      <w:proofErr w:type="spellStart"/>
      <w:r>
        <w:rPr>
          <w:rFonts w:ascii="Arial" w:hAnsi="Arial" w:cs="Arial"/>
          <w:sz w:val="22"/>
          <w:szCs w:val="22"/>
        </w:rPr>
        <w:t>Neotropics</w:t>
      </w:r>
      <w:proofErr w:type="spellEnd"/>
      <w:r>
        <w:rPr>
          <w:rFonts w:ascii="Arial" w:hAnsi="Arial" w:cs="Arial"/>
          <w:sz w:val="22"/>
          <w:szCs w:val="22"/>
        </w:rPr>
        <w:t xml:space="preserve">, Africa, Madagascar, the Middle East, India, and Sri Lanka with a crown age of 57-65 Ma </w:t>
      </w:r>
      <w:r w:rsidR="00B765C1">
        <w:rPr>
          <w:rFonts w:ascii="Arial" w:hAnsi="Arial" w:cs="Arial"/>
          <w:sz w:val="22"/>
          <w:szCs w:val="22"/>
        </w:rPr>
        <w:fldChar w:fldCharType="begin">
          <w:fldData xml:space="preserve">PEVuZE5vdGU+PENpdGU+PEF1dGhvcj5Lb2NoZXI8L0F1dGhvcj48WWVhcj4yMDA0PC9ZZWFyPjxS
ZWNOdW0+MTk3MzwvUmVjTnVtPjxEaXNwbGF5VGV4dD5bMTE1LTExN108L0Rpc3BsYXlUZXh0Pjxy
ZWNvcmQ+PHJlYy1udW1iZXI+MTk3MzwvcmVjLW51bWJlcj48Zm9yZWlnbi1rZXlzPjxrZXkgYXBw
PSJFTiIgZGItaWQ9Ijl4ZWQ5ejllN3R6NTJvZWE5ZGM1d2R6ZDAyOXdkZnMydnJ3eiIgdGltZXN0
YW1wPSIxNDY1NDAwMTYzIj4xOTczPC9rZXk+PC9mb3JlaWduLWtleXM+PHJlZi10eXBlIG5hbWU9
IkpvdXJuYWwgQXJ0aWNsZSI+MTc8L3JlZi10eXBlPjxjb250cmlidXRvcnM+PGF1dGhvcnM+PGF1
dGhvcj5Lb2NoZXIsIFQuRC48L2F1dGhvcj48L2F1dGhvcnM+PC9jb250cmlidXRvcnM+PHRpdGxl
cz48dGl0bGU+QWRhcHRpdmUgZXZvbHV0aW9uIGFuZCBleHBsb3NpdmUgc3BlY2lhdGlvbjogdGhl
IGNpY2hsaWQgZmlzaCBtb2RlbDwvdGl0bGU+PHNlY29uZGFyeS10aXRsZT5OYXR1cmUgUmV2aWV3
cyBHZW5ldGljczwvc2Vjb25kYXJ5LXRpdGxlPjxhbHQtdGl0bGU+TmF0LiBSZXYuIEdlbi48L2Fs
dC10aXRsZT48L3RpdGxlcz48cGVyaW9kaWNhbD48ZnVsbC10aXRsZT5OYXR1cmUgUmV2aWV3cyBH
ZW5ldGljczwvZnVsbC10aXRsZT48YWJici0xPk5hdC4gUmV2LiBHZW5ldC48L2FiYnItMT48L3Bl
cmlvZGljYWw+PHBhZ2VzPjI4OC0yOTg8L3BhZ2VzPjx2b2x1bWU+NTwvdm9sdW1lPjxkYXRlcz48
eWVhcj4yMDA0PC95ZWFyPjwvZGF0ZXM+PHVybHM+PC91cmxzPjwvcmVjb3JkPjwvQ2l0ZT48Q2l0
ZT48QXV0aG9yPlR1cm5lcjwvQXV0aG9yPjxZZWFyPjIwMDc8L1llYXI+PFJlY051bT4xOTc0PC9S
ZWNOdW0+PHJlY29yZD48cmVjLW51bWJlcj4xOTc0PC9yZWMtbnVtYmVyPjxmb3JlaWduLWtleXM+
PGtleSBhcHA9IkVOIiBkYi1pZD0iOXhlZDl6OWU3dHo1Mm9lYTlkYzV3ZHpkMDI5d2RmczJ2cnd6
IiB0aW1lc3RhbXA9IjE0NjU0MDAyNjIiPjE5NzQ8L2tleT48L2ZvcmVpZ24ta2V5cz48cmVmLXR5
cGUgbmFtZT0iSm91cm5hbCBBcnRpY2xlIj4xNzwvcmVmLXR5cGU+PGNvbnRyaWJ1dG9ycz48YXV0
aG9ycz48YXV0aG9yPlR1cm5lciwgRy5GLjwvYXV0aG9yPjwvYXV0aG9ycz48L2NvbnRyaWJ1dG9y
cz48dGl0bGVzPjx0aXRsZT5BZGFwdGl2ZSByYWRpYXRpb24gb2YgY2ljaGxpZCBmaXNoPC90aXRs
ZT48c2Vjb25kYXJ5LXRpdGxlPkN1cnJlbnQgQmlvbG9neTwvc2Vjb25kYXJ5LXRpdGxlPjxhbHQt
dGl0bGU+Q3Vyci4gQmlvbC48L2FsdC10aXRsZT48L3RpdGxlcz48cGVyaW9kaWNhbD48ZnVsbC10
aXRsZT5DdXJyZW50IEJpb2xvZ3k8L2Z1bGwtdGl0bGU+PGFiYnItMT5DdXJyLiBCaW9sLjwvYWJi
ci0xPjwvcGVyaW9kaWNhbD48YWx0LXBlcmlvZGljYWw+PGZ1bGwtdGl0bGU+Q3VycmVudCBCaW9s
b2d5PC9mdWxsLXRpdGxlPjxhYmJyLTE+Q3Vyci4gQmlvbC48L2FiYnItMT48L2FsdC1wZXJpb2Rp
Y2FsPjxwYWdlcz5SODI3LVI4MzE8L3BhZ2VzPjx2b2x1bWU+MTc8L3ZvbHVtZT48ZGF0ZXM+PHll
YXI+MjAwNzwveWVhcj48L2RhdGVzPjx1cmxzPjwvdXJscz48L3JlY29yZD48L0NpdGU+PENpdGU+
PEF1dGhvcj5GcmllZG1hbjwvQXV0aG9yPjxZZWFyPjIwMTM8L1llYXI+PFJlY051bT4xOTc1PC9S
ZWNOdW0+PHJlY29yZD48cmVjLW51bWJlcj4xOTc1PC9yZWMtbnVtYmVyPjxmb3JlaWduLWtleXM+
PGtleSBhcHA9IkVOIiBkYi1pZD0iOXhlZDl6OWU3dHo1Mm9lYTlkYzV3ZHpkMDI5d2RmczJ2cnd6
IiB0aW1lc3RhbXA9IjE0NjU0MDA0MDMiPjE5NzU8L2tleT48L2ZvcmVpZ24ta2V5cz48cmVmLXR5
cGUgbmFtZT0iSm91cm5hbCBBcnRpY2xlIj4xNzwvcmVmLXR5cGU+PGNvbnRyaWJ1dG9ycz48YXV0
aG9ycz48YXV0aG9yPkZyaWVkbWFuLCBNLjwvYXV0aG9yPjxhdXRob3I+S2VjaywgQi5QLjwvYXV0
aG9yPjxhdXRob3I+RG9ybmJ1cmcsIEEuPC9hdXRob3I+PGF1dGhvcj5FeXRhbiwgUi5JLjwvYXV0
aG9yPjxhdXRob3I+TWFydGluLCBDLkguPC9hdXRob3I+PGF1dGhvcj5IdWxzZXksIEMuRC48L2F1
dGhvcj48YXV0aG9yPldhaW53cmlnaHQsIFAuQy48L2F1dGhvcj48YXV0aG9yPk5lYXIsIFQuSi48
L2F1dGhvcj48L2F1dGhvcnM+PC9jb250cmlidXRvcnM+PHRpdGxlcz48dGl0bGU+TW9sZWN1bGFy
IGFuZCBmb3NzaWwgZXZpZGVuY2UgcGxhY2UgdGhlIG9yaWdpbiBvZiBjaWNobGlkIGZpc2hlcyBs
b25nIGFmdGVyIEdvbmR3YW5hbiByaWZ0aW5nPC90aXRsZT48c2Vjb25kYXJ5LXRpdGxlPlByb2Nl
ZWRpbmdzIG9mIHRoZSBSb3lhbCBTb2NpZXR5IEI8L3NlY29uZGFyeS10aXRsZT48YWx0LXRpdGxl
PlByb2MuIFIuIFNvYy4gTG9uZC4gQjwvYWx0LXRpdGxlPjwvdGl0bGVzPjxwZXJpb2RpY2FsPjxm
dWxsLXRpdGxlPlByb2NlZWRpbmdzIG9mIHRoZSBSb3lhbCBTb2NpZXR5IEI8L2Z1bGwtdGl0bGU+
PGFiYnItMT5Qcm9jLiBSLiBTb2MuIEI8L2FiYnItMT48L3BlcmlvZGljYWw+PGFsdC1wZXJpb2Rp
Y2FsPjxmdWxsLXRpdGxlPlByb2MuIFIuIFNvYy4gTG9uZC4gQjwvZnVsbC10aXRsZT48YWJici0x
PlByb2MuIFIuIFNvYy4gTG9uZC4gQjwvYWJici0xPjwvYWx0LXBlcmlvZGljYWw+PHBhZ2VzPjIw
MTMxNzMzPC9wYWdlcz48dm9sdW1lPjI4MDwvdm9sdW1lPjxkYXRlcz48eWVhcj4yMDEzPC95ZWFy
PjwvZGF0ZXM+PHVybHM+PC91cmxzPjwvcmVjb3JkPjwvQ2l0ZT48L0VuZE5vdGU+AG==
</w:fldData>
        </w:fldChar>
      </w:r>
      <w:r w:rsidR="00111697">
        <w:rPr>
          <w:rFonts w:ascii="Arial" w:hAnsi="Arial" w:cs="Arial"/>
          <w:sz w:val="22"/>
          <w:szCs w:val="22"/>
        </w:rPr>
        <w:instrText xml:space="preserve"> ADDIN EN.CITE </w:instrText>
      </w:r>
      <w:r w:rsidR="00111697">
        <w:rPr>
          <w:rFonts w:ascii="Arial" w:hAnsi="Arial" w:cs="Arial"/>
          <w:sz w:val="22"/>
          <w:szCs w:val="22"/>
        </w:rPr>
        <w:fldChar w:fldCharType="begin">
          <w:fldData xml:space="preserve">PEVuZE5vdGU+PENpdGU+PEF1dGhvcj5Lb2NoZXI8L0F1dGhvcj48WWVhcj4yMDA0PC9ZZWFyPjxS
ZWNOdW0+MTk3MzwvUmVjTnVtPjxEaXNwbGF5VGV4dD5bMTE1LTExN108L0Rpc3BsYXlUZXh0Pjxy
ZWNvcmQ+PHJlYy1udW1iZXI+MTk3MzwvcmVjLW51bWJlcj48Zm9yZWlnbi1rZXlzPjxrZXkgYXBw
PSJFTiIgZGItaWQ9Ijl4ZWQ5ejllN3R6NTJvZWE5ZGM1d2R6ZDAyOXdkZnMydnJ3eiIgdGltZXN0
YW1wPSIxNDY1NDAwMTYzIj4xOTczPC9rZXk+PC9mb3JlaWduLWtleXM+PHJlZi10eXBlIG5hbWU9
IkpvdXJuYWwgQXJ0aWNsZSI+MTc8L3JlZi10eXBlPjxjb250cmlidXRvcnM+PGF1dGhvcnM+PGF1
dGhvcj5Lb2NoZXIsIFQuRC48L2F1dGhvcj48L2F1dGhvcnM+PC9jb250cmlidXRvcnM+PHRpdGxl
cz48dGl0bGU+QWRhcHRpdmUgZXZvbHV0aW9uIGFuZCBleHBsb3NpdmUgc3BlY2lhdGlvbjogdGhl
IGNpY2hsaWQgZmlzaCBtb2RlbDwvdGl0bGU+PHNlY29uZGFyeS10aXRsZT5OYXR1cmUgUmV2aWV3
cyBHZW5ldGljczwvc2Vjb25kYXJ5LXRpdGxlPjxhbHQtdGl0bGU+TmF0LiBSZXYuIEdlbi48L2Fs
dC10aXRsZT48L3RpdGxlcz48cGVyaW9kaWNhbD48ZnVsbC10aXRsZT5OYXR1cmUgUmV2aWV3cyBH
ZW5ldGljczwvZnVsbC10aXRsZT48YWJici0xPk5hdC4gUmV2LiBHZW5ldC48L2FiYnItMT48L3Bl
cmlvZGljYWw+PHBhZ2VzPjI4OC0yOTg8L3BhZ2VzPjx2b2x1bWU+NTwvdm9sdW1lPjxkYXRlcz48
eWVhcj4yMDA0PC95ZWFyPjwvZGF0ZXM+PHVybHM+PC91cmxzPjwvcmVjb3JkPjwvQ2l0ZT48Q2l0
ZT48QXV0aG9yPlR1cm5lcjwvQXV0aG9yPjxZZWFyPjIwMDc8L1llYXI+PFJlY051bT4xOTc0PC9S
ZWNOdW0+PHJlY29yZD48cmVjLW51bWJlcj4xOTc0PC9yZWMtbnVtYmVyPjxmb3JlaWduLWtleXM+
PGtleSBhcHA9IkVOIiBkYi1pZD0iOXhlZDl6OWU3dHo1Mm9lYTlkYzV3ZHpkMDI5d2RmczJ2cnd6
IiB0aW1lc3RhbXA9IjE0NjU0MDAyNjIiPjE5NzQ8L2tleT48L2ZvcmVpZ24ta2V5cz48cmVmLXR5
cGUgbmFtZT0iSm91cm5hbCBBcnRpY2xlIj4xNzwvcmVmLXR5cGU+PGNvbnRyaWJ1dG9ycz48YXV0
aG9ycz48YXV0aG9yPlR1cm5lciwgRy5GLjwvYXV0aG9yPjwvYXV0aG9ycz48L2NvbnRyaWJ1dG9y
cz48dGl0bGVzPjx0aXRsZT5BZGFwdGl2ZSByYWRpYXRpb24gb2YgY2ljaGxpZCBmaXNoPC90aXRs
ZT48c2Vjb25kYXJ5LXRpdGxlPkN1cnJlbnQgQmlvbG9neTwvc2Vjb25kYXJ5LXRpdGxlPjxhbHQt
dGl0bGU+Q3Vyci4gQmlvbC48L2FsdC10aXRsZT48L3RpdGxlcz48cGVyaW9kaWNhbD48ZnVsbC10
aXRsZT5DdXJyZW50IEJpb2xvZ3k8L2Z1bGwtdGl0bGU+PGFiYnItMT5DdXJyLiBCaW9sLjwvYWJi
ci0xPjwvcGVyaW9kaWNhbD48YWx0LXBlcmlvZGljYWw+PGZ1bGwtdGl0bGU+Q3VycmVudCBCaW9s
b2d5PC9mdWxsLXRpdGxlPjxhYmJyLTE+Q3Vyci4gQmlvbC48L2FiYnItMT48L2FsdC1wZXJpb2Rp
Y2FsPjxwYWdlcz5SODI3LVI4MzE8L3BhZ2VzPjx2b2x1bWU+MTc8L3ZvbHVtZT48ZGF0ZXM+PHll
YXI+MjAwNzwveWVhcj48L2RhdGVzPjx1cmxzPjwvdXJscz48L3JlY29yZD48L0NpdGU+PENpdGU+
PEF1dGhvcj5GcmllZG1hbjwvQXV0aG9yPjxZZWFyPjIwMTM8L1llYXI+PFJlY051bT4xOTc1PC9S
ZWNOdW0+PHJlY29yZD48cmVjLW51bWJlcj4xOTc1PC9yZWMtbnVtYmVyPjxmb3JlaWduLWtleXM+
PGtleSBhcHA9IkVOIiBkYi1pZD0iOXhlZDl6OWU3dHo1Mm9lYTlkYzV3ZHpkMDI5d2RmczJ2cnd6
IiB0aW1lc3RhbXA9IjE0NjU0MDA0MDMiPjE5NzU8L2tleT48L2ZvcmVpZ24ta2V5cz48cmVmLXR5
cGUgbmFtZT0iSm91cm5hbCBBcnRpY2xlIj4xNzwvcmVmLXR5cGU+PGNvbnRyaWJ1dG9ycz48YXV0
aG9ycz48YXV0aG9yPkZyaWVkbWFuLCBNLjwvYXV0aG9yPjxhdXRob3I+S2VjaywgQi5QLjwvYXV0
aG9yPjxhdXRob3I+RG9ybmJ1cmcsIEEuPC9hdXRob3I+PGF1dGhvcj5FeXRhbiwgUi5JLjwvYXV0
aG9yPjxhdXRob3I+TWFydGluLCBDLkguPC9hdXRob3I+PGF1dGhvcj5IdWxzZXksIEMuRC48L2F1
dGhvcj48YXV0aG9yPldhaW53cmlnaHQsIFAuQy48L2F1dGhvcj48YXV0aG9yPk5lYXIsIFQuSi48
L2F1dGhvcj48L2F1dGhvcnM+PC9jb250cmlidXRvcnM+PHRpdGxlcz48dGl0bGU+TW9sZWN1bGFy
IGFuZCBmb3NzaWwgZXZpZGVuY2UgcGxhY2UgdGhlIG9yaWdpbiBvZiBjaWNobGlkIGZpc2hlcyBs
b25nIGFmdGVyIEdvbmR3YW5hbiByaWZ0aW5nPC90aXRsZT48c2Vjb25kYXJ5LXRpdGxlPlByb2Nl
ZWRpbmdzIG9mIHRoZSBSb3lhbCBTb2NpZXR5IEI8L3NlY29uZGFyeS10aXRsZT48YWx0LXRpdGxl
PlByb2MuIFIuIFNvYy4gTG9uZC4gQjwvYWx0LXRpdGxlPjwvdGl0bGVzPjxwZXJpb2RpY2FsPjxm
dWxsLXRpdGxlPlByb2NlZWRpbmdzIG9mIHRoZSBSb3lhbCBTb2NpZXR5IEI8L2Z1bGwtdGl0bGU+
PGFiYnItMT5Qcm9jLiBSLiBTb2MuIEI8L2FiYnItMT48L3BlcmlvZGljYWw+PGFsdC1wZXJpb2Rp
Y2FsPjxmdWxsLXRpdGxlPlByb2MuIFIuIFNvYy4gTG9uZC4gQjwvZnVsbC10aXRsZT48YWJici0x
PlByb2MuIFIuIFNvYy4gTG9uZC4gQjwvYWJici0xPjwvYWx0LXBlcmlvZGljYWw+PHBhZ2VzPjIw
MTMxNzMzPC9wYWdlcz48dm9sdW1lPjI4MDwvdm9sdW1lPjxkYXRlcz48eWVhcj4yMDEzPC95ZWFy
PjwvZGF0ZXM+PHVybHM+PC91cmxzPjwvcmVjb3JkPjwvQ2l0ZT48L0VuZE5vdGU+AG==
</w:fldData>
        </w:fldChar>
      </w:r>
      <w:r w:rsidR="00111697">
        <w:rPr>
          <w:rFonts w:ascii="Arial" w:hAnsi="Arial" w:cs="Arial"/>
          <w:sz w:val="22"/>
          <w:szCs w:val="22"/>
        </w:rPr>
        <w:instrText xml:space="preserve"> ADDIN EN.CITE.DATA </w:instrText>
      </w:r>
      <w:r w:rsidR="00111697">
        <w:rPr>
          <w:rFonts w:ascii="Arial" w:hAnsi="Arial" w:cs="Arial"/>
          <w:sz w:val="22"/>
          <w:szCs w:val="22"/>
        </w:rPr>
      </w:r>
      <w:r w:rsidR="00111697">
        <w:rPr>
          <w:rFonts w:ascii="Arial" w:hAnsi="Arial" w:cs="Arial"/>
          <w:sz w:val="22"/>
          <w:szCs w:val="22"/>
        </w:rPr>
        <w:fldChar w:fldCharType="end"/>
      </w:r>
      <w:r w:rsidR="00B765C1">
        <w:rPr>
          <w:rFonts w:ascii="Arial" w:hAnsi="Arial" w:cs="Arial"/>
          <w:sz w:val="22"/>
          <w:szCs w:val="22"/>
        </w:rPr>
        <w:fldChar w:fldCharType="separate"/>
      </w:r>
      <w:r w:rsidR="00111697">
        <w:rPr>
          <w:rFonts w:ascii="Arial" w:hAnsi="Arial" w:cs="Arial"/>
          <w:noProof/>
          <w:sz w:val="22"/>
          <w:szCs w:val="22"/>
        </w:rPr>
        <w:t>[115-117]</w:t>
      </w:r>
      <w:r w:rsidR="00B765C1">
        <w:rPr>
          <w:rFonts w:ascii="Arial" w:hAnsi="Arial" w:cs="Arial"/>
          <w:sz w:val="22"/>
          <w:szCs w:val="22"/>
        </w:rPr>
        <w:fldChar w:fldCharType="end"/>
      </w:r>
      <w:r>
        <w:rPr>
          <w:rFonts w:ascii="Arial" w:hAnsi="Arial" w:cs="Arial"/>
          <w:sz w:val="22"/>
          <w:szCs w:val="22"/>
        </w:rPr>
        <w:t>. They are best known for their spectacular adaptive radiations in the East African Great Lakes of Malawi, Tanganyika, and Victoria, rapidly filling nearly all ecological niches in these lakes from one or a few common ancestors</w:t>
      </w:r>
      <w:r w:rsidR="00B765C1">
        <w:rPr>
          <w:rFonts w:ascii="Arial" w:hAnsi="Arial" w:cs="Arial"/>
          <w:sz w:val="22"/>
          <w:szCs w:val="22"/>
        </w:rPr>
        <w:t xml:space="preserve"> </w:t>
      </w:r>
      <w:r w:rsidR="00B765C1">
        <w:rPr>
          <w:rFonts w:ascii="Arial" w:hAnsi="Arial" w:cs="Arial"/>
          <w:sz w:val="22"/>
          <w:szCs w:val="22"/>
        </w:rPr>
        <w:fldChar w:fldCharType="begin">
          <w:fldData xml:space="preserve">PEVuZE5vdGU+PENpdGU+PEF1dGhvcj5NZXllcjwvQXV0aG9yPjxZZWFyPjE5OTA8L1llYXI+PFJl
Y051bT4xOTc2PC9SZWNOdW0+PERpc3BsYXlUZXh0PlsxMTUsIDExOCwgMTE5XTwvRGlzcGxheVRl
eHQ+PHJlY29yZD48cmVjLW51bWJlcj4xOTc2PC9yZWMtbnVtYmVyPjxmb3JlaWduLWtleXM+PGtl
eSBhcHA9IkVOIiBkYi1pZD0iOXhlZDl6OWU3dHo1Mm9lYTlkYzV3ZHpkMDI5d2RmczJ2cnd6IiB0
aW1lc3RhbXA9IjE0NjU0MDA1MTYiPjE5NzY8L2tleT48L2ZvcmVpZ24ta2V5cz48cmVmLXR5cGUg
bmFtZT0iSm91cm5hbCBBcnRpY2xlIj4xNzwvcmVmLXR5cGU+PGNvbnRyaWJ1dG9ycz48YXV0aG9y
cz48YXV0aG9yPk1leWVyLCBBLjwvYXV0aG9yPjxhdXRob3I+S29jaGVyLCBULkQuPC9hdXRob3I+
PGF1dGhvcj5CYXNhc2lid2FraSwgUC48L2F1dGhvcj48YXV0aG9yPldpbHNvbiwgQS5DLjwvYXV0
aG9yPjwvYXV0aG9ycz48L2NvbnRyaWJ1dG9ycz48dGl0bGVzPjx0aXRsZT5Nb25vcGh5bGV0aWMg
b3JpZ2luIG9mIExha2UgVmljdG9yaWEgY2ljaGxpZCBmaXNoZXMgc3VnZ2VzdGVkIGJ5IG1pdG9j
aG9uZHJpYWwgRE5BIHNlcXVlbmNl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TUw
LTU1MzwvcGFnZXM+PHZvbHVtZT4zNDc8L3ZvbHVtZT48ZGF0ZXM+PHllYXI+MTk5MDwveWVhcj48
L2RhdGVzPjx1cmxzPjwvdXJscz48L3JlY29yZD48L0NpdGU+PENpdGU+PEF1dGhvcj5Lb2NoZXI8
L0F1dGhvcj48WWVhcj4yMDA0PC9ZZWFyPjxSZWNOdW0+MTk3MzwvUmVjTnVtPjxyZWNvcmQ+PHJl
Yy1udW1iZXI+MTk3MzwvcmVjLW51bWJlcj48Zm9yZWlnbi1rZXlzPjxrZXkgYXBwPSJFTiIgZGIt
aWQ9Ijl4ZWQ5ejllN3R6NTJvZWE5ZGM1d2R6ZDAyOXdkZnMydnJ3eiIgdGltZXN0YW1wPSIxNDY1
NDAwMTYzIj4xOTczPC9rZXk+PC9mb3JlaWduLWtleXM+PHJlZi10eXBlIG5hbWU9IkpvdXJuYWwg
QXJ0aWNsZSI+MTc8L3JlZi10eXBlPjxjb250cmlidXRvcnM+PGF1dGhvcnM+PGF1dGhvcj5Lb2No
ZXIsIFQuRC48L2F1dGhvcj48L2F1dGhvcnM+PC9jb250cmlidXRvcnM+PHRpdGxlcz48dGl0bGU+
QWRhcHRpdmUgZXZvbHV0aW9uIGFuZCBleHBsb3NpdmUgc3BlY2lhdGlvbjogdGhlIGNpY2hsaWQg
ZmlzaCBtb2RlbDwvdGl0bGU+PHNlY29uZGFyeS10aXRsZT5OYXR1cmUgUmV2aWV3cyBHZW5ldGlj
czwvc2Vjb25kYXJ5LXRpdGxlPjxhbHQtdGl0bGU+TmF0LiBSZXYuIEdlbi48L2FsdC10aXRsZT48
L3RpdGxlcz48cGVyaW9kaWNhbD48ZnVsbC10aXRsZT5OYXR1cmUgUmV2aWV3cyBHZW5ldGljczwv
ZnVsbC10aXRsZT48YWJici0xPk5hdC4gUmV2LiBHZW5ldC48L2FiYnItMT48L3BlcmlvZGljYWw+
PHBhZ2VzPjI4OC0yOTg8L3BhZ2VzPjx2b2x1bWU+NTwvdm9sdW1lPjxkYXRlcz48eWVhcj4yMDA0
PC95ZWFyPjwvZGF0ZXM+PHVybHM+PC91cmxzPjwvcmVjb3JkPjwvQ2l0ZT48Q2l0ZT48QXV0aG9y
PkpveWNlPC9BdXRob3I+PFllYXI+MjAxMTwvWWVhcj48UmVjTnVtPjE5Nzc8L1JlY051bT48cmVj
b3JkPjxyZWMtbnVtYmVyPjE5Nzc8L3JlYy1udW1iZXI+PGZvcmVpZ24ta2V5cz48a2V5IGFwcD0i
RU4iIGRiLWlkPSI5eGVkOXo5ZTd0ejUyb2VhOWRjNXdkemQwMjl3ZGZzMnZyd3oiIHRpbWVzdGFt
cD0iMTQ2NTQwMDYyMiI+MTk3Nzwva2V5PjwvZm9yZWlnbi1rZXlzPjxyZWYtdHlwZSBuYW1lPSJK
b3VybmFsIEFydGljbGUiPjE3PC9yZWYtdHlwZT48Y29udHJpYnV0b3JzPjxhdXRob3JzPjxhdXRo
b3I+Sm95Y2UsIEQuQS48L2F1dGhvcj48YXV0aG9yPkx1bnQsIEQuSC48L2F1dGhvcj48YXV0aG9y
Pkdlbm5lciwgTS5KLjwvYXV0aG9yPjxhdXRob3I+VHVybmVyLCBHLkYuPC9hdXRob3I+PGF1dGhv
cj5CaWxscywgUi48L2F1dGhvcj48YXV0aG9yPlNlZWhhdXNlbiwgTy48L2F1dGhvcj48L2F1dGhv
cnM+PC9jb250cmlidXRvcnM+PHRpdGxlcz48dGl0bGU+UmVwZWF0ZWQgY29sb25pemF0aW9uIGFu
ZCBoeWJpZGl6YXRpb24gaW4gTGFrZSBNYWxhd2kgY2ljaGxpZHM8L3RpdGxlPjxzZWNvbmRhcnkt
dGl0bGU+Q3VycmVudCBCaW9sb2d5PC9zZWNvbmRhcnktdGl0bGU+PGFsdC10aXRsZT5DdXJyLiBC
aW9sLjwvYWx0LXRpdGxlPjwvdGl0bGVzPjxwZXJpb2RpY2FsPjxmdWxsLXRpdGxlPkN1cnJlbnQg
QmlvbG9neTwvZnVsbC10aXRsZT48YWJici0xPkN1cnIuIEJpb2wuPC9hYmJyLTE+PC9wZXJpb2Rp
Y2FsPjxhbHQtcGVyaW9kaWNhbD48ZnVsbC10aXRsZT5DdXJyZW50IEJpb2xvZ3k8L2Z1bGwtdGl0
bGU+PGFiYnItMT5DdXJyLiBCaW9sLjwvYWJici0xPjwvYWx0LXBlcmlvZGljYWw+PHBhZ2VzPlIx
MDgtUjEwOTwvcGFnZXM+PHZvbHVtZT4yMTwvdm9sdW1lPjxkYXRlcz48eWVhcj4yMDExPC95ZWFy
PjwvZGF0ZXM+PHVybHM+PC91cmxzPjwvcmVjb3JkPjwvQ2l0ZT48L0VuZE5vdGU+
</w:fldData>
        </w:fldChar>
      </w:r>
      <w:r w:rsidR="00111697">
        <w:rPr>
          <w:rFonts w:ascii="Arial" w:hAnsi="Arial" w:cs="Arial"/>
          <w:sz w:val="22"/>
          <w:szCs w:val="22"/>
        </w:rPr>
        <w:instrText xml:space="preserve"> ADDIN EN.CITE </w:instrText>
      </w:r>
      <w:r w:rsidR="00111697">
        <w:rPr>
          <w:rFonts w:ascii="Arial" w:hAnsi="Arial" w:cs="Arial"/>
          <w:sz w:val="22"/>
          <w:szCs w:val="22"/>
        </w:rPr>
        <w:fldChar w:fldCharType="begin">
          <w:fldData xml:space="preserve">PEVuZE5vdGU+PENpdGU+PEF1dGhvcj5NZXllcjwvQXV0aG9yPjxZZWFyPjE5OTA8L1llYXI+PFJl
Y051bT4xOTc2PC9SZWNOdW0+PERpc3BsYXlUZXh0PlsxMTUsIDExOCwgMTE5XTwvRGlzcGxheVRl
eHQ+PHJlY29yZD48cmVjLW51bWJlcj4xOTc2PC9yZWMtbnVtYmVyPjxmb3JlaWduLWtleXM+PGtl
eSBhcHA9IkVOIiBkYi1pZD0iOXhlZDl6OWU3dHo1Mm9lYTlkYzV3ZHpkMDI5d2RmczJ2cnd6IiB0
aW1lc3RhbXA9IjE0NjU0MDA1MTYiPjE5NzY8L2tleT48L2ZvcmVpZ24ta2V5cz48cmVmLXR5cGUg
bmFtZT0iSm91cm5hbCBBcnRpY2xlIj4xNzwvcmVmLXR5cGU+PGNvbnRyaWJ1dG9ycz48YXV0aG9y
cz48YXV0aG9yPk1leWVyLCBBLjwvYXV0aG9yPjxhdXRob3I+S29jaGVyLCBULkQuPC9hdXRob3I+
PGF1dGhvcj5CYXNhc2lid2FraSwgUC48L2F1dGhvcj48YXV0aG9yPldpbHNvbiwgQS5DLjwvYXV0
aG9yPjwvYXV0aG9ycz48L2NvbnRyaWJ1dG9ycz48dGl0bGVzPjx0aXRsZT5Nb25vcGh5bGV0aWMg
b3JpZ2luIG9mIExha2UgVmljdG9yaWEgY2ljaGxpZCBmaXNoZXMgc3VnZ2VzdGVkIGJ5IG1pdG9j
aG9uZHJpYWwgRE5BIHNlcXVlbmNl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TUw
LTU1MzwvcGFnZXM+PHZvbHVtZT4zNDc8L3ZvbHVtZT48ZGF0ZXM+PHllYXI+MTk5MDwveWVhcj48
L2RhdGVzPjx1cmxzPjwvdXJscz48L3JlY29yZD48L0NpdGU+PENpdGU+PEF1dGhvcj5Lb2NoZXI8
L0F1dGhvcj48WWVhcj4yMDA0PC9ZZWFyPjxSZWNOdW0+MTk3MzwvUmVjTnVtPjxyZWNvcmQ+PHJl
Yy1udW1iZXI+MTk3MzwvcmVjLW51bWJlcj48Zm9yZWlnbi1rZXlzPjxrZXkgYXBwPSJFTiIgZGIt
aWQ9Ijl4ZWQ5ejllN3R6NTJvZWE5ZGM1d2R6ZDAyOXdkZnMydnJ3eiIgdGltZXN0YW1wPSIxNDY1
NDAwMTYzIj4xOTczPC9rZXk+PC9mb3JlaWduLWtleXM+PHJlZi10eXBlIG5hbWU9IkpvdXJuYWwg
QXJ0aWNsZSI+MTc8L3JlZi10eXBlPjxjb250cmlidXRvcnM+PGF1dGhvcnM+PGF1dGhvcj5Lb2No
ZXIsIFQuRC48L2F1dGhvcj48L2F1dGhvcnM+PC9jb250cmlidXRvcnM+PHRpdGxlcz48dGl0bGU+
QWRhcHRpdmUgZXZvbHV0aW9uIGFuZCBleHBsb3NpdmUgc3BlY2lhdGlvbjogdGhlIGNpY2hsaWQg
ZmlzaCBtb2RlbDwvdGl0bGU+PHNlY29uZGFyeS10aXRsZT5OYXR1cmUgUmV2aWV3cyBHZW5ldGlj
czwvc2Vjb25kYXJ5LXRpdGxlPjxhbHQtdGl0bGU+TmF0LiBSZXYuIEdlbi48L2FsdC10aXRsZT48
L3RpdGxlcz48cGVyaW9kaWNhbD48ZnVsbC10aXRsZT5OYXR1cmUgUmV2aWV3cyBHZW5ldGljczwv
ZnVsbC10aXRsZT48YWJici0xPk5hdC4gUmV2LiBHZW5ldC48L2FiYnItMT48L3BlcmlvZGljYWw+
PHBhZ2VzPjI4OC0yOTg8L3BhZ2VzPjx2b2x1bWU+NTwvdm9sdW1lPjxkYXRlcz48eWVhcj4yMDA0
PC95ZWFyPjwvZGF0ZXM+PHVybHM+PC91cmxzPjwvcmVjb3JkPjwvQ2l0ZT48Q2l0ZT48QXV0aG9y
PkpveWNlPC9BdXRob3I+PFllYXI+MjAxMTwvWWVhcj48UmVjTnVtPjE5Nzc8L1JlY051bT48cmVj
b3JkPjxyZWMtbnVtYmVyPjE5Nzc8L3JlYy1udW1iZXI+PGZvcmVpZ24ta2V5cz48a2V5IGFwcD0i
RU4iIGRiLWlkPSI5eGVkOXo5ZTd0ejUyb2VhOWRjNXdkemQwMjl3ZGZzMnZyd3oiIHRpbWVzdGFt
cD0iMTQ2NTQwMDYyMiI+MTk3Nzwva2V5PjwvZm9yZWlnbi1rZXlzPjxyZWYtdHlwZSBuYW1lPSJK
b3VybmFsIEFydGljbGUiPjE3PC9yZWYtdHlwZT48Y29udHJpYnV0b3JzPjxhdXRob3JzPjxhdXRo
b3I+Sm95Y2UsIEQuQS48L2F1dGhvcj48YXV0aG9yPkx1bnQsIEQuSC48L2F1dGhvcj48YXV0aG9y
Pkdlbm5lciwgTS5KLjwvYXV0aG9yPjxhdXRob3I+VHVybmVyLCBHLkYuPC9hdXRob3I+PGF1dGhv
cj5CaWxscywgUi48L2F1dGhvcj48YXV0aG9yPlNlZWhhdXNlbiwgTy48L2F1dGhvcj48L2F1dGhv
cnM+PC9jb250cmlidXRvcnM+PHRpdGxlcz48dGl0bGU+UmVwZWF0ZWQgY29sb25pemF0aW9uIGFu
ZCBoeWJpZGl6YXRpb24gaW4gTGFrZSBNYWxhd2kgY2ljaGxpZHM8L3RpdGxlPjxzZWNvbmRhcnkt
dGl0bGU+Q3VycmVudCBCaW9sb2d5PC9zZWNvbmRhcnktdGl0bGU+PGFsdC10aXRsZT5DdXJyLiBC
aW9sLjwvYWx0LXRpdGxlPjwvdGl0bGVzPjxwZXJpb2RpY2FsPjxmdWxsLXRpdGxlPkN1cnJlbnQg
QmlvbG9neTwvZnVsbC10aXRsZT48YWJici0xPkN1cnIuIEJpb2wuPC9hYmJyLTE+PC9wZXJpb2Rp
Y2FsPjxhbHQtcGVyaW9kaWNhbD48ZnVsbC10aXRsZT5DdXJyZW50IEJpb2xvZ3k8L2Z1bGwtdGl0
bGU+PGFiYnItMT5DdXJyLiBCaW9sLjwvYWJici0xPjwvYWx0LXBlcmlvZGljYWw+PHBhZ2VzPlIx
MDgtUjEwOTwvcGFnZXM+PHZvbHVtZT4yMTwvdm9sdW1lPjxkYXRlcz48eWVhcj4yMDExPC95ZWFy
PjwvZGF0ZXM+PHVybHM+PC91cmxzPjwvcmVjb3JkPjwvQ2l0ZT48L0VuZE5vdGU+
</w:fldData>
        </w:fldChar>
      </w:r>
      <w:r w:rsidR="00111697">
        <w:rPr>
          <w:rFonts w:ascii="Arial" w:hAnsi="Arial" w:cs="Arial"/>
          <w:sz w:val="22"/>
          <w:szCs w:val="22"/>
        </w:rPr>
        <w:instrText xml:space="preserve"> ADDIN EN.CITE.DATA </w:instrText>
      </w:r>
      <w:r w:rsidR="00111697">
        <w:rPr>
          <w:rFonts w:ascii="Arial" w:hAnsi="Arial" w:cs="Arial"/>
          <w:sz w:val="22"/>
          <w:szCs w:val="22"/>
        </w:rPr>
      </w:r>
      <w:r w:rsidR="00111697">
        <w:rPr>
          <w:rFonts w:ascii="Arial" w:hAnsi="Arial" w:cs="Arial"/>
          <w:sz w:val="22"/>
          <w:szCs w:val="22"/>
        </w:rPr>
        <w:fldChar w:fldCharType="end"/>
      </w:r>
      <w:r w:rsidR="00B765C1">
        <w:rPr>
          <w:rFonts w:ascii="Arial" w:hAnsi="Arial" w:cs="Arial"/>
          <w:sz w:val="22"/>
          <w:szCs w:val="22"/>
        </w:rPr>
        <w:fldChar w:fldCharType="separate"/>
      </w:r>
      <w:r w:rsidR="00111697">
        <w:rPr>
          <w:rFonts w:ascii="Arial" w:hAnsi="Arial" w:cs="Arial"/>
          <w:noProof/>
          <w:sz w:val="22"/>
          <w:szCs w:val="22"/>
        </w:rPr>
        <w:t>[115, 118, 119]</w:t>
      </w:r>
      <w:r w:rsidR="00B765C1">
        <w:rPr>
          <w:rFonts w:ascii="Arial" w:hAnsi="Arial" w:cs="Arial"/>
          <w:sz w:val="22"/>
          <w:szCs w:val="22"/>
        </w:rPr>
        <w:fldChar w:fldCharType="end"/>
      </w:r>
      <w:r>
        <w:rPr>
          <w:rFonts w:ascii="Arial" w:hAnsi="Arial" w:cs="Arial"/>
          <w:sz w:val="22"/>
          <w:szCs w:val="22"/>
        </w:rPr>
        <w:t>, but have also diversified in hundreds of smaller lakes</w:t>
      </w:r>
      <w:r w:rsidR="00DF6303">
        <w:rPr>
          <w:rFonts w:ascii="Arial" w:hAnsi="Arial" w:cs="Arial"/>
          <w:sz w:val="22"/>
          <w:szCs w:val="22"/>
        </w:rPr>
        <w:t xml:space="preserve"> </w:t>
      </w:r>
      <w:r w:rsidR="00DF6303">
        <w:rPr>
          <w:rFonts w:ascii="Arial" w:hAnsi="Arial" w:cs="Arial"/>
          <w:sz w:val="22"/>
          <w:szCs w:val="22"/>
        </w:rPr>
        <w:fldChar w:fldCharType="begin"/>
      </w:r>
      <w:r w:rsidR="00111697">
        <w:rPr>
          <w:rFonts w:ascii="Arial" w:hAnsi="Arial" w:cs="Arial"/>
          <w:sz w:val="22"/>
          <w:szCs w:val="22"/>
        </w:rPr>
        <w:instrText xml:space="preserve"> ADDIN EN.CITE &lt;EndNote&gt;&lt;Cite&gt;&lt;Author&gt;Schliewen&lt;/Author&gt;&lt;Year&gt;1994&lt;/Year&gt;&lt;RecNum&gt;1978&lt;/RecNum&gt;&lt;DisplayText&gt;[4, 120]&lt;/DisplayText&gt;&lt;record&gt;&lt;rec-number&gt;1978&lt;/rec-number&gt;&lt;foreign-keys&gt;&lt;key app="EN" db-id="9xed9z9e7tz52oea9dc5wdzd029wdfs2vrwz" timestamp="1465400729"&gt;1978&lt;/key&gt;&lt;/foreign-keys&gt;&lt;ref-type name="Journal Article"&gt;17&lt;/ref-type&gt;&lt;contributors&gt;&lt;authors&gt;&lt;author&gt;Schliewen, U.K.&lt;/author&gt;&lt;author&gt;Tautz, D.&lt;/author&gt;&lt;author&gt;Paabo, S.&lt;/author&gt;&lt;/authors&gt;&lt;/contributors&gt;&lt;titles&gt;&lt;title&gt;Sympatric speciation suggested by monophyly of crater lake cichlids&lt;/title&gt;&lt;secondary-title&gt;Nature&lt;/secondary-title&gt;&lt;alt-title&gt;Nature&lt;/alt-title&gt;&lt;/titles&gt;&lt;periodical&gt;&lt;full-title&gt;Nature&lt;/full-title&gt;&lt;abbr-1&gt;Nature&lt;/abbr-1&gt;&lt;/periodical&gt;&lt;alt-periodical&gt;&lt;full-title&gt;Nature&lt;/full-title&gt;&lt;abbr-1&gt;Nature&lt;/abbr-1&gt;&lt;/alt-periodical&gt;&lt;pages&gt;629-632&lt;/pages&gt;&lt;volume&gt;368&lt;/volume&gt;&lt;dates&gt;&lt;year&gt;1994&lt;/year&gt;&lt;/dates&gt;&lt;urls&gt;&lt;/urls&gt;&lt;/record&gt;&lt;/Cite&gt;&lt;Cite&gt;&lt;Author&gt;Malinsky&lt;/Author&gt;&lt;Year&gt;2015&lt;/Year&gt;&lt;RecNum&gt;1912&lt;/RecNum&gt;&lt;record&gt;&lt;rec-number&gt;1912&lt;/rec-number&gt;&lt;foreign-keys&gt;&lt;key app="EN" db-id="9xed9z9e7tz52oea9dc5wdzd029wdfs2vrwz" timestamp="1464371809"&gt;1912&lt;/key&gt;&lt;/foreign-keys&gt;&lt;ref-type name="Journal Article"&gt;17&lt;/ref-type&gt;&lt;contributors&gt;&lt;authors&gt;&lt;author&gt;Malinsky, M.&lt;/author&gt;&lt;author&gt;Challis, R.J.&lt;/author&gt;&lt;author&gt;Tyers, A.M.&lt;/author&gt;&lt;author&gt;Schiffels, S.&lt;/author&gt;&lt;author&gt;Terai, Y.&lt;/author&gt;&lt;author&gt;Ngatunga, B.P.&lt;/author&gt;&lt;author&gt;Miska, E.A.&lt;/author&gt;&lt;author&gt;Durbin, R.&lt;/author&gt;&lt;author&gt;Genner, M.J.&lt;/author&gt;&lt;author&gt;Turner, G.F.&lt;/author&gt;&lt;/authors&gt;&lt;/contributors&gt;&lt;titles&gt;&lt;title&gt;Genomic islands of speciation separaate cichlid ecomorphs in an East African crater lak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93-1498&lt;/pages&gt;&lt;volume&gt;350&lt;/volume&gt;&lt;dates&gt;&lt;year&gt;2015&lt;/year&gt;&lt;/dates&gt;&lt;urls&gt;&lt;/urls&gt;&lt;/record&gt;&lt;/Cite&gt;&lt;/EndNote&gt;</w:instrText>
      </w:r>
      <w:r w:rsidR="00DF6303">
        <w:rPr>
          <w:rFonts w:ascii="Arial" w:hAnsi="Arial" w:cs="Arial"/>
          <w:sz w:val="22"/>
          <w:szCs w:val="22"/>
        </w:rPr>
        <w:fldChar w:fldCharType="separate"/>
      </w:r>
      <w:r w:rsidR="00111697">
        <w:rPr>
          <w:rFonts w:ascii="Arial" w:hAnsi="Arial" w:cs="Arial"/>
          <w:noProof/>
          <w:sz w:val="22"/>
          <w:szCs w:val="22"/>
        </w:rPr>
        <w:t>[4, 120]</w:t>
      </w:r>
      <w:r w:rsidR="00DF6303">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paleolakes</w:t>
      </w:r>
      <w:proofErr w:type="spellEnd"/>
      <w:r>
        <w:rPr>
          <w:rFonts w:ascii="Arial" w:hAnsi="Arial" w:cs="Arial"/>
          <w:sz w:val="22"/>
          <w:szCs w:val="22"/>
        </w:rPr>
        <w:t xml:space="preserve"> </w:t>
      </w:r>
      <w:r w:rsidR="00DF6303">
        <w:rPr>
          <w:rFonts w:ascii="Arial" w:hAnsi="Arial" w:cs="Arial"/>
          <w:sz w:val="22"/>
          <w:szCs w:val="22"/>
        </w:rPr>
        <w:fldChar w:fldCharType="begin"/>
      </w:r>
      <w:r w:rsidR="00111697">
        <w:rPr>
          <w:rFonts w:ascii="Arial" w:hAnsi="Arial" w:cs="Arial"/>
          <w:sz w:val="22"/>
          <w:szCs w:val="22"/>
        </w:rPr>
        <w:instrText xml:space="preserve"> ADDIN EN.CITE &lt;EndNote&gt;&lt;Cite&gt;&lt;Author&gt;Joyce&lt;/Author&gt;&lt;Year&gt;2005&lt;/Year&gt;&lt;RecNum&gt;1979&lt;/RecNum&gt;&lt;DisplayText&gt;[121]&lt;/DisplayText&gt;&lt;record&gt;&lt;rec-number&gt;1979&lt;/rec-number&gt;&lt;foreign-keys&gt;&lt;key app="EN" db-id="9xed9z9e7tz52oea9dc5wdzd029wdfs2vrwz" timestamp="1465400862"&gt;1979&lt;/key&gt;&lt;/foreign-keys&gt;&lt;ref-type name="Journal Article"&gt;17&lt;/ref-type&gt;&lt;contributors&gt;&lt;authors&gt;&lt;author&gt;Joyce, D.A.&lt;/author&gt;&lt;author&gt;Lunt, D.H.&lt;/author&gt;&lt;author&gt;Bills, R.&lt;/author&gt;&lt;author&gt;Turner, G.F.&lt;/author&gt;&lt;author&gt;Katongo, C.&lt;/author&gt;&lt;author&gt;Duftner, N.&lt;/author&gt;&lt;author&gt;Sturmbauer, C.&lt;/author&gt;&lt;author&gt;Seehausen, O.&lt;/author&gt;&lt;/authors&gt;&lt;/contributors&gt;&lt;titles&gt;&lt;title&gt;An extant cichlid fish radiation emerged in an extinct Pleistocene lake&lt;/title&gt;&lt;secondary-title&gt;Nature&lt;/secondary-title&gt;&lt;alt-title&gt;Nature&lt;/alt-title&gt;&lt;/titles&gt;&lt;periodical&gt;&lt;full-title&gt;Nature&lt;/full-title&gt;&lt;abbr-1&gt;Nature&lt;/abbr-1&gt;&lt;/periodical&gt;&lt;alt-periodical&gt;&lt;full-title&gt;Nature&lt;/full-title&gt;&lt;abbr-1&gt;Nature&lt;/abbr-1&gt;&lt;/alt-periodical&gt;&lt;pages&gt;90-95&lt;/pages&gt;&lt;volume&gt;435&lt;/volume&gt;&lt;dates&gt;&lt;year&gt;2005&lt;/year&gt;&lt;/dates&gt;&lt;urls&gt;&lt;/urls&gt;&lt;/record&gt;&lt;/Cite&gt;&lt;/EndNote&gt;</w:instrText>
      </w:r>
      <w:r w:rsidR="00DF6303">
        <w:rPr>
          <w:rFonts w:ascii="Arial" w:hAnsi="Arial" w:cs="Arial"/>
          <w:sz w:val="22"/>
          <w:szCs w:val="22"/>
        </w:rPr>
        <w:fldChar w:fldCharType="separate"/>
      </w:r>
      <w:r w:rsidR="00111697">
        <w:rPr>
          <w:rFonts w:ascii="Arial" w:hAnsi="Arial" w:cs="Arial"/>
          <w:noProof/>
          <w:sz w:val="22"/>
          <w:szCs w:val="22"/>
        </w:rPr>
        <w:t>[121]</w:t>
      </w:r>
      <w:r w:rsidR="00DF6303">
        <w:rPr>
          <w:rFonts w:ascii="Arial" w:hAnsi="Arial" w:cs="Arial"/>
          <w:sz w:val="22"/>
          <w:szCs w:val="22"/>
        </w:rPr>
        <w:fldChar w:fldCharType="end"/>
      </w:r>
      <w:r>
        <w:rPr>
          <w:rFonts w:ascii="Arial" w:hAnsi="Arial" w:cs="Arial"/>
          <w:sz w:val="22"/>
          <w:szCs w:val="22"/>
        </w:rPr>
        <w:t>, alkali flats</w:t>
      </w:r>
      <w:r w:rsidR="00E149B9">
        <w:rPr>
          <w:rFonts w:ascii="Arial" w:hAnsi="Arial" w:cs="Arial"/>
          <w:sz w:val="22"/>
          <w:szCs w:val="22"/>
        </w:rPr>
        <w:t xml:space="preserve"> </w:t>
      </w:r>
      <w:r w:rsidR="00E149B9">
        <w:rPr>
          <w:rFonts w:ascii="Arial" w:hAnsi="Arial" w:cs="Arial"/>
          <w:sz w:val="22"/>
          <w:szCs w:val="22"/>
        </w:rPr>
        <w:fldChar w:fldCharType="begin"/>
      </w:r>
      <w:r w:rsidR="00111697">
        <w:rPr>
          <w:rFonts w:ascii="Arial" w:hAnsi="Arial" w:cs="Arial"/>
          <w:sz w:val="22"/>
          <w:szCs w:val="22"/>
        </w:rPr>
        <w:instrText xml:space="preserve"> ADDIN EN.CITE &lt;EndNote&gt;&lt;Cite&gt;&lt;Author&gt;Kavembe&lt;/Author&gt;&lt;Year&gt;2016&lt;/Year&gt;&lt;RecNum&gt;1998&lt;/RecNum&gt;&lt;DisplayText&gt;[122]&lt;/DisplayText&gt;&lt;record&gt;&lt;rec-number&gt;1998&lt;/rec-number&gt;&lt;foreign-keys&gt;&lt;key app="EN" db-id="9xed9z9e7tz52oea9dc5wdzd029wdfs2vrwz" timestamp="1465411647"&gt;1998&lt;/key&gt;&lt;/foreign-keys&gt;&lt;ref-type name="Journal Article"&gt;17&lt;/ref-type&gt;&lt;contributors&gt;&lt;authors&gt;&lt;author&gt;Kavembe, G.D.&lt;/author&gt;&lt;author&gt;Kautt, A.F.&lt;/author&gt;&lt;author&gt;Machado-Schiaffino, G.&lt;/author&gt;&lt;author&gt;Meyer, A.&lt;/author&gt;&lt;/authors&gt;&lt;/contributors&gt;&lt;titles&gt;&lt;title&gt;Eco-morphological differentiation in Lake Magadi tilapia, an extremophile cichlid fish living in hot, alkaline and hypersaline lakes in East Africa&lt;/title&gt;&lt;secondary-title&gt;Molecular Ecology&lt;/secondary-title&gt;&lt;alt-title&gt;Mol. Ecol.&lt;/alt-title&gt;&lt;/titles&gt;&lt;periodical&gt;&lt;full-title&gt;Molecular Ecology&lt;/full-title&gt;&lt;abbr-1&gt;Mol. Ecol.&lt;/abbr-1&gt;&lt;/periodical&gt;&lt;alt-periodical&gt;&lt;full-title&gt;Molecular Ecology&lt;/full-title&gt;&lt;abbr-1&gt;Mol. Ecol.&lt;/abbr-1&gt;&lt;/alt-periodical&gt;&lt;pages&gt;1610-1625&lt;/pages&gt;&lt;volume&gt;25&lt;/volume&gt;&lt;dates&gt;&lt;year&gt;2016&lt;/year&gt;&lt;/dates&gt;&lt;urls&gt;&lt;/urls&gt;&lt;/record&gt;&lt;/Cite&gt;&lt;/EndNote&gt;</w:instrText>
      </w:r>
      <w:r w:rsidR="00E149B9">
        <w:rPr>
          <w:rFonts w:ascii="Arial" w:hAnsi="Arial" w:cs="Arial"/>
          <w:sz w:val="22"/>
          <w:szCs w:val="22"/>
        </w:rPr>
        <w:fldChar w:fldCharType="separate"/>
      </w:r>
      <w:r w:rsidR="00111697">
        <w:rPr>
          <w:rFonts w:ascii="Arial" w:hAnsi="Arial" w:cs="Arial"/>
          <w:noProof/>
          <w:sz w:val="22"/>
          <w:szCs w:val="22"/>
        </w:rPr>
        <w:t>[122]</w:t>
      </w:r>
      <w:r w:rsidR="00E149B9">
        <w:rPr>
          <w:rFonts w:ascii="Arial" w:hAnsi="Arial" w:cs="Arial"/>
          <w:sz w:val="22"/>
          <w:szCs w:val="22"/>
        </w:rPr>
        <w:fldChar w:fldCharType="end"/>
      </w:r>
      <w:r>
        <w:rPr>
          <w:rFonts w:ascii="Arial" w:hAnsi="Arial" w:cs="Arial"/>
          <w:sz w:val="22"/>
          <w:szCs w:val="22"/>
        </w:rPr>
        <w:t>, rivers</w:t>
      </w:r>
      <w:r w:rsidR="00E149B9">
        <w:rPr>
          <w:rFonts w:ascii="Arial" w:hAnsi="Arial" w:cs="Arial"/>
          <w:sz w:val="22"/>
          <w:szCs w:val="22"/>
        </w:rPr>
        <w:t xml:space="preserve"> </w:t>
      </w:r>
      <w:r w:rsidR="00E149B9">
        <w:rPr>
          <w:rFonts w:ascii="Arial" w:hAnsi="Arial" w:cs="Arial"/>
          <w:sz w:val="22"/>
          <w:szCs w:val="22"/>
        </w:rPr>
        <w:fldChar w:fldCharType="begin"/>
      </w:r>
      <w:r w:rsidR="00111697">
        <w:rPr>
          <w:rFonts w:ascii="Arial" w:hAnsi="Arial" w:cs="Arial"/>
          <w:sz w:val="22"/>
          <w:szCs w:val="22"/>
        </w:rPr>
        <w:instrText xml:space="preserve"> ADDIN EN.CITE &lt;EndNote&gt;&lt;Cite&gt;&lt;Author&gt;Lopez-Fernandez&lt;/Author&gt;&lt;Year&gt;2005&lt;/Year&gt;&lt;RecNum&gt;1999&lt;/RecNum&gt;&lt;DisplayText&gt;[123]&lt;/DisplayText&gt;&lt;record&gt;&lt;rec-number&gt;1999&lt;/rec-number&gt;&lt;foreign-keys&gt;&lt;key app="EN" db-id="9xed9z9e7tz52oea9dc5wdzd029wdfs2vrwz" timestamp="1465411736"&gt;1999&lt;/key&gt;&lt;/foreign-keys&gt;&lt;ref-type name="Journal Article"&gt;17&lt;/ref-type&gt;&lt;contributors&gt;&lt;authors&gt;&lt;author&gt;Lopez-Fernandez, H.&lt;/author&gt;&lt;author&gt;Honeycutt, R.L.&lt;/author&gt;&lt;author&gt;Winemiller, K.O.&lt;/author&gt;&lt;/authors&gt;&lt;/contributors&gt;&lt;titles&gt;&lt;title&gt;Molecular phylogeny and evidence for an adaptive radiation of geophagine cichlids from South America (Perciformes: Labroidei)&lt;/title&gt;&lt;secondary-title&gt;Molecular Phylogenetics and Evolution&lt;/secondary-title&gt;&lt;alt-title&gt;Mol. Phylogen. Evol.&lt;/alt-title&gt;&lt;/titles&gt;&lt;periodical&gt;&lt;full-title&gt;Molecular Phylogenetics and Evolution&lt;/full-title&gt;&lt;abbr-1&gt;Mol. Phylogenet. Evol.&lt;/abbr-1&gt;&lt;/periodical&gt;&lt;pages&gt;227-244&lt;/pages&gt;&lt;volume&gt;34&lt;/volume&gt;&lt;dates&gt;&lt;year&gt;2005&lt;/year&gt;&lt;/dates&gt;&lt;urls&gt;&lt;/urls&gt;&lt;/record&gt;&lt;/Cite&gt;&lt;/EndNote&gt;</w:instrText>
      </w:r>
      <w:r w:rsidR="00E149B9">
        <w:rPr>
          <w:rFonts w:ascii="Arial" w:hAnsi="Arial" w:cs="Arial"/>
          <w:sz w:val="22"/>
          <w:szCs w:val="22"/>
        </w:rPr>
        <w:fldChar w:fldCharType="separate"/>
      </w:r>
      <w:r w:rsidR="00111697">
        <w:rPr>
          <w:rFonts w:ascii="Arial" w:hAnsi="Arial" w:cs="Arial"/>
          <w:noProof/>
          <w:sz w:val="22"/>
          <w:szCs w:val="22"/>
        </w:rPr>
        <w:t>[123]</w:t>
      </w:r>
      <w:r w:rsidR="00E149B9">
        <w:rPr>
          <w:rFonts w:ascii="Arial" w:hAnsi="Arial" w:cs="Arial"/>
          <w:sz w:val="22"/>
          <w:szCs w:val="22"/>
        </w:rPr>
        <w:fldChar w:fldCharType="end"/>
      </w:r>
      <w:r>
        <w:rPr>
          <w:rFonts w:ascii="Arial" w:hAnsi="Arial" w:cs="Arial"/>
          <w:sz w:val="22"/>
          <w:szCs w:val="22"/>
        </w:rPr>
        <w:t>, rapids</w:t>
      </w:r>
      <w:r w:rsidR="00E149B9">
        <w:rPr>
          <w:rFonts w:ascii="Arial" w:hAnsi="Arial" w:cs="Arial"/>
          <w:sz w:val="22"/>
          <w:szCs w:val="22"/>
        </w:rPr>
        <w:t xml:space="preserve"> </w:t>
      </w:r>
      <w:r w:rsidR="00E149B9">
        <w:rPr>
          <w:rFonts w:ascii="Arial" w:hAnsi="Arial" w:cs="Arial"/>
          <w:sz w:val="22"/>
          <w:szCs w:val="22"/>
        </w:rPr>
        <w:fldChar w:fldCharType="begin"/>
      </w:r>
      <w:r w:rsidR="00111697">
        <w:rPr>
          <w:rFonts w:ascii="Arial" w:hAnsi="Arial" w:cs="Arial"/>
          <w:sz w:val="22"/>
          <w:szCs w:val="22"/>
        </w:rPr>
        <w:instrText xml:space="preserve"> ADDIN EN.CITE &lt;EndNote&gt;&lt;Cite&gt;&lt;Author&gt;Schwarzer&lt;/Author&gt;&lt;Year&gt;2012&lt;/Year&gt;&lt;RecNum&gt;2000&lt;/RecNum&gt;&lt;DisplayText&gt;[124]&lt;/DisplayText&gt;&lt;record&gt;&lt;rec-number&gt;2000&lt;/rec-number&gt;&lt;foreign-keys&gt;&lt;key app="EN" db-id="9xed9z9e7tz52oea9dc5wdzd029wdfs2vrwz" timestamp="1465411824"&gt;2000&lt;/key&gt;&lt;/foreign-keys&gt;&lt;ref-type name="Journal Article"&gt;17&lt;/ref-type&gt;&lt;contributors&gt;&lt;authors&gt;&lt;author&gt;Schwarzer, J.&lt;/author&gt;&lt;author&gt;Misof, B.&lt;/author&gt;&lt;author&gt;Schliewen, U.K.&lt;/author&gt;&lt;/authors&gt;&lt;/contributors&gt;&lt;titles&gt;&lt;title&gt;Speciation within genomic networks: a case study based on Steatocranus cichlids of the lower Congo rapids&lt;/title&gt;&lt;secondary-title&gt;Journal of Evolutionary Biology&lt;/secondary-title&gt;&lt;alt-title&gt;J. Evol. Biol.&lt;/alt-title&gt;&lt;/titles&gt;&lt;periodical&gt;&lt;full-title&gt;Journal of Evolutionary Biology&lt;/full-title&gt;&lt;abbr-1&gt;J. Evol. Biol.&lt;/abbr-1&gt;&lt;/periodical&gt;&lt;alt-periodical&gt;&lt;full-title&gt;Journal of Evolutionary Biology&lt;/full-title&gt;&lt;abbr-1&gt;J. Evol. Biol.&lt;/abbr-1&gt;&lt;/alt-periodical&gt;&lt;pages&gt;138-148&lt;/pages&gt;&lt;volume&gt;25&lt;/volume&gt;&lt;dates&gt;&lt;year&gt;2012&lt;/year&gt;&lt;/dates&gt;&lt;urls&gt;&lt;/urls&gt;&lt;/record&gt;&lt;/Cite&gt;&lt;/EndNote&gt;</w:instrText>
      </w:r>
      <w:r w:rsidR="00E149B9">
        <w:rPr>
          <w:rFonts w:ascii="Arial" w:hAnsi="Arial" w:cs="Arial"/>
          <w:sz w:val="22"/>
          <w:szCs w:val="22"/>
        </w:rPr>
        <w:fldChar w:fldCharType="separate"/>
      </w:r>
      <w:r w:rsidR="00111697">
        <w:rPr>
          <w:rFonts w:ascii="Arial" w:hAnsi="Arial" w:cs="Arial"/>
          <w:noProof/>
          <w:sz w:val="22"/>
          <w:szCs w:val="22"/>
        </w:rPr>
        <w:t>[124]</w:t>
      </w:r>
      <w:r w:rsidR="00E149B9">
        <w:rPr>
          <w:rFonts w:ascii="Arial" w:hAnsi="Arial" w:cs="Arial"/>
          <w:sz w:val="22"/>
          <w:szCs w:val="22"/>
        </w:rPr>
        <w:fldChar w:fldCharType="end"/>
      </w:r>
      <w:r>
        <w:rPr>
          <w:rFonts w:ascii="Arial" w:hAnsi="Arial" w:cs="Arial"/>
          <w:sz w:val="22"/>
          <w:szCs w:val="22"/>
        </w:rPr>
        <w:t>, and estuaries</w:t>
      </w:r>
      <w:r w:rsidR="00A037D5">
        <w:rPr>
          <w:rFonts w:ascii="Arial" w:hAnsi="Arial" w:cs="Arial"/>
          <w:sz w:val="22"/>
          <w:szCs w:val="22"/>
        </w:rPr>
        <w:t xml:space="preserve"> </w:t>
      </w:r>
      <w:r w:rsidR="00A037D5">
        <w:rPr>
          <w:rFonts w:ascii="Arial" w:hAnsi="Arial" w:cs="Arial"/>
          <w:sz w:val="22"/>
          <w:szCs w:val="22"/>
        </w:rPr>
        <w:fldChar w:fldCharType="begin"/>
      </w:r>
      <w:r w:rsidR="00111697">
        <w:rPr>
          <w:rFonts w:ascii="Arial" w:hAnsi="Arial" w:cs="Arial"/>
          <w:sz w:val="22"/>
          <w:szCs w:val="22"/>
        </w:rPr>
        <w:instrText xml:space="preserve"> ADDIN EN.CITE &lt;EndNote&gt;&lt;Cite&gt;&lt;Author&gt;Klett&lt;/Author&gt;&lt;Year&gt;2002&lt;/Year&gt;&lt;RecNum&gt;2001&lt;/RecNum&gt;&lt;DisplayText&gt;[125]&lt;/DisplayText&gt;&lt;record&gt;&lt;rec-number&gt;2001&lt;/rec-number&gt;&lt;foreign-keys&gt;&lt;key app="EN" db-id="9xed9z9e7tz52oea9dc5wdzd029wdfs2vrwz" timestamp="1465411940"&gt;2001&lt;/key&gt;&lt;/foreign-keys&gt;&lt;ref-type name="Journal Article"&gt;17&lt;/ref-type&gt;&lt;contributors&gt;&lt;authors&gt;&lt;author&gt;Klett, V.&lt;/author&gt;&lt;author&gt;Meyer, A.&lt;/author&gt;&lt;/authors&gt;&lt;/contributors&gt;&lt;titles&gt;&lt;title&gt;What, if anything, is a Tilapia? mitochondrial ND2 phylogeny of tilapiines and the evolution of parental care systems in the African cichlid fishes&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865-883&lt;/pages&gt;&lt;volume&gt;19&lt;/volume&gt;&lt;dates&gt;&lt;year&gt;2002&lt;/year&gt;&lt;/dates&gt;&lt;urls&gt;&lt;/urls&gt;&lt;/record&gt;&lt;/Cite&gt;&lt;/EndNote&gt;</w:instrText>
      </w:r>
      <w:r w:rsidR="00A037D5">
        <w:rPr>
          <w:rFonts w:ascii="Arial" w:hAnsi="Arial" w:cs="Arial"/>
          <w:sz w:val="22"/>
          <w:szCs w:val="22"/>
        </w:rPr>
        <w:fldChar w:fldCharType="separate"/>
      </w:r>
      <w:r w:rsidR="00111697">
        <w:rPr>
          <w:rFonts w:ascii="Arial" w:hAnsi="Arial" w:cs="Arial"/>
          <w:noProof/>
          <w:sz w:val="22"/>
          <w:szCs w:val="22"/>
        </w:rPr>
        <w:t>[125]</w:t>
      </w:r>
      <w:r w:rsidR="00A037D5">
        <w:rPr>
          <w:rFonts w:ascii="Arial" w:hAnsi="Arial" w:cs="Arial"/>
          <w:sz w:val="22"/>
          <w:szCs w:val="22"/>
        </w:rPr>
        <w:fldChar w:fldCharType="end"/>
      </w:r>
      <w:r>
        <w:rPr>
          <w:rFonts w:ascii="Arial" w:hAnsi="Arial" w:cs="Arial"/>
          <w:sz w:val="22"/>
          <w:szCs w:val="22"/>
        </w:rPr>
        <w:t>, and have crossed oceans</w:t>
      </w:r>
      <w:r w:rsidR="00A037D5">
        <w:rPr>
          <w:rFonts w:ascii="Arial" w:hAnsi="Arial" w:cs="Arial"/>
          <w:sz w:val="22"/>
          <w:szCs w:val="22"/>
        </w:rPr>
        <w:t xml:space="preserve"> </w:t>
      </w:r>
      <w:r w:rsidR="00A037D5">
        <w:rPr>
          <w:rFonts w:ascii="Arial" w:hAnsi="Arial" w:cs="Arial"/>
          <w:sz w:val="22"/>
          <w:szCs w:val="22"/>
        </w:rPr>
        <w:fldChar w:fldCharType="begin"/>
      </w:r>
      <w:r w:rsidR="00111697">
        <w:rPr>
          <w:rFonts w:ascii="Arial" w:hAnsi="Arial" w:cs="Arial"/>
          <w:sz w:val="22"/>
          <w:szCs w:val="22"/>
        </w:rPr>
        <w:instrText xml:space="preserve"> ADDIN EN.CITE &lt;EndNote&gt;&lt;Cite&gt;&lt;Author&gt;Friedman&lt;/Author&gt;&lt;Year&gt;2013&lt;/Year&gt;&lt;RecNum&gt;1975&lt;/RecNum&gt;&lt;DisplayText&gt;[117]&lt;/DisplayText&gt;&lt;record&gt;&lt;rec-number&gt;1975&lt;/rec-number&gt;&lt;foreign-keys&gt;&lt;key app="EN" db-id="9xed9z9e7tz52oea9dc5wdzd029wdfs2vrwz" timestamp="1465400403"&gt;1975&lt;/key&gt;&lt;/foreign-keys&gt;&lt;ref-type name="Journal Article"&gt;17&lt;/ref-type&gt;&lt;contributors&gt;&lt;authors&gt;&lt;author&gt;Friedman, M.&lt;/author&gt;&lt;author&gt;Keck, B.P.&lt;/author&gt;&lt;author&gt;Dornburg, A.&lt;/author&gt;&lt;author&gt;Eytan, R.I.&lt;/author&gt;&lt;author&gt;Martin, C.H.&lt;/author&gt;&lt;author&gt;Hulsey, C.D.&lt;/author&gt;&lt;author&gt;Wainwright, P.C.&lt;/author&gt;&lt;author&gt;Near, T.J.&lt;/author&gt;&lt;/authors&gt;&lt;/contributors&gt;&lt;titles&gt;&lt;title&gt;Molecular and fossil evidence place the origin of cichlid fishes long after Gondwanan rifting&lt;/title&gt;&lt;secondary-title&gt;Proceedings of the Royal Society B&lt;/secondary-title&gt;&lt;alt-title&gt;Proc. R. Soc. Lond. B&lt;/alt-title&gt;&lt;/titles&gt;&lt;periodical&gt;&lt;full-title&gt;Proceedings of the Royal Society B&lt;/full-title&gt;&lt;abbr-1&gt;Proc. R. Soc. B&lt;/abbr-1&gt;&lt;/periodical&gt;&lt;alt-periodical&gt;&lt;full-title&gt;Proc. R. Soc. Lond. B&lt;/full-title&gt;&lt;abbr-1&gt;Proc. R. Soc. Lond. B&lt;/abbr-1&gt;&lt;/alt-periodical&gt;&lt;pages&gt;20131733&lt;/pages&gt;&lt;volume&gt;280&lt;/volume&gt;&lt;dates&gt;&lt;year&gt;2013&lt;/year&gt;&lt;/dates&gt;&lt;urls&gt;&lt;/urls&gt;&lt;/record&gt;&lt;/Cite&gt;&lt;/EndNote&gt;</w:instrText>
      </w:r>
      <w:r w:rsidR="00A037D5">
        <w:rPr>
          <w:rFonts w:ascii="Arial" w:hAnsi="Arial" w:cs="Arial"/>
          <w:sz w:val="22"/>
          <w:szCs w:val="22"/>
        </w:rPr>
        <w:fldChar w:fldCharType="separate"/>
      </w:r>
      <w:r w:rsidR="00111697">
        <w:rPr>
          <w:rFonts w:ascii="Arial" w:hAnsi="Arial" w:cs="Arial"/>
          <w:noProof/>
          <w:sz w:val="22"/>
          <w:szCs w:val="22"/>
        </w:rPr>
        <w:t>[117]</w:t>
      </w:r>
      <w:r w:rsidR="00A037D5">
        <w:rPr>
          <w:rFonts w:ascii="Arial" w:hAnsi="Arial" w:cs="Arial"/>
          <w:sz w:val="22"/>
          <w:szCs w:val="22"/>
        </w:rPr>
        <w:fldChar w:fldCharType="end"/>
      </w:r>
      <w:r>
        <w:rPr>
          <w:rFonts w:ascii="Arial" w:hAnsi="Arial" w:cs="Arial"/>
          <w:sz w:val="22"/>
          <w:szCs w:val="22"/>
        </w:rPr>
        <w:t>. Their physiological tolerances span the extremes of salinity (0 – 180% seawater) and pH (4.5 – 12) known in any fish group</w:t>
      </w:r>
      <w:r w:rsidR="00A037D5">
        <w:rPr>
          <w:rFonts w:ascii="Arial" w:hAnsi="Arial" w:cs="Arial"/>
          <w:sz w:val="22"/>
          <w:szCs w:val="22"/>
        </w:rPr>
        <w:t xml:space="preserve"> </w:t>
      </w:r>
      <w:r w:rsidR="00A037D5">
        <w:rPr>
          <w:rFonts w:ascii="Arial" w:hAnsi="Arial" w:cs="Arial"/>
          <w:sz w:val="22"/>
          <w:szCs w:val="22"/>
        </w:rPr>
        <w:fldChar w:fldCharType="begin"/>
      </w:r>
      <w:r w:rsidR="00111697">
        <w:rPr>
          <w:rFonts w:ascii="Arial" w:hAnsi="Arial" w:cs="Arial"/>
          <w:sz w:val="22"/>
          <w:szCs w:val="22"/>
        </w:rPr>
        <w:instrText xml:space="preserve"> ADDIN EN.CITE &lt;EndNote&gt;&lt;Cite&gt;&lt;Author&gt;Roemer&lt;/Author&gt;&lt;Year&gt;1996&lt;/Year&gt;&lt;RecNum&gt;2002&lt;/RecNum&gt;&lt;DisplayText&gt;[126]&lt;/DisplayText&gt;&lt;record&gt;&lt;rec-number&gt;2002&lt;/rec-number&gt;&lt;foreign-keys&gt;&lt;key app="EN" db-id="9xed9z9e7tz52oea9dc5wdzd029wdfs2vrwz" timestamp="1465412036"&gt;2002&lt;/key&gt;&lt;/foreign-keys&gt;&lt;ref-type name="Journal Article"&gt;17&lt;/ref-type&gt;&lt;contributors&gt;&lt;authors&gt;&lt;author&gt;Roemer, U.&lt;/author&gt;&lt;author&gt;Beisenherz, W.&lt;/author&gt;&lt;/authors&gt;&lt;/contributors&gt;&lt;titles&gt;&lt;title&gt;Environmental determination of sex in Apistogramma (Cichlidae) and two other freshwater fishes (Teleostei)&lt;/title&gt;&lt;secondary-title&gt;Journal of Fish Biology&lt;/secondary-title&gt;&lt;alt-title&gt;J. Fish Biol.&lt;/alt-title&gt;&lt;/titles&gt;&lt;periodical&gt;&lt;full-title&gt;Journal of Fish Biology&lt;/full-title&gt;&lt;abbr-1&gt;J. Fish Biol.&lt;/abbr-1&gt;&lt;/periodical&gt;&lt;alt-periodical&gt;&lt;full-title&gt;Journal of Fish Biology&lt;/full-title&gt;&lt;abbr-1&gt;J. Fish Biol.&lt;/abbr-1&gt;&lt;/alt-periodical&gt;&lt;pages&gt;714-725&lt;/pages&gt;&lt;volume&gt;48&lt;/volume&gt;&lt;dates&gt;&lt;year&gt;1996&lt;/year&gt;&lt;/dates&gt;&lt;urls&gt;&lt;/urls&gt;&lt;/record&gt;&lt;/Cite&gt;&lt;/EndNote&gt;</w:instrText>
      </w:r>
      <w:r w:rsidR="00A037D5">
        <w:rPr>
          <w:rFonts w:ascii="Arial" w:hAnsi="Arial" w:cs="Arial"/>
          <w:sz w:val="22"/>
          <w:szCs w:val="22"/>
        </w:rPr>
        <w:fldChar w:fldCharType="separate"/>
      </w:r>
      <w:r w:rsidR="00111697">
        <w:rPr>
          <w:rFonts w:ascii="Arial" w:hAnsi="Arial" w:cs="Arial"/>
          <w:noProof/>
          <w:sz w:val="22"/>
          <w:szCs w:val="22"/>
        </w:rPr>
        <w:t>[126]</w:t>
      </w:r>
      <w:r w:rsidR="00A037D5">
        <w:rPr>
          <w:rFonts w:ascii="Arial" w:hAnsi="Arial" w:cs="Arial"/>
          <w:sz w:val="22"/>
          <w:szCs w:val="22"/>
        </w:rPr>
        <w:fldChar w:fldCharType="end"/>
      </w:r>
      <w:r>
        <w:rPr>
          <w:rFonts w:ascii="Arial" w:hAnsi="Arial" w:cs="Arial"/>
          <w:sz w:val="22"/>
          <w:szCs w:val="22"/>
        </w:rPr>
        <w:t>, but they are limited to tropical and subtropical environments, reaching as far north as Texas and Israel</w:t>
      </w:r>
      <w:r w:rsidR="00A037D5">
        <w:rPr>
          <w:rFonts w:ascii="Arial" w:hAnsi="Arial" w:cs="Arial"/>
          <w:sz w:val="22"/>
          <w:szCs w:val="22"/>
        </w:rPr>
        <w:t xml:space="preserve"> </w:t>
      </w:r>
      <w:r w:rsidR="00A037D5">
        <w:rPr>
          <w:rFonts w:ascii="Arial" w:hAnsi="Arial" w:cs="Arial"/>
          <w:sz w:val="22"/>
          <w:szCs w:val="22"/>
        </w:rPr>
        <w:fldChar w:fldCharType="begin"/>
      </w:r>
      <w:r w:rsidR="00111697">
        <w:rPr>
          <w:rFonts w:ascii="Arial" w:hAnsi="Arial" w:cs="Arial"/>
          <w:sz w:val="22"/>
          <w:szCs w:val="22"/>
        </w:rPr>
        <w:instrText xml:space="preserve"> ADDIN EN.CITE &lt;EndNote&gt;&lt;Cite&gt;&lt;Author&gt;Kocher&lt;/Author&gt;&lt;Year&gt;2004&lt;/Year&gt;&lt;RecNum&gt;1973&lt;/RecNum&gt;&lt;DisplayText&gt;[115]&lt;/DisplayText&gt;&lt;record&gt;&lt;rec-number&gt;1973&lt;/rec-number&gt;&lt;foreign-keys&gt;&lt;key app="EN" db-id="9xed9z9e7tz52oea9dc5wdzd029wdfs2vrwz" timestamp="1465400163"&gt;1973&lt;/key&gt;&lt;/foreign-keys&gt;&lt;ref-type name="Journal Article"&gt;17&lt;/ref-type&gt;&lt;contributors&gt;&lt;authors&gt;&lt;author&gt;Kocher, T.D.&lt;/author&gt;&lt;/authors&gt;&lt;/contributors&gt;&lt;titles&gt;&lt;title&gt;Adaptive evolution and explosive speciation: the cichlid fish model&lt;/title&gt;&lt;secondary-title&gt;Nature Reviews Genetics&lt;/secondary-title&gt;&lt;alt-title&gt;Nat. Rev. Gen.&lt;/alt-title&gt;&lt;/titles&gt;&lt;periodical&gt;&lt;full-title&gt;Nature Reviews Genetics&lt;/full-title&gt;&lt;abbr-1&gt;Nat. Rev. Genet.&lt;/abbr-1&gt;&lt;/periodical&gt;&lt;pages&gt;288-298&lt;/pages&gt;&lt;volume&gt;5&lt;/volume&gt;&lt;dates&gt;&lt;year&gt;2004&lt;/year&gt;&lt;/dates&gt;&lt;urls&gt;&lt;/urls&gt;&lt;/record&gt;&lt;/Cite&gt;&lt;/EndNote&gt;</w:instrText>
      </w:r>
      <w:r w:rsidR="00A037D5">
        <w:rPr>
          <w:rFonts w:ascii="Arial" w:hAnsi="Arial" w:cs="Arial"/>
          <w:sz w:val="22"/>
          <w:szCs w:val="22"/>
        </w:rPr>
        <w:fldChar w:fldCharType="separate"/>
      </w:r>
      <w:r w:rsidR="00111697">
        <w:rPr>
          <w:rFonts w:ascii="Arial" w:hAnsi="Arial" w:cs="Arial"/>
          <w:noProof/>
          <w:sz w:val="22"/>
          <w:szCs w:val="22"/>
        </w:rPr>
        <w:t>[115]</w:t>
      </w:r>
      <w:r w:rsidR="00A037D5">
        <w:rPr>
          <w:rFonts w:ascii="Arial" w:hAnsi="Arial" w:cs="Arial"/>
          <w:sz w:val="22"/>
          <w:szCs w:val="22"/>
        </w:rPr>
        <w:fldChar w:fldCharType="end"/>
      </w:r>
      <w:r>
        <w:rPr>
          <w:rFonts w:ascii="Arial" w:hAnsi="Arial" w:cs="Arial"/>
          <w:sz w:val="22"/>
          <w:szCs w:val="22"/>
        </w:rPr>
        <w:t xml:space="preserve">. </w:t>
      </w:r>
    </w:p>
    <w:p w14:paraId="10A2918B" w14:textId="6EB9CDE4" w:rsidR="004369B8" w:rsidRDefault="004369B8" w:rsidP="004369B8">
      <w:pPr>
        <w:spacing w:line="480" w:lineRule="auto"/>
        <w:ind w:firstLine="720"/>
        <w:rPr>
          <w:rFonts w:ascii="Arial" w:hAnsi="Arial" w:cs="Arial"/>
          <w:sz w:val="22"/>
          <w:szCs w:val="22"/>
        </w:rPr>
      </w:pPr>
      <w:r>
        <w:rPr>
          <w:rFonts w:ascii="Arial" w:hAnsi="Arial" w:cs="Arial"/>
          <w:sz w:val="22"/>
          <w:szCs w:val="22"/>
        </w:rPr>
        <w:t xml:space="preserve">Cichlids are unrivaled in their morphological, ecological, and behavioral diversity, occupying nearly every ecological niche and body shape known in freshwater fishes, from elongated rapids specialists, algae-scrapers, </w:t>
      </w:r>
      <w:proofErr w:type="spellStart"/>
      <w:r>
        <w:rPr>
          <w:rFonts w:ascii="Arial" w:hAnsi="Arial" w:cs="Arial"/>
          <w:sz w:val="22"/>
          <w:szCs w:val="22"/>
        </w:rPr>
        <w:t>piscivores</w:t>
      </w:r>
      <w:proofErr w:type="spellEnd"/>
      <w:r>
        <w:rPr>
          <w:rFonts w:ascii="Arial" w:hAnsi="Arial" w:cs="Arial"/>
          <w:sz w:val="22"/>
          <w:szCs w:val="22"/>
        </w:rPr>
        <w:t xml:space="preserve">, and open-water </w:t>
      </w:r>
      <w:proofErr w:type="spellStart"/>
      <w:r>
        <w:rPr>
          <w:rFonts w:ascii="Arial" w:hAnsi="Arial" w:cs="Arial"/>
          <w:sz w:val="22"/>
          <w:szCs w:val="22"/>
        </w:rPr>
        <w:t>planktivores</w:t>
      </w:r>
      <w:proofErr w:type="spellEnd"/>
      <w:r>
        <w:rPr>
          <w:rFonts w:ascii="Arial" w:hAnsi="Arial" w:cs="Arial"/>
          <w:sz w:val="22"/>
          <w:szCs w:val="22"/>
        </w:rPr>
        <w:t xml:space="preserve"> to more specialized niches such as scale-eaters, </w:t>
      </w:r>
      <w:proofErr w:type="spellStart"/>
      <w:r>
        <w:rPr>
          <w:rFonts w:ascii="Arial" w:hAnsi="Arial" w:cs="Arial"/>
          <w:sz w:val="22"/>
          <w:szCs w:val="22"/>
        </w:rPr>
        <w:t>paedophages</w:t>
      </w:r>
      <w:proofErr w:type="spellEnd"/>
      <w:r>
        <w:rPr>
          <w:rFonts w:ascii="Arial" w:hAnsi="Arial" w:cs="Arial"/>
          <w:sz w:val="22"/>
          <w:szCs w:val="22"/>
        </w:rPr>
        <w:t>, and sponge-eaters</w:t>
      </w:r>
      <w:r w:rsidR="00A037D5">
        <w:rPr>
          <w:rFonts w:ascii="Arial" w:hAnsi="Arial" w:cs="Arial"/>
          <w:sz w:val="22"/>
          <w:szCs w:val="22"/>
        </w:rPr>
        <w:t xml:space="preserve"> </w:t>
      </w:r>
      <w:r w:rsidR="00A037D5">
        <w:rPr>
          <w:rFonts w:ascii="Arial" w:hAnsi="Arial" w:cs="Arial"/>
          <w:sz w:val="22"/>
          <w:szCs w:val="22"/>
        </w:rPr>
        <w:fldChar w:fldCharType="begin"/>
      </w:r>
      <w:r w:rsidR="00111697">
        <w:rPr>
          <w:rFonts w:ascii="Arial" w:hAnsi="Arial" w:cs="Arial"/>
          <w:sz w:val="22"/>
          <w:szCs w:val="22"/>
        </w:rPr>
        <w:instrText xml:space="preserve"> ADDIN EN.CITE &lt;EndNote&gt;&lt;Cite&gt;&lt;Author&gt;Schwarzer&lt;/Author&gt;&lt;Year&gt;2012&lt;/Year&gt;&lt;RecNum&gt;2000&lt;/RecNum&gt;&lt;DisplayText&gt;[124]&lt;/DisplayText&gt;&lt;record&gt;&lt;rec-number&gt;2000&lt;/rec-number&gt;&lt;foreign-keys&gt;&lt;key app="EN" db-id="9xed9z9e7tz52oea9dc5wdzd029wdfs2vrwz" timestamp="1465411824"&gt;2000&lt;/key&gt;&lt;/foreign-keys&gt;&lt;ref-type name="Journal Article"&gt;17&lt;/ref-type&gt;&lt;contributors&gt;&lt;authors&gt;&lt;author&gt;Schwarzer, J.&lt;/author&gt;&lt;author&gt;Misof, B.&lt;/author&gt;&lt;author&gt;Schliewen, U.K.&lt;/author&gt;&lt;/authors&gt;&lt;/contributors&gt;&lt;titles&gt;&lt;title&gt;Speciation within genomic networks: a case study based on Steatocranus cichlids of the lower Congo rapids&lt;/title&gt;&lt;secondary-title&gt;Journal of Evolutionary Biology&lt;/secondary-title&gt;&lt;alt-title&gt;J. Evol. Biol.&lt;/alt-title&gt;&lt;/titles&gt;&lt;periodical&gt;&lt;full-title&gt;Journal of Evolutionary Biology&lt;/full-title&gt;&lt;abbr-1&gt;J. Evol. Biol.&lt;/abbr-1&gt;&lt;/periodical&gt;&lt;alt-periodical&gt;&lt;full-title&gt;Journal of Evolutionary Biology&lt;/full-title&gt;&lt;abbr-1&gt;J. Evol. Biol.&lt;/abbr-1&gt;&lt;/alt-periodical&gt;&lt;pages&gt;138-148&lt;/pages&gt;&lt;volume&gt;25&lt;/volume&gt;&lt;dates&gt;&lt;year&gt;2012&lt;/year&gt;&lt;/dates&gt;&lt;urls&gt;&lt;/urls&gt;&lt;/record&gt;&lt;/Cite&gt;&lt;/EndNote&gt;</w:instrText>
      </w:r>
      <w:r w:rsidR="00A037D5">
        <w:rPr>
          <w:rFonts w:ascii="Arial" w:hAnsi="Arial" w:cs="Arial"/>
          <w:sz w:val="22"/>
          <w:szCs w:val="22"/>
        </w:rPr>
        <w:fldChar w:fldCharType="separate"/>
      </w:r>
      <w:r w:rsidR="00111697">
        <w:rPr>
          <w:rFonts w:ascii="Arial" w:hAnsi="Arial" w:cs="Arial"/>
          <w:noProof/>
          <w:sz w:val="22"/>
          <w:szCs w:val="22"/>
        </w:rPr>
        <w:t>[124]</w:t>
      </w:r>
      <w:r w:rsidR="00A037D5">
        <w:rPr>
          <w:rFonts w:ascii="Arial" w:hAnsi="Arial" w:cs="Arial"/>
          <w:sz w:val="22"/>
          <w:szCs w:val="22"/>
        </w:rPr>
        <w:fldChar w:fldCharType="end"/>
      </w:r>
      <w:r>
        <w:rPr>
          <w:rFonts w:ascii="Arial" w:hAnsi="Arial" w:cs="Arial"/>
          <w:sz w:val="22"/>
          <w:szCs w:val="22"/>
        </w:rPr>
        <w:t xml:space="preserve">. </w:t>
      </w:r>
      <w:proofErr w:type="gramStart"/>
      <w:r>
        <w:rPr>
          <w:rFonts w:ascii="Arial" w:hAnsi="Arial" w:cs="Arial"/>
          <w:sz w:val="22"/>
          <w:szCs w:val="22"/>
        </w:rPr>
        <w:t>More fine-scale</w:t>
      </w:r>
      <w:proofErr w:type="gramEnd"/>
      <w:r>
        <w:rPr>
          <w:rFonts w:ascii="Arial" w:hAnsi="Arial" w:cs="Arial"/>
          <w:sz w:val="22"/>
          <w:szCs w:val="22"/>
        </w:rPr>
        <w:t xml:space="preserve"> partitioning may also exist. For example, three different sympatric species of </w:t>
      </w:r>
      <w:proofErr w:type="spellStart"/>
      <w:r>
        <w:rPr>
          <w:rFonts w:ascii="Arial" w:hAnsi="Arial" w:cs="Arial"/>
          <w:sz w:val="22"/>
          <w:szCs w:val="22"/>
        </w:rPr>
        <w:t>paedophage</w:t>
      </w:r>
      <w:proofErr w:type="spellEnd"/>
      <w:r>
        <w:rPr>
          <w:rFonts w:ascii="Arial" w:hAnsi="Arial" w:cs="Arial"/>
          <w:sz w:val="22"/>
          <w:szCs w:val="22"/>
        </w:rPr>
        <w:t xml:space="preserve"> specialize on ramming mouth-brooding females from different ventral or dorsal angles</w:t>
      </w:r>
      <w:r w:rsidR="00A037D5">
        <w:rPr>
          <w:rFonts w:ascii="Arial" w:hAnsi="Arial" w:cs="Arial"/>
          <w:sz w:val="22"/>
          <w:szCs w:val="22"/>
        </w:rPr>
        <w:t xml:space="preserve"> </w:t>
      </w:r>
      <w:r w:rsidR="00A037D5">
        <w:rPr>
          <w:rFonts w:ascii="Arial" w:hAnsi="Arial" w:cs="Arial"/>
          <w:sz w:val="22"/>
          <w:szCs w:val="22"/>
        </w:rPr>
        <w:fldChar w:fldCharType="begin"/>
      </w:r>
      <w:r w:rsidR="00111697">
        <w:rPr>
          <w:rFonts w:ascii="Arial" w:hAnsi="Arial" w:cs="Arial"/>
          <w:sz w:val="22"/>
          <w:szCs w:val="22"/>
        </w:rPr>
        <w:instrText xml:space="preserve"> ADDIN EN.CITE &lt;EndNote&gt;&lt;Cite&gt;&lt;Author&gt;McKaye&lt;/Author&gt;&lt;Year&gt;1983&lt;/Year&gt;&lt;RecNum&gt;2004&lt;/RecNum&gt;&lt;DisplayText&gt;[127]&lt;/DisplayText&gt;&lt;record&gt;&lt;rec-number&gt;2004&lt;/rec-number&gt;&lt;foreign-keys&gt;&lt;key app="EN" db-id="9xed9z9e7tz52oea9dc5wdzd029wdfs2vrwz" timestamp="1465412287"&gt;2004&lt;/key&gt;&lt;/foreign-keys&gt;&lt;ref-type name="Journal Article"&gt;17&lt;/ref-type&gt;&lt;contributors&gt;&lt;authors&gt;&lt;author&gt;McKaye, K.R.&lt;/author&gt;&lt;author&gt;Kocher, T.D.&lt;/author&gt;&lt;/authors&gt;&lt;/contributors&gt;&lt;titles&gt;&lt;title&gt;Head ramming behaviour by three paedophagous cichlids in Lake Malawi, Africa&lt;/title&gt;&lt;secondary-title&gt;Animal Behaviour&lt;/secondary-title&gt;&lt;alt-title&gt;Anim. Behav.&lt;/alt-title&gt;&lt;/titles&gt;&lt;periodical&gt;&lt;full-title&gt;Animal Behaviour&lt;/full-title&gt;&lt;abbr-1&gt;Anim. Behav.&lt;/abbr-1&gt;&lt;/periodical&gt;&lt;alt-periodical&gt;&lt;full-title&gt;Animal Behaviour&lt;/full-title&gt;&lt;abbr-1&gt;Anim. Behav.&lt;/abbr-1&gt;&lt;/alt-periodical&gt;&lt;pages&gt;206-210&lt;/pages&gt;&lt;volume&gt;31&lt;/volume&gt;&lt;dates&gt;&lt;year&gt;1983&lt;/year&gt;&lt;/dates&gt;&lt;urls&gt;&lt;/urls&gt;&lt;/record&gt;&lt;/Cite&gt;&lt;/EndNote&gt;</w:instrText>
      </w:r>
      <w:r w:rsidR="00A037D5">
        <w:rPr>
          <w:rFonts w:ascii="Arial" w:hAnsi="Arial" w:cs="Arial"/>
          <w:sz w:val="22"/>
          <w:szCs w:val="22"/>
        </w:rPr>
        <w:fldChar w:fldCharType="separate"/>
      </w:r>
      <w:r w:rsidR="00111697">
        <w:rPr>
          <w:rFonts w:ascii="Arial" w:hAnsi="Arial" w:cs="Arial"/>
          <w:noProof/>
          <w:sz w:val="22"/>
          <w:szCs w:val="22"/>
        </w:rPr>
        <w:t>[127]</w:t>
      </w:r>
      <w:r w:rsidR="00A037D5">
        <w:rPr>
          <w:rFonts w:ascii="Arial" w:hAnsi="Arial" w:cs="Arial"/>
          <w:sz w:val="22"/>
          <w:szCs w:val="22"/>
        </w:rPr>
        <w:fldChar w:fldCharType="end"/>
      </w:r>
      <w:r>
        <w:rPr>
          <w:rFonts w:ascii="Arial" w:hAnsi="Arial" w:cs="Arial"/>
          <w:sz w:val="22"/>
          <w:szCs w:val="22"/>
        </w:rPr>
        <w:t xml:space="preserve">. These specialized niches are all the more striking due to the large amount of convergent evolution. For example, scale-eating has evolved at least four different times in cichlids </w:t>
      </w:r>
      <w:r w:rsidR="00A037D5">
        <w:rPr>
          <w:rFonts w:ascii="Arial" w:hAnsi="Arial" w:cs="Arial"/>
          <w:sz w:val="22"/>
          <w:szCs w:val="22"/>
        </w:rPr>
        <w:fldChar w:fldCharType="begin"/>
      </w:r>
      <w:r w:rsidR="00111697">
        <w:rPr>
          <w:rFonts w:ascii="Arial" w:hAnsi="Arial" w:cs="Arial"/>
          <w:sz w:val="22"/>
          <w:szCs w:val="22"/>
        </w:rPr>
        <w:instrText xml:space="preserve"> ADDIN EN.CITE &lt;EndNote&gt;&lt;Cite&gt;&lt;Author&gt;Fryer&lt;/Author&gt;&lt;Year&gt;1972&lt;/Year&gt;&lt;RecNum&gt;2003&lt;/RecNum&gt;&lt;DisplayText&gt;[128]&lt;/DisplayText&gt;&lt;record&gt;&lt;rec-number&gt;2003&lt;/rec-number&gt;&lt;foreign-keys&gt;&lt;key app="EN" db-id="9xed9z9e7tz52oea9dc5wdzd029wdfs2vrwz" timestamp="1465412202"&gt;2003&lt;/key&gt;&lt;/foreign-keys&gt;&lt;ref-type name="Book"&gt;6&lt;/ref-type&gt;&lt;contributors&gt;&lt;authors&gt;&lt;author&gt;Fryer, G.&lt;/author&gt;&lt;author&gt;Iles, T.D.&lt;/author&gt;&lt;/authors&gt;&lt;/contributors&gt;&lt;titles&gt;&lt;title&gt;Cichlid fishes of the great lakes of Africa&lt;/title&gt;&lt;/titles&gt;&lt;dates&gt;&lt;year&gt;1972&lt;/year&gt;&lt;/dates&gt;&lt;urls&gt;&lt;/urls&gt;&lt;/record&gt;&lt;/Cite&gt;&lt;/EndNote&gt;</w:instrText>
      </w:r>
      <w:r w:rsidR="00A037D5">
        <w:rPr>
          <w:rFonts w:ascii="Arial" w:hAnsi="Arial" w:cs="Arial"/>
          <w:sz w:val="22"/>
          <w:szCs w:val="22"/>
        </w:rPr>
        <w:fldChar w:fldCharType="separate"/>
      </w:r>
      <w:r w:rsidR="00111697">
        <w:rPr>
          <w:rFonts w:ascii="Arial" w:hAnsi="Arial" w:cs="Arial"/>
          <w:noProof/>
          <w:sz w:val="22"/>
          <w:szCs w:val="22"/>
        </w:rPr>
        <w:t>[128]</w:t>
      </w:r>
      <w:r w:rsidR="00A037D5">
        <w:rPr>
          <w:rFonts w:ascii="Arial" w:hAnsi="Arial" w:cs="Arial"/>
          <w:sz w:val="22"/>
          <w:szCs w:val="22"/>
        </w:rPr>
        <w:fldChar w:fldCharType="end"/>
      </w:r>
      <w:r>
        <w:rPr>
          <w:rFonts w:ascii="Arial" w:hAnsi="Arial" w:cs="Arial"/>
          <w:sz w:val="22"/>
          <w:szCs w:val="22"/>
        </w:rPr>
        <w:t xml:space="preserve"> and hypertrophic lips at least eight times on three continents</w:t>
      </w:r>
      <w:r w:rsidR="00A037D5">
        <w:rPr>
          <w:rFonts w:ascii="Arial" w:hAnsi="Arial" w:cs="Arial"/>
          <w:sz w:val="22"/>
          <w:szCs w:val="22"/>
        </w:rPr>
        <w:t xml:space="preserve"> </w:t>
      </w:r>
      <w:r w:rsidR="00A037D5">
        <w:rPr>
          <w:rFonts w:ascii="Arial" w:hAnsi="Arial" w:cs="Arial"/>
          <w:sz w:val="22"/>
          <w:szCs w:val="22"/>
        </w:rPr>
        <w:fldChar w:fldCharType="begin"/>
      </w:r>
      <w:r w:rsidR="00111697">
        <w:rPr>
          <w:rFonts w:ascii="Arial" w:hAnsi="Arial" w:cs="Arial"/>
          <w:sz w:val="22"/>
          <w:szCs w:val="22"/>
        </w:rPr>
        <w:instrText xml:space="preserve"> ADDIN EN.CITE &lt;EndNote&gt;&lt;Cite&gt;&lt;Author&gt;Fryer&lt;/Author&gt;&lt;Year&gt;1972&lt;/Year&gt;&lt;RecNum&gt;2003&lt;/RecNum&gt;&lt;DisplayText&gt;[128]&lt;/DisplayText&gt;&lt;record&gt;&lt;rec-number&gt;2003&lt;/rec-number&gt;&lt;foreign-keys&gt;&lt;key app="EN" db-id="9xed9z9e7tz52oea9dc5wdzd029wdfs2vrwz" timestamp="1465412202"&gt;2003&lt;/key&gt;&lt;/foreign-keys&gt;&lt;ref-type name="Book"&gt;6&lt;/ref-type&gt;&lt;contributors&gt;&lt;authors&gt;&lt;author&gt;Fryer, G.&lt;/author&gt;&lt;author&gt;Iles, T.D.&lt;/author&gt;&lt;/authors&gt;&lt;/contributors&gt;&lt;titles&gt;&lt;title&gt;Cichlid fishes of the great lakes of Africa&lt;/title&gt;&lt;/titles&gt;&lt;dates&gt;&lt;year&gt;1972&lt;/year&gt;&lt;/dates&gt;&lt;urls&gt;&lt;/urls&gt;&lt;/record&gt;&lt;/Cite&gt;&lt;/EndNote&gt;</w:instrText>
      </w:r>
      <w:r w:rsidR="00A037D5">
        <w:rPr>
          <w:rFonts w:ascii="Arial" w:hAnsi="Arial" w:cs="Arial"/>
          <w:sz w:val="22"/>
          <w:szCs w:val="22"/>
        </w:rPr>
        <w:fldChar w:fldCharType="separate"/>
      </w:r>
      <w:r w:rsidR="00111697">
        <w:rPr>
          <w:rFonts w:ascii="Arial" w:hAnsi="Arial" w:cs="Arial"/>
          <w:noProof/>
          <w:sz w:val="22"/>
          <w:szCs w:val="22"/>
        </w:rPr>
        <w:t>[128]</w:t>
      </w:r>
      <w:r w:rsidR="00A037D5">
        <w:rPr>
          <w:rFonts w:ascii="Arial" w:hAnsi="Arial" w:cs="Arial"/>
          <w:sz w:val="22"/>
          <w:szCs w:val="22"/>
        </w:rPr>
        <w:fldChar w:fldCharType="end"/>
      </w:r>
      <w:r>
        <w:rPr>
          <w:rFonts w:ascii="Arial" w:hAnsi="Arial" w:cs="Arial"/>
          <w:sz w:val="22"/>
          <w:szCs w:val="22"/>
        </w:rPr>
        <w:t xml:space="preserve">. Cichlids also exhibit a diverse array of parental care behaviors, from </w:t>
      </w:r>
      <w:proofErr w:type="spellStart"/>
      <w:r>
        <w:rPr>
          <w:rFonts w:ascii="Arial" w:hAnsi="Arial" w:cs="Arial"/>
          <w:sz w:val="22"/>
          <w:szCs w:val="22"/>
        </w:rPr>
        <w:t>biparental</w:t>
      </w:r>
      <w:proofErr w:type="spellEnd"/>
      <w:r>
        <w:rPr>
          <w:rFonts w:ascii="Arial" w:hAnsi="Arial" w:cs="Arial"/>
          <w:sz w:val="22"/>
          <w:szCs w:val="22"/>
        </w:rPr>
        <w:t xml:space="preserve"> mucus-feeding to </w:t>
      </w:r>
      <w:proofErr w:type="spellStart"/>
      <w:r>
        <w:rPr>
          <w:rFonts w:ascii="Arial" w:hAnsi="Arial" w:cs="Arial"/>
          <w:sz w:val="22"/>
          <w:szCs w:val="22"/>
        </w:rPr>
        <w:t>mouthbrooding</w:t>
      </w:r>
      <w:proofErr w:type="spellEnd"/>
      <w:r w:rsidR="00A037D5">
        <w:rPr>
          <w:rFonts w:ascii="Arial" w:hAnsi="Arial" w:cs="Arial"/>
          <w:sz w:val="22"/>
          <w:szCs w:val="22"/>
        </w:rPr>
        <w:t xml:space="preserve"> </w:t>
      </w:r>
      <w:r w:rsidR="00A037D5">
        <w:rPr>
          <w:rFonts w:ascii="Arial" w:hAnsi="Arial" w:cs="Arial"/>
          <w:sz w:val="22"/>
          <w:szCs w:val="22"/>
        </w:rPr>
        <w:fldChar w:fldCharType="begin"/>
      </w:r>
      <w:r w:rsidR="00111697">
        <w:rPr>
          <w:rFonts w:ascii="Arial" w:hAnsi="Arial" w:cs="Arial"/>
          <w:sz w:val="22"/>
          <w:szCs w:val="22"/>
        </w:rPr>
        <w:instrText xml:space="preserve"> ADDIN EN.CITE &lt;EndNote&gt;&lt;Cite&gt;&lt;Author&gt;Barlow&lt;/Author&gt;&lt;Year&gt;2002&lt;/Year&gt;&lt;RecNum&gt;1981&lt;/RecNum&gt;&lt;DisplayText&gt;[129, 130]&lt;/DisplayText&gt;&lt;record&gt;&lt;rec-number&gt;1981&lt;/rec-number&gt;&lt;foreign-keys&gt;&lt;key app="EN" db-id="9xed9z9e7tz52oea9dc5wdzd029wdfs2vrwz" timestamp="1465401746"&gt;1981&lt;/key&gt;&lt;/foreign-keys&gt;&lt;ref-type name="Book"&gt;6&lt;/ref-type&gt;&lt;contributors&gt;&lt;authors&gt;&lt;author&gt;Barlow, G.&lt;/author&gt;&lt;/authors&gt;&lt;/contributors&gt;&lt;titles&gt;&lt;title&gt;The cichlid fishes: nature&amp;apos;s grand experiment in evolution&lt;/title&gt;&lt;/titles&gt;&lt;dates&gt;&lt;year&gt;2002&lt;/year&gt;&lt;/dates&gt;&lt;publisher&gt;Basic Books&lt;/publisher&gt;&lt;urls&gt;&lt;/urls&gt;&lt;/record&gt;&lt;/Cite&gt;&lt;Cite&gt;&lt;Author&gt;Buckley&lt;/Author&gt;&lt;Year&gt;2010&lt;/Year&gt;&lt;RecNum&gt;1987&lt;/RecNum&gt;&lt;record&gt;&lt;rec-number&gt;1987&lt;/rec-number&gt;&lt;foreign-keys&gt;&lt;key app="EN" db-id="9xed9z9e7tz52oea9dc5wdzd029wdfs2vrwz" timestamp="1465402366"&gt;1987&lt;/key&gt;&lt;/foreign-keys&gt;&lt;ref-type name="Journal Article"&gt;17&lt;/ref-type&gt;&lt;contributors&gt;&lt;authors&gt;&lt;author&gt;Buckley, J.&lt;/author&gt;&lt;author&gt;Maunder, R.J.&lt;/author&gt;&lt;author&gt;Foey, A.&lt;/author&gt;&lt;author&gt;Pearce, J.&lt;/author&gt;&lt;author&gt;Val, A.L.&lt;/author&gt;&lt;author&gt;Sloman, K.A.&lt;/author&gt;&lt;/authors&gt;&lt;/contributors&gt;&lt;titles&gt;&lt;title&gt;Biparental mucus feeding: a unique example of parental care in an Amazonian cichlid&lt;/title&gt;&lt;secondary-title&gt;Journal of Experimental Biology&lt;/secondary-title&gt;&lt;alt-title&gt;J. Exp. Biol.&lt;/alt-title&gt;&lt;/titles&gt;&lt;alt-periodical&gt;&lt;full-title&gt;JEB&lt;/full-title&gt;&lt;abbr-1&gt;J. Exp. Biol.&lt;/abbr-1&gt;&lt;/alt-periodical&gt;&lt;pages&gt;3787-3795&lt;/pages&gt;&lt;volume&gt;213&lt;/volume&gt;&lt;dates&gt;&lt;year&gt;2010&lt;/year&gt;&lt;/dates&gt;&lt;urls&gt;&lt;/urls&gt;&lt;/record&gt;&lt;/Cite&gt;&lt;/EndNote&gt;</w:instrText>
      </w:r>
      <w:r w:rsidR="00A037D5">
        <w:rPr>
          <w:rFonts w:ascii="Arial" w:hAnsi="Arial" w:cs="Arial"/>
          <w:sz w:val="22"/>
          <w:szCs w:val="22"/>
        </w:rPr>
        <w:fldChar w:fldCharType="separate"/>
      </w:r>
      <w:r w:rsidR="00111697">
        <w:rPr>
          <w:rFonts w:ascii="Arial" w:hAnsi="Arial" w:cs="Arial"/>
          <w:noProof/>
          <w:sz w:val="22"/>
          <w:szCs w:val="22"/>
        </w:rPr>
        <w:t>[129, 130]</w:t>
      </w:r>
      <w:r w:rsidR="00A037D5">
        <w:rPr>
          <w:rFonts w:ascii="Arial" w:hAnsi="Arial" w:cs="Arial"/>
          <w:sz w:val="22"/>
          <w:szCs w:val="22"/>
        </w:rPr>
        <w:fldChar w:fldCharType="end"/>
      </w:r>
      <w:r>
        <w:rPr>
          <w:rFonts w:ascii="Arial" w:hAnsi="Arial" w:cs="Arial"/>
          <w:sz w:val="22"/>
          <w:szCs w:val="22"/>
        </w:rPr>
        <w:t>, complex social signaling</w:t>
      </w:r>
      <w:r w:rsidR="007C40B5">
        <w:rPr>
          <w:rFonts w:ascii="Arial" w:hAnsi="Arial" w:cs="Arial"/>
          <w:sz w:val="22"/>
          <w:szCs w:val="22"/>
        </w:rPr>
        <w:t xml:space="preserve"> </w:t>
      </w:r>
      <w:r w:rsidR="007C40B5">
        <w:rPr>
          <w:rFonts w:ascii="Arial" w:hAnsi="Arial" w:cs="Arial"/>
          <w:sz w:val="22"/>
          <w:szCs w:val="22"/>
        </w:rPr>
        <w:fldChar w:fldCharType="begin"/>
      </w:r>
      <w:r w:rsidR="00111697">
        <w:rPr>
          <w:rFonts w:ascii="Arial" w:hAnsi="Arial" w:cs="Arial"/>
          <w:sz w:val="22"/>
          <w:szCs w:val="22"/>
        </w:rPr>
        <w:instrText xml:space="preserve"> ADDIN EN.CITE &lt;EndNote&gt;&lt;Cite&gt;&lt;Author&gt;Renn&lt;/Author&gt;&lt;Year&gt;2008&lt;/Year&gt;&lt;RecNum&gt;2007&lt;/RecNum&gt;&lt;DisplayText&gt;[131]&lt;/DisplayText&gt;&lt;record&gt;&lt;rec-number&gt;2007&lt;/rec-number&gt;&lt;foreign-keys&gt;&lt;key app="EN" db-id="9xed9z9e7tz52oea9dc5wdzd029wdfs2vrwz" timestamp="1465412605"&gt;2007&lt;/key&gt;&lt;/foreign-keys&gt;&lt;ref-type name="Journal Article"&gt;17&lt;/ref-type&gt;&lt;contributors&gt;&lt;authors&gt;&lt;author&gt;Renn, S.C.P.&lt;/author&gt;&lt;author&gt;Aubin-Horth, N.&lt;/author&gt;&lt;author&gt;Hofmann, H.A.&lt;/author&gt;&lt;/authors&gt;&lt;/contributors&gt;&lt;titles&gt;&lt;title&gt;Fish and chips: functional genomics of social plasticity in an African cichlid fish&lt;/title&gt;&lt;secondary-title&gt;Journal of Experimental Biology&lt;/secondary-title&gt;&lt;alt-title&gt;J. Exp. Biol.&lt;/alt-title&gt;&lt;/titles&gt;&lt;alt-periodical&gt;&lt;full-title&gt;JEB&lt;/full-title&gt;&lt;abbr-1&gt;J. Exp. Biol.&lt;/abbr-1&gt;&lt;/alt-periodical&gt;&lt;pages&gt;3041-3056&lt;/pages&gt;&lt;volume&gt;211&lt;/volume&gt;&lt;dates&gt;&lt;year&gt;2008&lt;/year&gt;&lt;/dates&gt;&lt;urls&gt;&lt;/urls&gt;&lt;/record&gt;&lt;/Cite&gt;&lt;/EndNote&gt;</w:instrText>
      </w:r>
      <w:r w:rsidR="007C40B5">
        <w:rPr>
          <w:rFonts w:ascii="Arial" w:hAnsi="Arial" w:cs="Arial"/>
          <w:sz w:val="22"/>
          <w:szCs w:val="22"/>
        </w:rPr>
        <w:fldChar w:fldCharType="separate"/>
      </w:r>
      <w:r w:rsidR="00111697">
        <w:rPr>
          <w:rFonts w:ascii="Arial" w:hAnsi="Arial" w:cs="Arial"/>
          <w:noProof/>
          <w:sz w:val="22"/>
          <w:szCs w:val="22"/>
        </w:rPr>
        <w:t>[131]</w:t>
      </w:r>
      <w:r w:rsidR="007C40B5">
        <w:rPr>
          <w:rFonts w:ascii="Arial" w:hAnsi="Arial" w:cs="Arial"/>
          <w:sz w:val="22"/>
          <w:szCs w:val="22"/>
        </w:rPr>
        <w:fldChar w:fldCharType="end"/>
      </w:r>
      <w:r>
        <w:rPr>
          <w:rFonts w:ascii="Arial" w:hAnsi="Arial" w:cs="Arial"/>
          <w:sz w:val="22"/>
          <w:szCs w:val="22"/>
        </w:rPr>
        <w:t xml:space="preserve">, and male courtship displays, including over 200 species that build display platforms out of sand and rock, analogous to bowerbirds </w:t>
      </w:r>
      <w:r w:rsidR="00A037D5">
        <w:rPr>
          <w:rFonts w:ascii="Arial" w:hAnsi="Arial" w:cs="Arial"/>
          <w:sz w:val="22"/>
          <w:szCs w:val="22"/>
        </w:rPr>
        <w:fldChar w:fldCharType="begin"/>
      </w:r>
      <w:r w:rsidR="00111697">
        <w:rPr>
          <w:rFonts w:ascii="Arial" w:hAnsi="Arial" w:cs="Arial"/>
          <w:sz w:val="22"/>
          <w:szCs w:val="22"/>
        </w:rPr>
        <w:instrText xml:space="preserve"> ADDIN EN.CITE &lt;EndNote&gt;&lt;Cite&gt;&lt;Author&gt;Martin&lt;/Author&gt;&lt;Year&gt;2010&lt;/Year&gt;&lt;RecNum&gt;2005&lt;/RecNum&gt;&lt;DisplayText&gt;[132, 133]&lt;/DisplayText&gt;&lt;record&gt;&lt;rec-number&gt;2005&lt;/rec-number&gt;&lt;foreign-keys&gt;&lt;key app="EN" db-id="9xed9z9e7tz52oea9dc5wdzd029wdfs2vrwz" timestamp="1465412428"&gt;2005&lt;/key&gt;&lt;/foreign-keys&gt;&lt;ref-type name="Journal Article"&gt;17&lt;/ref-type&gt;&lt;contributors&gt;&lt;authors&gt;&lt;author&gt;Martin, C.H.&lt;/author&gt;&lt;/authors&gt;&lt;/contributors&gt;&lt;titles&gt;&lt;title&gt;Unexploited females and unreliable signals of male quality in a Malawi cichlid bower polymorphism&lt;/title&gt;&lt;secondary-title&gt;Behavioral Ecology &lt;/secondary-title&gt;&lt;alt-title&gt;Behav. Ecol.&lt;/alt-title&gt;&lt;/titles&gt;&lt;periodical&gt;&lt;full-title&gt;Behavioral Ecology&lt;/full-title&gt;&lt;abbr-1&gt;Behav. Ecol.&lt;/abbr-1&gt;&lt;/periodical&gt;&lt;alt-periodical&gt;&lt;full-title&gt;Behavioral Ecology&lt;/full-title&gt;&lt;abbr-1&gt;Behav. Ecol.&lt;/abbr-1&gt;&lt;/alt-periodical&gt;&lt;pages&gt;1195-1202&lt;/pages&gt;&lt;volume&gt;21&lt;/volume&gt;&lt;dates&gt;&lt;year&gt;2010&lt;/year&gt;&lt;/dates&gt;&lt;urls&gt;&lt;/urls&gt;&lt;/record&gt;&lt;/Cite&gt;&lt;Cite&gt;&lt;Author&gt;Martin&lt;/Author&gt;&lt;Year&gt;2009&lt;/Year&gt;&lt;RecNum&gt;2006&lt;/RecNum&gt;&lt;record&gt;&lt;rec-number&gt;2006&lt;/rec-number&gt;&lt;foreign-keys&gt;&lt;key app="EN" db-id="9xed9z9e7tz52oea9dc5wdzd029wdfs2vrwz" timestamp="1465412521"&gt;2006&lt;/key&gt;&lt;/foreign-keys&gt;&lt;ref-type name="Journal Article"&gt;17&lt;/ref-type&gt;&lt;contributors&gt;&lt;authors&gt;&lt;author&gt;Martin, C.H.&lt;/author&gt;&lt;author&gt;Genner, M.J.&lt;/author&gt;&lt;/authors&gt;&lt;/contributors&gt;&lt;titles&gt;&lt;title&gt;A role for male bower size as an instrasexual signal in a Lake Malawi cichlid fish&lt;/title&gt;&lt;secondary-title&gt;Behaviour&lt;/secondary-title&gt;&lt;alt-title&gt;Behav.&lt;/alt-title&gt;&lt;/titles&gt;&lt;periodical&gt;&lt;full-title&gt;Behaviour&lt;/full-title&gt;&lt;abbr-1&gt;Behaviour&lt;/abbr-1&gt;&lt;/periodical&gt;&lt;pages&gt;963-978&lt;/pages&gt;&lt;volume&gt;146&lt;/volume&gt;&lt;dates&gt;&lt;year&gt;2009&lt;/year&gt;&lt;/dates&gt;&lt;urls&gt;&lt;/urls&gt;&lt;/record&gt;&lt;/Cite&gt;&lt;/EndNote&gt;</w:instrText>
      </w:r>
      <w:r w:rsidR="00A037D5">
        <w:rPr>
          <w:rFonts w:ascii="Arial" w:hAnsi="Arial" w:cs="Arial"/>
          <w:sz w:val="22"/>
          <w:szCs w:val="22"/>
        </w:rPr>
        <w:fldChar w:fldCharType="separate"/>
      </w:r>
      <w:r w:rsidR="00111697">
        <w:rPr>
          <w:rFonts w:ascii="Arial" w:hAnsi="Arial" w:cs="Arial"/>
          <w:noProof/>
          <w:sz w:val="22"/>
          <w:szCs w:val="22"/>
        </w:rPr>
        <w:t>[132, 133]</w:t>
      </w:r>
      <w:r w:rsidR="00A037D5">
        <w:rPr>
          <w:rFonts w:ascii="Arial" w:hAnsi="Arial" w:cs="Arial"/>
          <w:sz w:val="22"/>
          <w:szCs w:val="22"/>
        </w:rPr>
        <w:fldChar w:fldCharType="end"/>
      </w:r>
      <w:r>
        <w:rPr>
          <w:rFonts w:ascii="Arial" w:hAnsi="Arial" w:cs="Arial"/>
          <w:sz w:val="22"/>
          <w:szCs w:val="22"/>
        </w:rPr>
        <w:t>.</w:t>
      </w:r>
    </w:p>
    <w:p w14:paraId="47B62A8F" w14:textId="1F19B0B8" w:rsidR="004369B8" w:rsidRDefault="004369B8" w:rsidP="004369B8">
      <w:pPr>
        <w:spacing w:line="480" w:lineRule="auto"/>
        <w:ind w:firstLine="720"/>
        <w:rPr>
          <w:rFonts w:ascii="Arial" w:hAnsi="Arial" w:cs="Arial"/>
          <w:sz w:val="22"/>
          <w:szCs w:val="22"/>
        </w:rPr>
      </w:pPr>
      <w:r>
        <w:rPr>
          <w:rFonts w:ascii="Arial" w:hAnsi="Arial" w:cs="Arial"/>
          <w:sz w:val="22"/>
          <w:szCs w:val="22"/>
        </w:rPr>
        <w:t>A sister clade to the monotypic engineer ‘goby’ (</w:t>
      </w:r>
      <w:proofErr w:type="spellStart"/>
      <w:r w:rsidRPr="00241166">
        <w:rPr>
          <w:rFonts w:ascii="Arial" w:hAnsi="Arial" w:cs="Arial"/>
          <w:sz w:val="22"/>
          <w:szCs w:val="22"/>
        </w:rPr>
        <w:t>Pholidichthyidae</w:t>
      </w:r>
      <w:proofErr w:type="spellEnd"/>
      <w:r>
        <w:rPr>
          <w:rFonts w:ascii="Arial" w:hAnsi="Arial" w:cs="Arial"/>
          <w:sz w:val="22"/>
          <w:szCs w:val="22"/>
        </w:rPr>
        <w:t xml:space="preserve">), cichlids are defined by </w:t>
      </w:r>
      <w:proofErr w:type="spellStart"/>
      <w:r>
        <w:rPr>
          <w:rFonts w:ascii="Arial" w:hAnsi="Arial" w:cs="Arial"/>
          <w:sz w:val="22"/>
          <w:szCs w:val="22"/>
        </w:rPr>
        <w:t>pharyngognathy</w:t>
      </w:r>
      <w:proofErr w:type="spellEnd"/>
      <w:r>
        <w:rPr>
          <w:rFonts w:ascii="Arial" w:hAnsi="Arial" w:cs="Arial"/>
          <w:sz w:val="22"/>
          <w:szCs w:val="22"/>
        </w:rPr>
        <w:t xml:space="preserve">: pharyngeal jaws composed of fused left and right fifth </w:t>
      </w:r>
      <w:proofErr w:type="spellStart"/>
      <w:r>
        <w:rPr>
          <w:rFonts w:ascii="Arial" w:hAnsi="Arial" w:cs="Arial"/>
          <w:sz w:val="22"/>
          <w:szCs w:val="22"/>
        </w:rPr>
        <w:t>ceratobranchial</w:t>
      </w:r>
      <w:proofErr w:type="spellEnd"/>
      <w:r>
        <w:rPr>
          <w:rFonts w:ascii="Arial" w:hAnsi="Arial" w:cs="Arial"/>
          <w:sz w:val="22"/>
          <w:szCs w:val="22"/>
        </w:rPr>
        <w:t xml:space="preserve"> bones encased in a muscular sling articulating with the </w:t>
      </w:r>
      <w:proofErr w:type="spellStart"/>
      <w:r>
        <w:rPr>
          <w:rFonts w:ascii="Arial" w:hAnsi="Arial" w:cs="Arial"/>
          <w:sz w:val="22"/>
          <w:szCs w:val="22"/>
        </w:rPr>
        <w:t>neurocranium</w:t>
      </w:r>
      <w:proofErr w:type="spellEnd"/>
      <w:r w:rsidR="00E149B9">
        <w:rPr>
          <w:rFonts w:ascii="Arial" w:hAnsi="Arial" w:cs="Arial"/>
          <w:sz w:val="22"/>
          <w:szCs w:val="22"/>
        </w:rPr>
        <w:t xml:space="preserve"> </w:t>
      </w:r>
      <w:r w:rsidR="00E149B9">
        <w:rPr>
          <w:rFonts w:ascii="Arial" w:hAnsi="Arial" w:cs="Arial"/>
          <w:sz w:val="22"/>
          <w:szCs w:val="22"/>
        </w:rPr>
        <w:fldChar w:fldCharType="begin"/>
      </w:r>
      <w:r w:rsidR="00111697">
        <w:rPr>
          <w:rFonts w:ascii="Arial" w:hAnsi="Arial" w:cs="Arial"/>
          <w:sz w:val="22"/>
          <w:szCs w:val="22"/>
        </w:rPr>
        <w:instrText xml:space="preserve"> ADDIN EN.CITE &lt;EndNote&gt;&lt;Cite&gt;&lt;Author&gt;Wainwright&lt;/Author&gt;&lt;Year&gt;2012&lt;/Year&gt;&lt;RecNum&gt;1995&lt;/RecNum&gt;&lt;DisplayText&gt;[134]&lt;/DisplayText&gt;&lt;record&gt;&lt;rec-number&gt;1995&lt;/rec-number&gt;&lt;foreign-keys&gt;&lt;key app="EN" db-id="9xed9z9e7tz52oea9dc5wdzd029wdfs2vrwz" timestamp="1465411324"&gt;1995&lt;/key&gt;&lt;/foreign-keys&gt;&lt;ref-type name="Journal Article"&gt;17&lt;/ref-type&gt;&lt;contributors&gt;&lt;authors&gt;&lt;author&gt;Wainwright, P.C.&lt;/author&gt;&lt;author&gt;Smith, W.L.&lt;/author&gt;&lt;author&gt;Price, S.A.&lt;/author&gt;&lt;author&gt;Tang, K.L.&lt;/author&gt;&lt;author&gt;Sparks, J.S.&lt;/author&gt;&lt;author&gt;Ferry, L.A.&lt;/author&gt;&lt;author&gt;Kuhn, K.L.&lt;/author&gt;&lt;author&gt;Eytan, R.I.&lt;/author&gt;&lt;author&gt;Near, T.J.&lt;/author&gt;&lt;/authors&gt;&lt;/contributors&gt;&lt;titles&gt;&lt;title&gt;The evolution of pharyngognathy: a phylogenetic and functional appraisal of the pharyngeal jaw key innovation in labroid fishes and beyond&lt;/title&gt;&lt;secondary-title&gt;Systematic Biology&lt;/secondary-title&gt;&lt;alt-title&gt;Syst. Biol.&lt;/alt-title&gt;&lt;/titles&gt;&lt;alt-periodical&gt;&lt;full-title&gt;Syst. Biol.&lt;/full-title&gt;&lt;abbr-1&gt;Syst. Biol.&lt;/abbr-1&gt;&lt;/alt-periodical&gt;&lt;pages&gt;1001-1027&lt;/pages&gt;&lt;volume&gt;61&lt;/volume&gt;&lt;dates&gt;&lt;year&gt;2012&lt;/year&gt;&lt;/dates&gt;&lt;urls&gt;&lt;/urls&gt;&lt;/record&gt;&lt;/Cite&gt;&lt;/EndNote&gt;</w:instrText>
      </w:r>
      <w:r w:rsidR="00E149B9">
        <w:rPr>
          <w:rFonts w:ascii="Arial" w:hAnsi="Arial" w:cs="Arial"/>
          <w:sz w:val="22"/>
          <w:szCs w:val="22"/>
        </w:rPr>
        <w:fldChar w:fldCharType="separate"/>
      </w:r>
      <w:r w:rsidR="00111697">
        <w:rPr>
          <w:rFonts w:ascii="Arial" w:hAnsi="Arial" w:cs="Arial"/>
          <w:noProof/>
          <w:sz w:val="22"/>
          <w:szCs w:val="22"/>
        </w:rPr>
        <w:t>[134]</w:t>
      </w:r>
      <w:r w:rsidR="00E149B9">
        <w:rPr>
          <w:rFonts w:ascii="Arial" w:hAnsi="Arial" w:cs="Arial"/>
          <w:sz w:val="22"/>
          <w:szCs w:val="22"/>
        </w:rPr>
        <w:fldChar w:fldCharType="end"/>
      </w:r>
      <w:r>
        <w:rPr>
          <w:rFonts w:ascii="Arial" w:hAnsi="Arial" w:cs="Arial"/>
          <w:sz w:val="22"/>
          <w:szCs w:val="22"/>
        </w:rPr>
        <w:t>. This key innovation freed up the cichlid oral jaws to specialize on prey capture</w:t>
      </w:r>
      <w:r w:rsidR="00E149B9">
        <w:rPr>
          <w:rFonts w:ascii="Arial" w:hAnsi="Arial" w:cs="Arial"/>
          <w:sz w:val="22"/>
          <w:szCs w:val="22"/>
        </w:rPr>
        <w:t xml:space="preserve"> </w:t>
      </w:r>
      <w:r w:rsidR="00E149B9">
        <w:rPr>
          <w:rFonts w:ascii="Arial" w:hAnsi="Arial" w:cs="Arial"/>
          <w:sz w:val="22"/>
          <w:szCs w:val="22"/>
        </w:rPr>
        <w:fldChar w:fldCharType="begin"/>
      </w:r>
      <w:r w:rsidR="00111697">
        <w:rPr>
          <w:rFonts w:ascii="Arial" w:hAnsi="Arial" w:cs="Arial"/>
          <w:sz w:val="22"/>
          <w:szCs w:val="22"/>
        </w:rPr>
        <w:instrText xml:space="preserve"> ADDIN EN.CITE &lt;EndNote&gt;&lt;Cite&gt;&lt;Author&gt;Liem&lt;/Author&gt;&lt;Year&gt;1973&lt;/Year&gt;&lt;RecNum&gt;1778&lt;/RecNum&gt;&lt;DisplayText&gt;[135]&lt;/DisplayText&gt;&lt;record&gt;&lt;rec-number&gt;1778&lt;/rec-number&gt;&lt;foreign-keys&gt;&lt;key app="EN" db-id="9xed9z9e7tz52oea9dc5wdzd029wdfs2vrwz" timestamp="1455643611"&gt;1778&lt;/key&gt;&lt;/foreign-keys&gt;&lt;ref-type name="Journal Article"&gt;17&lt;/ref-type&gt;&lt;contributors&gt;&lt;authors&gt;&lt;author&gt;Liem, K.F.&lt;/author&gt;&lt;/authors&gt;&lt;/contributors&gt;&lt;titles&gt;&lt;title&gt;Evolutionary strategies and morphological innovations: cichlid pharyngeal jaws&lt;/title&gt;&lt;secondary-title&gt;Systematic Zoology&lt;/secondary-title&gt;&lt;alt-title&gt;Syst. Zool.&lt;/alt-title&gt;&lt;/titles&gt;&lt;periodical&gt;&lt;full-title&gt;Systematic Zoology&lt;/full-title&gt;&lt;abbr-1&gt;Syst. Zool.&lt;/abbr-1&gt;&lt;/periodical&gt;&lt;alt-periodical&gt;&lt;full-title&gt;Systematic Zoology&lt;/full-title&gt;&lt;abbr-1&gt;Syst. Zool.&lt;/abbr-1&gt;&lt;/alt-periodical&gt;&lt;pages&gt;425-441&lt;/pages&gt;&lt;volume&gt;22&lt;/volume&gt;&lt;dates&gt;&lt;year&gt;1973&lt;/year&gt;&lt;/dates&gt;&lt;urls&gt;&lt;/urls&gt;&lt;/record&gt;&lt;/Cite&gt;&lt;/EndNote&gt;</w:instrText>
      </w:r>
      <w:r w:rsidR="00E149B9">
        <w:rPr>
          <w:rFonts w:ascii="Arial" w:hAnsi="Arial" w:cs="Arial"/>
          <w:sz w:val="22"/>
          <w:szCs w:val="22"/>
        </w:rPr>
        <w:fldChar w:fldCharType="separate"/>
      </w:r>
      <w:r w:rsidR="00111697">
        <w:rPr>
          <w:rFonts w:ascii="Arial" w:hAnsi="Arial" w:cs="Arial"/>
          <w:noProof/>
          <w:sz w:val="22"/>
          <w:szCs w:val="22"/>
        </w:rPr>
        <w:t>[135]</w:t>
      </w:r>
      <w:r w:rsidR="00E149B9">
        <w:rPr>
          <w:rFonts w:ascii="Arial" w:hAnsi="Arial" w:cs="Arial"/>
          <w:sz w:val="22"/>
          <w:szCs w:val="22"/>
        </w:rPr>
        <w:fldChar w:fldCharType="end"/>
      </w:r>
      <w:r>
        <w:rPr>
          <w:rFonts w:ascii="Arial" w:hAnsi="Arial" w:cs="Arial"/>
          <w:sz w:val="22"/>
          <w:szCs w:val="22"/>
        </w:rPr>
        <w:t>. Accordingly, most studies of cichlid functional morphology focus on the pharyngeal jaw, including its biomechanics</w:t>
      </w:r>
      <w:r w:rsidR="00E149B9">
        <w:rPr>
          <w:rFonts w:ascii="Arial" w:hAnsi="Arial" w:cs="Arial"/>
          <w:sz w:val="22"/>
          <w:szCs w:val="22"/>
        </w:rPr>
        <w:t xml:space="preserve"> </w:t>
      </w:r>
      <w:r w:rsidR="00E149B9">
        <w:rPr>
          <w:rFonts w:ascii="Arial" w:hAnsi="Arial" w:cs="Arial"/>
          <w:sz w:val="22"/>
          <w:szCs w:val="22"/>
        </w:rPr>
        <w:fldChar w:fldCharType="begin"/>
      </w:r>
      <w:r w:rsidR="00111697">
        <w:rPr>
          <w:rFonts w:ascii="Arial" w:hAnsi="Arial" w:cs="Arial"/>
          <w:sz w:val="22"/>
          <w:szCs w:val="22"/>
        </w:rPr>
        <w:instrText xml:space="preserve"> ADDIN EN.CITE &lt;EndNote&gt;&lt;Cite&gt;&lt;Author&gt;Galis&lt;/Author&gt;&lt;Year&gt;1996&lt;/Year&gt;&lt;RecNum&gt;1994&lt;/RecNum&gt;&lt;DisplayText&gt;[136]&lt;/DisplayText&gt;&lt;record&gt;&lt;rec-number&gt;1994&lt;/rec-number&gt;&lt;foreign-keys&gt;&lt;key app="EN" db-id="9xed9z9e7tz52oea9dc5wdzd029wdfs2vrwz" timestamp="1465411173"&gt;1994&lt;/key&gt;&lt;/foreign-keys&gt;&lt;ref-type name="Journal Article"&gt;17&lt;/ref-type&gt;&lt;contributors&gt;&lt;authors&gt;&lt;author&gt;Galis, F.&lt;/author&gt;&lt;author&gt;Drucker, E.G.&lt;/author&gt;&lt;/authors&gt;&lt;/contributors&gt;&lt;titles&gt;&lt;title&gt;Pharyngeal biting mechanics in centrarchid and cichlid fishes: insight into a key evolutionary innovation&lt;/title&gt;&lt;secondary-title&gt;Journal of Evolutionary Biology&lt;/secondary-title&gt;&lt;alt-title&gt;J. Evol. Biol.&lt;/alt-title&gt;&lt;/titles&gt;&lt;periodical&gt;&lt;full-title&gt;Journal of Evolutionary Biology&lt;/full-title&gt;&lt;abbr-1&gt;J. Evol. Biol.&lt;/abbr-1&gt;&lt;/periodical&gt;&lt;alt-periodical&gt;&lt;full-title&gt;Journal of Evolutionary Biology&lt;/full-title&gt;&lt;abbr-1&gt;J. Evol. Biol.&lt;/abbr-1&gt;&lt;/alt-periodical&gt;&lt;pages&gt;641-670&lt;/pages&gt;&lt;volume&gt;9&lt;/volume&gt;&lt;dates&gt;&lt;year&gt;1996&lt;/year&gt;&lt;/dates&gt;&lt;urls&gt;&lt;/urls&gt;&lt;/record&gt;&lt;/Cite&gt;&lt;/EndNote&gt;</w:instrText>
      </w:r>
      <w:r w:rsidR="00E149B9">
        <w:rPr>
          <w:rFonts w:ascii="Arial" w:hAnsi="Arial" w:cs="Arial"/>
          <w:sz w:val="22"/>
          <w:szCs w:val="22"/>
        </w:rPr>
        <w:fldChar w:fldCharType="separate"/>
      </w:r>
      <w:r w:rsidR="00111697">
        <w:rPr>
          <w:rFonts w:ascii="Arial" w:hAnsi="Arial" w:cs="Arial"/>
          <w:noProof/>
          <w:sz w:val="22"/>
          <w:szCs w:val="22"/>
        </w:rPr>
        <w:t>[136]</w:t>
      </w:r>
      <w:r w:rsidR="00E149B9">
        <w:rPr>
          <w:rFonts w:ascii="Arial" w:hAnsi="Arial" w:cs="Arial"/>
          <w:sz w:val="22"/>
          <w:szCs w:val="22"/>
        </w:rPr>
        <w:fldChar w:fldCharType="end"/>
      </w:r>
      <w:r>
        <w:rPr>
          <w:rFonts w:ascii="Arial" w:hAnsi="Arial" w:cs="Arial"/>
          <w:sz w:val="22"/>
          <w:szCs w:val="22"/>
        </w:rPr>
        <w:t xml:space="preserve">, plasticity </w:t>
      </w:r>
      <w:r w:rsidR="00E149B9">
        <w:rPr>
          <w:rFonts w:ascii="Arial" w:hAnsi="Arial" w:cs="Arial"/>
          <w:sz w:val="22"/>
          <w:szCs w:val="22"/>
        </w:rPr>
        <w:fldChar w:fldCharType="begin"/>
      </w:r>
      <w:r w:rsidR="00111697">
        <w:rPr>
          <w:rFonts w:ascii="Arial" w:hAnsi="Arial" w:cs="Arial"/>
          <w:sz w:val="22"/>
          <w:szCs w:val="22"/>
        </w:rPr>
        <w:instrText xml:space="preserve"> ADDIN EN.CITE &lt;EndNote&gt;&lt;Cite&gt;&lt;Author&gt;Hulsey&lt;/Author&gt;&lt;Year&gt;2005&lt;/Year&gt;&lt;RecNum&gt;518&lt;/RecNum&gt;&lt;DisplayText&gt;[137]&lt;/DisplayText&gt;&lt;record&gt;&lt;rec-number&gt;518&lt;/rec-number&gt;&lt;foreign-keys&gt;&lt;key app="EN" db-id="9xed9z9e7tz52oea9dc5wdzd029wdfs2vrwz" timestamp="0"&gt;518&lt;/key&gt;&lt;/foreign-keys&gt;&lt;ref-type name="Journal Article"&gt;17&lt;/ref-type&gt;&lt;contributors&gt;&lt;authors&gt;&lt;author&gt;Hulsey, C.D.&lt;/author&gt;&lt;author&gt;Garcia de Leon, F.J.&lt;/author&gt;&lt;/authors&gt;&lt;/contributors&gt;&lt;titles&gt;&lt;title&gt;Cichlid jaw mechanics: linking morphology to feeding specialization&lt;/title&gt;&lt;secondary-title&gt;Functional Ecology&lt;/secondary-title&gt;&lt;alt-title&gt;Func. Ecol.&lt;/alt-title&gt;&lt;/titles&gt;&lt;periodical&gt;&lt;full-title&gt;Functional Ecology&lt;/full-title&gt;&lt;abbr-1&gt;Func. Ecol.&lt;/abbr-1&gt;&lt;/periodical&gt;&lt;alt-periodical&gt;&lt;full-title&gt;Functional Ecology&lt;/full-title&gt;&lt;abbr-1&gt;Func. Ecol.&lt;/abbr-1&gt;&lt;/alt-periodical&gt;&lt;pages&gt;487-494&lt;/pages&gt;&lt;volume&gt;19&lt;/volume&gt;&lt;keywords&gt;&lt;keyword&gt;biomechanics, ecomorphology, feeding, prey capture, morphology, function, fish, cichlid, trophic&lt;/keyword&gt;&lt;/keywords&gt;&lt;dates&gt;&lt;year&gt;2005&lt;/year&gt;&lt;/dates&gt;&lt;label&gt;518&lt;/label&gt;&lt;urls&gt;&lt;/urls&gt;&lt;/record&gt;&lt;/Cite&gt;&lt;/EndNote&gt;</w:instrText>
      </w:r>
      <w:r w:rsidR="00E149B9">
        <w:rPr>
          <w:rFonts w:ascii="Arial" w:hAnsi="Arial" w:cs="Arial"/>
          <w:sz w:val="22"/>
          <w:szCs w:val="22"/>
        </w:rPr>
        <w:fldChar w:fldCharType="separate"/>
      </w:r>
      <w:r w:rsidR="00111697">
        <w:rPr>
          <w:rFonts w:ascii="Arial" w:hAnsi="Arial" w:cs="Arial"/>
          <w:noProof/>
          <w:sz w:val="22"/>
          <w:szCs w:val="22"/>
        </w:rPr>
        <w:t>[137]</w:t>
      </w:r>
      <w:r w:rsidR="00E149B9">
        <w:rPr>
          <w:rFonts w:ascii="Arial" w:hAnsi="Arial" w:cs="Arial"/>
          <w:sz w:val="22"/>
          <w:szCs w:val="22"/>
        </w:rPr>
        <w:fldChar w:fldCharType="end"/>
      </w:r>
      <w:r w:rsidR="00E149B9">
        <w:rPr>
          <w:rFonts w:ascii="Arial" w:hAnsi="Arial" w:cs="Arial"/>
          <w:sz w:val="22"/>
          <w:szCs w:val="22"/>
        </w:rPr>
        <w:t xml:space="preserve"> </w:t>
      </w:r>
      <w:r>
        <w:rPr>
          <w:rFonts w:ascii="Arial" w:hAnsi="Arial" w:cs="Arial"/>
          <w:sz w:val="22"/>
          <w:szCs w:val="22"/>
        </w:rPr>
        <w:t>and strength</w:t>
      </w:r>
      <w:r w:rsidR="00E149B9">
        <w:rPr>
          <w:rFonts w:ascii="Arial" w:hAnsi="Arial" w:cs="Arial"/>
          <w:sz w:val="22"/>
          <w:szCs w:val="22"/>
        </w:rPr>
        <w:t xml:space="preserve"> </w:t>
      </w:r>
      <w:r w:rsidR="00E149B9">
        <w:rPr>
          <w:rFonts w:ascii="Arial" w:hAnsi="Arial" w:cs="Arial"/>
          <w:sz w:val="22"/>
          <w:szCs w:val="22"/>
        </w:rPr>
        <w:fldChar w:fldCharType="begin"/>
      </w:r>
      <w:r w:rsidR="00111697">
        <w:rPr>
          <w:rFonts w:ascii="Arial" w:hAnsi="Arial" w:cs="Arial"/>
          <w:sz w:val="22"/>
          <w:szCs w:val="22"/>
        </w:rPr>
        <w:instrText xml:space="preserve"> ADDIN EN.CITE &lt;EndNote&gt;&lt;Cite&gt;&lt;Author&gt;Hulsey&lt;/Author&gt;&lt;Year&gt;2008&lt;/Year&gt;&lt;RecNum&gt;1993&lt;/RecNum&gt;&lt;DisplayText&gt;[138]&lt;/DisplayText&gt;&lt;record&gt;&lt;rec-number&gt;1993&lt;/rec-number&gt;&lt;foreign-keys&gt;&lt;key app="EN" db-id="9xed9z9e7tz52oea9dc5wdzd029wdfs2vrwz" timestamp="1465411102"&gt;1993&lt;/key&gt;&lt;/foreign-keys&gt;&lt;ref-type name="Journal Article"&gt;17&lt;/ref-type&gt;&lt;contributors&gt;&lt;authors&gt;&lt;author&gt;Hulsey, C.D.&lt;/author&gt;&lt;author&gt;Roberts, R.J.&lt;/author&gt;&lt;author&gt;Lin, A.S.P.&lt;/author&gt;&lt;author&gt;Guldberg, R.&lt;/author&gt;&lt;author&gt;Streelman, J.T.&lt;/author&gt;&lt;/authors&gt;&lt;/contributors&gt;&lt;titles&gt;&lt;title&gt;Convergence in a mechanically complex phenotype: detecting structural adaptations for crushing in cichlid fish&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1587-1599&lt;/pages&gt;&lt;volume&gt;62&lt;/volume&gt;&lt;dates&gt;&lt;year&gt;2008&lt;/year&gt;&lt;/dates&gt;&lt;urls&gt;&lt;/urls&gt;&lt;/record&gt;&lt;/Cite&gt;&lt;/EndNote&gt;</w:instrText>
      </w:r>
      <w:r w:rsidR="00E149B9">
        <w:rPr>
          <w:rFonts w:ascii="Arial" w:hAnsi="Arial" w:cs="Arial"/>
          <w:sz w:val="22"/>
          <w:szCs w:val="22"/>
        </w:rPr>
        <w:fldChar w:fldCharType="separate"/>
      </w:r>
      <w:r w:rsidR="00111697">
        <w:rPr>
          <w:rFonts w:ascii="Arial" w:hAnsi="Arial" w:cs="Arial"/>
          <w:noProof/>
          <w:sz w:val="22"/>
          <w:szCs w:val="22"/>
        </w:rPr>
        <w:t>[138]</w:t>
      </w:r>
      <w:r w:rsidR="00E149B9">
        <w:rPr>
          <w:rFonts w:ascii="Arial" w:hAnsi="Arial" w:cs="Arial"/>
          <w:sz w:val="22"/>
          <w:szCs w:val="22"/>
        </w:rPr>
        <w:fldChar w:fldCharType="end"/>
      </w:r>
      <w:r>
        <w:rPr>
          <w:rFonts w:ascii="Arial" w:hAnsi="Arial" w:cs="Arial"/>
          <w:sz w:val="22"/>
          <w:szCs w:val="22"/>
        </w:rPr>
        <w:t xml:space="preserve">. However, this innovation is not sufficient to explain the highly variable rates of </w:t>
      </w:r>
      <w:r w:rsidRPr="007607AF">
        <w:rPr>
          <w:rFonts w:ascii="Arial" w:hAnsi="Arial"/>
          <w:i/>
          <w:sz w:val="22"/>
        </w:rPr>
        <w:t>in situ</w:t>
      </w:r>
      <w:r>
        <w:rPr>
          <w:rFonts w:ascii="Arial" w:hAnsi="Arial" w:cs="Arial"/>
          <w:sz w:val="22"/>
          <w:szCs w:val="22"/>
        </w:rPr>
        <w:t xml:space="preserve"> diversification across cichlid lineages</w:t>
      </w:r>
      <w:r w:rsidR="00E149B9">
        <w:rPr>
          <w:rFonts w:ascii="Arial" w:hAnsi="Arial" w:cs="Arial"/>
          <w:sz w:val="22"/>
          <w:szCs w:val="22"/>
        </w:rPr>
        <w:t xml:space="preserve"> </w:t>
      </w:r>
      <w:r w:rsidR="00E149B9">
        <w:rPr>
          <w:rFonts w:ascii="Arial" w:hAnsi="Arial" w:cs="Arial"/>
          <w:sz w:val="22"/>
          <w:szCs w:val="22"/>
        </w:rPr>
        <w:fldChar w:fldCharType="begin"/>
      </w:r>
      <w:r w:rsidR="00111697">
        <w:rPr>
          <w:rFonts w:ascii="Arial" w:hAnsi="Arial" w:cs="Arial"/>
          <w:sz w:val="22"/>
          <w:szCs w:val="22"/>
        </w:rPr>
        <w:instrText xml:space="preserve"> ADDIN EN.CITE &lt;EndNote&gt;&lt;Cite&gt;&lt;Author&gt;Seehausen&lt;/Author&gt;&lt;Year&gt;2006&lt;/Year&gt;&lt;RecNum&gt;1996&lt;/RecNum&gt;&lt;DisplayText&gt;[139]&lt;/DisplayText&gt;&lt;record&gt;&lt;rec-number&gt;1996&lt;/rec-number&gt;&lt;foreign-keys&gt;&lt;key app="EN" db-id="9xed9z9e7tz52oea9dc5wdzd029wdfs2vrwz" timestamp="1465411399"&gt;1996&lt;/key&gt;&lt;/foreign-keys&gt;&lt;ref-type name="Journal Article"&gt;17&lt;/ref-type&gt;&lt;contributors&gt;&lt;authors&gt;&lt;author&gt;Seehausen, O.&lt;/author&gt;&lt;/authors&gt;&lt;/contributors&gt;&lt;titles&gt;&lt;title&gt;African cichlid fish: a model system in adaptive radiation research&lt;/title&gt;&lt;secondary-title&gt;Proceedings of the Royal Society B&lt;/secondary-title&gt;&lt;alt-title&gt;Proc. R. Soc. Lond. B&lt;/alt-title&gt;&lt;/titles&gt;&lt;periodical&gt;&lt;full-title&gt;Proceedings of the Royal Society B&lt;/full-title&gt;&lt;abbr-1&gt;Proc. R. Soc. B&lt;/abbr-1&gt;&lt;/periodical&gt;&lt;alt-periodical&gt;&lt;full-title&gt;Proc. R. Soc. Lond. B&lt;/full-title&gt;&lt;abbr-1&gt;Proc. R. Soc. Lond. B&lt;/abbr-1&gt;&lt;/alt-periodical&gt;&lt;pages&gt;1987-1998&lt;/pages&gt;&lt;volume&gt;273&lt;/volume&gt;&lt;dates&gt;&lt;year&gt;2006&lt;/year&gt;&lt;/dates&gt;&lt;urls&gt;&lt;/urls&gt;&lt;/record&gt;&lt;/Cite&gt;&lt;/EndNote&gt;</w:instrText>
      </w:r>
      <w:r w:rsidR="00E149B9">
        <w:rPr>
          <w:rFonts w:ascii="Arial" w:hAnsi="Arial" w:cs="Arial"/>
          <w:sz w:val="22"/>
          <w:szCs w:val="22"/>
        </w:rPr>
        <w:fldChar w:fldCharType="separate"/>
      </w:r>
      <w:r w:rsidR="00111697">
        <w:rPr>
          <w:rFonts w:ascii="Arial" w:hAnsi="Arial" w:cs="Arial"/>
          <w:noProof/>
          <w:sz w:val="22"/>
          <w:szCs w:val="22"/>
        </w:rPr>
        <w:t>[139]</w:t>
      </w:r>
      <w:r w:rsidR="00E149B9">
        <w:rPr>
          <w:rFonts w:ascii="Arial" w:hAnsi="Arial" w:cs="Arial"/>
          <w:sz w:val="22"/>
          <w:szCs w:val="22"/>
        </w:rPr>
        <w:fldChar w:fldCharType="end"/>
      </w:r>
      <w:r>
        <w:rPr>
          <w:rFonts w:ascii="Arial" w:hAnsi="Arial" w:cs="Arial"/>
          <w:sz w:val="22"/>
          <w:szCs w:val="22"/>
        </w:rPr>
        <w:t xml:space="preserve">. Recent work also suggests </w:t>
      </w:r>
      <w:proofErr w:type="spellStart"/>
      <w:r>
        <w:rPr>
          <w:rFonts w:ascii="Arial" w:hAnsi="Arial" w:cs="Arial"/>
          <w:sz w:val="22"/>
          <w:szCs w:val="22"/>
        </w:rPr>
        <w:t>pharyngognathy</w:t>
      </w:r>
      <w:proofErr w:type="spellEnd"/>
      <w:r>
        <w:rPr>
          <w:rFonts w:ascii="Arial" w:hAnsi="Arial" w:cs="Arial"/>
          <w:sz w:val="22"/>
          <w:szCs w:val="22"/>
        </w:rPr>
        <w:t xml:space="preserve"> may slow prey processing by </w:t>
      </w:r>
      <w:proofErr w:type="spellStart"/>
      <w:r>
        <w:rPr>
          <w:rFonts w:ascii="Arial" w:hAnsi="Arial" w:cs="Arial"/>
          <w:sz w:val="22"/>
          <w:szCs w:val="22"/>
        </w:rPr>
        <w:t>piscivores</w:t>
      </w:r>
      <w:proofErr w:type="spellEnd"/>
      <w:r>
        <w:rPr>
          <w:rFonts w:ascii="Arial" w:hAnsi="Arial" w:cs="Arial"/>
          <w:sz w:val="22"/>
          <w:szCs w:val="22"/>
        </w:rPr>
        <w:t xml:space="preserve">, facilitating the invasion of the Nile Perch and the largest human-induced vertebrate extinction of over 300 cichlid species in Lake Victoria </w:t>
      </w:r>
      <w:r w:rsidR="007379AF">
        <w:rPr>
          <w:rFonts w:ascii="Arial" w:hAnsi="Arial" w:cs="Arial"/>
          <w:sz w:val="22"/>
          <w:szCs w:val="22"/>
        </w:rPr>
        <w:t>(</w:t>
      </w:r>
      <w:r w:rsidR="007379AF">
        <w:rPr>
          <w:rFonts w:ascii="Arial" w:hAnsi="Arial" w:cs="Arial"/>
          <w:sz w:val="22"/>
          <w:szCs w:val="22"/>
        </w:rPr>
        <w:fldChar w:fldCharType="begin"/>
      </w:r>
      <w:r w:rsidR="00111697">
        <w:rPr>
          <w:rFonts w:ascii="Arial" w:hAnsi="Arial" w:cs="Arial"/>
          <w:sz w:val="22"/>
          <w:szCs w:val="22"/>
        </w:rPr>
        <w:instrText xml:space="preserve"> ADDIN EN.CITE &lt;EndNote&gt;&lt;Cite&gt;&lt;Author&gt;McGee&lt;/Author&gt;&lt;Year&gt;2015&lt;/Year&gt;&lt;RecNum&gt;2008&lt;/RecNum&gt;&lt;DisplayText&gt;[140]&lt;/DisplayText&gt;&lt;record&gt;&lt;rec-number&gt;2008&lt;/rec-number&gt;&lt;foreign-keys&gt;&lt;key app="EN" db-id="9xed9z9e7tz52oea9dc5wdzd029wdfs2vrwz" timestamp="1465412760"&gt;2008&lt;/key&gt;&lt;/foreign-keys&gt;&lt;ref-type name="Journal Article"&gt;17&lt;/ref-type&gt;&lt;contributors&gt;&lt;authors&gt;&lt;author&gt;McGee, M.D.&lt;/author&gt;&lt;author&gt;Borstein, S.R.&lt;/author&gt;&lt;author&gt;Neches, R.Y.&lt;/author&gt;&lt;author&gt;Buescher, H.H.&lt;/author&gt;&lt;author&gt;Seehausen, O.&lt;/author&gt;&lt;author&gt;Wainwright, P.C.&lt;/author&gt;&lt;/authors&gt;&lt;/contributors&gt;&lt;titles&gt;&lt;title&gt;A pharyngeal jaw evolutionary innovation facilitated extinction in Lake Victoria cichlid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077-1079&lt;/pages&gt;&lt;volume&gt;350&lt;/volume&gt;&lt;dates&gt;&lt;year&gt;2015&lt;/year&gt;&lt;/dates&gt;&lt;urls&gt;&lt;/urls&gt;&lt;/record&gt;&lt;/Cite&gt;&lt;/EndNote&gt;</w:instrText>
      </w:r>
      <w:r w:rsidR="007379AF">
        <w:rPr>
          <w:rFonts w:ascii="Arial" w:hAnsi="Arial" w:cs="Arial"/>
          <w:sz w:val="22"/>
          <w:szCs w:val="22"/>
        </w:rPr>
        <w:fldChar w:fldCharType="separate"/>
      </w:r>
      <w:r w:rsidR="00111697">
        <w:rPr>
          <w:rFonts w:ascii="Arial" w:hAnsi="Arial" w:cs="Arial"/>
          <w:noProof/>
          <w:sz w:val="22"/>
          <w:szCs w:val="22"/>
        </w:rPr>
        <w:t>[140]</w:t>
      </w:r>
      <w:r w:rsidR="007379AF">
        <w:rPr>
          <w:rFonts w:ascii="Arial" w:hAnsi="Arial" w:cs="Arial"/>
          <w:sz w:val="22"/>
          <w:szCs w:val="22"/>
        </w:rPr>
        <w:fldChar w:fldCharType="end"/>
      </w:r>
      <w:r w:rsidR="007379AF">
        <w:rPr>
          <w:rFonts w:ascii="Arial" w:hAnsi="Arial" w:cs="Arial"/>
          <w:sz w:val="22"/>
          <w:szCs w:val="22"/>
        </w:rPr>
        <w:t xml:space="preserve"> </w:t>
      </w:r>
      <w:r>
        <w:rPr>
          <w:rFonts w:ascii="Arial" w:hAnsi="Arial" w:cs="Arial"/>
          <w:sz w:val="22"/>
          <w:szCs w:val="22"/>
        </w:rPr>
        <w:t>; also see</w:t>
      </w:r>
      <w:r w:rsidR="00E149B9">
        <w:rPr>
          <w:rFonts w:ascii="Arial" w:hAnsi="Arial" w:cs="Arial"/>
          <w:sz w:val="22"/>
          <w:szCs w:val="22"/>
        </w:rPr>
        <w:t xml:space="preserve"> </w:t>
      </w:r>
      <w:r w:rsidR="00E149B9">
        <w:rPr>
          <w:rFonts w:ascii="Arial" w:hAnsi="Arial" w:cs="Arial"/>
          <w:sz w:val="22"/>
          <w:szCs w:val="22"/>
        </w:rPr>
        <w:fldChar w:fldCharType="begin"/>
      </w:r>
      <w:r w:rsidR="00111697">
        <w:rPr>
          <w:rFonts w:ascii="Arial" w:hAnsi="Arial" w:cs="Arial"/>
          <w:sz w:val="22"/>
          <w:szCs w:val="22"/>
        </w:rPr>
        <w:instrText xml:space="preserve"> ADDIN EN.CITE &lt;EndNote&gt;&lt;Cite&gt;&lt;Author&gt;Burress&lt;/Author&gt;&lt;Year&gt;2015&lt;/Year&gt;&lt;RecNum&gt;1988&lt;/RecNum&gt;&lt;DisplayText&gt;[141]&lt;/DisplayText&gt;&lt;record&gt;&lt;rec-number&gt;1988&lt;/rec-number&gt;&lt;foreign-keys&gt;&lt;key app="EN" db-id="9xed9z9e7tz52oea9dc5wdzd029wdfs2vrwz" timestamp="1465402459"&gt;1988&lt;/key&gt;&lt;/foreign-keys&gt;&lt;ref-type name="Journal Article"&gt;17&lt;/ref-type&gt;&lt;contributors&gt;&lt;authors&gt;&lt;author&gt;Burress, E.D.&lt;/author&gt;&lt;author&gt;Duarte, A.&lt;/author&gt;&lt;author&gt;Serra, W.S.&lt;/author&gt;&lt;author&gt;Loureiro, M.&lt;/author&gt;&lt;/authors&gt;&lt;/contributors&gt;&lt;titles&gt;&lt;title&gt;Rates of piscivory predict pharyngeal jaw morphology in a piscivorous lineage of cichlid fishes&lt;/title&gt;&lt;secondary-title&gt;Ecology of Freshwater Fish&lt;/secondary-title&gt;&lt;alt-title&gt;Ecology of Freshwater Fish&lt;/alt-title&gt;&lt;/titles&gt;&lt;periodical&gt;&lt;full-title&gt;Ecology of Freshwater Fish&lt;/full-title&gt;&lt;abbr-1&gt;Ecology of Freshwater Fish&lt;/abbr-1&gt;&lt;/periodical&gt;&lt;alt-periodical&gt;&lt;full-title&gt;Ecology of Freshwater Fish&lt;/full-title&gt;&lt;abbr-1&gt;Ecology of Freshwater Fish&lt;/abbr-1&gt;&lt;/alt-periodical&gt;&lt;pages&gt;1-9&lt;/pages&gt;&lt;dates&gt;&lt;year&gt;2015&lt;/year&gt;&lt;/dates&gt;&lt;urls&gt;&lt;/urls&gt;&lt;/record&gt;&lt;/Cite&gt;&lt;/EndNote&gt;</w:instrText>
      </w:r>
      <w:r w:rsidR="00E149B9">
        <w:rPr>
          <w:rFonts w:ascii="Arial" w:hAnsi="Arial" w:cs="Arial"/>
          <w:sz w:val="22"/>
          <w:szCs w:val="22"/>
        </w:rPr>
        <w:fldChar w:fldCharType="separate"/>
      </w:r>
      <w:r w:rsidR="00111697">
        <w:rPr>
          <w:rFonts w:ascii="Arial" w:hAnsi="Arial" w:cs="Arial"/>
          <w:noProof/>
          <w:sz w:val="22"/>
          <w:szCs w:val="22"/>
        </w:rPr>
        <w:t>[141]</w:t>
      </w:r>
      <w:r w:rsidR="00E149B9">
        <w:rPr>
          <w:rFonts w:ascii="Arial" w:hAnsi="Arial" w:cs="Arial"/>
          <w:sz w:val="22"/>
          <w:szCs w:val="22"/>
        </w:rPr>
        <w:fldChar w:fldCharType="end"/>
      </w:r>
      <w:r>
        <w:rPr>
          <w:rFonts w:ascii="Arial" w:hAnsi="Arial" w:cs="Arial"/>
          <w:sz w:val="22"/>
          <w:szCs w:val="22"/>
        </w:rPr>
        <w:t>. Additional functional studies have focused on crevice-feeding</w:t>
      </w:r>
      <w:r w:rsidR="00E149B9">
        <w:rPr>
          <w:rFonts w:ascii="Arial" w:hAnsi="Arial" w:cs="Arial"/>
          <w:sz w:val="22"/>
          <w:szCs w:val="22"/>
        </w:rPr>
        <w:t xml:space="preserve"> </w:t>
      </w:r>
      <w:r w:rsidR="00E149B9">
        <w:rPr>
          <w:rFonts w:ascii="Arial" w:hAnsi="Arial" w:cs="Arial"/>
          <w:sz w:val="22"/>
          <w:szCs w:val="22"/>
        </w:rPr>
        <w:fldChar w:fldCharType="begin"/>
      </w:r>
      <w:r w:rsidR="00111697">
        <w:rPr>
          <w:rFonts w:ascii="Arial" w:hAnsi="Arial" w:cs="Arial"/>
          <w:sz w:val="22"/>
          <w:szCs w:val="22"/>
        </w:rPr>
        <w:instrText xml:space="preserve"> ADDIN EN.CITE &lt;EndNote&gt;&lt;Cite&gt;&lt;Author&gt;Baumgarten&lt;/Author&gt;&lt;Year&gt;2015&lt;/Year&gt;&lt;RecNum&gt;1984&lt;/RecNum&gt;&lt;DisplayText&gt;[142]&lt;/DisplayText&gt;&lt;record&gt;&lt;rec-number&gt;1984&lt;/rec-number&gt;&lt;foreign-keys&gt;&lt;key app="EN" db-id="9xed9z9e7tz52oea9dc5wdzd029wdfs2vrwz" timestamp="1465401949"&gt;1984&lt;/key&gt;&lt;/foreign-keys&gt;&lt;ref-type name="Journal Article"&gt;17&lt;/ref-type&gt;&lt;contributors&gt;&lt;authors&gt;&lt;author&gt;Baumgarten, L.&lt;/author&gt;&lt;author&gt;Machado-Schiaffino, G.&lt;/author&gt;&lt;author&gt;Henning, F.&lt;/author&gt;&lt;author&gt;Meyer, A.&lt;/author&gt;&lt;/authors&gt;&lt;/contributors&gt;&lt;titles&gt;&lt;title&gt;What big lips are good for: On the adaptive function of repeatedly evolved hypertrophied lips of cichlid fishes&lt;/title&gt;&lt;secondary-title&gt;Biological Journal of the Linnean Society&lt;/secondary-title&gt;&lt;alt-title&gt;Biol. J. Linn. Soc.&lt;/alt-title&gt;&lt;/titles&gt;&lt;periodical&gt;&lt;full-title&gt;Biological Journal of the Linnean Society&lt;/full-title&gt;&lt;abbr-1&gt;Biol. J. Linn. Soc.&lt;/abbr-1&gt;&lt;/periodical&gt;&lt;alt-periodical&gt;&lt;full-title&gt;Biological Journal of the Linnean Society&lt;/full-title&gt;&lt;abbr-1&gt;Biol. J. Linn. Soc.&lt;/abbr-1&gt;&lt;/alt-periodical&gt;&lt;pages&gt;448-455&lt;/pages&gt;&lt;volume&gt;115&lt;/volume&gt;&lt;dates&gt;&lt;year&gt;2015&lt;/year&gt;&lt;/dates&gt;&lt;urls&gt;&lt;/urls&gt;&lt;/record&gt;&lt;/Cite&gt;&lt;/EndNote&gt;</w:instrText>
      </w:r>
      <w:r w:rsidR="00E149B9">
        <w:rPr>
          <w:rFonts w:ascii="Arial" w:hAnsi="Arial" w:cs="Arial"/>
          <w:sz w:val="22"/>
          <w:szCs w:val="22"/>
        </w:rPr>
        <w:fldChar w:fldCharType="separate"/>
      </w:r>
      <w:r w:rsidR="00111697">
        <w:rPr>
          <w:rFonts w:ascii="Arial" w:hAnsi="Arial" w:cs="Arial"/>
          <w:noProof/>
          <w:sz w:val="22"/>
          <w:szCs w:val="22"/>
        </w:rPr>
        <w:t>[142]</w:t>
      </w:r>
      <w:r w:rsidR="00E149B9">
        <w:rPr>
          <w:rFonts w:ascii="Arial" w:hAnsi="Arial" w:cs="Arial"/>
          <w:sz w:val="22"/>
          <w:szCs w:val="22"/>
        </w:rPr>
        <w:fldChar w:fldCharType="end"/>
      </w:r>
      <w:r>
        <w:rPr>
          <w:rFonts w:ascii="Arial" w:hAnsi="Arial" w:cs="Arial"/>
          <w:sz w:val="22"/>
          <w:szCs w:val="22"/>
        </w:rPr>
        <w:t>, jaw protrusion</w:t>
      </w:r>
      <w:r w:rsidR="00E149B9">
        <w:rPr>
          <w:rFonts w:ascii="Arial" w:hAnsi="Arial" w:cs="Arial"/>
          <w:sz w:val="22"/>
          <w:szCs w:val="22"/>
        </w:rPr>
        <w:t xml:space="preserve"> </w:t>
      </w:r>
      <w:r w:rsidR="00E149B9">
        <w:rPr>
          <w:rFonts w:ascii="Arial" w:hAnsi="Arial" w:cs="Arial"/>
          <w:sz w:val="22"/>
          <w:szCs w:val="22"/>
        </w:rPr>
        <w:fldChar w:fldCharType="begin"/>
      </w:r>
      <w:r w:rsidR="00111697">
        <w:rPr>
          <w:rFonts w:ascii="Arial" w:hAnsi="Arial" w:cs="Arial"/>
          <w:sz w:val="22"/>
          <w:szCs w:val="22"/>
        </w:rPr>
        <w:instrText xml:space="preserve"> ADDIN EN.CITE &lt;EndNote&gt;&lt;Cite&gt;&lt;Author&gt;Hulsey&lt;/Author&gt;&lt;Year&gt;2010&lt;/Year&gt;&lt;RecNum&gt;1997&lt;/RecNum&gt;&lt;DisplayText&gt;[143]&lt;/DisplayText&gt;&lt;record&gt;&lt;rec-number&gt;1997&lt;/rec-number&gt;&lt;foreign-keys&gt;&lt;key app="EN" db-id="9xed9z9e7tz52oea9dc5wdzd029wdfs2vrwz" timestamp="1465411509"&gt;1997&lt;/key&gt;&lt;/foreign-keys&gt;&lt;ref-type name="Journal Article"&gt;17&lt;/ref-type&gt;&lt;contributors&gt;&lt;authors&gt;&lt;author&gt;Hulsey, C.D.&lt;/author&gt;&lt;author&gt;Hollingworth, P.R.&lt;/author&gt;&lt;author&gt;Holzman, R.&lt;/author&gt;&lt;/authors&gt;&lt;/contributors&gt;&lt;titles&gt;&lt;title&gt;Co-evolution of the premaxilla and jaw protrusion in cichlid fishes (Heroine: Cichlidae)&lt;/title&gt;&lt;secondary-title&gt;Biological Journal of the Linnean Society&lt;/secondary-title&gt;&lt;alt-title&gt;Biol. J. Linn. Soc.&lt;/alt-title&gt;&lt;/titles&gt;&lt;periodical&gt;&lt;full-title&gt;Biological Journal of the Linnean Society&lt;/full-title&gt;&lt;abbr-1&gt;Biol. J. Linn. Soc.&lt;/abbr-1&gt;&lt;/periodical&gt;&lt;alt-periodical&gt;&lt;full-title&gt;Biological Journal of the Linnean Society&lt;/full-title&gt;&lt;abbr-1&gt;Biol. J. Linn. Soc.&lt;/abbr-1&gt;&lt;/alt-periodical&gt;&lt;pages&gt;619-629&lt;/pages&gt;&lt;volume&gt;100&lt;/volume&gt;&lt;dates&gt;&lt;year&gt;2010&lt;/year&gt;&lt;/dates&gt;&lt;urls&gt;&lt;/urls&gt;&lt;/record&gt;&lt;/Cite&gt;&lt;/EndNote&gt;</w:instrText>
      </w:r>
      <w:r w:rsidR="00E149B9">
        <w:rPr>
          <w:rFonts w:ascii="Arial" w:hAnsi="Arial" w:cs="Arial"/>
          <w:sz w:val="22"/>
          <w:szCs w:val="22"/>
        </w:rPr>
        <w:fldChar w:fldCharType="separate"/>
      </w:r>
      <w:r w:rsidR="00111697">
        <w:rPr>
          <w:rFonts w:ascii="Arial" w:hAnsi="Arial" w:cs="Arial"/>
          <w:noProof/>
          <w:sz w:val="22"/>
          <w:szCs w:val="22"/>
        </w:rPr>
        <w:t>[143]</w:t>
      </w:r>
      <w:r w:rsidR="00E149B9">
        <w:rPr>
          <w:rFonts w:ascii="Arial" w:hAnsi="Arial" w:cs="Arial"/>
          <w:sz w:val="22"/>
          <w:szCs w:val="22"/>
        </w:rPr>
        <w:fldChar w:fldCharType="end"/>
      </w:r>
      <w:r>
        <w:rPr>
          <w:rFonts w:ascii="Arial" w:hAnsi="Arial" w:cs="Arial"/>
          <w:sz w:val="22"/>
          <w:szCs w:val="22"/>
        </w:rPr>
        <w:t>, scale-eating</w:t>
      </w:r>
      <w:r w:rsidR="00E149B9">
        <w:rPr>
          <w:rFonts w:ascii="Arial" w:hAnsi="Arial" w:cs="Arial"/>
          <w:sz w:val="22"/>
          <w:szCs w:val="22"/>
        </w:rPr>
        <w:t xml:space="preserve"> </w:t>
      </w:r>
      <w:r w:rsidR="00E149B9">
        <w:rPr>
          <w:rFonts w:ascii="Arial" w:hAnsi="Arial" w:cs="Arial"/>
          <w:sz w:val="22"/>
          <w:szCs w:val="22"/>
        </w:rPr>
        <w:fldChar w:fldCharType="begin"/>
      </w:r>
      <w:r w:rsidR="00111697">
        <w:rPr>
          <w:rFonts w:ascii="Arial" w:hAnsi="Arial" w:cs="Arial"/>
          <w:sz w:val="22"/>
          <w:szCs w:val="22"/>
        </w:rPr>
        <w:instrText xml:space="preserve"> ADDIN EN.CITE &lt;EndNote&gt;&lt;Cite&gt;&lt;Author&gt;Van Dooren&lt;/Author&gt;&lt;Year&gt;2010&lt;/Year&gt;&lt;RecNum&gt;1992&lt;/RecNum&gt;&lt;DisplayText&gt;[144]&lt;/DisplayText&gt;&lt;record&gt;&lt;rec-number&gt;1992&lt;/rec-number&gt;&lt;foreign-keys&gt;&lt;key app="EN" db-id="9xed9z9e7tz52oea9dc5wdzd029wdfs2vrwz" timestamp="1465402804"&gt;1992&lt;/key&gt;&lt;/foreign-keys&gt;&lt;ref-type name="Journal Article"&gt;17&lt;/ref-type&gt;&lt;contributors&gt;&lt;authors&gt;&lt;author&gt;Van Dooren, T.J.M.&lt;/author&gt;&lt;author&gt;van Goor, H.A.&lt;/author&gt;&lt;author&gt;van Putten, M.&lt;/author&gt;&lt;/authors&gt;&lt;/contributors&gt;&lt;titles&gt;&lt;title&gt;Handedness and asymmetry in scale-eating cichlids: antisymmetries of different strength&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159-2165&lt;/pages&gt;&lt;volume&gt;64&lt;/volume&gt;&lt;dates&gt;&lt;year&gt;2010&lt;/year&gt;&lt;/dates&gt;&lt;urls&gt;&lt;/urls&gt;&lt;/record&gt;&lt;/Cite&gt;&lt;/EndNote&gt;</w:instrText>
      </w:r>
      <w:r w:rsidR="00E149B9">
        <w:rPr>
          <w:rFonts w:ascii="Arial" w:hAnsi="Arial" w:cs="Arial"/>
          <w:sz w:val="22"/>
          <w:szCs w:val="22"/>
        </w:rPr>
        <w:fldChar w:fldCharType="separate"/>
      </w:r>
      <w:r w:rsidR="00111697">
        <w:rPr>
          <w:rFonts w:ascii="Arial" w:hAnsi="Arial" w:cs="Arial"/>
          <w:noProof/>
          <w:sz w:val="22"/>
          <w:szCs w:val="22"/>
        </w:rPr>
        <w:t>[144]</w:t>
      </w:r>
      <w:r w:rsidR="00E149B9">
        <w:rPr>
          <w:rFonts w:ascii="Arial" w:hAnsi="Arial" w:cs="Arial"/>
          <w:sz w:val="22"/>
          <w:szCs w:val="22"/>
        </w:rPr>
        <w:fldChar w:fldCharType="end"/>
      </w:r>
      <w:r>
        <w:rPr>
          <w:rFonts w:ascii="Arial" w:hAnsi="Arial" w:cs="Arial"/>
          <w:sz w:val="22"/>
          <w:szCs w:val="22"/>
        </w:rPr>
        <w:t>, and locomotion</w:t>
      </w:r>
      <w:r w:rsidR="00E149B9">
        <w:rPr>
          <w:rFonts w:ascii="Arial" w:hAnsi="Arial" w:cs="Arial"/>
          <w:sz w:val="22"/>
          <w:szCs w:val="22"/>
        </w:rPr>
        <w:t xml:space="preserve"> </w:t>
      </w:r>
      <w:r w:rsidR="00E149B9">
        <w:rPr>
          <w:rFonts w:ascii="Arial" w:hAnsi="Arial" w:cs="Arial"/>
          <w:sz w:val="22"/>
          <w:szCs w:val="22"/>
        </w:rPr>
        <w:fldChar w:fldCharType="begin"/>
      </w:r>
      <w:r w:rsidR="00111697">
        <w:rPr>
          <w:rFonts w:ascii="Arial" w:hAnsi="Arial" w:cs="Arial"/>
          <w:sz w:val="22"/>
          <w:szCs w:val="22"/>
        </w:rPr>
        <w:instrText xml:space="preserve"> ADDIN EN.CITE &lt;EndNote&gt;&lt;Cite&gt;&lt;Author&gt;Colombo&lt;/Author&gt;&lt;Year&gt;2016&lt;/Year&gt;&lt;RecNum&gt;1989&lt;/RecNum&gt;&lt;DisplayText&gt;[145]&lt;/DisplayText&gt;&lt;record&gt;&lt;rec-number&gt;1989&lt;/rec-number&gt;&lt;foreign-keys&gt;&lt;key app="EN" db-id="9xed9z9e7tz52oea9dc5wdzd029wdfs2vrwz" timestamp="1465402593"&gt;1989&lt;/key&gt;&lt;/foreign-keys&gt;&lt;ref-type name="Journal Article"&gt;17&lt;/ref-type&gt;&lt;contributors&gt;&lt;authors&gt;&lt;author&gt;Colombo, M.&lt;/author&gt;&lt;author&gt;Indermaur, A.&lt;/author&gt;&lt;author&gt;Meyer, B.S.&lt;/author&gt;&lt;author&gt;Salzburger, W.&lt;/author&gt;&lt;/authors&gt;&lt;/contributors&gt;&lt;titles&gt;&lt;title&gt;Habitat use and its implications to functional morphology: niche partitioning and the evolution of locomotor morphology in Lake Tanganyikan cichlids (Perciformes: Cichlidae)&lt;/title&gt;&lt;secondary-title&gt;Biological Journal of the Linnean Society&lt;/secondary-title&gt;&lt;alt-title&gt;Biol. J. Linn. Soc.&lt;/alt-title&gt;&lt;/titles&gt;&lt;periodical&gt;&lt;full-title&gt;Biological Journal of the Linnean Society&lt;/full-title&gt;&lt;abbr-1&gt;Biol. J. Linn. Soc.&lt;/abbr-1&gt;&lt;/periodical&gt;&lt;alt-periodical&gt;&lt;full-title&gt;Biological Journal of the Linnean Society&lt;/full-title&gt;&lt;abbr-1&gt;Biol. J. Linn. Soc.&lt;/abbr-1&gt;&lt;/alt-periodical&gt;&lt;pages&gt;536-550&lt;/pages&gt;&lt;volume&gt;118&lt;/volume&gt;&lt;dates&gt;&lt;year&gt;2016&lt;/year&gt;&lt;/dates&gt;&lt;urls&gt;&lt;/urls&gt;&lt;/record&gt;&lt;/Cite&gt;&lt;/EndNote&gt;</w:instrText>
      </w:r>
      <w:r w:rsidR="00E149B9">
        <w:rPr>
          <w:rFonts w:ascii="Arial" w:hAnsi="Arial" w:cs="Arial"/>
          <w:sz w:val="22"/>
          <w:szCs w:val="22"/>
        </w:rPr>
        <w:fldChar w:fldCharType="separate"/>
      </w:r>
      <w:r w:rsidR="00111697">
        <w:rPr>
          <w:rFonts w:ascii="Arial" w:hAnsi="Arial" w:cs="Arial"/>
          <w:noProof/>
          <w:sz w:val="22"/>
          <w:szCs w:val="22"/>
        </w:rPr>
        <w:t>[145]</w:t>
      </w:r>
      <w:r w:rsidR="00E149B9">
        <w:rPr>
          <w:rFonts w:ascii="Arial" w:hAnsi="Arial" w:cs="Arial"/>
          <w:sz w:val="22"/>
          <w:szCs w:val="22"/>
        </w:rPr>
        <w:fldChar w:fldCharType="end"/>
      </w:r>
      <w:r>
        <w:rPr>
          <w:rFonts w:ascii="Arial" w:hAnsi="Arial" w:cs="Arial"/>
          <w:sz w:val="22"/>
          <w:szCs w:val="22"/>
        </w:rPr>
        <w:t xml:space="preserve">, but surprisingly little is known about cichlid performance given their diversity. </w:t>
      </w:r>
    </w:p>
    <w:p w14:paraId="328B781B" w14:textId="5D1D6F77" w:rsidR="004369B8" w:rsidRDefault="004369B8" w:rsidP="004369B8">
      <w:pPr>
        <w:spacing w:line="480" w:lineRule="auto"/>
        <w:ind w:firstLine="720"/>
        <w:rPr>
          <w:rFonts w:ascii="Arial" w:hAnsi="Arial" w:cs="Arial"/>
          <w:sz w:val="22"/>
          <w:szCs w:val="22"/>
        </w:rPr>
      </w:pPr>
      <w:r>
        <w:rPr>
          <w:rFonts w:ascii="Arial" w:hAnsi="Arial" w:cs="Arial"/>
          <w:sz w:val="22"/>
          <w:szCs w:val="22"/>
        </w:rPr>
        <w:t xml:space="preserve">Most cichlid research centers on explanations for their extraordinary diversification. Many cichlid lineages have failed to diversify, while others do so repeatedly and ‘explosively’, even within the same environments </w:t>
      </w:r>
      <w:r w:rsidR="007379AF">
        <w:rPr>
          <w:rFonts w:ascii="Arial" w:hAnsi="Arial" w:cs="Arial"/>
          <w:sz w:val="22"/>
          <w:szCs w:val="22"/>
        </w:rPr>
        <w:fldChar w:fldCharType="begin"/>
      </w:r>
      <w:r w:rsidR="00111697">
        <w:rPr>
          <w:rFonts w:ascii="Arial" w:hAnsi="Arial" w:cs="Arial"/>
          <w:sz w:val="22"/>
          <w:szCs w:val="22"/>
        </w:rPr>
        <w:instrText xml:space="preserve"> ADDIN EN.CITE &lt;EndNote&gt;&lt;Cite&gt;&lt;Author&gt;Seehausen&lt;/Author&gt;&lt;Year&gt;2006&lt;/Year&gt;&lt;RecNum&gt;1996&lt;/RecNum&gt;&lt;DisplayText&gt;[139]&lt;/DisplayText&gt;&lt;record&gt;&lt;rec-number&gt;1996&lt;/rec-number&gt;&lt;foreign-keys&gt;&lt;key app="EN" db-id="9xed9z9e7tz52oea9dc5wdzd029wdfs2vrwz" timestamp="1465411399"&gt;1996&lt;/key&gt;&lt;/foreign-keys&gt;&lt;ref-type name="Journal Article"&gt;17&lt;/ref-type&gt;&lt;contributors&gt;&lt;authors&gt;&lt;author&gt;Seehausen, O.&lt;/author&gt;&lt;/authors&gt;&lt;/contributors&gt;&lt;titles&gt;&lt;title&gt;African cichlid fish: a model system in adaptive radiation research&lt;/title&gt;&lt;secondary-title&gt;Proceedings of the Royal Society B&lt;/secondary-title&gt;&lt;alt-title&gt;Proc. R. Soc. Lond. B&lt;/alt-title&gt;&lt;/titles&gt;&lt;periodical&gt;&lt;full-title&gt;Proceedings of the Royal Society B&lt;/full-title&gt;&lt;abbr-1&gt;Proc. R. Soc. B&lt;/abbr-1&gt;&lt;/periodical&gt;&lt;alt-periodical&gt;&lt;full-title&gt;Proc. R. Soc. Lond. B&lt;/full-title&gt;&lt;abbr-1&gt;Proc. R. Soc. Lond. B&lt;/abbr-1&gt;&lt;/alt-periodical&gt;&lt;pages&gt;1987-1998&lt;/pages&gt;&lt;volume&gt;273&lt;/volume&gt;&lt;dates&gt;&lt;year&gt;2006&lt;/year&gt;&lt;/dates&gt;&lt;urls&gt;&lt;/urls&gt;&lt;/record&gt;&lt;/Cite&gt;&lt;/EndNote&gt;</w:instrText>
      </w:r>
      <w:r w:rsidR="007379AF">
        <w:rPr>
          <w:rFonts w:ascii="Arial" w:hAnsi="Arial" w:cs="Arial"/>
          <w:sz w:val="22"/>
          <w:szCs w:val="22"/>
        </w:rPr>
        <w:fldChar w:fldCharType="separate"/>
      </w:r>
      <w:r w:rsidR="00111697">
        <w:rPr>
          <w:rFonts w:ascii="Arial" w:hAnsi="Arial" w:cs="Arial"/>
          <w:noProof/>
          <w:sz w:val="22"/>
          <w:szCs w:val="22"/>
        </w:rPr>
        <w:t>[139]</w:t>
      </w:r>
      <w:r w:rsidR="007379AF">
        <w:rPr>
          <w:rFonts w:ascii="Arial" w:hAnsi="Arial" w:cs="Arial"/>
          <w:sz w:val="22"/>
          <w:szCs w:val="22"/>
        </w:rPr>
        <w:fldChar w:fldCharType="end"/>
      </w:r>
      <w:r w:rsidR="007379AF">
        <w:rPr>
          <w:rFonts w:ascii="Arial" w:hAnsi="Arial" w:cs="Arial"/>
          <w:sz w:val="22"/>
          <w:szCs w:val="22"/>
        </w:rPr>
        <w:t>.</w:t>
      </w:r>
      <w:r>
        <w:rPr>
          <w:rFonts w:ascii="Arial" w:hAnsi="Arial" w:cs="Arial"/>
          <w:sz w:val="22"/>
          <w:szCs w:val="22"/>
        </w:rPr>
        <w:t xml:space="preserve"> Numerous hypotheses have been proposed for this pattern, including egg spots on the anal fins</w:t>
      </w:r>
      <w:r w:rsidR="007379AF">
        <w:rPr>
          <w:rFonts w:ascii="Arial" w:hAnsi="Arial" w:cs="Arial"/>
          <w:sz w:val="22"/>
          <w:szCs w:val="22"/>
        </w:rPr>
        <w:t xml:space="preserve"> </w:t>
      </w:r>
      <w:r w:rsidR="007379AF">
        <w:rPr>
          <w:rFonts w:ascii="Arial" w:hAnsi="Arial" w:cs="Arial"/>
          <w:sz w:val="22"/>
          <w:szCs w:val="22"/>
        </w:rPr>
        <w:fldChar w:fldCharType="begin"/>
      </w:r>
      <w:r w:rsidR="00111697">
        <w:rPr>
          <w:rFonts w:ascii="Arial" w:hAnsi="Arial" w:cs="Arial"/>
          <w:sz w:val="22"/>
          <w:szCs w:val="22"/>
        </w:rPr>
        <w:instrText xml:space="preserve"> ADDIN EN.CITE &lt;EndNote&gt;&lt;Cite&gt;&lt;Author&gt;Koblmuller&lt;/Author&gt;&lt;Year&gt;2008&lt;/Year&gt;&lt;RecNum&gt;2009&lt;/RecNum&gt;&lt;DisplayText&gt;[146]&lt;/DisplayText&gt;&lt;record&gt;&lt;rec-number&gt;2009&lt;/rec-number&gt;&lt;foreign-keys&gt;&lt;key app="EN" db-id="9xed9z9e7tz52oea9dc5wdzd029wdfs2vrwz" timestamp="1465412923"&gt;2009&lt;/key&gt;&lt;/foreign-keys&gt;&lt;ref-type name="Journal Article"&gt;17&lt;/ref-type&gt;&lt;contributors&gt;&lt;authors&gt;&lt;author&gt;Koblmuller, S.&lt;/author&gt;&lt;author&gt;Schliewen, U.K.&lt;/author&gt;&lt;author&gt;Duftner, N.&lt;/author&gt;&lt;author&gt;Sefc, K.M.&lt;/author&gt;&lt;author&gt;Katongo, C.&lt;/author&gt;&lt;author&gt;Sturmbauer, C.&lt;/author&gt;&lt;/authors&gt;&lt;/contributors&gt;&lt;titles&gt;&lt;title&gt;Age and spread of haplochromine cichlid fishes in Africa&lt;/title&gt;&lt;secondary-title&gt;Molecular Phylogenetics and Evolution&lt;/secondary-title&gt;&lt;alt-title&gt;Mol. Phylogen. Evol.&lt;/alt-title&gt;&lt;/titles&gt;&lt;periodical&gt;&lt;full-title&gt;Molecular Phylogenetics and Evolution&lt;/full-title&gt;&lt;abbr-1&gt;Mol. Phylogenet. Evol.&lt;/abbr-1&gt;&lt;/periodical&gt;&lt;pages&gt;153-169&lt;/pages&gt;&lt;volume&gt;49&lt;/volume&gt;&lt;dates&gt;&lt;year&gt;2008&lt;/year&gt;&lt;/dates&gt;&lt;urls&gt;&lt;/urls&gt;&lt;/record&gt;&lt;/Cite&gt;&lt;/EndNote&gt;</w:instrText>
      </w:r>
      <w:r w:rsidR="007379AF">
        <w:rPr>
          <w:rFonts w:ascii="Arial" w:hAnsi="Arial" w:cs="Arial"/>
          <w:sz w:val="22"/>
          <w:szCs w:val="22"/>
        </w:rPr>
        <w:fldChar w:fldCharType="separate"/>
      </w:r>
      <w:r w:rsidR="00111697">
        <w:rPr>
          <w:rFonts w:ascii="Arial" w:hAnsi="Arial" w:cs="Arial"/>
          <w:noProof/>
          <w:sz w:val="22"/>
          <w:szCs w:val="22"/>
        </w:rPr>
        <w:t>[146]</w:t>
      </w:r>
      <w:r w:rsidR="007379AF">
        <w:rPr>
          <w:rFonts w:ascii="Arial" w:hAnsi="Arial" w:cs="Arial"/>
          <w:sz w:val="22"/>
          <w:szCs w:val="22"/>
        </w:rPr>
        <w:fldChar w:fldCharType="end"/>
      </w:r>
      <w:r>
        <w:rPr>
          <w:rFonts w:ascii="Arial" w:hAnsi="Arial" w:cs="Arial"/>
          <w:sz w:val="22"/>
          <w:szCs w:val="22"/>
        </w:rPr>
        <w:t>, hybridization</w:t>
      </w:r>
      <w:r w:rsidR="007379AF">
        <w:rPr>
          <w:rFonts w:ascii="Arial" w:hAnsi="Arial" w:cs="Arial"/>
          <w:sz w:val="22"/>
          <w:szCs w:val="22"/>
        </w:rPr>
        <w:t xml:space="preserve"> </w:t>
      </w:r>
      <w:r w:rsidR="007379AF">
        <w:rPr>
          <w:rFonts w:ascii="Arial" w:hAnsi="Arial" w:cs="Arial"/>
          <w:sz w:val="22"/>
          <w:szCs w:val="22"/>
        </w:rPr>
        <w:fldChar w:fldCharType="begin"/>
      </w:r>
      <w:r w:rsidR="00111697">
        <w:rPr>
          <w:rFonts w:ascii="Arial" w:hAnsi="Arial" w:cs="Arial"/>
          <w:sz w:val="22"/>
          <w:szCs w:val="22"/>
        </w:rPr>
        <w:instrText xml:space="preserve"> ADDIN EN.CITE &lt;EndNote&gt;&lt;Cite&gt;&lt;Author&gt;Seehausen&lt;/Author&gt;&lt;Year&gt;2004&lt;/Year&gt;&lt;RecNum&gt;2010&lt;/RecNum&gt;&lt;DisplayText&gt;[147]&lt;/DisplayText&gt;&lt;record&gt;&lt;rec-number&gt;2010&lt;/rec-number&gt;&lt;foreign-keys&gt;&lt;key app="EN" db-id="9xed9z9e7tz52oea9dc5wdzd029wdfs2vrwz" timestamp="1465413040"&gt;2010&lt;/key&gt;&lt;/foreign-keys&gt;&lt;ref-type name="Journal Article"&gt;17&lt;/ref-type&gt;&lt;contributors&gt;&lt;authors&gt;&lt;author&gt;Seehausen, O.&lt;/author&gt;&lt;/authors&gt;&lt;/contributors&gt;&lt;titles&gt;&lt;title&gt;Hybridization and adaptive radiation&lt;/title&gt;&lt;secondary-title&gt;Trends in Ecology &amp;amp; Evolution&lt;/secondary-title&gt;&lt;alt-title&gt;TREE&lt;/alt-title&gt;&lt;/titles&gt;&lt;periodical&gt;&lt;full-title&gt;Trends in Ecology &amp;amp; Evolution&lt;/full-title&gt;&lt;abbr-1&gt;Trends Ecol. Evol.&lt;/abbr-1&gt;&lt;/periodical&gt;&lt;pages&gt;198-207&lt;/pages&gt;&lt;volume&gt;19&lt;/volume&gt;&lt;dates&gt;&lt;year&gt;2004&lt;/year&gt;&lt;/dates&gt;&lt;urls&gt;&lt;/urls&gt;&lt;/record&gt;&lt;/Cite&gt;&lt;/EndNote&gt;</w:instrText>
      </w:r>
      <w:r w:rsidR="007379AF">
        <w:rPr>
          <w:rFonts w:ascii="Arial" w:hAnsi="Arial" w:cs="Arial"/>
          <w:sz w:val="22"/>
          <w:szCs w:val="22"/>
        </w:rPr>
        <w:fldChar w:fldCharType="separate"/>
      </w:r>
      <w:r w:rsidR="00111697">
        <w:rPr>
          <w:rFonts w:ascii="Arial" w:hAnsi="Arial" w:cs="Arial"/>
          <w:noProof/>
          <w:sz w:val="22"/>
          <w:szCs w:val="22"/>
        </w:rPr>
        <w:t>[147]</w:t>
      </w:r>
      <w:r w:rsidR="007379AF">
        <w:rPr>
          <w:rFonts w:ascii="Arial" w:hAnsi="Arial" w:cs="Arial"/>
          <w:sz w:val="22"/>
          <w:szCs w:val="22"/>
        </w:rPr>
        <w:fldChar w:fldCharType="end"/>
      </w:r>
      <w:r>
        <w:rPr>
          <w:rFonts w:ascii="Arial" w:hAnsi="Arial" w:cs="Arial"/>
          <w:sz w:val="22"/>
          <w:szCs w:val="22"/>
        </w:rPr>
        <w:t>, and repeated sweeps of sex determination loci</w:t>
      </w:r>
      <w:r w:rsidR="005E71A7">
        <w:rPr>
          <w:rFonts w:ascii="Arial" w:hAnsi="Arial" w:cs="Arial"/>
          <w:sz w:val="22"/>
          <w:szCs w:val="22"/>
        </w:rPr>
        <w:t xml:space="preserve"> </w:t>
      </w:r>
      <w:r w:rsidR="005E71A7">
        <w:rPr>
          <w:rFonts w:ascii="Arial" w:hAnsi="Arial" w:cs="Arial"/>
          <w:sz w:val="22"/>
          <w:szCs w:val="22"/>
        </w:rPr>
        <w:fldChar w:fldCharType="begin"/>
      </w:r>
      <w:r w:rsidR="00111697">
        <w:rPr>
          <w:rFonts w:ascii="Arial" w:hAnsi="Arial" w:cs="Arial"/>
          <w:sz w:val="22"/>
          <w:szCs w:val="22"/>
        </w:rPr>
        <w:instrText xml:space="preserve"> ADDIN EN.CITE &lt;EndNote&gt;&lt;Cite&gt;&lt;Author&gt;Ser&lt;/Author&gt;&lt;Year&gt;2010&lt;/Year&gt;&lt;RecNum&gt;2011&lt;/RecNum&gt;&lt;DisplayText&gt;[148]&lt;/DisplayText&gt;&lt;record&gt;&lt;rec-number&gt;2011&lt;/rec-number&gt;&lt;foreign-keys&gt;&lt;key app="EN" db-id="9xed9z9e7tz52oea9dc5wdzd029wdfs2vrwz" timestamp="1465413097"&gt;2011&lt;/key&gt;&lt;/foreign-keys&gt;&lt;ref-type name="Journal Article"&gt;17&lt;/ref-type&gt;&lt;contributors&gt;&lt;authors&gt;&lt;author&gt;Ser, J.R.&lt;/author&gt;&lt;author&gt;Roberts, R.B.&lt;/author&gt;&lt;author&gt;Kocher, T.D.&lt;/author&gt;&lt;/authors&gt;&lt;/contributors&gt;&lt;titles&gt;&lt;title&gt;Multiple interacting loci control sex determination in Lake Malawi cichlid fish&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486-501&lt;/pages&gt;&lt;volume&gt;64&lt;/volume&gt;&lt;dates&gt;&lt;year&gt;2010&lt;/year&gt;&lt;/dates&gt;&lt;urls&gt;&lt;/urls&gt;&lt;/record&gt;&lt;/Cite&gt;&lt;/EndNote&gt;</w:instrText>
      </w:r>
      <w:r w:rsidR="005E71A7">
        <w:rPr>
          <w:rFonts w:ascii="Arial" w:hAnsi="Arial" w:cs="Arial"/>
          <w:sz w:val="22"/>
          <w:szCs w:val="22"/>
        </w:rPr>
        <w:fldChar w:fldCharType="separate"/>
      </w:r>
      <w:r w:rsidR="00111697">
        <w:rPr>
          <w:rFonts w:ascii="Arial" w:hAnsi="Arial" w:cs="Arial"/>
          <w:noProof/>
          <w:sz w:val="22"/>
          <w:szCs w:val="22"/>
        </w:rPr>
        <w:t>[148]</w:t>
      </w:r>
      <w:r w:rsidR="005E71A7">
        <w:rPr>
          <w:rFonts w:ascii="Arial" w:hAnsi="Arial" w:cs="Arial"/>
          <w:sz w:val="22"/>
          <w:szCs w:val="22"/>
        </w:rPr>
        <w:fldChar w:fldCharType="end"/>
      </w:r>
      <w:r>
        <w:rPr>
          <w:rFonts w:ascii="Arial" w:hAnsi="Arial" w:cs="Arial"/>
          <w:sz w:val="22"/>
          <w:szCs w:val="22"/>
        </w:rPr>
        <w:t xml:space="preserve">, but a recent comparative analysis found that lake depth and sexual </w:t>
      </w:r>
      <w:proofErr w:type="spellStart"/>
      <w:r>
        <w:rPr>
          <w:rFonts w:ascii="Arial" w:hAnsi="Arial" w:cs="Arial"/>
          <w:sz w:val="22"/>
          <w:szCs w:val="22"/>
        </w:rPr>
        <w:t>dichromatism</w:t>
      </w:r>
      <w:proofErr w:type="spellEnd"/>
      <w:r>
        <w:rPr>
          <w:rFonts w:ascii="Arial" w:hAnsi="Arial" w:cs="Arial"/>
          <w:sz w:val="22"/>
          <w:szCs w:val="22"/>
        </w:rPr>
        <w:t xml:space="preserve"> best predicted the occurrence of sympatric cichlid radiations</w:t>
      </w:r>
      <w:r w:rsidR="005E71A7">
        <w:rPr>
          <w:rFonts w:ascii="Arial" w:hAnsi="Arial" w:cs="Arial"/>
          <w:sz w:val="22"/>
          <w:szCs w:val="22"/>
        </w:rPr>
        <w:t xml:space="preserve"> </w:t>
      </w:r>
      <w:r w:rsidR="005E71A7">
        <w:rPr>
          <w:rFonts w:ascii="Arial" w:hAnsi="Arial" w:cs="Arial"/>
          <w:sz w:val="22"/>
          <w:szCs w:val="22"/>
        </w:rPr>
        <w:fldChar w:fldCharType="begin"/>
      </w:r>
      <w:r w:rsidR="00111697">
        <w:rPr>
          <w:rFonts w:ascii="Arial" w:hAnsi="Arial" w:cs="Arial"/>
          <w:sz w:val="22"/>
          <w:szCs w:val="22"/>
        </w:rPr>
        <w:instrText xml:space="preserve"> ADDIN EN.CITE &lt;EndNote&gt;&lt;Cite&gt;&lt;Author&gt;Wagner&lt;/Author&gt;&lt;Year&gt;2012&lt;/Year&gt;&lt;RecNum&gt;2012&lt;/RecNum&gt;&lt;DisplayText&gt;[149]&lt;/DisplayText&gt;&lt;record&gt;&lt;rec-number&gt;2012&lt;/rec-number&gt;&lt;foreign-keys&gt;&lt;key app="EN" db-id="9xed9z9e7tz52oea9dc5wdzd029wdfs2vrwz" timestamp="1465413162"&gt;2012&lt;/key&gt;&lt;/foreign-keys&gt;&lt;ref-type name="Journal Article"&gt;17&lt;/ref-type&gt;&lt;contributors&gt;&lt;authors&gt;&lt;author&gt;Wagner, C.E.&lt;/author&gt;&lt;author&gt;Harmon, L.J.&lt;/author&gt;&lt;author&gt;Seehausen, O.&lt;/author&gt;&lt;/authors&gt;&lt;/contributors&gt;&lt;titles&gt;&lt;title&gt;Ecological opportunity and sexual selection together predict adaptive radiation&lt;/title&gt;&lt;secondary-title&gt;Nature&lt;/secondary-title&gt;&lt;alt-title&gt;Nature&lt;/alt-title&gt;&lt;/titles&gt;&lt;periodical&gt;&lt;full-title&gt;Nature&lt;/full-title&gt;&lt;abbr-1&gt;Nature&lt;/abbr-1&gt;&lt;/periodical&gt;&lt;alt-periodical&gt;&lt;full-title&gt;Nature&lt;/full-title&gt;&lt;abbr-1&gt;Nature&lt;/abbr-1&gt;&lt;/alt-periodical&gt;&lt;pages&gt;366-369&lt;/pages&gt;&lt;volume&gt;487&lt;/volume&gt;&lt;dates&gt;&lt;year&gt;2012&lt;/year&gt;&lt;/dates&gt;&lt;urls&gt;&lt;/urls&gt;&lt;/record&gt;&lt;/Cite&gt;&lt;/EndNote&gt;</w:instrText>
      </w:r>
      <w:r w:rsidR="005E71A7">
        <w:rPr>
          <w:rFonts w:ascii="Arial" w:hAnsi="Arial" w:cs="Arial"/>
          <w:sz w:val="22"/>
          <w:szCs w:val="22"/>
        </w:rPr>
        <w:fldChar w:fldCharType="separate"/>
      </w:r>
      <w:r w:rsidR="00111697">
        <w:rPr>
          <w:rFonts w:ascii="Arial" w:hAnsi="Arial" w:cs="Arial"/>
          <w:noProof/>
          <w:sz w:val="22"/>
          <w:szCs w:val="22"/>
        </w:rPr>
        <w:t>[149]</w:t>
      </w:r>
      <w:r w:rsidR="005E71A7">
        <w:rPr>
          <w:rFonts w:ascii="Arial" w:hAnsi="Arial" w:cs="Arial"/>
          <w:sz w:val="22"/>
          <w:szCs w:val="22"/>
        </w:rPr>
        <w:fldChar w:fldCharType="end"/>
      </w:r>
      <w:r>
        <w:rPr>
          <w:rFonts w:ascii="Arial" w:hAnsi="Arial" w:cs="Arial"/>
          <w:sz w:val="22"/>
          <w:szCs w:val="22"/>
        </w:rPr>
        <w:t>. However, there are notable exceptions to this pattern, such as the sympatric diversification of two different monochromatic cichlid lineages within a tiny, shallow lake</w:t>
      </w:r>
      <w:r w:rsidR="005E71A7">
        <w:rPr>
          <w:rFonts w:ascii="Arial" w:hAnsi="Arial" w:cs="Arial"/>
          <w:sz w:val="22"/>
          <w:szCs w:val="22"/>
        </w:rPr>
        <w:t xml:space="preserve"> </w:t>
      </w:r>
      <w:r w:rsidR="005E71A7">
        <w:rPr>
          <w:rFonts w:ascii="Arial" w:hAnsi="Arial" w:cs="Arial"/>
          <w:sz w:val="22"/>
          <w:szCs w:val="22"/>
        </w:rPr>
        <w:fldChar w:fldCharType="begin"/>
      </w:r>
      <w:r w:rsidR="00111697">
        <w:rPr>
          <w:rFonts w:ascii="Arial" w:hAnsi="Arial" w:cs="Arial"/>
          <w:sz w:val="22"/>
          <w:szCs w:val="22"/>
        </w:rPr>
        <w:instrText xml:space="preserve"> ADDIN EN.CITE &lt;EndNote&gt;&lt;Cite&gt;&lt;Author&gt;Martin&lt;/Author&gt;&lt;Year&gt;2013&lt;/Year&gt;&lt;RecNum&gt;2013&lt;/RecNum&gt;&lt;DisplayText&gt;[150]&lt;/DisplayText&gt;&lt;record&gt;&lt;rec-number&gt;2013&lt;/rec-number&gt;&lt;foreign-keys&gt;&lt;key app="EN" db-id="9xed9z9e7tz52oea9dc5wdzd029wdfs2vrwz" timestamp="1465413241"&gt;2013&lt;/key&gt;&lt;/foreign-keys&gt;&lt;ref-type name="Journal Article"&gt;17&lt;/ref-type&gt;&lt;contributors&gt;&lt;authors&gt;&lt;author&gt;Martin, C.H.&lt;/author&gt;&lt;/authors&gt;&lt;/contributors&gt;&lt;titles&gt;&lt;title&gt;Strong assortative mating by diet, color, size, and morphology but limited progress toward sympatric speciation in a classic example: Cameroon crater lake cichlids&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114-2123&lt;/pages&gt;&lt;volume&gt;67&lt;/volume&gt;&lt;dates&gt;&lt;year&gt;2013&lt;/year&gt;&lt;/dates&gt;&lt;urls&gt;&lt;/urls&gt;&lt;/record&gt;&lt;/Cite&gt;&lt;/EndNote&gt;</w:instrText>
      </w:r>
      <w:r w:rsidR="005E71A7">
        <w:rPr>
          <w:rFonts w:ascii="Arial" w:hAnsi="Arial" w:cs="Arial"/>
          <w:sz w:val="22"/>
          <w:szCs w:val="22"/>
        </w:rPr>
        <w:fldChar w:fldCharType="separate"/>
      </w:r>
      <w:r w:rsidR="00111697">
        <w:rPr>
          <w:rFonts w:ascii="Arial" w:hAnsi="Arial" w:cs="Arial"/>
          <w:noProof/>
          <w:sz w:val="22"/>
          <w:szCs w:val="22"/>
        </w:rPr>
        <w:t>[150]</w:t>
      </w:r>
      <w:r w:rsidR="005E71A7">
        <w:rPr>
          <w:rFonts w:ascii="Arial" w:hAnsi="Arial" w:cs="Arial"/>
          <w:sz w:val="22"/>
          <w:szCs w:val="22"/>
        </w:rPr>
        <w:fldChar w:fldCharType="end"/>
      </w:r>
      <w:r>
        <w:rPr>
          <w:rFonts w:ascii="Arial" w:hAnsi="Arial" w:cs="Arial"/>
          <w:sz w:val="22"/>
          <w:szCs w:val="22"/>
        </w:rPr>
        <w:t xml:space="preserve">, and future work will need to address these alternative routes to diversification. </w:t>
      </w:r>
      <w:r>
        <w:rPr>
          <w:rFonts w:ascii="Arial" w:hAnsi="Arial" w:cs="Arial"/>
          <w:sz w:val="22"/>
          <w:szCs w:val="22"/>
        </w:rPr>
        <w:tab/>
      </w:r>
    </w:p>
    <w:p w14:paraId="2B8B7A94" w14:textId="423E84B0" w:rsidR="004369B8" w:rsidRDefault="004369B8" w:rsidP="004369B8">
      <w:pPr>
        <w:spacing w:line="480" w:lineRule="auto"/>
        <w:ind w:firstLine="720"/>
        <w:rPr>
          <w:rFonts w:ascii="Arial" w:hAnsi="Arial" w:cs="Arial"/>
          <w:sz w:val="22"/>
          <w:szCs w:val="22"/>
        </w:rPr>
      </w:pPr>
      <w:r>
        <w:rPr>
          <w:rFonts w:ascii="Arial" w:hAnsi="Arial" w:cs="Arial"/>
          <w:sz w:val="22"/>
          <w:szCs w:val="22"/>
        </w:rPr>
        <w:t xml:space="preserve">The evolution of reproductive isolation in </w:t>
      </w:r>
      <w:proofErr w:type="spellStart"/>
      <w:r>
        <w:rPr>
          <w:rFonts w:ascii="Arial" w:hAnsi="Arial" w:cs="Arial"/>
          <w:sz w:val="22"/>
          <w:szCs w:val="22"/>
        </w:rPr>
        <w:t>sympatry</w:t>
      </w:r>
      <w:proofErr w:type="spellEnd"/>
      <w:r>
        <w:rPr>
          <w:rFonts w:ascii="Arial" w:hAnsi="Arial" w:cs="Arial"/>
          <w:sz w:val="22"/>
          <w:szCs w:val="22"/>
        </w:rPr>
        <w:t xml:space="preserve"> may also contribute to the prevalence of cichlid radiations. Cameroon and Nicaraguan crater lake cichlids are the most widely celebrated examples of sympatric speciation due to replicated </w:t>
      </w:r>
      <w:proofErr w:type="spellStart"/>
      <w:r>
        <w:rPr>
          <w:rFonts w:ascii="Arial" w:hAnsi="Arial" w:cs="Arial"/>
          <w:sz w:val="22"/>
          <w:szCs w:val="22"/>
        </w:rPr>
        <w:t>speciose</w:t>
      </w:r>
      <w:proofErr w:type="spellEnd"/>
      <w:r>
        <w:rPr>
          <w:rFonts w:ascii="Arial" w:hAnsi="Arial" w:cs="Arial"/>
          <w:sz w:val="22"/>
          <w:szCs w:val="22"/>
        </w:rPr>
        <w:t xml:space="preserve"> radiations within uniform crater basins</w:t>
      </w:r>
      <w:r w:rsidR="005E71A7">
        <w:rPr>
          <w:rFonts w:ascii="Arial" w:hAnsi="Arial" w:cs="Arial"/>
          <w:sz w:val="22"/>
          <w:szCs w:val="22"/>
        </w:rPr>
        <w:t xml:space="preserve"> </w:t>
      </w:r>
      <w:r w:rsidR="005E71A7">
        <w:rPr>
          <w:rFonts w:ascii="Arial" w:hAnsi="Arial" w:cs="Arial"/>
          <w:sz w:val="22"/>
          <w:szCs w:val="22"/>
        </w:rPr>
        <w:fldChar w:fldCharType="begin"/>
      </w:r>
      <w:r w:rsidR="00111697">
        <w:rPr>
          <w:rFonts w:ascii="Arial" w:hAnsi="Arial" w:cs="Arial"/>
          <w:sz w:val="22"/>
          <w:szCs w:val="22"/>
        </w:rPr>
        <w:instrText xml:space="preserve"> ADDIN EN.CITE &lt;EndNote&gt;&lt;Cite&gt;&lt;Author&gt;Barluenga&lt;/Author&gt;&lt;Year&gt;2006&lt;/Year&gt;&lt;RecNum&gt;1983&lt;/RecNum&gt;&lt;DisplayText&gt;[151]&lt;/DisplayText&gt;&lt;record&gt;&lt;rec-number&gt;1983&lt;/rec-number&gt;&lt;foreign-keys&gt;&lt;key app="EN" db-id="9xed9z9e7tz52oea9dc5wdzd029wdfs2vrwz" timestamp="1465401865"&gt;1983&lt;/key&gt;&lt;/foreign-keys&gt;&lt;ref-type name="Journal Article"&gt;17&lt;/ref-type&gt;&lt;contributors&gt;&lt;authors&gt;&lt;author&gt;Barluenga, M.&lt;/author&gt;&lt;author&gt;Stolting, K.N.&lt;/author&gt;&lt;author&gt;Salzburger, W.&lt;/author&gt;&lt;author&gt;Muschick, M.&lt;/author&gt;&lt;author&gt;Meyer, A.&lt;/author&gt;&lt;/authors&gt;&lt;/contributors&gt;&lt;titles&gt;&lt;title&gt;Sympatric speciation in Nicaraguan crater lake cichlid fish&lt;/title&gt;&lt;secondary-title&gt;Nature&lt;/secondary-title&gt;&lt;alt-title&gt;Nature&lt;/alt-title&gt;&lt;/titles&gt;&lt;periodical&gt;&lt;full-title&gt;Nature&lt;/full-title&gt;&lt;abbr-1&gt;Nature&lt;/abbr-1&gt;&lt;/periodical&gt;&lt;alt-periodical&gt;&lt;full-title&gt;Nature&lt;/full-title&gt;&lt;abbr-1&gt;Nature&lt;/abbr-1&gt;&lt;/alt-periodical&gt;&lt;pages&gt;719-723&lt;/pages&gt;&lt;volume&gt;439&lt;/volume&gt;&lt;dates&gt;&lt;year&gt;2006&lt;/year&gt;&lt;/dates&gt;&lt;urls&gt;&lt;/urls&gt;&lt;/record&gt;&lt;/Cite&gt;&lt;/EndNote&gt;</w:instrText>
      </w:r>
      <w:r w:rsidR="005E71A7">
        <w:rPr>
          <w:rFonts w:ascii="Arial" w:hAnsi="Arial" w:cs="Arial"/>
          <w:sz w:val="22"/>
          <w:szCs w:val="22"/>
        </w:rPr>
        <w:fldChar w:fldCharType="separate"/>
      </w:r>
      <w:r w:rsidR="00111697">
        <w:rPr>
          <w:rFonts w:ascii="Arial" w:hAnsi="Arial" w:cs="Arial"/>
          <w:noProof/>
          <w:sz w:val="22"/>
          <w:szCs w:val="22"/>
        </w:rPr>
        <w:t>[151]</w:t>
      </w:r>
      <w:r w:rsidR="005E71A7">
        <w:rPr>
          <w:rFonts w:ascii="Arial" w:hAnsi="Arial" w:cs="Arial"/>
          <w:sz w:val="22"/>
          <w:szCs w:val="22"/>
        </w:rPr>
        <w:fldChar w:fldCharType="end"/>
      </w:r>
      <w:r>
        <w:rPr>
          <w:rFonts w:ascii="Arial" w:hAnsi="Arial" w:cs="Arial"/>
          <w:sz w:val="22"/>
          <w:szCs w:val="22"/>
        </w:rPr>
        <w:t xml:space="preserve">. However, recent work indicates repeated colonization of these craters by riverine cichlids </w:t>
      </w:r>
      <w:r w:rsidR="005E71A7">
        <w:rPr>
          <w:rFonts w:ascii="Arial" w:hAnsi="Arial" w:cs="Arial"/>
          <w:sz w:val="22"/>
          <w:szCs w:val="22"/>
        </w:rPr>
        <w:fldChar w:fldCharType="begin"/>
      </w:r>
      <w:r w:rsidR="00111697">
        <w:rPr>
          <w:rFonts w:ascii="Arial" w:hAnsi="Arial" w:cs="Arial"/>
          <w:sz w:val="22"/>
          <w:szCs w:val="22"/>
        </w:rPr>
        <w:instrText xml:space="preserve"> ADDIN EN.CITE &lt;EndNote&gt;&lt;Cite&gt;&lt;Author&gt;Martin&lt;/Author&gt;&lt;Year&gt;2015&lt;/Year&gt;&lt;RecNum&gt;1880&lt;/RecNum&gt;&lt;DisplayText&gt;[152]&lt;/DisplayText&gt;&lt;record&gt;&lt;rec-number&gt;1880&lt;/rec-number&gt;&lt;foreign-keys&gt;&lt;key app="EN" db-id="9xed9z9e7tz52oea9dc5wdzd029wdfs2vrwz" timestamp="1462664120"&gt;1880&lt;/key&gt;&lt;/foreign-keys&gt;&lt;ref-type name="Journal Article"&gt;17&lt;/ref-type&gt;&lt;contributors&gt;&lt;authors&gt;&lt;author&gt;Martin, R.A.&lt;/author&gt;&lt;author&gt;McGee, M.D.&lt;/author&gt;&lt;author&gt;Langerhans, R.B.&lt;/author&gt;&lt;/authors&gt;&lt;/contributors&gt;&lt;titles&gt;&lt;title&gt;Predicting ecological and phenotypic differentiation in the wild: a case of piscivorous fish in a fishless environment&lt;/title&gt;&lt;secondary-title&gt;Biological Journal of the Linnean Society&lt;/secondary-title&gt;&lt;alt-title&gt;Biol. J. Linn. Soc.&lt;/alt-title&gt;&lt;/titles&gt;&lt;periodical&gt;&lt;full-title&gt;Biological Journal of the Linnean Society&lt;/full-title&gt;&lt;abbr-1&gt;Biol. J. Linn. Soc.&lt;/abbr-1&gt;&lt;/periodical&gt;&lt;alt-periodical&gt;&lt;full-title&gt;Biological Journal of the Linnean Society&lt;/full-title&gt;&lt;abbr-1&gt;Biol. J. Linn. Soc.&lt;/abbr-1&gt;&lt;/alt-periodical&gt;&lt;pages&gt;588-607&lt;/pages&gt;&lt;volume&gt;114&lt;/volume&gt;&lt;dates&gt;&lt;year&gt;2015&lt;/year&gt;&lt;/dates&gt;&lt;urls&gt;&lt;/urls&gt;&lt;/record&gt;&lt;/Cite&gt;&lt;/EndNote&gt;</w:instrText>
      </w:r>
      <w:r w:rsidR="005E71A7">
        <w:rPr>
          <w:rFonts w:ascii="Arial" w:hAnsi="Arial" w:cs="Arial"/>
          <w:sz w:val="22"/>
          <w:szCs w:val="22"/>
        </w:rPr>
        <w:fldChar w:fldCharType="separate"/>
      </w:r>
      <w:r w:rsidR="00111697">
        <w:rPr>
          <w:rFonts w:ascii="Arial" w:hAnsi="Arial" w:cs="Arial"/>
          <w:noProof/>
          <w:sz w:val="22"/>
          <w:szCs w:val="22"/>
        </w:rPr>
        <w:t>[152]</w:t>
      </w:r>
      <w:r w:rsidR="005E71A7">
        <w:rPr>
          <w:rFonts w:ascii="Arial" w:hAnsi="Arial" w:cs="Arial"/>
          <w:sz w:val="22"/>
          <w:szCs w:val="22"/>
        </w:rPr>
        <w:fldChar w:fldCharType="end"/>
      </w:r>
      <w:r w:rsidR="005E71A7">
        <w:rPr>
          <w:rFonts w:ascii="Arial" w:hAnsi="Arial" w:cs="Arial"/>
          <w:sz w:val="22"/>
          <w:szCs w:val="22"/>
        </w:rPr>
        <w:t xml:space="preserve"> </w:t>
      </w:r>
      <w:r>
        <w:rPr>
          <w:rFonts w:ascii="Arial" w:hAnsi="Arial" w:cs="Arial"/>
          <w:sz w:val="22"/>
          <w:szCs w:val="22"/>
        </w:rPr>
        <w:t xml:space="preserve">and suggests that </w:t>
      </w:r>
      <w:proofErr w:type="spellStart"/>
      <w:r>
        <w:rPr>
          <w:rFonts w:ascii="Arial" w:hAnsi="Arial" w:cs="Arial"/>
          <w:sz w:val="22"/>
          <w:szCs w:val="22"/>
        </w:rPr>
        <w:t>assortative</w:t>
      </w:r>
      <w:proofErr w:type="spellEnd"/>
      <w:r>
        <w:rPr>
          <w:rFonts w:ascii="Arial" w:hAnsi="Arial" w:cs="Arial"/>
          <w:sz w:val="22"/>
          <w:szCs w:val="22"/>
        </w:rPr>
        <w:t xml:space="preserve"> mating by habitat may be necessary to complete speciation in </w:t>
      </w:r>
      <w:proofErr w:type="spellStart"/>
      <w:r>
        <w:rPr>
          <w:rFonts w:ascii="Arial" w:hAnsi="Arial" w:cs="Arial"/>
          <w:sz w:val="22"/>
          <w:szCs w:val="22"/>
        </w:rPr>
        <w:t>sympatry</w:t>
      </w:r>
      <w:proofErr w:type="spellEnd"/>
      <w:r w:rsidR="005E71A7">
        <w:rPr>
          <w:rFonts w:ascii="Arial" w:hAnsi="Arial" w:cs="Arial"/>
          <w:sz w:val="22"/>
          <w:szCs w:val="22"/>
        </w:rPr>
        <w:t xml:space="preserve"> </w:t>
      </w:r>
      <w:r w:rsidR="005E71A7">
        <w:rPr>
          <w:rFonts w:ascii="Arial" w:hAnsi="Arial" w:cs="Arial"/>
          <w:sz w:val="22"/>
          <w:szCs w:val="22"/>
        </w:rPr>
        <w:fldChar w:fldCharType="begin"/>
      </w:r>
      <w:r w:rsidR="00111697">
        <w:rPr>
          <w:rFonts w:ascii="Arial" w:hAnsi="Arial" w:cs="Arial"/>
          <w:sz w:val="22"/>
          <w:szCs w:val="22"/>
        </w:rPr>
        <w:instrText xml:space="preserve"> ADDIN EN.CITE &lt;EndNote&gt;&lt;Cite&gt;&lt;Author&gt;Martin&lt;/Author&gt;&lt;Year&gt;2015&lt;/Year&gt;&lt;RecNum&gt;1880&lt;/RecNum&gt;&lt;DisplayText&gt;[152]&lt;/DisplayText&gt;&lt;record&gt;&lt;rec-number&gt;1880&lt;/rec-number&gt;&lt;foreign-keys&gt;&lt;key app="EN" db-id="9xed9z9e7tz52oea9dc5wdzd029wdfs2vrwz" timestamp="1462664120"&gt;1880&lt;/key&gt;&lt;/foreign-keys&gt;&lt;ref-type name="Journal Article"&gt;17&lt;/ref-type&gt;&lt;contributors&gt;&lt;authors&gt;&lt;author&gt;Martin, R.A.&lt;/author&gt;&lt;author&gt;McGee, M.D.&lt;/author&gt;&lt;author&gt;Langerhans, R.B.&lt;/author&gt;&lt;/authors&gt;&lt;/contributors&gt;&lt;titles&gt;&lt;title&gt;Predicting ecological and phenotypic differentiation in the wild: a case of piscivorous fish in a fishless environment&lt;/title&gt;&lt;secondary-title&gt;Biological Journal of the Linnean Society&lt;/secondary-title&gt;&lt;alt-title&gt;Biol. J. Linn. Soc.&lt;/alt-title&gt;&lt;/titles&gt;&lt;periodical&gt;&lt;full-title&gt;Biological Journal of the Linnean Society&lt;/full-title&gt;&lt;abbr-1&gt;Biol. J. Linn. Soc.&lt;/abbr-1&gt;&lt;/periodical&gt;&lt;alt-periodical&gt;&lt;full-title&gt;Biological Journal of the Linnean Society&lt;/full-title&gt;&lt;abbr-1&gt;Biol. J. Linn. Soc.&lt;/abbr-1&gt;&lt;/alt-periodical&gt;&lt;pages&gt;588-607&lt;/pages&gt;&lt;volume&gt;114&lt;/volume&gt;&lt;dates&gt;&lt;year&gt;2015&lt;/year&gt;&lt;/dates&gt;&lt;urls&gt;&lt;/urls&gt;&lt;/record&gt;&lt;/Cite&gt;&lt;/EndNote&gt;</w:instrText>
      </w:r>
      <w:r w:rsidR="005E71A7">
        <w:rPr>
          <w:rFonts w:ascii="Arial" w:hAnsi="Arial" w:cs="Arial"/>
          <w:sz w:val="22"/>
          <w:szCs w:val="22"/>
        </w:rPr>
        <w:fldChar w:fldCharType="separate"/>
      </w:r>
      <w:r w:rsidR="00111697">
        <w:rPr>
          <w:rFonts w:ascii="Arial" w:hAnsi="Arial" w:cs="Arial"/>
          <w:noProof/>
          <w:sz w:val="22"/>
          <w:szCs w:val="22"/>
        </w:rPr>
        <w:t>[152]</w:t>
      </w:r>
      <w:r w:rsidR="005E71A7">
        <w:rPr>
          <w:rFonts w:ascii="Arial" w:hAnsi="Arial" w:cs="Arial"/>
          <w:sz w:val="22"/>
          <w:szCs w:val="22"/>
        </w:rPr>
        <w:fldChar w:fldCharType="end"/>
      </w:r>
      <w:r>
        <w:rPr>
          <w:rFonts w:ascii="Arial" w:hAnsi="Arial" w:cs="Arial"/>
          <w:sz w:val="22"/>
          <w:szCs w:val="22"/>
        </w:rPr>
        <w:t xml:space="preserve">. Indeed, the only solid remaining examples of sympatric speciation in cichlids involve steep depth gradients </w:t>
      </w:r>
      <w:r w:rsidR="005E71A7">
        <w:rPr>
          <w:rFonts w:ascii="Arial" w:hAnsi="Arial" w:cs="Arial"/>
          <w:sz w:val="22"/>
          <w:szCs w:val="22"/>
        </w:rPr>
        <w:fldChar w:fldCharType="begin"/>
      </w:r>
      <w:r w:rsidR="006E3DFB">
        <w:rPr>
          <w:rFonts w:ascii="Arial" w:hAnsi="Arial" w:cs="Arial"/>
          <w:sz w:val="22"/>
          <w:szCs w:val="22"/>
        </w:rPr>
        <w:instrText xml:space="preserve"> ADDIN EN.CITE &lt;EndNote&gt;&lt;Cite&gt;&lt;Author&gt;Malinsky&lt;/Author&gt;&lt;Year&gt;2015&lt;/Year&gt;&lt;RecNum&gt;1912&lt;/RecNum&gt;&lt;DisplayText&gt;[4]&lt;/DisplayText&gt;&lt;record&gt;&lt;rec-number&gt;1912&lt;/rec-number&gt;&lt;foreign-keys&gt;&lt;key app="EN" db-id="9xed9z9e7tz52oea9dc5wdzd029wdfs2vrwz" timestamp="1464371809"&gt;1912&lt;/key&gt;&lt;/foreign-keys&gt;&lt;ref-type name="Journal Article"&gt;17&lt;/ref-type&gt;&lt;contributors&gt;&lt;authors&gt;&lt;author&gt;Malinsky, M.&lt;/author&gt;&lt;author&gt;Challis, R.J.&lt;/author&gt;&lt;author&gt;Tyers, A.M.&lt;/author&gt;&lt;author&gt;Schiffels, S.&lt;/author&gt;&lt;author&gt;Terai, Y.&lt;/author&gt;&lt;author&gt;Ngatunga, B.P.&lt;/author&gt;&lt;author&gt;Miska, E.A.&lt;/author&gt;&lt;author&gt;Durbin, R.&lt;/author&gt;&lt;author&gt;Genner, M.J.&lt;/author&gt;&lt;author&gt;Turner, G.F.&lt;/author&gt;&lt;/authors&gt;&lt;/contributors&gt;&lt;titles&gt;&lt;title&gt;Genomic islands of speciation separaate cichlid ecomorphs in an East African crater lak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93-1498&lt;/pages&gt;&lt;volume&gt;350&lt;/volume&gt;&lt;dates&gt;&lt;year&gt;2015&lt;/year&gt;&lt;/dates&gt;&lt;urls&gt;&lt;/urls&gt;&lt;/record&gt;&lt;/Cite&gt;&lt;/EndNote&gt;</w:instrText>
      </w:r>
      <w:r w:rsidR="005E71A7">
        <w:rPr>
          <w:rFonts w:ascii="Arial" w:hAnsi="Arial" w:cs="Arial"/>
          <w:sz w:val="22"/>
          <w:szCs w:val="22"/>
        </w:rPr>
        <w:fldChar w:fldCharType="separate"/>
      </w:r>
      <w:r w:rsidR="006E3DFB">
        <w:rPr>
          <w:rFonts w:ascii="Arial" w:hAnsi="Arial" w:cs="Arial"/>
          <w:noProof/>
          <w:sz w:val="22"/>
          <w:szCs w:val="22"/>
        </w:rPr>
        <w:t>[4]</w:t>
      </w:r>
      <w:r w:rsidR="005E71A7">
        <w:rPr>
          <w:rFonts w:ascii="Arial" w:hAnsi="Arial" w:cs="Arial"/>
          <w:sz w:val="22"/>
          <w:szCs w:val="22"/>
        </w:rPr>
        <w:fldChar w:fldCharType="end"/>
      </w:r>
      <w:r>
        <w:rPr>
          <w:rFonts w:ascii="Arial" w:hAnsi="Arial" w:cs="Arial"/>
          <w:sz w:val="22"/>
          <w:szCs w:val="22"/>
        </w:rPr>
        <w:t xml:space="preserve"> while sympatric shallow-water species pairs exhibit incomplete genetic and phenotypic divergence, suggestive of stalled speciation</w:t>
      </w:r>
      <w:r w:rsidR="005E71A7">
        <w:rPr>
          <w:rFonts w:ascii="Arial" w:hAnsi="Arial" w:cs="Arial"/>
          <w:sz w:val="22"/>
          <w:szCs w:val="22"/>
        </w:rPr>
        <w:t xml:space="preserve"> </w:t>
      </w:r>
      <w:r w:rsidR="005E71A7">
        <w:rPr>
          <w:rFonts w:ascii="Arial" w:hAnsi="Arial" w:cs="Arial"/>
          <w:sz w:val="22"/>
          <w:szCs w:val="22"/>
        </w:rPr>
        <w:fldChar w:fldCharType="begin"/>
      </w:r>
      <w:r w:rsidR="00111697">
        <w:rPr>
          <w:rFonts w:ascii="Arial" w:hAnsi="Arial" w:cs="Arial"/>
          <w:sz w:val="22"/>
          <w:szCs w:val="22"/>
        </w:rPr>
        <w:instrText xml:space="preserve"> ADDIN EN.CITE &lt;EndNote&gt;&lt;Cite&gt;&lt;Author&gt;Martin&lt;/Author&gt;&lt;Year&gt;2013&lt;/Year&gt;&lt;RecNum&gt;2013&lt;/RecNum&gt;&lt;DisplayText&gt;[150]&lt;/DisplayText&gt;&lt;record&gt;&lt;rec-number&gt;2013&lt;/rec-number&gt;&lt;foreign-keys&gt;&lt;key app="EN" db-id="9xed9z9e7tz52oea9dc5wdzd029wdfs2vrwz" timestamp="1465413241"&gt;2013&lt;/key&gt;&lt;/foreign-keys&gt;&lt;ref-type name="Journal Article"&gt;17&lt;/ref-type&gt;&lt;contributors&gt;&lt;authors&gt;&lt;author&gt;Martin, C.H.&lt;/author&gt;&lt;/authors&gt;&lt;/contributors&gt;&lt;titles&gt;&lt;title&gt;Strong assortative mating by diet, color, size, and morphology but limited progress toward sympatric speciation in a classic example: Cameroon crater lake cichlids&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114-2123&lt;/pages&gt;&lt;volume&gt;67&lt;/volume&gt;&lt;dates&gt;&lt;year&gt;2013&lt;/year&gt;&lt;/dates&gt;&lt;urls&gt;&lt;/urls&gt;&lt;/record&gt;&lt;/Cite&gt;&lt;/EndNote&gt;</w:instrText>
      </w:r>
      <w:r w:rsidR="005E71A7">
        <w:rPr>
          <w:rFonts w:ascii="Arial" w:hAnsi="Arial" w:cs="Arial"/>
          <w:sz w:val="22"/>
          <w:szCs w:val="22"/>
        </w:rPr>
        <w:fldChar w:fldCharType="separate"/>
      </w:r>
      <w:r w:rsidR="00111697">
        <w:rPr>
          <w:rFonts w:ascii="Arial" w:hAnsi="Arial" w:cs="Arial"/>
          <w:noProof/>
          <w:sz w:val="22"/>
          <w:szCs w:val="22"/>
        </w:rPr>
        <w:t>[150]</w:t>
      </w:r>
      <w:r w:rsidR="005E71A7">
        <w:rPr>
          <w:rFonts w:ascii="Arial" w:hAnsi="Arial" w:cs="Arial"/>
          <w:sz w:val="22"/>
          <w:szCs w:val="22"/>
        </w:rPr>
        <w:fldChar w:fldCharType="end"/>
      </w:r>
      <w:r>
        <w:rPr>
          <w:rFonts w:ascii="Arial" w:hAnsi="Arial" w:cs="Arial"/>
          <w:sz w:val="22"/>
          <w:szCs w:val="22"/>
        </w:rPr>
        <w:t xml:space="preserve">. </w:t>
      </w:r>
    </w:p>
    <w:p w14:paraId="20EA4048" w14:textId="390683F8" w:rsidR="004369B8" w:rsidRDefault="004369B8" w:rsidP="004369B8">
      <w:pPr>
        <w:spacing w:line="480" w:lineRule="auto"/>
        <w:ind w:firstLine="720"/>
        <w:rPr>
          <w:rFonts w:ascii="Arial" w:hAnsi="Arial" w:cs="Arial"/>
          <w:sz w:val="22"/>
          <w:szCs w:val="22"/>
        </w:rPr>
      </w:pPr>
      <w:r>
        <w:rPr>
          <w:rFonts w:ascii="Arial" w:hAnsi="Arial" w:cs="Arial"/>
          <w:sz w:val="22"/>
          <w:szCs w:val="22"/>
        </w:rPr>
        <w:t>Considerable recent progress has been made in characterizing the genomic basis of species differences and the genetic architecture of ecologically relevant traits in African cichlids</w:t>
      </w:r>
      <w:r w:rsidR="005E71A7">
        <w:rPr>
          <w:rFonts w:ascii="Arial" w:hAnsi="Arial" w:cs="Arial"/>
          <w:sz w:val="22"/>
          <w:szCs w:val="22"/>
        </w:rPr>
        <w:t xml:space="preserve"> </w:t>
      </w:r>
      <w:r w:rsidR="005E71A7">
        <w:rPr>
          <w:rFonts w:ascii="Arial" w:hAnsi="Arial" w:cs="Arial"/>
          <w:sz w:val="22"/>
          <w:szCs w:val="22"/>
        </w:rPr>
        <w:fldChar w:fldCharType="begin">
          <w:fldData xml:space="preserve">PEVuZE5vdGU+PENpdGU+PEF1dGhvcj5CcmF3YW5kPC9BdXRob3I+PFllYXI+MjAxNDwvWWVhcj48
UmVjTnVtPjE5ODY8L1JlY051bT48RGlzcGxheVRleHQ+WzQsIDE1M108L0Rpc3BsYXlUZXh0Pjxy
ZWNvcmQ+PHJlYy1udW1iZXI+MTk4NjwvcmVjLW51bWJlcj48Zm9yZWlnbi1rZXlzPjxrZXkgYXBw
PSJFTiIgZGItaWQ9Ijl4ZWQ5ejllN3R6NTJvZWE5ZGM1d2R6ZDAyOXdkZnMydnJ3eiIgdGltZXN0
YW1wPSIxNDY1NDAyMjUwIj4xOTg2PC9rZXk+PC9mb3JlaWduLWtleXM+PHJlZi10eXBlIG5hbWU9
IkpvdXJuYWwgQXJ0aWNsZSI+MTc8L3JlZi10eXBlPjxjb250cmlidXRvcnM+PGF1dGhvcnM+PGF1
dGhvcj5CcmF3YW5kLCBELjwvYXV0aG9yPjxhdXRob3I+V2FnbmVyLCBDLkUuPC9hdXRob3I+PGF1
dGhvcj5MaSwgWS5JLjwvYXV0aG9yPjxhdXRob3I+TWFsaW5za3ksIE0uPC9hdXRob3I+PGF1dGhv
cj5LZWxsZXIsIEkuPC9hdXRob3I+PGF1dGhvcj5GYW4sIFMuPC9hdXRob3I+PGF1dGhvcj5TaW1h
a292LCBPLjwvYXV0aG9yPjxhdXRob3I+TmcsIEEuWS48L2F1dGhvcj48YXV0aG9yPkxpbSwgWi5X
LjwvYXV0aG9yPjxhdXRob3I+QmV6YXVsdCwgRS48L2F1dGhvcj48YXV0aG9yPmV0IGFsLjwvYXV0
aG9yPjwvYXV0aG9ycz48L2NvbnRyaWJ1dG9ycz48dGl0bGVzPjx0aXRsZT5UaGUgZ2Vub21pYyBz
dWJzdHJhdGUgZm9yIGFkYXB0aXZlIHJhZGlhdGlvbiBpbiBBZnJpY2FuIGNpY2hsaWQgZmlzaD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c1LTM4MTwvcGFnZXM+PHZvbHVtZT41MTM8
L3ZvbHVtZT48ZGF0ZXM+PHllYXI+MjAxNDwveWVhcj48L2RhdGVzPjx1cmxzPjwvdXJscz48L3Jl
Y29yZD48L0NpdGU+PENpdGU+PEF1dGhvcj5NYWxpbnNreTwvQXV0aG9yPjxZZWFyPjIwMTU8L1ll
YXI+PFJlY051bT4xOTEyPC9SZWNOdW0+PHJlY29yZD48cmVjLW51bWJlcj4xOTEyPC9yZWMtbnVt
YmVyPjxmb3JlaWduLWtleXM+PGtleSBhcHA9IkVOIiBkYi1pZD0iOXhlZDl6OWU3dHo1Mm9lYTlk
YzV3ZHpkMDI5d2RmczJ2cnd6IiB0aW1lc3RhbXA9IjE0NjQzNzE4MDkiPjE5MTI8L2tleT48L2Zv
cmVpZ24ta2V5cz48cmVmLXR5cGUgbmFtZT0iSm91cm5hbCBBcnRpY2xlIj4xNzwvcmVmLXR5cGU+
PGNvbnRyaWJ1dG9ycz48YXV0aG9ycz48YXV0aG9yPk1hbGluc2t5LCBNLjwvYXV0aG9yPjxhdXRo
b3I+Q2hhbGxpcywgUi5KLjwvYXV0aG9yPjxhdXRob3I+VHllcnMsIEEuTS48L2F1dGhvcj48YXV0
aG9yPlNjaGlmZmVscywgUy48L2F1dGhvcj48YXV0aG9yPlRlcmFpLCBZLjwvYXV0aG9yPjxhdXRo
b3I+TmdhdHVuZ2EsIEIuUC48L2F1dGhvcj48YXV0aG9yPk1pc2thLCBFLkEuPC9hdXRob3I+PGF1
dGhvcj5EdXJiaW4sIFIuPC9hdXRob3I+PGF1dGhvcj5HZW5uZXIsIE0uSi48L2F1dGhvcj48YXV0
aG9yPlR1cm5lciwgRy5GLjwvYXV0aG9yPjwvYXV0aG9ycz48L2NvbnRyaWJ1dG9ycz48dGl0bGVz
Pjx0aXRsZT5HZW5vbWljIGlzbGFuZHMgb2Ygc3BlY2lhdGlvbiBzZXBhcmFhdGUgY2ljaGxpZCBl
Y29tb3JwaHMgaW4gYW4gRWFzdCBBZnJpY2FuIGNyYXRlciBsYWtl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xNDkzLTE0OTg8L3BhZ2VzPjx2b2x1bWU+MzUwPC92b2x1bWU+
PGRhdGVzPjx5ZWFyPjIwMTU8L3llYXI+PC9kYXRlcz48dXJscz48L3VybHM+PC9yZWNvcmQ+PC9D
aXRlPjwvRW5kTm90ZT5=
</w:fldData>
        </w:fldChar>
      </w:r>
      <w:r w:rsidR="00111697">
        <w:rPr>
          <w:rFonts w:ascii="Arial" w:hAnsi="Arial" w:cs="Arial"/>
          <w:sz w:val="22"/>
          <w:szCs w:val="22"/>
        </w:rPr>
        <w:instrText xml:space="preserve"> ADDIN EN.CITE </w:instrText>
      </w:r>
      <w:r w:rsidR="00111697">
        <w:rPr>
          <w:rFonts w:ascii="Arial" w:hAnsi="Arial" w:cs="Arial"/>
          <w:sz w:val="22"/>
          <w:szCs w:val="22"/>
        </w:rPr>
        <w:fldChar w:fldCharType="begin">
          <w:fldData xml:space="preserve">PEVuZE5vdGU+PENpdGU+PEF1dGhvcj5CcmF3YW5kPC9BdXRob3I+PFllYXI+MjAxNDwvWWVhcj48
UmVjTnVtPjE5ODY8L1JlY051bT48RGlzcGxheVRleHQ+WzQsIDE1M108L0Rpc3BsYXlUZXh0Pjxy
ZWNvcmQ+PHJlYy1udW1iZXI+MTk4NjwvcmVjLW51bWJlcj48Zm9yZWlnbi1rZXlzPjxrZXkgYXBw
PSJFTiIgZGItaWQ9Ijl4ZWQ5ejllN3R6NTJvZWE5ZGM1d2R6ZDAyOXdkZnMydnJ3eiIgdGltZXN0
YW1wPSIxNDY1NDAyMjUwIj4xOTg2PC9rZXk+PC9mb3JlaWduLWtleXM+PHJlZi10eXBlIG5hbWU9
IkpvdXJuYWwgQXJ0aWNsZSI+MTc8L3JlZi10eXBlPjxjb250cmlidXRvcnM+PGF1dGhvcnM+PGF1
dGhvcj5CcmF3YW5kLCBELjwvYXV0aG9yPjxhdXRob3I+V2FnbmVyLCBDLkUuPC9hdXRob3I+PGF1
dGhvcj5MaSwgWS5JLjwvYXV0aG9yPjxhdXRob3I+TWFsaW5za3ksIE0uPC9hdXRob3I+PGF1dGhv
cj5LZWxsZXIsIEkuPC9hdXRob3I+PGF1dGhvcj5GYW4sIFMuPC9hdXRob3I+PGF1dGhvcj5TaW1h
a292LCBPLjwvYXV0aG9yPjxhdXRob3I+TmcsIEEuWS48L2F1dGhvcj48YXV0aG9yPkxpbSwgWi5X
LjwvYXV0aG9yPjxhdXRob3I+QmV6YXVsdCwgRS48L2F1dGhvcj48YXV0aG9yPmV0IGFsLjwvYXV0
aG9yPjwvYXV0aG9ycz48L2NvbnRyaWJ1dG9ycz48dGl0bGVzPjx0aXRsZT5UaGUgZ2Vub21pYyBz
dWJzdHJhdGUgZm9yIGFkYXB0aXZlIHJhZGlhdGlvbiBpbiBBZnJpY2FuIGNpY2hsaWQgZmlzaD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c1LTM4MTwvcGFnZXM+PHZvbHVtZT41MTM8
L3ZvbHVtZT48ZGF0ZXM+PHllYXI+MjAxNDwveWVhcj48L2RhdGVzPjx1cmxzPjwvdXJscz48L3Jl
Y29yZD48L0NpdGU+PENpdGU+PEF1dGhvcj5NYWxpbnNreTwvQXV0aG9yPjxZZWFyPjIwMTU8L1ll
YXI+PFJlY051bT4xOTEyPC9SZWNOdW0+PHJlY29yZD48cmVjLW51bWJlcj4xOTEyPC9yZWMtbnVt
YmVyPjxmb3JlaWduLWtleXM+PGtleSBhcHA9IkVOIiBkYi1pZD0iOXhlZDl6OWU3dHo1Mm9lYTlk
YzV3ZHpkMDI5d2RmczJ2cnd6IiB0aW1lc3RhbXA9IjE0NjQzNzE4MDkiPjE5MTI8L2tleT48L2Zv
cmVpZ24ta2V5cz48cmVmLXR5cGUgbmFtZT0iSm91cm5hbCBBcnRpY2xlIj4xNzwvcmVmLXR5cGU+
PGNvbnRyaWJ1dG9ycz48YXV0aG9ycz48YXV0aG9yPk1hbGluc2t5LCBNLjwvYXV0aG9yPjxhdXRo
b3I+Q2hhbGxpcywgUi5KLjwvYXV0aG9yPjxhdXRob3I+VHllcnMsIEEuTS48L2F1dGhvcj48YXV0
aG9yPlNjaGlmZmVscywgUy48L2F1dGhvcj48YXV0aG9yPlRlcmFpLCBZLjwvYXV0aG9yPjxhdXRo
b3I+TmdhdHVuZ2EsIEIuUC48L2F1dGhvcj48YXV0aG9yPk1pc2thLCBFLkEuPC9hdXRob3I+PGF1
dGhvcj5EdXJiaW4sIFIuPC9hdXRob3I+PGF1dGhvcj5HZW5uZXIsIE0uSi48L2F1dGhvcj48YXV0
aG9yPlR1cm5lciwgRy5GLjwvYXV0aG9yPjwvYXV0aG9ycz48L2NvbnRyaWJ1dG9ycz48dGl0bGVz
Pjx0aXRsZT5HZW5vbWljIGlzbGFuZHMgb2Ygc3BlY2lhdGlvbiBzZXBhcmFhdGUgY2ljaGxpZCBl
Y29tb3JwaHMgaW4gYW4gRWFzdCBBZnJpY2FuIGNyYXRlciBsYWtl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xNDkzLTE0OTg8L3BhZ2VzPjx2b2x1bWU+MzUwPC92b2x1bWU+
PGRhdGVzPjx5ZWFyPjIwMTU8L3llYXI+PC9kYXRlcz48dXJscz48L3VybHM+PC9yZWNvcmQ+PC9D
aXRlPjwvRW5kTm90ZT5=
</w:fldData>
        </w:fldChar>
      </w:r>
      <w:r w:rsidR="00111697">
        <w:rPr>
          <w:rFonts w:ascii="Arial" w:hAnsi="Arial" w:cs="Arial"/>
          <w:sz w:val="22"/>
          <w:szCs w:val="22"/>
        </w:rPr>
        <w:instrText xml:space="preserve"> ADDIN EN.CITE.DATA </w:instrText>
      </w:r>
      <w:r w:rsidR="00111697">
        <w:rPr>
          <w:rFonts w:ascii="Arial" w:hAnsi="Arial" w:cs="Arial"/>
          <w:sz w:val="22"/>
          <w:szCs w:val="22"/>
        </w:rPr>
      </w:r>
      <w:r w:rsidR="00111697">
        <w:rPr>
          <w:rFonts w:ascii="Arial" w:hAnsi="Arial" w:cs="Arial"/>
          <w:sz w:val="22"/>
          <w:szCs w:val="22"/>
        </w:rPr>
        <w:fldChar w:fldCharType="end"/>
      </w:r>
      <w:r w:rsidR="005E71A7">
        <w:rPr>
          <w:rFonts w:ascii="Arial" w:hAnsi="Arial" w:cs="Arial"/>
          <w:sz w:val="22"/>
          <w:szCs w:val="22"/>
        </w:rPr>
        <w:fldChar w:fldCharType="separate"/>
      </w:r>
      <w:r w:rsidR="00111697">
        <w:rPr>
          <w:rFonts w:ascii="Arial" w:hAnsi="Arial" w:cs="Arial"/>
          <w:noProof/>
          <w:sz w:val="22"/>
          <w:szCs w:val="22"/>
        </w:rPr>
        <w:t>[4, 153]</w:t>
      </w:r>
      <w:r w:rsidR="005E71A7">
        <w:rPr>
          <w:rFonts w:ascii="Arial" w:hAnsi="Arial" w:cs="Arial"/>
          <w:sz w:val="22"/>
          <w:szCs w:val="22"/>
        </w:rPr>
        <w:fldChar w:fldCharType="end"/>
      </w:r>
      <w:r>
        <w:rPr>
          <w:rFonts w:ascii="Arial" w:hAnsi="Arial" w:cs="Arial"/>
          <w:sz w:val="22"/>
          <w:szCs w:val="22"/>
        </w:rPr>
        <w:t>, yet it is still unclear if hybridization has played a driving role in their diversification or is simply pervasive in all young taxa</w:t>
      </w:r>
      <w:r w:rsidR="005E71A7">
        <w:rPr>
          <w:rFonts w:ascii="Arial" w:hAnsi="Arial" w:cs="Arial"/>
          <w:sz w:val="22"/>
          <w:szCs w:val="22"/>
        </w:rPr>
        <w:t xml:space="preserve"> </w:t>
      </w:r>
      <w:r w:rsidR="005E71A7">
        <w:rPr>
          <w:rFonts w:ascii="Arial" w:hAnsi="Arial" w:cs="Arial"/>
          <w:sz w:val="22"/>
          <w:szCs w:val="22"/>
        </w:rPr>
        <w:fldChar w:fldCharType="begin"/>
      </w:r>
      <w:r w:rsidR="00111697">
        <w:rPr>
          <w:rFonts w:ascii="Arial" w:hAnsi="Arial" w:cs="Arial"/>
          <w:sz w:val="22"/>
          <w:szCs w:val="22"/>
        </w:rPr>
        <w:instrText xml:space="preserve"> ADDIN EN.CITE &lt;EndNote&gt;&lt;Cite&gt;&lt;Author&gt;Berner&lt;/Author&gt;&lt;Year&gt;2015&lt;/Year&gt;&lt;RecNum&gt;1985&lt;/RecNum&gt;&lt;DisplayText&gt;[154]&lt;/DisplayText&gt;&lt;record&gt;&lt;rec-number&gt;1985&lt;/rec-number&gt;&lt;foreign-keys&gt;&lt;key app="EN" db-id="9xed9z9e7tz52oea9dc5wdzd029wdfs2vrwz" timestamp="1465401997"&gt;1985&lt;/key&gt;&lt;/foreign-keys&gt;&lt;ref-type name="Journal Article"&gt;17&lt;/ref-type&gt;&lt;contributors&gt;&lt;authors&gt;&lt;author&gt;Berner, D.&lt;/author&gt;&lt;author&gt;Salzburger, W.&lt;/author&gt;&lt;/authors&gt;&lt;/contributors&gt;&lt;titles&gt;&lt;title&gt;The genomics of organismal diversification illuminated by adaptive radiations&lt;/title&gt;&lt;secondary-title&gt;Trends in Genetics&lt;/secondary-title&gt;&lt;alt-title&gt;Trends in Genetics&lt;/alt-title&gt;&lt;/titles&gt;&lt;periodical&gt;&lt;full-title&gt;Trends in Genetics&lt;/full-title&gt;&lt;abbr-1&gt;Trends in Genetics&lt;/abbr-1&gt;&lt;/periodical&gt;&lt;alt-periodical&gt;&lt;full-title&gt;Trends in Genetics&lt;/full-title&gt;&lt;abbr-1&gt;Trends in Genetics&lt;/abbr-1&gt;&lt;/alt-periodical&gt;&lt;pages&gt;1-9&lt;/pages&gt;&lt;dates&gt;&lt;year&gt;2015&lt;/year&gt;&lt;/dates&gt;&lt;urls&gt;&lt;/urls&gt;&lt;/record&gt;&lt;/Cite&gt;&lt;/EndNote&gt;</w:instrText>
      </w:r>
      <w:r w:rsidR="005E71A7">
        <w:rPr>
          <w:rFonts w:ascii="Arial" w:hAnsi="Arial" w:cs="Arial"/>
          <w:sz w:val="22"/>
          <w:szCs w:val="22"/>
        </w:rPr>
        <w:fldChar w:fldCharType="separate"/>
      </w:r>
      <w:r w:rsidR="00111697">
        <w:rPr>
          <w:rFonts w:ascii="Arial" w:hAnsi="Arial" w:cs="Arial"/>
          <w:noProof/>
          <w:sz w:val="22"/>
          <w:szCs w:val="22"/>
        </w:rPr>
        <w:t>[154]</w:t>
      </w:r>
      <w:r w:rsidR="005E71A7">
        <w:rPr>
          <w:rFonts w:ascii="Arial" w:hAnsi="Arial" w:cs="Arial"/>
          <w:sz w:val="22"/>
          <w:szCs w:val="22"/>
        </w:rPr>
        <w:fldChar w:fldCharType="end"/>
      </w:r>
      <w:r>
        <w:rPr>
          <w:rFonts w:ascii="Arial" w:hAnsi="Arial" w:cs="Arial"/>
          <w:sz w:val="22"/>
          <w:szCs w:val="22"/>
        </w:rPr>
        <w:t>. Similarly, the substantial behavioral complexity of cichlids affects speciation through mechanisms such as male-male competition</w:t>
      </w:r>
      <w:r w:rsidR="005E71A7">
        <w:rPr>
          <w:rFonts w:ascii="Arial" w:hAnsi="Arial" w:cs="Arial"/>
          <w:sz w:val="22"/>
          <w:szCs w:val="22"/>
        </w:rPr>
        <w:t xml:space="preserve"> </w:t>
      </w:r>
      <w:r w:rsidR="005E71A7">
        <w:rPr>
          <w:rFonts w:ascii="Arial" w:hAnsi="Arial" w:cs="Arial"/>
          <w:sz w:val="22"/>
          <w:szCs w:val="22"/>
        </w:rPr>
        <w:fldChar w:fldCharType="begin"/>
      </w:r>
      <w:r w:rsidR="00111697">
        <w:rPr>
          <w:rFonts w:ascii="Arial" w:hAnsi="Arial" w:cs="Arial"/>
          <w:sz w:val="22"/>
          <w:szCs w:val="22"/>
        </w:rPr>
        <w:instrText xml:space="preserve"> ADDIN EN.CITE &lt;EndNote&gt;&lt;Cite&gt;&lt;Author&gt;Dijkstra&lt;/Author&gt;&lt;Year&gt;2007&lt;/Year&gt;&lt;RecNum&gt;1991&lt;/RecNum&gt;&lt;DisplayText&gt;[155]&lt;/DisplayText&gt;&lt;record&gt;&lt;rec-number&gt;1991&lt;/rec-number&gt;&lt;foreign-keys&gt;&lt;key app="EN" db-id="9xed9z9e7tz52oea9dc5wdzd029wdfs2vrwz" timestamp="1465402736"&gt;1991&lt;/key&gt;&lt;/foreign-keys&gt;&lt;ref-type name="Journal Article"&gt;17&lt;/ref-type&gt;&lt;contributors&gt;&lt;authors&gt;&lt;author&gt;Dijkstra, P.D.&lt;/author&gt;&lt;author&gt;Seehausen, O.&lt;/author&gt;&lt;author&gt;Pierotti, M.E.R.&lt;/author&gt;&lt;author&gt;Groothuis, T.G.G.&lt;/author&gt;&lt;/authors&gt;&lt;/contributors&gt;&lt;titles&gt;&lt;title&gt;Male-male competition and speciation: aggression bias towards differently coloured rivals varies between stages of speciation in a Lake Victoria cichlid species complex&lt;/title&gt;&lt;secondary-title&gt;Journal of Evolutionary Biology&lt;/secondary-title&gt;&lt;alt-title&gt;J. Evol. Biol.&lt;/alt-title&gt;&lt;/titles&gt;&lt;periodical&gt;&lt;full-title&gt;Journal of Evolutionary Biology&lt;/full-title&gt;&lt;abbr-1&gt;J. Evol. Biol.&lt;/abbr-1&gt;&lt;/periodical&gt;&lt;alt-periodical&gt;&lt;full-title&gt;Journal of Evolutionary Biology&lt;/full-title&gt;&lt;abbr-1&gt;J. Evol. Biol.&lt;/abbr-1&gt;&lt;/alt-periodical&gt;&lt;pages&gt;496-502&lt;/pages&gt;&lt;volume&gt;20&lt;/volume&gt;&lt;dates&gt;&lt;year&gt;2007&lt;/year&gt;&lt;/dates&gt;&lt;urls&gt;&lt;/urls&gt;&lt;/record&gt;&lt;/Cite&gt;&lt;/EndNote&gt;</w:instrText>
      </w:r>
      <w:r w:rsidR="005E71A7">
        <w:rPr>
          <w:rFonts w:ascii="Arial" w:hAnsi="Arial" w:cs="Arial"/>
          <w:sz w:val="22"/>
          <w:szCs w:val="22"/>
        </w:rPr>
        <w:fldChar w:fldCharType="separate"/>
      </w:r>
      <w:r w:rsidR="00111697">
        <w:rPr>
          <w:rFonts w:ascii="Arial" w:hAnsi="Arial" w:cs="Arial"/>
          <w:noProof/>
          <w:sz w:val="22"/>
          <w:szCs w:val="22"/>
        </w:rPr>
        <w:t>[155]</w:t>
      </w:r>
      <w:r w:rsidR="005E71A7">
        <w:rPr>
          <w:rFonts w:ascii="Arial" w:hAnsi="Arial" w:cs="Arial"/>
          <w:sz w:val="22"/>
          <w:szCs w:val="22"/>
        </w:rPr>
        <w:fldChar w:fldCharType="end"/>
      </w:r>
      <w:r>
        <w:rPr>
          <w:rFonts w:ascii="Arial" w:hAnsi="Arial" w:cs="Arial"/>
          <w:sz w:val="22"/>
          <w:szCs w:val="22"/>
        </w:rPr>
        <w:t>, phenotype-matching</w:t>
      </w:r>
      <w:r w:rsidR="005E71A7">
        <w:rPr>
          <w:rFonts w:ascii="Arial" w:hAnsi="Arial" w:cs="Arial"/>
          <w:sz w:val="22"/>
          <w:szCs w:val="22"/>
        </w:rPr>
        <w:t xml:space="preserve"> </w:t>
      </w:r>
      <w:r w:rsidR="005E71A7">
        <w:rPr>
          <w:rFonts w:ascii="Arial" w:hAnsi="Arial" w:cs="Arial"/>
          <w:sz w:val="22"/>
          <w:szCs w:val="22"/>
        </w:rPr>
        <w:fldChar w:fldCharType="begin"/>
      </w:r>
      <w:r w:rsidR="00111697">
        <w:rPr>
          <w:rFonts w:ascii="Arial" w:hAnsi="Arial" w:cs="Arial"/>
          <w:sz w:val="22"/>
          <w:szCs w:val="22"/>
        </w:rPr>
        <w:instrText xml:space="preserve"> ADDIN EN.CITE &lt;EndNote&gt;&lt;Cite&gt;&lt;Author&gt;Verzijden&lt;/Author&gt;&lt;Year&gt;2005&lt;/Year&gt;&lt;RecNum&gt;2014&lt;/RecNum&gt;&lt;DisplayText&gt;[156]&lt;/DisplayText&gt;&lt;record&gt;&lt;rec-number&gt;2014&lt;/rec-number&gt;&lt;foreign-keys&gt;&lt;key app="EN" db-id="9xed9z9e7tz52oea9dc5wdzd029wdfs2vrwz" timestamp="1465413496"&gt;2014&lt;/key&gt;&lt;/foreign-keys&gt;&lt;ref-type name="Journal Article"&gt;17&lt;/ref-type&gt;&lt;contributors&gt;&lt;authors&gt;&lt;author&gt;Verzijden, M.N.&lt;/author&gt;&lt;author&gt;Lachlan, R.F.&lt;/author&gt;&lt;author&gt;Servedio, M.R.&lt;/author&gt;&lt;/authors&gt;&lt;/contributors&gt;&lt;titles&gt;&lt;title&gt;Female mate-choice behavior and sympatric speciation&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097-2108&lt;/pages&gt;&lt;volume&gt;59&lt;/volume&gt;&lt;dates&gt;&lt;year&gt;2005&lt;/year&gt;&lt;/dates&gt;&lt;urls&gt;&lt;/urls&gt;&lt;/record&gt;&lt;/Cite&gt;&lt;/EndNote&gt;</w:instrText>
      </w:r>
      <w:r w:rsidR="005E71A7">
        <w:rPr>
          <w:rFonts w:ascii="Arial" w:hAnsi="Arial" w:cs="Arial"/>
          <w:sz w:val="22"/>
          <w:szCs w:val="22"/>
        </w:rPr>
        <w:fldChar w:fldCharType="separate"/>
      </w:r>
      <w:r w:rsidR="00111697">
        <w:rPr>
          <w:rFonts w:ascii="Arial" w:hAnsi="Arial" w:cs="Arial"/>
          <w:noProof/>
          <w:sz w:val="22"/>
          <w:szCs w:val="22"/>
        </w:rPr>
        <w:t>[156]</w:t>
      </w:r>
      <w:r w:rsidR="005E71A7">
        <w:rPr>
          <w:rFonts w:ascii="Arial" w:hAnsi="Arial" w:cs="Arial"/>
          <w:sz w:val="22"/>
          <w:szCs w:val="22"/>
        </w:rPr>
        <w:fldChar w:fldCharType="end"/>
      </w:r>
      <w:r>
        <w:rPr>
          <w:rFonts w:ascii="Arial" w:hAnsi="Arial" w:cs="Arial"/>
          <w:sz w:val="22"/>
          <w:szCs w:val="22"/>
        </w:rPr>
        <w:t>, multimodal displays</w:t>
      </w:r>
      <w:r w:rsidR="005E71A7">
        <w:rPr>
          <w:rFonts w:ascii="Arial" w:hAnsi="Arial" w:cs="Arial"/>
          <w:sz w:val="22"/>
          <w:szCs w:val="22"/>
        </w:rPr>
        <w:t xml:space="preserve"> </w:t>
      </w:r>
      <w:r w:rsidR="005E71A7">
        <w:rPr>
          <w:rFonts w:ascii="Arial" w:hAnsi="Arial" w:cs="Arial"/>
          <w:sz w:val="22"/>
          <w:szCs w:val="22"/>
        </w:rPr>
        <w:fldChar w:fldCharType="begin"/>
      </w:r>
      <w:r w:rsidR="00111697">
        <w:rPr>
          <w:rFonts w:ascii="Arial" w:hAnsi="Arial" w:cs="Arial"/>
          <w:sz w:val="22"/>
          <w:szCs w:val="22"/>
        </w:rPr>
        <w:instrText xml:space="preserve"> ADDIN EN.CITE &lt;EndNote&gt;&lt;Cite&gt;&lt;Author&gt;Young&lt;/Author&gt;&lt;Year&gt;2010&lt;/Year&gt;&lt;RecNum&gt;2015&lt;/RecNum&gt;&lt;DisplayText&gt;[157]&lt;/DisplayText&gt;&lt;record&gt;&lt;rec-number&gt;2015&lt;/rec-number&gt;&lt;foreign-keys&gt;&lt;key app="EN" db-id="9xed9z9e7tz52oea9dc5wdzd029wdfs2vrwz" timestamp="1465413601"&gt;2015&lt;/key&gt;&lt;/foreign-keys&gt;&lt;ref-type name="Journal Article"&gt;17&lt;/ref-type&gt;&lt;contributors&gt;&lt;authors&gt;&lt;author&gt;Young, K.A.&lt;/author&gt;&lt;author&gt;Genner, M.J.&lt;/author&gt;&lt;author&gt;Haesler, M.P.&lt;/author&gt;&lt;author&gt;Joyce, D.A.&lt;/author&gt;&lt;/authors&gt;&lt;/contributors&gt;&lt;titles&gt;&lt;title&gt;Sequential female assessment drives complex sexual selection on bower shape in a cichlid fish&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246-2253&lt;/pages&gt;&lt;volume&gt;64&lt;/volume&gt;&lt;dates&gt;&lt;year&gt;2010&lt;/year&gt;&lt;/dates&gt;&lt;urls&gt;&lt;/urls&gt;&lt;/record&gt;&lt;/Cite&gt;&lt;/EndNote&gt;</w:instrText>
      </w:r>
      <w:r w:rsidR="005E71A7">
        <w:rPr>
          <w:rFonts w:ascii="Arial" w:hAnsi="Arial" w:cs="Arial"/>
          <w:sz w:val="22"/>
          <w:szCs w:val="22"/>
        </w:rPr>
        <w:fldChar w:fldCharType="separate"/>
      </w:r>
      <w:r w:rsidR="00111697">
        <w:rPr>
          <w:rFonts w:ascii="Arial" w:hAnsi="Arial" w:cs="Arial"/>
          <w:noProof/>
          <w:sz w:val="22"/>
          <w:szCs w:val="22"/>
        </w:rPr>
        <w:t>[157]</w:t>
      </w:r>
      <w:r w:rsidR="005E71A7">
        <w:rPr>
          <w:rFonts w:ascii="Arial" w:hAnsi="Arial" w:cs="Arial"/>
          <w:sz w:val="22"/>
          <w:szCs w:val="22"/>
        </w:rPr>
        <w:fldChar w:fldCharType="end"/>
      </w:r>
      <w:r>
        <w:rPr>
          <w:rFonts w:ascii="Arial" w:hAnsi="Arial" w:cs="Arial"/>
          <w:sz w:val="22"/>
          <w:szCs w:val="22"/>
        </w:rPr>
        <w:t>, and deceptive signaling</w:t>
      </w:r>
      <w:r w:rsidR="005E71A7">
        <w:rPr>
          <w:rFonts w:ascii="Arial" w:hAnsi="Arial" w:cs="Arial"/>
          <w:sz w:val="22"/>
          <w:szCs w:val="22"/>
        </w:rPr>
        <w:t xml:space="preserve"> </w:t>
      </w:r>
      <w:r w:rsidR="005E71A7">
        <w:rPr>
          <w:rFonts w:ascii="Arial" w:hAnsi="Arial" w:cs="Arial"/>
          <w:sz w:val="22"/>
          <w:szCs w:val="22"/>
        </w:rPr>
        <w:fldChar w:fldCharType="begin"/>
      </w:r>
      <w:r w:rsidR="00111697">
        <w:rPr>
          <w:rFonts w:ascii="Arial" w:hAnsi="Arial" w:cs="Arial"/>
          <w:sz w:val="22"/>
          <w:szCs w:val="22"/>
        </w:rPr>
        <w:instrText xml:space="preserve"> ADDIN EN.CITE &lt;EndNote&gt;&lt;Cite&gt;&lt;Author&gt;Martin&lt;/Author&gt;&lt;Year&gt;2010&lt;/Year&gt;&lt;RecNum&gt;2005&lt;/RecNum&gt;&lt;DisplayText&gt;[132]&lt;/DisplayText&gt;&lt;record&gt;&lt;rec-number&gt;2005&lt;/rec-number&gt;&lt;foreign-keys&gt;&lt;key app="EN" db-id="9xed9z9e7tz52oea9dc5wdzd029wdfs2vrwz" timestamp="1465412428"&gt;2005&lt;/key&gt;&lt;/foreign-keys&gt;&lt;ref-type name="Journal Article"&gt;17&lt;/ref-type&gt;&lt;contributors&gt;&lt;authors&gt;&lt;author&gt;Martin, C.H.&lt;/author&gt;&lt;/authors&gt;&lt;/contributors&gt;&lt;titles&gt;&lt;title&gt;Unexploited females and unreliable signals of male quality in a Malawi cichlid bower polymorphism&lt;/title&gt;&lt;secondary-title&gt;Behavioral Ecology &lt;/secondary-title&gt;&lt;alt-title&gt;Behav. Ecol.&lt;/alt-title&gt;&lt;/titles&gt;&lt;periodical&gt;&lt;full-title&gt;Behavioral Ecology&lt;/full-title&gt;&lt;abbr-1&gt;Behav. Ecol.&lt;/abbr-1&gt;&lt;/periodical&gt;&lt;alt-periodical&gt;&lt;full-title&gt;Behavioral Ecology&lt;/full-title&gt;&lt;abbr-1&gt;Behav. Ecol.&lt;/abbr-1&gt;&lt;/alt-periodical&gt;&lt;pages&gt;1195-1202&lt;/pages&gt;&lt;volume&gt;21&lt;/volume&gt;&lt;dates&gt;&lt;year&gt;2010&lt;/year&gt;&lt;/dates&gt;&lt;urls&gt;&lt;/urls&gt;&lt;/record&gt;&lt;/Cite&gt;&lt;/EndNote&gt;</w:instrText>
      </w:r>
      <w:r w:rsidR="005E71A7">
        <w:rPr>
          <w:rFonts w:ascii="Arial" w:hAnsi="Arial" w:cs="Arial"/>
          <w:sz w:val="22"/>
          <w:szCs w:val="22"/>
        </w:rPr>
        <w:fldChar w:fldCharType="separate"/>
      </w:r>
      <w:r w:rsidR="00111697">
        <w:rPr>
          <w:rFonts w:ascii="Arial" w:hAnsi="Arial" w:cs="Arial"/>
          <w:noProof/>
          <w:sz w:val="22"/>
          <w:szCs w:val="22"/>
        </w:rPr>
        <w:t>[132]</w:t>
      </w:r>
      <w:r w:rsidR="005E71A7">
        <w:rPr>
          <w:rFonts w:ascii="Arial" w:hAnsi="Arial" w:cs="Arial"/>
          <w:sz w:val="22"/>
          <w:szCs w:val="22"/>
        </w:rPr>
        <w:fldChar w:fldCharType="end"/>
      </w:r>
      <w:r>
        <w:rPr>
          <w:rFonts w:ascii="Arial" w:hAnsi="Arial" w:cs="Arial"/>
          <w:sz w:val="22"/>
          <w:szCs w:val="22"/>
        </w:rPr>
        <w:t xml:space="preserve">, yet more work is needed to connect these findings to patterns of diversification across the group. </w:t>
      </w:r>
    </w:p>
    <w:p w14:paraId="55B0CCB1" w14:textId="54BA42AD" w:rsidR="004369B8" w:rsidRDefault="004369B8" w:rsidP="004369B8">
      <w:pPr>
        <w:spacing w:line="480" w:lineRule="auto"/>
        <w:ind w:firstLine="720"/>
        <w:rPr>
          <w:rFonts w:ascii="Arial" w:hAnsi="Arial" w:cs="Arial"/>
          <w:sz w:val="22"/>
          <w:szCs w:val="22"/>
        </w:rPr>
      </w:pPr>
      <w:r>
        <w:rPr>
          <w:rFonts w:ascii="Arial" w:hAnsi="Arial" w:cs="Arial"/>
          <w:sz w:val="22"/>
          <w:szCs w:val="22"/>
        </w:rPr>
        <w:t>There is still surprisingly little knowledge of the ecology of cichlids, which mostly comes from a few large-scale studies</w:t>
      </w:r>
      <w:r w:rsidR="00EC00F5">
        <w:rPr>
          <w:rFonts w:ascii="Arial" w:hAnsi="Arial" w:cs="Arial"/>
          <w:sz w:val="22"/>
          <w:szCs w:val="22"/>
        </w:rPr>
        <w:t xml:space="preserve"> </w:t>
      </w:r>
      <w:r w:rsidR="00EC00F5">
        <w:rPr>
          <w:rFonts w:ascii="Arial" w:hAnsi="Arial" w:cs="Arial"/>
          <w:sz w:val="22"/>
          <w:szCs w:val="22"/>
        </w:rPr>
        <w:fldChar w:fldCharType="begin"/>
      </w:r>
      <w:r w:rsidR="00111697">
        <w:rPr>
          <w:rFonts w:ascii="Arial" w:hAnsi="Arial" w:cs="Arial"/>
          <w:sz w:val="22"/>
          <w:szCs w:val="22"/>
        </w:rPr>
        <w:instrText xml:space="preserve"> ADDIN EN.CITE &lt;EndNote&gt;&lt;Cite&gt;&lt;Author&gt;Fryer&lt;/Author&gt;&lt;Year&gt;1972&lt;/Year&gt;&lt;RecNum&gt;2003&lt;/RecNum&gt;&lt;DisplayText&gt;[128]&lt;/DisplayText&gt;&lt;record&gt;&lt;rec-number&gt;2003&lt;/rec-number&gt;&lt;foreign-keys&gt;&lt;key app="EN" db-id="9xed9z9e7tz52oea9dc5wdzd029wdfs2vrwz" timestamp="1465412202"&gt;2003&lt;/key&gt;&lt;/foreign-keys&gt;&lt;ref-type name="Book"&gt;6&lt;/ref-type&gt;&lt;contributors&gt;&lt;authors&gt;&lt;author&gt;Fryer, G.&lt;/author&gt;&lt;author&gt;Iles, T.D.&lt;/author&gt;&lt;/authors&gt;&lt;/contributors&gt;&lt;titles&gt;&lt;title&gt;Cichlid fishes of the great lakes of Africa&lt;/title&gt;&lt;/titles&gt;&lt;dates&gt;&lt;year&gt;1972&lt;/year&gt;&lt;/dates&gt;&lt;urls&gt;&lt;/urls&gt;&lt;/record&gt;&lt;/Cite&gt;&lt;/EndNote&gt;</w:instrText>
      </w:r>
      <w:r w:rsidR="00EC00F5">
        <w:rPr>
          <w:rFonts w:ascii="Arial" w:hAnsi="Arial" w:cs="Arial"/>
          <w:sz w:val="22"/>
          <w:szCs w:val="22"/>
        </w:rPr>
        <w:fldChar w:fldCharType="separate"/>
      </w:r>
      <w:r w:rsidR="00111697">
        <w:rPr>
          <w:rFonts w:ascii="Arial" w:hAnsi="Arial" w:cs="Arial"/>
          <w:noProof/>
          <w:sz w:val="22"/>
          <w:szCs w:val="22"/>
        </w:rPr>
        <w:t>[128]</w:t>
      </w:r>
      <w:r w:rsidR="00EC00F5">
        <w:rPr>
          <w:rFonts w:ascii="Arial" w:hAnsi="Arial" w:cs="Arial"/>
          <w:sz w:val="22"/>
          <w:szCs w:val="22"/>
        </w:rPr>
        <w:fldChar w:fldCharType="end"/>
      </w:r>
      <w:r>
        <w:rPr>
          <w:rFonts w:ascii="Arial" w:hAnsi="Arial" w:cs="Arial"/>
          <w:sz w:val="22"/>
          <w:szCs w:val="22"/>
        </w:rPr>
        <w:t>. For example, in addition to their celebrated ecological diversity, many sympatric species appear to be ecologically equivalent</w:t>
      </w:r>
      <w:r w:rsidR="00EC00F5">
        <w:rPr>
          <w:rFonts w:ascii="Arial" w:hAnsi="Arial" w:cs="Arial"/>
          <w:sz w:val="22"/>
          <w:szCs w:val="22"/>
        </w:rPr>
        <w:t xml:space="preserve"> </w:t>
      </w:r>
      <w:r w:rsidR="00EC00F5">
        <w:rPr>
          <w:rFonts w:ascii="Arial" w:hAnsi="Arial" w:cs="Arial"/>
          <w:sz w:val="22"/>
          <w:szCs w:val="22"/>
        </w:rPr>
        <w:fldChar w:fldCharType="begin"/>
      </w:r>
      <w:r w:rsidR="00111697">
        <w:rPr>
          <w:rFonts w:ascii="Arial" w:hAnsi="Arial" w:cs="Arial"/>
          <w:sz w:val="22"/>
          <w:szCs w:val="22"/>
        </w:rPr>
        <w:instrText xml:space="preserve"> ADDIN EN.CITE &lt;EndNote&gt;&lt;Cite&gt;&lt;Author&gt;Martin&lt;/Author&gt;&lt;Year&gt;2009&lt;/Year&gt;&lt;RecNum&gt;2016&lt;/RecNum&gt;&lt;DisplayText&gt;[158]&lt;/DisplayText&gt;&lt;record&gt;&lt;rec-number&gt;2016&lt;/rec-number&gt;&lt;foreign-keys&gt;&lt;key app="EN" db-id="9xed9z9e7tz52oea9dc5wdzd029wdfs2vrwz" timestamp="1465416595"&gt;2016&lt;/key&gt;&lt;/foreign-keys&gt;&lt;ref-type name="Journal Article"&gt;17&lt;/ref-type&gt;&lt;contributors&gt;&lt;authors&gt;&lt;author&gt;Martin, C.H.&lt;/author&gt;&lt;author&gt;Genner, M.J.&lt;/author&gt;&lt;/authors&gt;&lt;/contributors&gt;&lt;titles&gt;&lt;title&gt;High niche overlap between two successfully coexisting pairs of Lake Malawi cichlid fishe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periodical&gt;&lt;alt-periodical&gt;&lt;full-title&gt;Canadian Journal of Fisheries and Aquatic Sciences&lt;/full-title&gt;&lt;abbr-1&gt;Can. J. Fish. Aquat. Sci.&lt;/abbr-1&gt;&lt;/alt-periodical&gt;&lt;pages&gt;579-588&lt;/pages&gt;&lt;volume&gt;66&lt;/volume&gt;&lt;dates&gt;&lt;year&gt;2009&lt;/year&gt;&lt;/dates&gt;&lt;urls&gt;&lt;/urls&gt;&lt;/record&gt;&lt;/Cite&gt;&lt;/EndNote&gt;</w:instrText>
      </w:r>
      <w:r w:rsidR="00EC00F5">
        <w:rPr>
          <w:rFonts w:ascii="Arial" w:hAnsi="Arial" w:cs="Arial"/>
          <w:sz w:val="22"/>
          <w:szCs w:val="22"/>
        </w:rPr>
        <w:fldChar w:fldCharType="separate"/>
      </w:r>
      <w:r w:rsidR="00111697">
        <w:rPr>
          <w:rFonts w:ascii="Arial" w:hAnsi="Arial" w:cs="Arial"/>
          <w:noProof/>
          <w:sz w:val="22"/>
          <w:szCs w:val="22"/>
        </w:rPr>
        <w:t>[158]</w:t>
      </w:r>
      <w:r w:rsidR="00EC00F5">
        <w:rPr>
          <w:rFonts w:ascii="Arial" w:hAnsi="Arial" w:cs="Arial"/>
          <w:sz w:val="22"/>
          <w:szCs w:val="22"/>
        </w:rPr>
        <w:fldChar w:fldCharType="end"/>
      </w:r>
      <w:r>
        <w:rPr>
          <w:rFonts w:ascii="Arial" w:hAnsi="Arial" w:cs="Arial"/>
          <w:sz w:val="22"/>
          <w:szCs w:val="22"/>
        </w:rPr>
        <w:t xml:space="preserve">, inspiring </w:t>
      </w:r>
      <w:proofErr w:type="spellStart"/>
      <w:r>
        <w:rPr>
          <w:rFonts w:ascii="Arial" w:hAnsi="Arial" w:cs="Arial"/>
          <w:sz w:val="22"/>
          <w:szCs w:val="22"/>
        </w:rPr>
        <w:t>Liem’s</w:t>
      </w:r>
      <w:proofErr w:type="spellEnd"/>
      <w:r>
        <w:rPr>
          <w:rFonts w:ascii="Arial" w:hAnsi="Arial" w:cs="Arial"/>
          <w:sz w:val="22"/>
          <w:szCs w:val="22"/>
        </w:rPr>
        <w:t xml:space="preserve"> paradox: highly specialized morphologies may only be useful during times of scarcity</w:t>
      </w:r>
      <w:r w:rsidR="00EC00F5">
        <w:rPr>
          <w:rFonts w:ascii="Arial" w:hAnsi="Arial" w:cs="Arial"/>
          <w:sz w:val="22"/>
          <w:szCs w:val="22"/>
        </w:rPr>
        <w:t xml:space="preserve"> </w:t>
      </w:r>
      <w:r w:rsidR="00EC00F5">
        <w:rPr>
          <w:rFonts w:ascii="Arial" w:hAnsi="Arial" w:cs="Arial"/>
          <w:sz w:val="22"/>
          <w:szCs w:val="22"/>
        </w:rPr>
        <w:fldChar w:fldCharType="begin"/>
      </w:r>
      <w:r w:rsidR="00111697">
        <w:rPr>
          <w:rFonts w:ascii="Arial" w:hAnsi="Arial" w:cs="Arial"/>
          <w:sz w:val="22"/>
          <w:szCs w:val="22"/>
        </w:rPr>
        <w:instrText xml:space="preserve"> ADDIN EN.CITE &lt;EndNote&gt;&lt;Cite&gt;&lt;Author&gt;Robinson&lt;/Author&gt;&lt;Year&gt;1998&lt;/Year&gt;&lt;RecNum&gt;646&lt;/RecNum&gt;&lt;DisplayText&gt;[159]&lt;/DisplayText&gt;&lt;record&gt;&lt;rec-number&gt;646&lt;/rec-number&gt;&lt;foreign-keys&gt;&lt;key app="EN" db-id="9xed9z9e7tz52oea9dc5wdzd029wdfs2vrwz" timestamp="0"&gt;646&lt;/key&gt;&lt;/foreign-keys&gt;&lt;ref-type name="Journal Article"&gt;17&lt;/ref-type&gt;&lt;contributors&gt;&lt;authors&gt;&lt;author&gt;Robinson, B.W.&lt;/author&gt;&lt;author&gt;Wilson, D.S.&lt;/author&gt;&lt;/authors&gt;&lt;/contributors&gt;&lt;titles&gt;&lt;title&gt;Optimal foraging, specialization, and a solution to Liem&amp;apos;s paradox&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3-235&lt;/pages&gt;&lt;volume&gt;151&lt;/volume&gt;&lt;keywords&gt;&lt;keyword&gt;specialist, generalist, competition, coexistence, optimal foraging theory, adaptive radiation&lt;/keyword&gt;&lt;/keywords&gt;&lt;dates&gt;&lt;year&gt;1998&lt;/year&gt;&lt;/dates&gt;&lt;label&gt;645&lt;/label&gt;&lt;urls&gt;&lt;/urls&gt;&lt;/record&gt;&lt;/Cite&gt;&lt;/EndNote&gt;</w:instrText>
      </w:r>
      <w:r w:rsidR="00EC00F5">
        <w:rPr>
          <w:rFonts w:ascii="Arial" w:hAnsi="Arial" w:cs="Arial"/>
          <w:sz w:val="22"/>
          <w:szCs w:val="22"/>
        </w:rPr>
        <w:fldChar w:fldCharType="separate"/>
      </w:r>
      <w:r w:rsidR="00111697">
        <w:rPr>
          <w:rFonts w:ascii="Arial" w:hAnsi="Arial" w:cs="Arial"/>
          <w:noProof/>
          <w:sz w:val="22"/>
          <w:szCs w:val="22"/>
        </w:rPr>
        <w:t>[159]</w:t>
      </w:r>
      <w:r w:rsidR="00EC00F5">
        <w:rPr>
          <w:rFonts w:ascii="Arial" w:hAnsi="Arial" w:cs="Arial"/>
          <w:sz w:val="22"/>
          <w:szCs w:val="22"/>
        </w:rPr>
        <w:fldChar w:fldCharType="end"/>
      </w:r>
      <w:r>
        <w:rPr>
          <w:rFonts w:ascii="Arial" w:hAnsi="Arial" w:cs="Arial"/>
          <w:sz w:val="22"/>
          <w:szCs w:val="22"/>
        </w:rPr>
        <w:t>. However, a year-long study found that sympatric cichlid specialists did not partition resources during periods of scarcity and still managed to invade new habitats</w:t>
      </w:r>
      <w:r w:rsidR="00EC00F5">
        <w:rPr>
          <w:rFonts w:ascii="Arial" w:hAnsi="Arial" w:cs="Arial"/>
          <w:sz w:val="22"/>
          <w:szCs w:val="22"/>
        </w:rPr>
        <w:t xml:space="preserve"> </w:t>
      </w:r>
      <w:r w:rsidR="00EC00F5">
        <w:rPr>
          <w:rFonts w:ascii="Arial" w:hAnsi="Arial" w:cs="Arial"/>
          <w:sz w:val="22"/>
          <w:szCs w:val="22"/>
        </w:rPr>
        <w:fldChar w:fldCharType="begin"/>
      </w:r>
      <w:r w:rsidR="00111697">
        <w:rPr>
          <w:rFonts w:ascii="Arial" w:hAnsi="Arial" w:cs="Arial"/>
          <w:sz w:val="22"/>
          <w:szCs w:val="22"/>
        </w:rPr>
        <w:instrText xml:space="preserve"> ADDIN EN.CITE &lt;EndNote&gt;&lt;Cite&gt;&lt;Author&gt;Martin&lt;/Author&gt;&lt;Year&gt;2009&lt;/Year&gt;&lt;RecNum&gt;2016&lt;/RecNum&gt;&lt;DisplayText&gt;[158]&lt;/DisplayText&gt;&lt;record&gt;&lt;rec-number&gt;2016&lt;/rec-number&gt;&lt;foreign-keys&gt;&lt;key app="EN" db-id="9xed9z9e7tz52oea9dc5wdzd029wdfs2vrwz" timestamp="1465416595"&gt;2016&lt;/key&gt;&lt;/foreign-keys&gt;&lt;ref-type name="Journal Article"&gt;17&lt;/ref-type&gt;&lt;contributors&gt;&lt;authors&gt;&lt;author&gt;Martin, C.H.&lt;/author&gt;&lt;author&gt;Genner, M.J.&lt;/author&gt;&lt;/authors&gt;&lt;/contributors&gt;&lt;titles&gt;&lt;title&gt;High niche overlap between two successfully coexisting pairs of Lake Malawi cichlid fishe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periodical&gt;&lt;alt-periodical&gt;&lt;full-title&gt;Canadian Journal of Fisheries and Aquatic Sciences&lt;/full-title&gt;&lt;abbr-1&gt;Can. J. Fish. Aquat. Sci.&lt;/abbr-1&gt;&lt;/alt-periodical&gt;&lt;pages&gt;579-588&lt;/pages&gt;&lt;volume&gt;66&lt;/volume&gt;&lt;dates&gt;&lt;year&gt;2009&lt;/year&gt;&lt;/dates&gt;&lt;urls&gt;&lt;/urls&gt;&lt;/record&gt;&lt;/Cite&gt;&lt;/EndNote&gt;</w:instrText>
      </w:r>
      <w:r w:rsidR="00EC00F5">
        <w:rPr>
          <w:rFonts w:ascii="Arial" w:hAnsi="Arial" w:cs="Arial"/>
          <w:sz w:val="22"/>
          <w:szCs w:val="22"/>
        </w:rPr>
        <w:fldChar w:fldCharType="separate"/>
      </w:r>
      <w:r w:rsidR="00111697">
        <w:rPr>
          <w:rFonts w:ascii="Arial" w:hAnsi="Arial" w:cs="Arial"/>
          <w:noProof/>
          <w:sz w:val="22"/>
          <w:szCs w:val="22"/>
        </w:rPr>
        <w:t>[158]</w:t>
      </w:r>
      <w:r w:rsidR="00EC00F5">
        <w:rPr>
          <w:rFonts w:ascii="Arial" w:hAnsi="Arial" w:cs="Arial"/>
          <w:sz w:val="22"/>
          <w:szCs w:val="22"/>
        </w:rPr>
        <w:fldChar w:fldCharType="end"/>
      </w:r>
      <w:r>
        <w:rPr>
          <w:rFonts w:ascii="Arial" w:hAnsi="Arial" w:cs="Arial"/>
          <w:sz w:val="22"/>
          <w:szCs w:val="22"/>
        </w:rPr>
        <w:t>. Much remains unknown about the stages of ecological and sexual divergence across cichlid radiations which exhibit complex dynamics (contra</w:t>
      </w:r>
      <w:r w:rsidR="00F9594C">
        <w:rPr>
          <w:rFonts w:ascii="Arial" w:hAnsi="Arial" w:cs="Arial"/>
          <w:sz w:val="22"/>
          <w:szCs w:val="22"/>
        </w:rPr>
        <w:t xml:space="preserve"> </w:t>
      </w:r>
      <w:r w:rsidR="00F9594C">
        <w:rPr>
          <w:rFonts w:ascii="Arial" w:hAnsi="Arial" w:cs="Arial"/>
          <w:sz w:val="22"/>
          <w:szCs w:val="22"/>
        </w:rPr>
        <w:fldChar w:fldCharType="begin"/>
      </w:r>
      <w:r w:rsidR="00111697">
        <w:rPr>
          <w:rFonts w:ascii="Arial" w:hAnsi="Arial" w:cs="Arial"/>
          <w:sz w:val="22"/>
          <w:szCs w:val="22"/>
        </w:rPr>
        <w:instrText xml:space="preserve"> ADDIN EN.CITE &lt;EndNote&gt;&lt;Cite&gt;&lt;Author&gt;Streelman&lt;/Author&gt;&lt;Year&gt;2003&lt;/Year&gt;&lt;RecNum&gt;2017&lt;/RecNum&gt;&lt;DisplayText&gt;[160]&lt;/DisplayText&gt;&lt;record&gt;&lt;rec-number&gt;2017&lt;/rec-number&gt;&lt;foreign-keys&gt;&lt;key app="EN" db-id="9xed9z9e7tz52oea9dc5wdzd029wdfs2vrwz" timestamp="1465416749"&gt;2017&lt;/key&gt;&lt;/foreign-keys&gt;&lt;ref-type name="Journal Article"&gt;17&lt;/ref-type&gt;&lt;contributors&gt;&lt;authors&gt;&lt;author&gt;Streelman, J.T.&lt;/author&gt;&lt;author&gt;Danley, P.D.&lt;/author&gt;&lt;/authors&gt;&lt;/contributors&gt;&lt;titles&gt;&lt;title&gt;The stage of vertebrate evolutionary radiation&lt;/title&gt;&lt;secondary-title&gt;Trends in Ecology &amp;amp; Evolution&lt;/secondary-title&gt;&lt;alt-title&gt;TREE&lt;/alt-title&gt;&lt;/titles&gt;&lt;periodical&gt;&lt;full-title&gt;Trends in Ecology &amp;amp; Evolution&lt;/full-title&gt;&lt;abbr-1&gt;Trends Ecol. Evol.&lt;/abbr-1&gt;&lt;/periodical&gt;&lt;pages&gt;126-131&lt;/pages&gt;&lt;volume&gt;18&lt;/volume&gt;&lt;dates&gt;&lt;year&gt;2003&lt;/year&gt;&lt;/dates&gt;&lt;urls&gt;&lt;/urls&gt;&lt;/record&gt;&lt;/Cite&gt;&lt;/EndNote&gt;</w:instrText>
      </w:r>
      <w:r w:rsidR="00F9594C">
        <w:rPr>
          <w:rFonts w:ascii="Arial" w:hAnsi="Arial" w:cs="Arial"/>
          <w:sz w:val="22"/>
          <w:szCs w:val="22"/>
        </w:rPr>
        <w:fldChar w:fldCharType="separate"/>
      </w:r>
      <w:r w:rsidR="00111697">
        <w:rPr>
          <w:rFonts w:ascii="Arial" w:hAnsi="Arial" w:cs="Arial"/>
          <w:noProof/>
          <w:sz w:val="22"/>
          <w:szCs w:val="22"/>
        </w:rPr>
        <w:t>[160]</w:t>
      </w:r>
      <w:r w:rsidR="00F9594C">
        <w:rPr>
          <w:rFonts w:ascii="Arial" w:hAnsi="Arial" w:cs="Arial"/>
          <w:sz w:val="22"/>
          <w:szCs w:val="22"/>
        </w:rPr>
        <w:fldChar w:fldCharType="end"/>
      </w:r>
      <w:r>
        <w:rPr>
          <w:rFonts w:ascii="Arial" w:hAnsi="Arial" w:cs="Arial"/>
          <w:sz w:val="22"/>
          <w:szCs w:val="22"/>
        </w:rPr>
        <w:t xml:space="preserve">).  </w:t>
      </w:r>
      <w:r w:rsidR="007379AF">
        <w:rPr>
          <w:rFonts w:ascii="Arial" w:hAnsi="Arial" w:cs="Arial"/>
          <w:sz w:val="22"/>
          <w:szCs w:val="22"/>
        </w:rPr>
        <w:t>Indeed, existing knowledge of selection on cichlid morphology comes almost entirely from its genetic architecture</w:t>
      </w:r>
      <w:r w:rsidR="00EC00F5">
        <w:rPr>
          <w:rFonts w:ascii="Arial" w:hAnsi="Arial" w:cs="Arial"/>
          <w:sz w:val="22"/>
          <w:szCs w:val="22"/>
        </w:rPr>
        <w:t xml:space="preserve"> </w:t>
      </w:r>
      <w:r w:rsidR="00EC00F5">
        <w:rPr>
          <w:rFonts w:ascii="Arial" w:hAnsi="Arial" w:cs="Arial"/>
          <w:sz w:val="22"/>
          <w:szCs w:val="22"/>
        </w:rPr>
        <w:fldChar w:fldCharType="begin"/>
      </w:r>
      <w:r w:rsidR="00111697">
        <w:rPr>
          <w:rFonts w:ascii="Arial" w:hAnsi="Arial" w:cs="Arial"/>
          <w:sz w:val="22"/>
          <w:szCs w:val="22"/>
        </w:rPr>
        <w:instrText xml:space="preserve"> ADDIN EN.CITE &lt;EndNote&gt;&lt;Cite&gt;&lt;Author&gt;Albertson&lt;/Author&gt;&lt;Year&gt;2003&lt;/Year&gt;&lt;RecNum&gt;1980&lt;/RecNum&gt;&lt;DisplayText&gt;[161]&lt;/DisplayText&gt;&lt;record&gt;&lt;rec-number&gt;1980&lt;/rec-number&gt;&lt;foreign-keys&gt;&lt;key app="EN" db-id="9xed9z9e7tz52oea9dc5wdzd029wdfs2vrwz" timestamp="1465401705"&gt;1980&lt;/key&gt;&lt;/foreign-keys&gt;&lt;ref-type name="Journal Article"&gt;17&lt;/ref-type&gt;&lt;contributors&gt;&lt;authors&gt;&lt;author&gt;Albertson, R.C.&lt;/author&gt;&lt;author&gt;Streelman, J.T.&lt;/author&gt;&lt;author&gt;Kocher, T.D.&lt;/author&gt;&lt;/authors&gt;&lt;/contributors&gt;&lt;titles&gt;&lt;title&gt;Directional selection has shaped the oral jaws of Lake Malawi cichlid fishes&lt;/title&gt;&lt;secondary-title&gt;Proceedings of the National Academy of Sciences&lt;/secondary-title&gt;&lt;alt-title&gt;Proc. Natl. Acad. Sci. USA&lt;/alt-title&gt;&lt;/titles&gt;&lt;periodical&gt;&lt;full-title&gt;Proceedings of the National Academy of Sciences&lt;/full-title&gt;&lt;abbr-1&gt;Proc. Natl. Acad. Sci.&lt;/abbr-1&gt;&lt;/periodical&gt;&lt;alt-periodical&gt;&lt;full-title&gt;Proceedings of the National Academy of Sciences USA&lt;/full-title&gt;&lt;abbr-1&gt;Proc. Natl. Acad. Sci. USA&lt;/abbr-1&gt;&lt;/alt-periodical&gt;&lt;pages&gt;5252-5257&lt;/pages&gt;&lt;volume&gt;100&lt;/volume&gt;&lt;dates&gt;&lt;year&gt;2003&lt;/year&gt;&lt;/dates&gt;&lt;urls&gt;&lt;/urls&gt;&lt;/record&gt;&lt;/Cite&gt;&lt;/EndNote&gt;</w:instrText>
      </w:r>
      <w:r w:rsidR="00EC00F5">
        <w:rPr>
          <w:rFonts w:ascii="Arial" w:hAnsi="Arial" w:cs="Arial"/>
          <w:sz w:val="22"/>
          <w:szCs w:val="22"/>
        </w:rPr>
        <w:fldChar w:fldCharType="separate"/>
      </w:r>
      <w:r w:rsidR="00111697">
        <w:rPr>
          <w:rFonts w:ascii="Arial" w:hAnsi="Arial" w:cs="Arial"/>
          <w:noProof/>
          <w:sz w:val="22"/>
          <w:szCs w:val="22"/>
        </w:rPr>
        <w:t>[161]</w:t>
      </w:r>
      <w:r w:rsidR="00EC00F5">
        <w:rPr>
          <w:rFonts w:ascii="Arial" w:hAnsi="Arial" w:cs="Arial"/>
          <w:sz w:val="22"/>
          <w:szCs w:val="22"/>
        </w:rPr>
        <w:fldChar w:fldCharType="end"/>
      </w:r>
      <w:r w:rsidR="007379AF">
        <w:rPr>
          <w:rFonts w:ascii="Arial" w:hAnsi="Arial" w:cs="Arial"/>
          <w:sz w:val="22"/>
          <w:szCs w:val="22"/>
        </w:rPr>
        <w:t xml:space="preserve">. Much more work is needed to connect emerging cichlid genomic and behavioral insights with functional morphology, performance, fitness landscapes, and ecology across diverse radiations and non-radiations in nature.  </w:t>
      </w:r>
    </w:p>
    <w:p w14:paraId="54C12F17" w14:textId="77777777" w:rsidR="004369B8" w:rsidRDefault="004369B8" w:rsidP="004369B8">
      <w:pPr>
        <w:spacing w:line="480" w:lineRule="auto"/>
        <w:ind w:firstLine="720"/>
        <w:rPr>
          <w:rFonts w:ascii="Arial" w:hAnsi="Arial" w:cs="Arial"/>
          <w:sz w:val="22"/>
          <w:szCs w:val="22"/>
        </w:rPr>
      </w:pPr>
    </w:p>
    <w:p w14:paraId="123878AC" w14:textId="77777777" w:rsidR="004369B8" w:rsidRPr="007607AF" w:rsidRDefault="004369B8" w:rsidP="004369B8">
      <w:pPr>
        <w:spacing w:line="480" w:lineRule="auto"/>
        <w:rPr>
          <w:rFonts w:ascii="Arial" w:hAnsi="Arial" w:cs="Arial"/>
          <w:b/>
          <w:sz w:val="22"/>
          <w:szCs w:val="22"/>
        </w:rPr>
      </w:pPr>
      <w:r w:rsidRPr="007607AF">
        <w:rPr>
          <w:rFonts w:ascii="Arial" w:hAnsi="Arial" w:cs="Arial"/>
          <w:b/>
          <w:i/>
          <w:sz w:val="22"/>
          <w:szCs w:val="22"/>
        </w:rPr>
        <w:t xml:space="preserve">Pupfish </w:t>
      </w:r>
    </w:p>
    <w:p w14:paraId="1B7A26DE" w14:textId="27E4EBA9" w:rsidR="004369B8" w:rsidRPr="0060490B" w:rsidRDefault="004369B8" w:rsidP="004369B8">
      <w:pPr>
        <w:spacing w:line="480" w:lineRule="auto"/>
        <w:rPr>
          <w:rFonts w:ascii="Arial" w:hAnsi="Arial" w:cs="Arial"/>
          <w:sz w:val="22"/>
          <w:szCs w:val="22"/>
        </w:rPr>
      </w:pPr>
      <w:r>
        <w:rPr>
          <w:rFonts w:ascii="Arial" w:hAnsi="Arial" w:cs="Arial"/>
          <w:sz w:val="22"/>
          <w:szCs w:val="22"/>
        </w:rPr>
        <w:tab/>
        <w:t xml:space="preserve">In contrast to cichlids, </w:t>
      </w:r>
      <w:proofErr w:type="spellStart"/>
      <w:r w:rsidRPr="00526976">
        <w:rPr>
          <w:rFonts w:ascii="Arial" w:hAnsi="Arial" w:cs="Arial"/>
          <w:i/>
          <w:sz w:val="22"/>
          <w:szCs w:val="22"/>
        </w:rPr>
        <w:t>Cyprinodon</w:t>
      </w:r>
      <w:proofErr w:type="spellEnd"/>
      <w:r>
        <w:rPr>
          <w:rFonts w:ascii="Arial" w:hAnsi="Arial" w:cs="Arial"/>
          <w:sz w:val="22"/>
          <w:szCs w:val="22"/>
        </w:rPr>
        <w:t xml:space="preserve"> pupfishes (family </w:t>
      </w:r>
      <w:proofErr w:type="spellStart"/>
      <w:r>
        <w:rPr>
          <w:rFonts w:ascii="Arial" w:hAnsi="Arial" w:cs="Arial"/>
          <w:sz w:val="22"/>
          <w:szCs w:val="22"/>
        </w:rPr>
        <w:t>Cyprinodontidae</w:t>
      </w:r>
      <w:proofErr w:type="spellEnd"/>
      <w:r>
        <w:rPr>
          <w:rFonts w:ascii="Arial" w:hAnsi="Arial" w:cs="Arial"/>
          <w:sz w:val="22"/>
          <w:szCs w:val="22"/>
        </w:rPr>
        <w:t xml:space="preserve">) comprise a very recent radiation (crown age: 25 </w:t>
      </w:r>
      <w:proofErr w:type="spellStart"/>
      <w:r>
        <w:rPr>
          <w:rFonts w:ascii="Arial" w:hAnsi="Arial" w:cs="Arial"/>
          <w:sz w:val="22"/>
          <w:szCs w:val="22"/>
        </w:rPr>
        <w:t>kya</w:t>
      </w:r>
      <w:proofErr w:type="spellEnd"/>
      <w:proofErr w:type="gramStart"/>
      <w:r>
        <w:rPr>
          <w:rFonts w:ascii="Arial" w:hAnsi="Arial" w:cs="Arial"/>
          <w:sz w:val="22"/>
          <w:szCs w:val="22"/>
        </w:rPr>
        <w:t>) which</w:t>
      </w:r>
      <w:proofErr w:type="gramEnd"/>
      <w:r>
        <w:rPr>
          <w:rFonts w:ascii="Arial" w:hAnsi="Arial" w:cs="Arial"/>
          <w:sz w:val="22"/>
          <w:szCs w:val="22"/>
        </w:rPr>
        <w:t xml:space="preserve"> rarely diversified in </w:t>
      </w:r>
      <w:proofErr w:type="spellStart"/>
      <w:r>
        <w:rPr>
          <w:rFonts w:ascii="Arial" w:hAnsi="Arial" w:cs="Arial"/>
          <w:sz w:val="22"/>
          <w:szCs w:val="22"/>
        </w:rPr>
        <w:t>sympatry</w:t>
      </w:r>
      <w:proofErr w:type="spellEnd"/>
      <w:r>
        <w:rPr>
          <w:rFonts w:ascii="Arial" w:hAnsi="Arial" w:cs="Arial"/>
          <w:sz w:val="22"/>
          <w:szCs w:val="22"/>
        </w:rPr>
        <w:t xml:space="preserve"> despite their wide distribution across the western Atlantic, Caribbean, and Mojave and Sonoran deserts</w:t>
      </w:r>
      <w:r w:rsidR="00F9594C">
        <w:rPr>
          <w:rFonts w:ascii="Arial" w:hAnsi="Arial" w:cs="Arial"/>
          <w:sz w:val="22"/>
          <w:szCs w:val="22"/>
        </w:rPr>
        <w:t xml:space="preserve"> </w:t>
      </w:r>
      <w:r w:rsidR="00F9594C">
        <w:rPr>
          <w:rFonts w:ascii="Arial" w:hAnsi="Arial" w:cs="Arial"/>
          <w:sz w:val="22"/>
          <w:szCs w:val="22"/>
        </w:rPr>
        <w:fldChar w:fldCharType="begin">
          <w:fldData xml:space="preserve">PEVuZE5vdGU+PENpdGU+PEF1dGhvcj5NYXJ0aW48L0F1dGhvcj48WWVhcj4yMDExPC9ZZWFyPjxS
ZWNOdW0+MTkxNDwvUmVjTnVtPjxEaXNwbGF5VGV4dD5bMTAsIDE2Ml08L0Rpc3BsYXlUZXh0Pjxy
ZWNvcmQ+PHJlYy1udW1iZXI+MTkxNDwvcmVjLW51bWJlcj48Zm9yZWlnbi1rZXlzPjxrZXkgYXBw
PSJFTiIgZGItaWQ9Ijl4ZWQ5ejllN3R6NTJvZWE5ZGM1d2R6ZDAyOXdkZnMydnJ3eiIgdGltZXN0
YW1wPSIxNDY0MzcyMTYyIj4xOTE0PC9rZXk+PC9mb3JlaWduLWtleXM+PHJlZi10eXBlIG5hbWU9
IkpvdXJuYWwgQXJ0aWNsZSI+MTc8L3JlZi10eXBlPjxjb250cmlidXRvcnM+PGF1dGhvcnM+PGF1
dGhvcj5NYXJ0aW4sIEMuSC48L2F1dGhvcj48YXV0aG9yPldhaW53cmlnaHQsIFAuQy48L2F1dGhv
cj48L2F1dGhvcnM+PC9jb250cmlidXRvcnM+PHRpdGxlcz48dGl0bGU+PHN0eWxlIGZhY2U9Im5v
cm1hbCIgZm9udD0iZGVmYXVsdCIgc2l6ZT0iMTAwJSI+VHJvcGhpYyBub3ZlbHR5IGlzIGxpbmtl
ZCB0byBleGNlcHRpb25hbCByYXRlcyBvZiBtb3JwaG9sb2dpY2FsIGRpdmVyc2lmaWNhdGlvbiBp
biB0d28gYWRhcHRpdmUgcmFkaWF0aW9ucyBvZiA8L3N0eWxlPjxzdHlsZSBmYWNlPSJpdGFsaWMi
IGZvbnQ9ImRlZmF1bHQiIHNpemU9IjEwMCUiPkN5cHJpbm9kb24gPC9zdHlsZT48c3R5bGUgZmFj
ZT0ibm9ybWFsIiBmb250PSJkZWZhdWx0IiBzaXplPSIxMDAlIj5wdXBmaXNoPC9zdHlsZT48L3Rp
dGxlPjxzZWNvbmRhcnktdGl0bGU+RXZvbHV0aW9uPC9zZWNvbmRhcnktdGl0bGU+PGFsdC10aXRs
ZT5Fdm9sdXRpb248L2FsdC10aXRsZT48L3RpdGxlcz48cGVyaW9kaWNhbD48ZnVsbC10aXRsZT5F
dm9sdXRpb248L2Z1bGwtdGl0bGU+PGFiYnItMT5Fdm9sdXRpb248L2FiYnItMT48L3BlcmlvZGlj
YWw+PGFsdC1wZXJpb2RpY2FsPjxmdWxsLXRpdGxlPkV2b2x1dGlvbjwvZnVsbC10aXRsZT48YWJi
ci0xPkV2b2x1dGlvbjwvYWJici0xPjwvYWx0LXBlcmlvZGljYWw+PHBhZ2VzPjIxOTctMjIxMjwv
cGFnZXM+PHZvbHVtZT42NTwvdm9sdW1lPjxkYXRlcz48eWVhcj4yMDExPC95ZWFyPjwvZGF0ZXM+
PHVybHM+PC91cmxzPjwvcmVjb3JkPjwvQ2l0ZT48Q2l0ZT48QXV0aG9yPk1hcnRpbjwvQXV0aG9y
PjxZZWFyPjIwMTY8L1llYXI+PFJlY051bT4yMDE4PC9SZWNOdW0+PHJlY29yZD48cmVjLW51bWJl
cj4yMDE4PC9yZWMtbnVtYmVyPjxmb3JlaWduLWtleXM+PGtleSBhcHA9IkVOIiBkYi1pZD0iOXhl
ZDl6OWU3dHo1Mm9lYTlkYzV3ZHpkMDI5d2RmczJ2cnd6IiB0aW1lc3RhbXA9IjE0NjU0MTY5MDEi
PjIwMTg8L2tleT48L2ZvcmVpZ24ta2V5cz48cmVmLXR5cGUgbmFtZT0iSm91cm5hbCBBcnRpY2xl
Ij4xNzwvcmVmLXR5cGU+PGNvbnRyaWJ1dG9ycz48YXV0aG9ycz48YXV0aG9yPk1hcnRpbiwgQy5I
LjwvYXV0aG9yPjxhdXRob3I+Q3Jhd2ZvcmQsIEouRS48L2F1dGhvcj48YXV0aG9yPnR1cm5lciwg
Qi5KLjwvYXV0aG9yPjxhdXRob3I+U2ltb25zLCBMLkguPC9hdXRob3I+PC9hdXRob3JzPjwvY29u
dHJpYnV0b3JzPjx0aXRsZXM+PHRpdGxlPkRpYWJvbGljYWwgc3Vydml2YWwgaW4gRGVhdGggVmFs
bGV5OiByZWNlbnQgcHVwZmlzaCBjb2xvbml6YXRpb24sIGdlbmUgZmxvdywgYW5kIGdlbmV0aWMg
YXNzaW1pbGF0aW9uIGluIHRoZSBzbWFsbGVzdCBzcGVjaWVzIHJhbmdlIG9uIGVhcnRoPC90aXRs
ZT48c2Vjb25kYXJ5LXRpdGxlPlByb2NlZWRpbmdzIG9mIHRoZSBSb3lhbCBTb2NpZXR5IEI8L3Nl
Y29uZGFyeS10aXRsZT48YWx0LXRpdGxlPlByb2MuIFIuIFNvYy4gTG9uZC4gQjwvYWx0LXRpdGxl
PjwvdGl0bGVzPjxwZXJpb2RpY2FsPjxmdWxsLXRpdGxlPlByb2NlZWRpbmdzIG9mIHRoZSBSb3lh
bCBTb2NpZXR5IEI8L2Z1bGwtdGl0bGU+PGFiYnItMT5Qcm9jLiBSLiBTb2MuIEI8L2FiYnItMT48
L3BlcmlvZGljYWw+PGFsdC1wZXJpb2RpY2FsPjxmdWxsLXRpdGxlPlByb2MuIFIuIFNvYy4gTG9u
ZC4gQjwvZnVsbC10aXRsZT48YWJici0xPlByb2MuIFIuIFNvYy4gTG9uZC4gQjwvYWJici0xPjwv
YWx0LXBlcmlvZGljYWw+PHBhZ2VzPjIwMTUyMzM0PC9wYWdlcz48dm9sdW1lPjI4Mzwvdm9sdW1l
PjxkYXRlcz48eWVhcj4yMDE2PC95ZWFyPjwvZGF0ZXM+PHVybHM+PC91cmxzPjwvcmVjb3JkPjwv
Q2l0ZT48L0VuZE5vdGU+AG==
</w:fldData>
        </w:fldChar>
      </w:r>
      <w:r w:rsidR="00111697">
        <w:rPr>
          <w:rFonts w:ascii="Arial" w:hAnsi="Arial" w:cs="Arial"/>
          <w:sz w:val="22"/>
          <w:szCs w:val="22"/>
        </w:rPr>
        <w:instrText xml:space="preserve"> ADDIN EN.CITE </w:instrText>
      </w:r>
      <w:r w:rsidR="00111697">
        <w:rPr>
          <w:rFonts w:ascii="Arial" w:hAnsi="Arial" w:cs="Arial"/>
          <w:sz w:val="22"/>
          <w:szCs w:val="22"/>
        </w:rPr>
        <w:fldChar w:fldCharType="begin">
          <w:fldData xml:space="preserve">PEVuZE5vdGU+PENpdGU+PEF1dGhvcj5NYXJ0aW48L0F1dGhvcj48WWVhcj4yMDExPC9ZZWFyPjxS
ZWNOdW0+MTkxNDwvUmVjTnVtPjxEaXNwbGF5VGV4dD5bMTAsIDE2Ml08L0Rpc3BsYXlUZXh0Pjxy
ZWNvcmQ+PHJlYy1udW1iZXI+MTkxNDwvcmVjLW51bWJlcj48Zm9yZWlnbi1rZXlzPjxrZXkgYXBw
PSJFTiIgZGItaWQ9Ijl4ZWQ5ejllN3R6NTJvZWE5ZGM1d2R6ZDAyOXdkZnMydnJ3eiIgdGltZXN0
YW1wPSIxNDY0MzcyMTYyIj4xOTE0PC9rZXk+PC9mb3JlaWduLWtleXM+PHJlZi10eXBlIG5hbWU9
IkpvdXJuYWwgQXJ0aWNsZSI+MTc8L3JlZi10eXBlPjxjb250cmlidXRvcnM+PGF1dGhvcnM+PGF1
dGhvcj5NYXJ0aW4sIEMuSC48L2F1dGhvcj48YXV0aG9yPldhaW53cmlnaHQsIFAuQy48L2F1dGhv
cj48L2F1dGhvcnM+PC9jb250cmlidXRvcnM+PHRpdGxlcz48dGl0bGU+PHN0eWxlIGZhY2U9Im5v
cm1hbCIgZm9udD0iZGVmYXVsdCIgc2l6ZT0iMTAwJSI+VHJvcGhpYyBub3ZlbHR5IGlzIGxpbmtl
ZCB0byBleGNlcHRpb25hbCByYXRlcyBvZiBtb3JwaG9sb2dpY2FsIGRpdmVyc2lmaWNhdGlvbiBp
biB0d28gYWRhcHRpdmUgcmFkaWF0aW9ucyBvZiA8L3N0eWxlPjxzdHlsZSBmYWNlPSJpdGFsaWMi
IGZvbnQ9ImRlZmF1bHQiIHNpemU9IjEwMCUiPkN5cHJpbm9kb24gPC9zdHlsZT48c3R5bGUgZmFj
ZT0ibm9ybWFsIiBmb250PSJkZWZhdWx0IiBzaXplPSIxMDAlIj5wdXBmaXNoPC9zdHlsZT48L3Rp
dGxlPjxzZWNvbmRhcnktdGl0bGU+RXZvbHV0aW9uPC9zZWNvbmRhcnktdGl0bGU+PGFsdC10aXRs
ZT5Fdm9sdXRpb248L2FsdC10aXRsZT48L3RpdGxlcz48cGVyaW9kaWNhbD48ZnVsbC10aXRsZT5F
dm9sdXRpb248L2Z1bGwtdGl0bGU+PGFiYnItMT5Fdm9sdXRpb248L2FiYnItMT48L3BlcmlvZGlj
YWw+PGFsdC1wZXJpb2RpY2FsPjxmdWxsLXRpdGxlPkV2b2x1dGlvbjwvZnVsbC10aXRsZT48YWJi
ci0xPkV2b2x1dGlvbjwvYWJici0xPjwvYWx0LXBlcmlvZGljYWw+PHBhZ2VzPjIxOTctMjIxMjwv
cGFnZXM+PHZvbHVtZT42NTwvdm9sdW1lPjxkYXRlcz48eWVhcj4yMDExPC95ZWFyPjwvZGF0ZXM+
PHVybHM+PC91cmxzPjwvcmVjb3JkPjwvQ2l0ZT48Q2l0ZT48QXV0aG9yPk1hcnRpbjwvQXV0aG9y
PjxZZWFyPjIwMTY8L1llYXI+PFJlY051bT4yMDE4PC9SZWNOdW0+PHJlY29yZD48cmVjLW51bWJl
cj4yMDE4PC9yZWMtbnVtYmVyPjxmb3JlaWduLWtleXM+PGtleSBhcHA9IkVOIiBkYi1pZD0iOXhl
ZDl6OWU3dHo1Mm9lYTlkYzV3ZHpkMDI5d2RmczJ2cnd6IiB0aW1lc3RhbXA9IjE0NjU0MTY5MDEi
PjIwMTg8L2tleT48L2ZvcmVpZ24ta2V5cz48cmVmLXR5cGUgbmFtZT0iSm91cm5hbCBBcnRpY2xl
Ij4xNzwvcmVmLXR5cGU+PGNvbnRyaWJ1dG9ycz48YXV0aG9ycz48YXV0aG9yPk1hcnRpbiwgQy5I
LjwvYXV0aG9yPjxhdXRob3I+Q3Jhd2ZvcmQsIEouRS48L2F1dGhvcj48YXV0aG9yPnR1cm5lciwg
Qi5KLjwvYXV0aG9yPjxhdXRob3I+U2ltb25zLCBMLkguPC9hdXRob3I+PC9hdXRob3JzPjwvY29u
dHJpYnV0b3JzPjx0aXRsZXM+PHRpdGxlPkRpYWJvbGljYWwgc3Vydml2YWwgaW4gRGVhdGggVmFs
bGV5OiByZWNlbnQgcHVwZmlzaCBjb2xvbml6YXRpb24sIGdlbmUgZmxvdywgYW5kIGdlbmV0aWMg
YXNzaW1pbGF0aW9uIGluIHRoZSBzbWFsbGVzdCBzcGVjaWVzIHJhbmdlIG9uIGVhcnRoPC90aXRs
ZT48c2Vjb25kYXJ5LXRpdGxlPlByb2NlZWRpbmdzIG9mIHRoZSBSb3lhbCBTb2NpZXR5IEI8L3Nl
Y29uZGFyeS10aXRsZT48YWx0LXRpdGxlPlByb2MuIFIuIFNvYy4gTG9uZC4gQjwvYWx0LXRpdGxl
PjwvdGl0bGVzPjxwZXJpb2RpY2FsPjxmdWxsLXRpdGxlPlByb2NlZWRpbmdzIG9mIHRoZSBSb3lh
bCBTb2NpZXR5IEI8L2Z1bGwtdGl0bGU+PGFiYnItMT5Qcm9jLiBSLiBTb2MuIEI8L2FiYnItMT48
L3BlcmlvZGljYWw+PGFsdC1wZXJpb2RpY2FsPjxmdWxsLXRpdGxlPlByb2MuIFIuIFNvYy4gTG9u
ZC4gQjwvZnVsbC10aXRsZT48YWJici0xPlByb2MuIFIuIFNvYy4gTG9uZC4gQjwvYWJici0xPjwv
YWx0LXBlcmlvZGljYWw+PHBhZ2VzPjIwMTUyMzM0PC9wYWdlcz48dm9sdW1lPjI4Mzwvdm9sdW1l
PjxkYXRlcz48eWVhcj4yMDE2PC95ZWFyPjwvZGF0ZXM+PHVybHM+PC91cmxzPjwvcmVjb3JkPjwv
Q2l0ZT48L0VuZE5vdGU+AG==
</w:fldData>
        </w:fldChar>
      </w:r>
      <w:r w:rsidR="00111697">
        <w:rPr>
          <w:rFonts w:ascii="Arial" w:hAnsi="Arial" w:cs="Arial"/>
          <w:sz w:val="22"/>
          <w:szCs w:val="22"/>
        </w:rPr>
        <w:instrText xml:space="preserve"> ADDIN EN.CITE.DATA </w:instrText>
      </w:r>
      <w:r w:rsidR="00111697">
        <w:rPr>
          <w:rFonts w:ascii="Arial" w:hAnsi="Arial" w:cs="Arial"/>
          <w:sz w:val="22"/>
          <w:szCs w:val="22"/>
        </w:rPr>
      </w:r>
      <w:r w:rsidR="00111697">
        <w:rPr>
          <w:rFonts w:ascii="Arial" w:hAnsi="Arial" w:cs="Arial"/>
          <w:sz w:val="22"/>
          <w:szCs w:val="22"/>
        </w:rPr>
        <w:fldChar w:fldCharType="end"/>
      </w:r>
      <w:r w:rsidR="00F9594C">
        <w:rPr>
          <w:rFonts w:ascii="Arial" w:hAnsi="Arial" w:cs="Arial"/>
          <w:sz w:val="22"/>
          <w:szCs w:val="22"/>
        </w:rPr>
        <w:fldChar w:fldCharType="separate"/>
      </w:r>
      <w:r w:rsidR="00111697">
        <w:rPr>
          <w:rFonts w:ascii="Arial" w:hAnsi="Arial" w:cs="Arial"/>
          <w:noProof/>
          <w:sz w:val="22"/>
          <w:szCs w:val="22"/>
        </w:rPr>
        <w:t>[10, 162]</w:t>
      </w:r>
      <w:r w:rsidR="00F9594C">
        <w:rPr>
          <w:rFonts w:ascii="Arial" w:hAnsi="Arial" w:cs="Arial"/>
          <w:sz w:val="22"/>
          <w:szCs w:val="22"/>
        </w:rPr>
        <w:fldChar w:fldCharType="end"/>
      </w:r>
      <w:r>
        <w:rPr>
          <w:rFonts w:ascii="Arial" w:hAnsi="Arial" w:cs="Arial"/>
          <w:sz w:val="22"/>
          <w:szCs w:val="22"/>
        </w:rPr>
        <w:t xml:space="preserve">. Only two sympatric </w:t>
      </w:r>
      <w:proofErr w:type="spellStart"/>
      <w:r w:rsidRPr="00282506">
        <w:rPr>
          <w:rFonts w:ascii="Arial" w:hAnsi="Arial" w:cs="Arial"/>
          <w:i/>
          <w:sz w:val="22"/>
          <w:szCs w:val="22"/>
        </w:rPr>
        <w:t>Cyprinodon</w:t>
      </w:r>
      <w:proofErr w:type="spellEnd"/>
      <w:r>
        <w:rPr>
          <w:rFonts w:ascii="Arial" w:hAnsi="Arial" w:cs="Arial"/>
          <w:sz w:val="22"/>
          <w:szCs w:val="22"/>
        </w:rPr>
        <w:t xml:space="preserve"> radiations are known from </w:t>
      </w:r>
      <w:proofErr w:type="spellStart"/>
      <w:r>
        <w:rPr>
          <w:rFonts w:ascii="Arial" w:hAnsi="Arial" w:cs="Arial"/>
          <w:sz w:val="22"/>
          <w:szCs w:val="22"/>
        </w:rPr>
        <w:t>hypersaline</w:t>
      </w:r>
      <w:proofErr w:type="spellEnd"/>
      <w:r>
        <w:rPr>
          <w:rFonts w:ascii="Arial" w:hAnsi="Arial" w:cs="Arial"/>
          <w:sz w:val="22"/>
          <w:szCs w:val="22"/>
        </w:rPr>
        <w:t xml:space="preserve"> lakes on San Salvador Island, Bahamas and a brackish lake in the Yucatan, Laguna </w:t>
      </w:r>
      <w:proofErr w:type="spellStart"/>
      <w:r>
        <w:rPr>
          <w:rFonts w:ascii="Arial" w:hAnsi="Arial" w:cs="Arial"/>
          <w:sz w:val="22"/>
          <w:szCs w:val="22"/>
        </w:rPr>
        <w:t>Chichancanab</w:t>
      </w:r>
      <w:proofErr w:type="spellEnd"/>
      <w:r w:rsidR="00F9594C">
        <w:rPr>
          <w:rFonts w:ascii="Arial" w:hAnsi="Arial" w:cs="Arial"/>
          <w:sz w:val="22"/>
          <w:szCs w:val="22"/>
        </w:rPr>
        <w:t xml:space="preserve"> </w:t>
      </w:r>
      <w:r w:rsidR="00F9594C">
        <w:rPr>
          <w:rFonts w:ascii="Arial" w:hAnsi="Arial" w:cs="Arial"/>
          <w:sz w:val="22"/>
          <w:szCs w:val="22"/>
        </w:rPr>
        <w:fldChar w:fldCharType="begin"/>
      </w:r>
      <w:r w:rsidR="006E3DFB">
        <w:rPr>
          <w:rFonts w:ascii="Arial" w:hAnsi="Arial" w:cs="Arial"/>
          <w:sz w:val="22"/>
          <w:szCs w:val="22"/>
        </w:rPr>
        <w:instrText xml:space="preserve"> ADDIN EN.CITE &lt;EndNote&gt;&lt;Cite&gt;&lt;Author&gt;Martin&lt;/Author&gt;&lt;Year&gt;2011&lt;/Year&gt;&lt;RecNum&gt;1914&lt;/RecNum&gt;&lt;DisplayText&gt;[10]&lt;/DisplayText&gt;&lt;record&gt;&lt;rec-number&gt;1914&lt;/rec-number&gt;&lt;foreign-keys&gt;&lt;key app="EN" db-id="9xed9z9e7tz52oea9dc5wdzd029wdfs2vrwz" timestamp="1464372162"&gt;1914&lt;/key&gt;&lt;/foreign-keys&gt;&lt;ref-type name="Journal Article"&gt;17&lt;/ref-type&gt;&lt;contributors&gt;&lt;authors&gt;&lt;author&gt;Martin, C.H.&lt;/author&gt;&lt;author&gt;Wainwright, P.C.&lt;/author&gt;&lt;/authors&gt;&lt;/contributors&gt;&lt;titles&gt;&lt;title&gt;&lt;style face="normal" font="default" size="100%"&gt;Trophic novelty is linked to exceptional rates of morphological diversification in two adaptive radiations of &lt;/style&gt;&lt;style face="italic" font="default" size="100%"&gt;Cyprinodon &lt;/style&gt;&lt;style face="normal" font="default" size="100%"&gt;pupfish&lt;/style&gt;&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197-2212&lt;/pages&gt;&lt;volume&gt;65&lt;/volume&gt;&lt;dates&gt;&lt;year&gt;2011&lt;/year&gt;&lt;/dates&gt;&lt;urls&gt;&lt;/urls&gt;&lt;/record&gt;&lt;/Cite&gt;&lt;/EndNote&gt;</w:instrText>
      </w:r>
      <w:r w:rsidR="00F9594C">
        <w:rPr>
          <w:rFonts w:ascii="Arial" w:hAnsi="Arial" w:cs="Arial"/>
          <w:sz w:val="22"/>
          <w:szCs w:val="22"/>
        </w:rPr>
        <w:fldChar w:fldCharType="separate"/>
      </w:r>
      <w:r w:rsidR="006E3DFB">
        <w:rPr>
          <w:rFonts w:ascii="Arial" w:hAnsi="Arial" w:cs="Arial"/>
          <w:noProof/>
          <w:sz w:val="22"/>
          <w:szCs w:val="22"/>
        </w:rPr>
        <w:t>[10]</w:t>
      </w:r>
      <w:r w:rsidR="00F9594C">
        <w:rPr>
          <w:rFonts w:ascii="Arial" w:hAnsi="Arial" w:cs="Arial"/>
          <w:sz w:val="22"/>
          <w:szCs w:val="22"/>
        </w:rPr>
        <w:fldChar w:fldCharType="end"/>
      </w:r>
      <w:r>
        <w:rPr>
          <w:rFonts w:ascii="Arial" w:hAnsi="Arial" w:cs="Arial"/>
          <w:sz w:val="22"/>
          <w:szCs w:val="22"/>
        </w:rPr>
        <w:t xml:space="preserve">. These two independent radiations of generalist and specialist pupfishes occur in remarkably similar habitats with abundant ecological opportunity due to lack of predatory fishes and only 1-2 co-occurring fish species. However, the paradox in this system is that generalist pupfish species have also colonized thousands of similar lakes throughout the Caribbean with identical </w:t>
      </w:r>
      <w:proofErr w:type="spellStart"/>
      <w:r>
        <w:rPr>
          <w:rFonts w:ascii="Arial" w:hAnsi="Arial" w:cs="Arial"/>
          <w:sz w:val="22"/>
          <w:szCs w:val="22"/>
        </w:rPr>
        <w:t>depauperate</w:t>
      </w:r>
      <w:proofErr w:type="spellEnd"/>
      <w:r>
        <w:rPr>
          <w:rFonts w:ascii="Arial" w:hAnsi="Arial" w:cs="Arial"/>
          <w:sz w:val="22"/>
          <w:szCs w:val="22"/>
        </w:rPr>
        <w:t xml:space="preserve"> fish communities and comparable levels of resource diversity, </w:t>
      </w:r>
      <w:r w:rsidRPr="0060490B">
        <w:rPr>
          <w:rFonts w:ascii="Arial" w:hAnsi="Arial" w:cs="Arial"/>
          <w:sz w:val="22"/>
          <w:szCs w:val="22"/>
        </w:rPr>
        <w:t xml:space="preserve">genetic diversity, population size, lake area, and island size, and yet have failed to diversify in all these environments (Martin in revision). Thus, in contrast to classic adaptive radiations found in unique environments (e.g. African rift lakes) and incipient speciation replicated across many similar environments, pupfish adaptive radiations pose </w:t>
      </w:r>
      <w:r>
        <w:rPr>
          <w:rFonts w:ascii="Arial" w:hAnsi="Arial" w:cs="Arial"/>
          <w:sz w:val="22"/>
          <w:szCs w:val="22"/>
        </w:rPr>
        <w:t>a different</w:t>
      </w:r>
      <w:r w:rsidRPr="0060490B">
        <w:rPr>
          <w:rFonts w:ascii="Arial" w:hAnsi="Arial" w:cs="Arial"/>
          <w:sz w:val="22"/>
          <w:szCs w:val="22"/>
        </w:rPr>
        <w:t xml:space="preserve"> problem: why are </w:t>
      </w:r>
      <w:r>
        <w:rPr>
          <w:rFonts w:ascii="Arial" w:hAnsi="Arial" w:cs="Arial"/>
          <w:sz w:val="22"/>
          <w:szCs w:val="22"/>
        </w:rPr>
        <w:t>sympatric</w:t>
      </w:r>
      <w:r w:rsidRPr="0060490B">
        <w:rPr>
          <w:rFonts w:ascii="Arial" w:hAnsi="Arial" w:cs="Arial"/>
          <w:sz w:val="22"/>
          <w:szCs w:val="22"/>
        </w:rPr>
        <w:t xml:space="preserve"> radiations of ecological specialists so localized, despite so many ecologically and genetically similar generalist populations on neighboring islands?</w:t>
      </w:r>
      <w:r>
        <w:rPr>
          <w:rFonts w:ascii="Arial" w:hAnsi="Arial" w:cs="Arial"/>
          <w:sz w:val="22"/>
          <w:szCs w:val="22"/>
        </w:rPr>
        <w:t xml:space="preserve"> Answering this question is key to understanding the origins of adaptive radiation.</w:t>
      </w:r>
    </w:p>
    <w:p w14:paraId="3831D7F5" w14:textId="6F84C594" w:rsidR="004369B8" w:rsidRDefault="004369B8" w:rsidP="004369B8">
      <w:pPr>
        <w:spacing w:line="480" w:lineRule="auto"/>
        <w:rPr>
          <w:rFonts w:ascii="Arial" w:hAnsi="Arial" w:cs="Arial"/>
          <w:sz w:val="22"/>
          <w:szCs w:val="22"/>
        </w:rPr>
      </w:pPr>
      <w:r>
        <w:rPr>
          <w:rFonts w:ascii="Arial" w:hAnsi="Arial" w:cs="Arial"/>
          <w:sz w:val="22"/>
          <w:szCs w:val="22"/>
        </w:rPr>
        <w:tab/>
        <w:t xml:space="preserve">Despite their young age, pupfish radiations exhibit striking divergence in trophic morphology and niche specialization. One species on San Salvador Island is a specialized scale-eater and has evolved much larger jaws, larger adductor </w:t>
      </w:r>
      <w:proofErr w:type="spellStart"/>
      <w:r>
        <w:rPr>
          <w:rFonts w:ascii="Arial" w:hAnsi="Arial" w:cs="Arial"/>
          <w:sz w:val="22"/>
          <w:szCs w:val="22"/>
        </w:rPr>
        <w:t>mandibulae</w:t>
      </w:r>
      <w:proofErr w:type="spellEnd"/>
      <w:r>
        <w:rPr>
          <w:rFonts w:ascii="Arial" w:hAnsi="Arial" w:cs="Arial"/>
          <w:sz w:val="22"/>
          <w:szCs w:val="22"/>
        </w:rPr>
        <w:t xml:space="preserve"> muscle mass, and an elongated body, driving rates of jaw diversification 50 – 1,000 times faster than other pupfish clades (Martin in revision;</w:t>
      </w:r>
      <w:r w:rsidR="00F9594C">
        <w:rPr>
          <w:rFonts w:ascii="Arial" w:hAnsi="Arial" w:cs="Arial"/>
          <w:sz w:val="22"/>
          <w:szCs w:val="22"/>
        </w:rPr>
        <w:t xml:space="preserve"> </w:t>
      </w:r>
      <w:r w:rsidR="00F9594C">
        <w:rPr>
          <w:rFonts w:ascii="Arial" w:hAnsi="Arial" w:cs="Arial"/>
          <w:sz w:val="22"/>
          <w:szCs w:val="22"/>
        </w:rPr>
        <w:fldChar w:fldCharType="begin">
          <w:fldData xml:space="preserve">PEVuZE5vdGU+PENpdGU+PEF1dGhvcj5NYXJ0aW48L0F1dGhvcj48WWVhcj4yMDEzPC9ZZWFyPjxS
ZWNOdW0+MjAxOTwvUmVjTnVtPjxEaXNwbGF5VGV4dD5bMTAsIDE2M108L0Rpc3BsYXlUZXh0Pjxy
ZWNvcmQ+PHJlYy1udW1iZXI+MjAxOTwvcmVjLW51bWJlcj48Zm9yZWlnbi1rZXlzPjxrZXkgYXBw
PSJFTiIgZGItaWQ9Ijl4ZWQ5ejllN3R6NTJvZWE5ZGM1d2R6ZDAyOXdkZnMydnJ3eiIgdGltZXN0
YW1wPSIxNDY1NDE3MDMxIj4yMDE5PC9rZXk+PC9mb3JlaWduLWtleXM+PHJlZi10eXBlIG5hbWU9
IkpvdXJuYWwgQXJ0aWNsZSI+MTc8L3JlZi10eXBlPjxjb250cmlidXRvcnM+PGF1dGhvcnM+PGF1
dGhvcj5NYXJ0aW4sIEMuSC48L2F1dGhvcj48YXV0aG9yPldhaW53cmlnaHQsIFAuQy48L2F1dGhv
cj48L2F1dGhvcnM+PC9jb250cmlidXRvcnM+PHRpdGxlcz48dGl0bGU+PHN0eWxlIGZhY2U9Im5v
cm1hbCIgZm9udD0iZGVmYXVsdCIgc2l6ZT0iMTAwJSI+QSByZW1hcmthYmxlIHNwZWNpZXMgZmxv
Y2sgb2YgPC9zdHlsZT48c3R5bGUgZmFjZT0iaXRhbGljIiBmb250PSJkZWZhdWx0IiBzaXplPSIx
MDAlIj5DeXByaW5pZG9uIDwvc3R5bGU+PHN0eWxlIGZhY2U9Im5vcm1hbCIgZm9udD0iZGVmYXVs
dCIgc2l6ZT0iMTAwJSI+cHVwZmlzaGVzIGVuZGVtaWMgdG8gU2FuIFNhbHZhZG9yIElzbGFuZCwg
QmFoYW1hczwvc3R5bGU+PC90aXRsZT48c2Vjb25kYXJ5LXRpdGxlPkJ1bGxldGluIG9mIHRoZSBQ
ZWFib2R5IE11c2V1bSBvZiBOYXR1cmFsIEhpc3Rvcnk8L3NlY29uZGFyeS10aXRsZT48YWx0LXRp
dGxlPkJ1bGwuIFBlYWJvZHkgTXVzLiBOYXQuIEhpc3QuPC9hbHQtdGl0bGU+PC90aXRsZXM+PHBl
cmlvZGljYWw+PGZ1bGwtdGl0bGU+QnVsbGV0aW4gb2YgdGhlIFBlYWJvZHkgTXVzZXVtIG9mIE5h
dHVyYWwgSGlzdG9yeTwvZnVsbC10aXRsZT48YWJici0xPkJ1bGwuIFBlYWJvZHkgTXVzLiBOYXQu
IEhpc3QuPC9hYmJyLTE+PC9wZXJpb2RpY2FsPjxhbHQtcGVyaW9kaWNhbD48ZnVsbC10aXRsZT5C
dWxsZXRpbiBvZiB0aGUgUGVhYm9keSBNdXNldW0gb2YgTmF0dXJhbCBIaXN0b3J5PC9mdWxsLXRp
dGxlPjxhYmJyLTE+QnVsbC4gUGVhYm9keSBNdXMuIE5hdC4gSGlzdC48L2FiYnItMT48L2FsdC1w
ZXJpb2RpY2FsPjxwYWdlcz4yMzEtMjQwPC9wYWdlcz48dm9sdW1lPjU0PC92b2x1bWU+PGRhdGVz
Pjx5ZWFyPjIwMTM8L3llYXI+PC9kYXRlcz48dXJscz48L3VybHM+PC9yZWNvcmQ+PC9DaXRlPjxD
aXRlPjxBdXRob3I+TWFydGluPC9BdXRob3I+PFllYXI+MjAxMTwvWWVhcj48UmVjTnVtPjE5MTQ8
L1JlY051bT48cmVjb3JkPjxyZWMtbnVtYmVyPjE5MTQ8L3JlYy1udW1iZXI+PGZvcmVpZ24ta2V5
cz48a2V5IGFwcD0iRU4iIGRiLWlkPSI5eGVkOXo5ZTd0ejUyb2VhOWRjNXdkemQwMjl3ZGZzMnZy
d3oiIHRpbWVzdGFtcD0iMTQ2NDM3MjE2MiI+MTkxNDwva2V5PjwvZm9yZWlnbi1rZXlzPjxyZWYt
dHlwZSBuYW1lPSJKb3VybmFsIEFydGljbGUiPjE3PC9yZWYtdHlwZT48Y29udHJpYnV0b3JzPjxh
dXRob3JzPjxhdXRob3I+TWFydGluLCBDLkguPC9hdXRob3I+PGF1dGhvcj5XYWlud3JpZ2h0LCBQ
LkMuPC9hdXRob3I+PC9hdXRob3JzPjwvY29udHJpYnV0b3JzPjx0aXRsZXM+PHRpdGxlPjxzdHls
ZSBmYWNlPSJub3JtYWwiIGZvbnQ9ImRlZmF1bHQiIHNpemU9IjEwMCUiPlRyb3BoaWMgbm92ZWx0
eSBpcyBsaW5rZWQgdG8gZXhjZXB0aW9uYWwgcmF0ZXMgb2YgbW9ycGhvbG9naWNhbCBkaXZlcnNp
ZmljYXRpb24gaW4gdHdvIGFkYXB0aXZlIHJhZGlhdGlvbnMgb2YgPC9zdHlsZT48c3R5bGUgZmFj
ZT0iaXRhbGljIiBmb250PSJkZWZhdWx0IiBzaXplPSIxMDAlIj5DeXByaW5vZG9uIDwvc3R5bGU+
PHN0eWxlIGZhY2U9Im5vcm1hbCIgZm9udD0iZGVmYXVsdCIgc2l6ZT0iMTAwJSI+cHVwZmlzaDwv
c3R5bGU+PC90aXRsZT48c2Vjb25kYXJ5LXRpdGxlPkV2b2x1dGlvbjwvc2Vjb25kYXJ5LXRpdGxl
PjxhbHQtdGl0bGU+RXZvbHV0aW9uPC9hbHQtdGl0bGU+PC90aXRsZXM+PHBlcmlvZGljYWw+PGZ1
bGwtdGl0bGU+RXZvbHV0aW9uPC9mdWxsLXRpdGxlPjxhYmJyLTE+RXZvbHV0aW9uPC9hYmJyLTE+
PC9wZXJpb2RpY2FsPjxhbHQtcGVyaW9kaWNhbD48ZnVsbC10aXRsZT5Fdm9sdXRpb248L2Z1bGwt
dGl0bGU+PGFiYnItMT5Fdm9sdXRpb248L2FiYnItMT48L2FsdC1wZXJpb2RpY2FsPjxwYWdlcz4y
MTk3LTIyMTI8L3BhZ2VzPjx2b2x1bWU+NjU8L3ZvbHVtZT48ZGF0ZXM+PHllYXI+MjAxMTwveWVh
cj48L2RhdGVzPjx1cmxzPjwvdXJscz48L3JlY29yZD48L0NpdGU+PC9FbmROb3RlPgB=
</w:fldData>
        </w:fldChar>
      </w:r>
      <w:r w:rsidR="00111697">
        <w:rPr>
          <w:rFonts w:ascii="Arial" w:hAnsi="Arial" w:cs="Arial"/>
          <w:sz w:val="22"/>
          <w:szCs w:val="22"/>
        </w:rPr>
        <w:instrText xml:space="preserve"> ADDIN EN.CITE </w:instrText>
      </w:r>
      <w:r w:rsidR="00111697">
        <w:rPr>
          <w:rFonts w:ascii="Arial" w:hAnsi="Arial" w:cs="Arial"/>
          <w:sz w:val="22"/>
          <w:szCs w:val="22"/>
        </w:rPr>
        <w:fldChar w:fldCharType="begin">
          <w:fldData xml:space="preserve">PEVuZE5vdGU+PENpdGU+PEF1dGhvcj5NYXJ0aW48L0F1dGhvcj48WWVhcj4yMDEzPC9ZZWFyPjxS
ZWNOdW0+MjAxOTwvUmVjTnVtPjxEaXNwbGF5VGV4dD5bMTAsIDE2M108L0Rpc3BsYXlUZXh0Pjxy
ZWNvcmQ+PHJlYy1udW1iZXI+MjAxOTwvcmVjLW51bWJlcj48Zm9yZWlnbi1rZXlzPjxrZXkgYXBw
PSJFTiIgZGItaWQ9Ijl4ZWQ5ejllN3R6NTJvZWE5ZGM1d2R6ZDAyOXdkZnMydnJ3eiIgdGltZXN0
YW1wPSIxNDY1NDE3MDMxIj4yMDE5PC9rZXk+PC9mb3JlaWduLWtleXM+PHJlZi10eXBlIG5hbWU9
IkpvdXJuYWwgQXJ0aWNsZSI+MTc8L3JlZi10eXBlPjxjb250cmlidXRvcnM+PGF1dGhvcnM+PGF1
dGhvcj5NYXJ0aW4sIEMuSC48L2F1dGhvcj48YXV0aG9yPldhaW53cmlnaHQsIFAuQy48L2F1dGhv
cj48L2F1dGhvcnM+PC9jb250cmlidXRvcnM+PHRpdGxlcz48dGl0bGU+PHN0eWxlIGZhY2U9Im5v
cm1hbCIgZm9udD0iZGVmYXVsdCIgc2l6ZT0iMTAwJSI+QSByZW1hcmthYmxlIHNwZWNpZXMgZmxv
Y2sgb2YgPC9zdHlsZT48c3R5bGUgZmFjZT0iaXRhbGljIiBmb250PSJkZWZhdWx0IiBzaXplPSIx
MDAlIj5DeXByaW5pZG9uIDwvc3R5bGU+PHN0eWxlIGZhY2U9Im5vcm1hbCIgZm9udD0iZGVmYXVs
dCIgc2l6ZT0iMTAwJSI+cHVwZmlzaGVzIGVuZGVtaWMgdG8gU2FuIFNhbHZhZG9yIElzbGFuZCwg
QmFoYW1hczwvc3R5bGU+PC90aXRsZT48c2Vjb25kYXJ5LXRpdGxlPkJ1bGxldGluIG9mIHRoZSBQ
ZWFib2R5IE11c2V1bSBvZiBOYXR1cmFsIEhpc3Rvcnk8L3NlY29uZGFyeS10aXRsZT48YWx0LXRp
dGxlPkJ1bGwuIFBlYWJvZHkgTXVzLiBOYXQuIEhpc3QuPC9hbHQtdGl0bGU+PC90aXRsZXM+PHBl
cmlvZGljYWw+PGZ1bGwtdGl0bGU+QnVsbGV0aW4gb2YgdGhlIFBlYWJvZHkgTXVzZXVtIG9mIE5h
dHVyYWwgSGlzdG9yeTwvZnVsbC10aXRsZT48YWJici0xPkJ1bGwuIFBlYWJvZHkgTXVzLiBOYXQu
IEhpc3QuPC9hYmJyLTE+PC9wZXJpb2RpY2FsPjxhbHQtcGVyaW9kaWNhbD48ZnVsbC10aXRsZT5C
dWxsZXRpbiBvZiB0aGUgUGVhYm9keSBNdXNldW0gb2YgTmF0dXJhbCBIaXN0b3J5PC9mdWxsLXRp
dGxlPjxhYmJyLTE+QnVsbC4gUGVhYm9keSBNdXMuIE5hdC4gSGlzdC48L2FiYnItMT48L2FsdC1w
ZXJpb2RpY2FsPjxwYWdlcz4yMzEtMjQwPC9wYWdlcz48dm9sdW1lPjU0PC92b2x1bWU+PGRhdGVz
Pjx5ZWFyPjIwMTM8L3llYXI+PC9kYXRlcz48dXJscz48L3VybHM+PC9yZWNvcmQ+PC9DaXRlPjxD
aXRlPjxBdXRob3I+TWFydGluPC9BdXRob3I+PFllYXI+MjAxMTwvWWVhcj48UmVjTnVtPjE5MTQ8
L1JlY051bT48cmVjb3JkPjxyZWMtbnVtYmVyPjE5MTQ8L3JlYy1udW1iZXI+PGZvcmVpZ24ta2V5
cz48a2V5IGFwcD0iRU4iIGRiLWlkPSI5eGVkOXo5ZTd0ejUyb2VhOWRjNXdkemQwMjl3ZGZzMnZy
d3oiIHRpbWVzdGFtcD0iMTQ2NDM3MjE2MiI+MTkxNDwva2V5PjwvZm9yZWlnbi1rZXlzPjxyZWYt
dHlwZSBuYW1lPSJKb3VybmFsIEFydGljbGUiPjE3PC9yZWYtdHlwZT48Y29udHJpYnV0b3JzPjxh
dXRob3JzPjxhdXRob3I+TWFydGluLCBDLkguPC9hdXRob3I+PGF1dGhvcj5XYWlud3JpZ2h0LCBQ
LkMuPC9hdXRob3I+PC9hdXRob3JzPjwvY29udHJpYnV0b3JzPjx0aXRsZXM+PHRpdGxlPjxzdHls
ZSBmYWNlPSJub3JtYWwiIGZvbnQ9ImRlZmF1bHQiIHNpemU9IjEwMCUiPlRyb3BoaWMgbm92ZWx0
eSBpcyBsaW5rZWQgdG8gZXhjZXB0aW9uYWwgcmF0ZXMgb2YgbW9ycGhvbG9naWNhbCBkaXZlcnNp
ZmljYXRpb24gaW4gdHdvIGFkYXB0aXZlIHJhZGlhdGlvbnMgb2YgPC9zdHlsZT48c3R5bGUgZmFj
ZT0iaXRhbGljIiBmb250PSJkZWZhdWx0IiBzaXplPSIxMDAlIj5DeXByaW5vZG9uIDwvc3R5bGU+
PHN0eWxlIGZhY2U9Im5vcm1hbCIgZm9udD0iZGVmYXVsdCIgc2l6ZT0iMTAwJSI+cHVwZmlzaDwv
c3R5bGU+PC90aXRsZT48c2Vjb25kYXJ5LXRpdGxlPkV2b2x1dGlvbjwvc2Vjb25kYXJ5LXRpdGxl
PjxhbHQtdGl0bGU+RXZvbHV0aW9uPC9hbHQtdGl0bGU+PC90aXRsZXM+PHBlcmlvZGljYWw+PGZ1
bGwtdGl0bGU+RXZvbHV0aW9uPC9mdWxsLXRpdGxlPjxhYmJyLTE+RXZvbHV0aW9uPC9hYmJyLTE+
PC9wZXJpb2RpY2FsPjxhbHQtcGVyaW9kaWNhbD48ZnVsbC10aXRsZT5Fdm9sdXRpb248L2Z1bGwt
dGl0bGU+PGFiYnItMT5Fdm9sdXRpb248L2FiYnItMT48L2FsdC1wZXJpb2RpY2FsPjxwYWdlcz4y
MTk3LTIyMTI8L3BhZ2VzPjx2b2x1bWU+NjU8L3ZvbHVtZT48ZGF0ZXM+PHllYXI+MjAxMTwveWVh
cj48L2RhdGVzPjx1cmxzPjwvdXJscz48L3JlY29yZD48L0NpdGU+PC9FbmROb3RlPgB=
</w:fldData>
        </w:fldChar>
      </w:r>
      <w:r w:rsidR="00111697">
        <w:rPr>
          <w:rFonts w:ascii="Arial" w:hAnsi="Arial" w:cs="Arial"/>
          <w:sz w:val="22"/>
          <w:szCs w:val="22"/>
        </w:rPr>
        <w:instrText xml:space="preserve"> ADDIN EN.CITE.DATA </w:instrText>
      </w:r>
      <w:r w:rsidR="00111697">
        <w:rPr>
          <w:rFonts w:ascii="Arial" w:hAnsi="Arial" w:cs="Arial"/>
          <w:sz w:val="22"/>
          <w:szCs w:val="22"/>
        </w:rPr>
      </w:r>
      <w:r w:rsidR="00111697">
        <w:rPr>
          <w:rFonts w:ascii="Arial" w:hAnsi="Arial" w:cs="Arial"/>
          <w:sz w:val="22"/>
          <w:szCs w:val="22"/>
        </w:rPr>
        <w:fldChar w:fldCharType="end"/>
      </w:r>
      <w:r w:rsidR="00F9594C">
        <w:rPr>
          <w:rFonts w:ascii="Arial" w:hAnsi="Arial" w:cs="Arial"/>
          <w:sz w:val="22"/>
          <w:szCs w:val="22"/>
        </w:rPr>
        <w:fldChar w:fldCharType="separate"/>
      </w:r>
      <w:r w:rsidR="00111697">
        <w:rPr>
          <w:rFonts w:ascii="Arial" w:hAnsi="Arial" w:cs="Arial"/>
          <w:noProof/>
          <w:sz w:val="22"/>
          <w:szCs w:val="22"/>
        </w:rPr>
        <w:t>[10, 163]</w:t>
      </w:r>
      <w:r w:rsidR="00F9594C">
        <w:rPr>
          <w:rFonts w:ascii="Arial" w:hAnsi="Arial" w:cs="Arial"/>
          <w:sz w:val="22"/>
          <w:szCs w:val="22"/>
        </w:rPr>
        <w:fldChar w:fldCharType="end"/>
      </w:r>
      <w:r w:rsidR="00F9594C">
        <w:rPr>
          <w:rFonts w:ascii="Arial" w:hAnsi="Arial" w:cs="Arial"/>
          <w:sz w:val="22"/>
          <w:szCs w:val="22"/>
        </w:rPr>
        <w:t>)</w:t>
      </w:r>
      <w:r>
        <w:rPr>
          <w:rFonts w:ascii="Arial" w:hAnsi="Arial" w:cs="Arial"/>
          <w:sz w:val="22"/>
          <w:szCs w:val="22"/>
        </w:rPr>
        <w:t>. To quantify the novelty of this trophic niche, we note that the most closely related scale-eating specialists are found within the African cichlids, separated by thousands of species and 168 million years of evolution from the scale-eating pupfish</w:t>
      </w:r>
      <w:r w:rsidR="00F9594C">
        <w:rPr>
          <w:rFonts w:ascii="Arial" w:hAnsi="Arial" w:cs="Arial"/>
          <w:sz w:val="22"/>
          <w:szCs w:val="22"/>
        </w:rPr>
        <w:t xml:space="preserve"> </w:t>
      </w:r>
      <w:r w:rsidR="00F9594C">
        <w:rPr>
          <w:rFonts w:ascii="Arial" w:hAnsi="Arial" w:cs="Arial"/>
          <w:sz w:val="22"/>
          <w:szCs w:val="22"/>
        </w:rPr>
        <w:fldChar w:fldCharType="begin"/>
      </w:r>
      <w:r w:rsidR="00111697">
        <w:rPr>
          <w:rFonts w:ascii="Arial" w:hAnsi="Arial" w:cs="Arial"/>
          <w:sz w:val="22"/>
          <w:szCs w:val="22"/>
        </w:rPr>
        <w:instrText xml:space="preserve"> ADDIN EN.CITE &lt;EndNote&gt;&lt;Cite&gt;&lt;Author&gt;Martin&lt;/Author&gt;&lt;Year&gt;2013&lt;/Year&gt;&lt;RecNum&gt;2020&lt;/RecNum&gt;&lt;DisplayText&gt;[164]&lt;/DisplayText&gt;&lt;record&gt;&lt;rec-number&gt;2020&lt;/rec-number&gt;&lt;foreign-keys&gt;&lt;key app="EN" db-id="9xed9z9e7tz52oea9dc5wdzd029wdfs2vrwz" timestamp="1465417115"&gt;2020&lt;/key&gt;&lt;/foreign-keys&gt;&lt;ref-type name="Journal Article"&gt;17&lt;/ref-type&gt;&lt;contributors&gt;&lt;authors&gt;&lt;author&gt;Martin, C.H.&lt;/author&gt;&lt;author&gt;Wainwright, P.C.&lt;/author&gt;&lt;/authors&gt;&lt;/contributors&gt;&lt;titles&gt;&lt;title&gt;On the measurement of ecological novelty: scale-eating pupfish are separated by 168 my from other scale-eating fish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1164&lt;/pages&gt;&lt;volume&gt;8&lt;/volume&gt;&lt;dates&gt;&lt;year&gt;2013&lt;/year&gt;&lt;/dates&gt;&lt;urls&gt;&lt;/urls&gt;&lt;/record&gt;&lt;/Cite&gt;&lt;/EndNote&gt;</w:instrText>
      </w:r>
      <w:r w:rsidR="00F9594C">
        <w:rPr>
          <w:rFonts w:ascii="Arial" w:hAnsi="Arial" w:cs="Arial"/>
          <w:sz w:val="22"/>
          <w:szCs w:val="22"/>
        </w:rPr>
        <w:fldChar w:fldCharType="separate"/>
      </w:r>
      <w:r w:rsidR="00111697">
        <w:rPr>
          <w:rFonts w:ascii="Arial" w:hAnsi="Arial" w:cs="Arial"/>
          <w:noProof/>
          <w:sz w:val="22"/>
          <w:szCs w:val="22"/>
        </w:rPr>
        <w:t>[164]</w:t>
      </w:r>
      <w:r w:rsidR="00F9594C">
        <w:rPr>
          <w:rFonts w:ascii="Arial" w:hAnsi="Arial" w:cs="Arial"/>
          <w:sz w:val="22"/>
          <w:szCs w:val="22"/>
        </w:rPr>
        <w:fldChar w:fldCharType="end"/>
      </w:r>
      <w:r>
        <w:rPr>
          <w:rFonts w:ascii="Arial" w:hAnsi="Arial" w:cs="Arial"/>
          <w:sz w:val="22"/>
          <w:szCs w:val="22"/>
        </w:rPr>
        <w:t xml:space="preserve">. A second hard-shelled prey specialist on San Salvador exhibits an enlarged nasal skeletal protrusion, convergent with the anatomy of a unique reef fish, the black </w:t>
      </w:r>
      <w:proofErr w:type="spellStart"/>
      <w:r>
        <w:rPr>
          <w:rFonts w:ascii="Arial" w:hAnsi="Arial" w:cs="Arial"/>
          <w:sz w:val="22"/>
          <w:szCs w:val="22"/>
        </w:rPr>
        <w:t>musselcracker</w:t>
      </w:r>
      <w:proofErr w:type="spellEnd"/>
      <w:r>
        <w:rPr>
          <w:rFonts w:ascii="Arial" w:hAnsi="Arial" w:cs="Arial"/>
          <w:sz w:val="22"/>
          <w:szCs w:val="22"/>
        </w:rPr>
        <w:t xml:space="preserve"> </w:t>
      </w:r>
      <w:proofErr w:type="spellStart"/>
      <w:r w:rsidRPr="00323219">
        <w:rPr>
          <w:rFonts w:ascii="Arial" w:hAnsi="Arial" w:cs="Arial"/>
          <w:i/>
          <w:sz w:val="22"/>
          <w:szCs w:val="22"/>
        </w:rPr>
        <w:t>Cymatoceps</w:t>
      </w:r>
      <w:proofErr w:type="spellEnd"/>
      <w:r w:rsidRPr="00323219">
        <w:rPr>
          <w:rFonts w:ascii="Arial" w:hAnsi="Arial" w:cs="Arial"/>
          <w:i/>
          <w:sz w:val="22"/>
          <w:szCs w:val="22"/>
        </w:rPr>
        <w:t xml:space="preserve"> </w:t>
      </w:r>
      <w:proofErr w:type="spellStart"/>
      <w:r w:rsidRPr="00323219">
        <w:rPr>
          <w:rFonts w:ascii="Arial" w:hAnsi="Arial" w:cs="Arial"/>
          <w:i/>
          <w:sz w:val="22"/>
          <w:szCs w:val="22"/>
        </w:rPr>
        <w:t>nasutus</w:t>
      </w:r>
      <w:proofErr w:type="spellEnd"/>
      <w:r>
        <w:rPr>
          <w:rFonts w:ascii="Arial" w:hAnsi="Arial" w:cs="Arial"/>
          <w:sz w:val="22"/>
          <w:szCs w:val="22"/>
        </w:rPr>
        <w:t>, which may stabilize its oral jaws for shell-crushing</w:t>
      </w:r>
      <w:r w:rsidR="00F9594C">
        <w:rPr>
          <w:rFonts w:ascii="Arial" w:hAnsi="Arial" w:cs="Arial"/>
          <w:sz w:val="22"/>
          <w:szCs w:val="22"/>
        </w:rPr>
        <w:t xml:space="preserve"> </w:t>
      </w:r>
      <w:r w:rsidR="00F9594C">
        <w:rPr>
          <w:rFonts w:ascii="Arial" w:hAnsi="Arial" w:cs="Arial"/>
          <w:sz w:val="22"/>
          <w:szCs w:val="22"/>
        </w:rPr>
        <w:fldChar w:fldCharType="begin"/>
      </w:r>
      <w:r w:rsidR="00111697">
        <w:rPr>
          <w:rFonts w:ascii="Arial" w:hAnsi="Arial" w:cs="Arial"/>
          <w:sz w:val="22"/>
          <w:szCs w:val="22"/>
        </w:rPr>
        <w:instrText xml:space="preserve"> ADDIN EN.CITE &lt;EndNote&gt;&lt;Cite&gt;&lt;Author&gt;Martin&lt;/Author&gt;&lt;Year&gt;2014&lt;/Year&gt;&lt;RecNum&gt;2021&lt;/RecNum&gt;&lt;DisplayText&gt;[165]&lt;/DisplayText&gt;&lt;record&gt;&lt;rec-number&gt;2021&lt;/rec-number&gt;&lt;foreign-keys&gt;&lt;key app="EN" db-id="9xed9z9e7tz52oea9dc5wdzd029wdfs2vrwz" timestamp="1465417184"&gt;2021&lt;/key&gt;&lt;/foreign-keys&gt;&lt;ref-type name="Journal Article"&gt;17&lt;/ref-type&gt;&lt;contributors&gt;&lt;authors&gt;&lt;author&gt;Martin, C.H.&lt;/author&gt;&lt;author&gt;Feinstein, L.C.&lt;/author&gt;&lt;/authors&gt;&lt;/contributors&gt;&lt;titles&gt;&lt;title&gt;Novel trophic niches drive variable progress towards ecological speciation within an adaptive radiation of pupfishes&lt;/title&gt;&lt;secondary-title&gt;Molecular Ecology&lt;/secondary-title&gt;&lt;alt-title&gt;Mol. Ecol.&lt;/alt-title&gt;&lt;/titles&gt;&lt;periodical&gt;&lt;full-title&gt;Molecular Ecology&lt;/full-title&gt;&lt;abbr-1&gt;Mol. Ecol.&lt;/abbr-1&gt;&lt;/periodical&gt;&lt;alt-periodical&gt;&lt;full-title&gt;Molecular Ecology&lt;/full-title&gt;&lt;abbr-1&gt;Mol. Ecol.&lt;/abbr-1&gt;&lt;/alt-periodical&gt;&lt;pages&gt;1846-1862&lt;/pages&gt;&lt;volume&gt;23&lt;/volume&gt;&lt;dates&gt;&lt;year&gt;2014&lt;/year&gt;&lt;/dates&gt;&lt;urls&gt;&lt;/urls&gt;&lt;/record&gt;&lt;/Cite&gt;&lt;/EndNote&gt;</w:instrText>
      </w:r>
      <w:r w:rsidR="00F9594C">
        <w:rPr>
          <w:rFonts w:ascii="Arial" w:hAnsi="Arial" w:cs="Arial"/>
          <w:sz w:val="22"/>
          <w:szCs w:val="22"/>
        </w:rPr>
        <w:fldChar w:fldCharType="separate"/>
      </w:r>
      <w:r w:rsidR="00111697">
        <w:rPr>
          <w:rFonts w:ascii="Arial" w:hAnsi="Arial" w:cs="Arial"/>
          <w:noProof/>
          <w:sz w:val="22"/>
          <w:szCs w:val="22"/>
        </w:rPr>
        <w:t>[165]</w:t>
      </w:r>
      <w:r w:rsidR="00F9594C">
        <w:rPr>
          <w:rFonts w:ascii="Arial" w:hAnsi="Arial" w:cs="Arial"/>
          <w:sz w:val="22"/>
          <w:szCs w:val="22"/>
        </w:rPr>
        <w:fldChar w:fldCharType="end"/>
      </w:r>
      <w:r>
        <w:rPr>
          <w:rFonts w:ascii="Arial" w:hAnsi="Arial" w:cs="Arial"/>
          <w:sz w:val="22"/>
          <w:szCs w:val="22"/>
        </w:rPr>
        <w:t xml:space="preserve">. Laguna </w:t>
      </w:r>
      <w:proofErr w:type="spellStart"/>
      <w:r>
        <w:rPr>
          <w:rFonts w:ascii="Arial" w:hAnsi="Arial" w:cs="Arial"/>
          <w:sz w:val="22"/>
          <w:szCs w:val="22"/>
        </w:rPr>
        <w:t>Chichancanab</w:t>
      </w:r>
      <w:proofErr w:type="spellEnd"/>
      <w:r>
        <w:rPr>
          <w:rFonts w:ascii="Arial" w:hAnsi="Arial" w:cs="Arial"/>
          <w:sz w:val="22"/>
          <w:szCs w:val="22"/>
        </w:rPr>
        <w:t xml:space="preserve"> species have specialized on a different set of resources, including zooplankton and other fish</w:t>
      </w:r>
      <w:r w:rsidR="00F9594C">
        <w:rPr>
          <w:rFonts w:ascii="Arial" w:hAnsi="Arial" w:cs="Arial"/>
          <w:sz w:val="22"/>
          <w:szCs w:val="22"/>
        </w:rPr>
        <w:t xml:space="preserve"> </w:t>
      </w:r>
      <w:r w:rsidR="00F9594C">
        <w:rPr>
          <w:rFonts w:ascii="Arial" w:hAnsi="Arial" w:cs="Arial"/>
          <w:sz w:val="22"/>
          <w:szCs w:val="22"/>
        </w:rPr>
        <w:fldChar w:fldCharType="begin"/>
      </w:r>
      <w:r w:rsidR="00111697">
        <w:rPr>
          <w:rFonts w:ascii="Arial" w:hAnsi="Arial" w:cs="Arial"/>
          <w:sz w:val="22"/>
          <w:szCs w:val="22"/>
        </w:rPr>
        <w:instrText xml:space="preserve"> ADDIN EN.CITE &lt;EndNote&gt;&lt;Cite&gt;&lt;Author&gt;Humphries&lt;/Author&gt;&lt;Year&gt;1981&lt;/Year&gt;&lt;RecNum&gt;2022&lt;/RecNum&gt;&lt;DisplayText&gt;[166]&lt;/DisplayText&gt;&lt;record&gt;&lt;rec-number&gt;2022&lt;/rec-number&gt;&lt;foreign-keys&gt;&lt;key app="EN" db-id="9xed9z9e7tz52oea9dc5wdzd029wdfs2vrwz" timestamp="1465417250"&gt;2022&lt;/key&gt;&lt;/foreign-keys&gt;&lt;ref-type name="Journal Article"&gt;17&lt;/ref-type&gt;&lt;contributors&gt;&lt;authors&gt;&lt;author&gt;Humphries, J.&lt;/author&gt;&lt;author&gt;Miller, R.R.&lt;/author&gt;&lt;/authors&gt;&lt;/contributors&gt;&lt;titles&gt;&lt;title&gt;&lt;style face="normal" font="default" size="100%"&gt;A remarkable species flock of pupfishes, genus &lt;/style&gt;&lt;style face="italic" font="default" size="100%"&gt;Cyprinodon&lt;/style&gt;&lt;style face="normal" font="default" size="100%"&gt;, from Yucatan, Mexico&lt;/style&gt;&lt;/title&gt;&lt;secondary-title&gt;Copeia&lt;/secondary-title&gt;&lt;alt-title&gt;Copeia&lt;/alt-title&gt;&lt;/titles&gt;&lt;periodical&gt;&lt;full-title&gt;Copeia&lt;/full-title&gt;&lt;abbr-1&gt;Copeia&lt;/abbr-1&gt;&lt;/periodical&gt;&lt;alt-periodical&gt;&lt;full-title&gt;Copeia&lt;/full-title&gt;&lt;abbr-1&gt;Copeia&lt;/abbr-1&gt;&lt;/alt-periodical&gt;&lt;pages&gt;52-64&lt;/pages&gt;&lt;volume&gt;1981&lt;/volume&gt;&lt;dates&gt;&lt;year&gt;1981&lt;/year&gt;&lt;/dates&gt;&lt;urls&gt;&lt;/urls&gt;&lt;/record&gt;&lt;/Cite&gt;&lt;/EndNote&gt;</w:instrText>
      </w:r>
      <w:r w:rsidR="00F9594C">
        <w:rPr>
          <w:rFonts w:ascii="Arial" w:hAnsi="Arial" w:cs="Arial"/>
          <w:sz w:val="22"/>
          <w:szCs w:val="22"/>
        </w:rPr>
        <w:fldChar w:fldCharType="separate"/>
      </w:r>
      <w:r w:rsidR="00111697">
        <w:rPr>
          <w:rFonts w:ascii="Arial" w:hAnsi="Arial" w:cs="Arial"/>
          <w:noProof/>
          <w:sz w:val="22"/>
          <w:szCs w:val="22"/>
        </w:rPr>
        <w:t>[166]</w:t>
      </w:r>
      <w:r w:rsidR="00F9594C">
        <w:rPr>
          <w:rFonts w:ascii="Arial" w:hAnsi="Arial" w:cs="Arial"/>
          <w:sz w:val="22"/>
          <w:szCs w:val="22"/>
        </w:rPr>
        <w:fldChar w:fldCharType="end"/>
      </w:r>
      <w:r>
        <w:rPr>
          <w:rFonts w:ascii="Arial" w:hAnsi="Arial" w:cs="Arial"/>
          <w:sz w:val="22"/>
          <w:szCs w:val="22"/>
        </w:rPr>
        <w:t>, but their extinction in the wild has constrained laboratory studies of these endangered species</w:t>
      </w:r>
      <w:r w:rsidR="00F9594C">
        <w:rPr>
          <w:rFonts w:ascii="Arial" w:hAnsi="Arial" w:cs="Arial"/>
          <w:sz w:val="22"/>
          <w:szCs w:val="22"/>
        </w:rPr>
        <w:t xml:space="preserve"> </w:t>
      </w:r>
      <w:r w:rsidR="00F9594C">
        <w:rPr>
          <w:rFonts w:ascii="Arial" w:hAnsi="Arial" w:cs="Arial"/>
          <w:sz w:val="22"/>
          <w:szCs w:val="22"/>
        </w:rPr>
        <w:fldChar w:fldCharType="begin"/>
      </w:r>
      <w:r w:rsidR="006E3DFB">
        <w:rPr>
          <w:rFonts w:ascii="Arial" w:hAnsi="Arial" w:cs="Arial"/>
          <w:sz w:val="22"/>
          <w:szCs w:val="22"/>
        </w:rPr>
        <w:instrText xml:space="preserve"> ADDIN EN.CITE &lt;EndNote&gt;&lt;Cite&gt;&lt;Author&gt;Martin&lt;/Author&gt;&lt;Year&gt;2011&lt;/Year&gt;&lt;RecNum&gt;1914&lt;/RecNum&gt;&lt;DisplayText&gt;[10]&lt;/DisplayText&gt;&lt;record&gt;&lt;rec-number&gt;1914&lt;/rec-number&gt;&lt;foreign-keys&gt;&lt;key app="EN" db-id="9xed9z9e7tz52oea9dc5wdzd029wdfs2vrwz" timestamp="1464372162"&gt;1914&lt;/key&gt;&lt;/foreign-keys&gt;&lt;ref-type name="Journal Article"&gt;17&lt;/ref-type&gt;&lt;contributors&gt;&lt;authors&gt;&lt;author&gt;Martin, C.H.&lt;/author&gt;&lt;author&gt;Wainwright, P.C.&lt;/author&gt;&lt;/authors&gt;&lt;/contributors&gt;&lt;titles&gt;&lt;title&gt;&lt;style face="normal" font="default" size="100%"&gt;Trophic novelty is linked to exceptional rates of morphological diversification in two adaptive radiations of &lt;/style&gt;&lt;style face="italic" font="default" size="100%"&gt;Cyprinodon &lt;/style&gt;&lt;style face="normal" font="default" size="100%"&gt;pupfish&lt;/style&gt;&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197-2212&lt;/pages&gt;&lt;volume&gt;65&lt;/volume&gt;&lt;dates&gt;&lt;year&gt;2011&lt;/year&gt;&lt;/dates&gt;&lt;urls&gt;&lt;/urls&gt;&lt;/record&gt;&lt;/Cite&gt;&lt;/EndNote&gt;</w:instrText>
      </w:r>
      <w:r w:rsidR="00F9594C">
        <w:rPr>
          <w:rFonts w:ascii="Arial" w:hAnsi="Arial" w:cs="Arial"/>
          <w:sz w:val="22"/>
          <w:szCs w:val="22"/>
        </w:rPr>
        <w:fldChar w:fldCharType="separate"/>
      </w:r>
      <w:r w:rsidR="006E3DFB">
        <w:rPr>
          <w:rFonts w:ascii="Arial" w:hAnsi="Arial" w:cs="Arial"/>
          <w:noProof/>
          <w:sz w:val="22"/>
          <w:szCs w:val="22"/>
        </w:rPr>
        <w:t>[10]</w:t>
      </w:r>
      <w:r w:rsidR="00F9594C">
        <w:rPr>
          <w:rFonts w:ascii="Arial" w:hAnsi="Arial" w:cs="Arial"/>
          <w:sz w:val="22"/>
          <w:szCs w:val="22"/>
        </w:rPr>
        <w:fldChar w:fldCharType="end"/>
      </w:r>
      <w:r>
        <w:rPr>
          <w:rFonts w:ascii="Arial" w:hAnsi="Arial" w:cs="Arial"/>
          <w:sz w:val="22"/>
          <w:szCs w:val="22"/>
        </w:rPr>
        <w:t>. Although there is some work on the functional morphology of scale-eating</w:t>
      </w:r>
      <w:r w:rsidR="00764A11">
        <w:rPr>
          <w:rFonts w:ascii="Arial" w:hAnsi="Arial" w:cs="Arial"/>
          <w:sz w:val="22"/>
          <w:szCs w:val="22"/>
        </w:rPr>
        <w:t xml:space="preserve"> </w:t>
      </w:r>
      <w:r w:rsidR="00764A11">
        <w:rPr>
          <w:rFonts w:ascii="Arial" w:hAnsi="Arial" w:cs="Arial"/>
          <w:sz w:val="22"/>
          <w:szCs w:val="22"/>
        </w:rPr>
        <w:fldChar w:fldCharType="begin"/>
      </w:r>
      <w:r w:rsidR="00111697">
        <w:rPr>
          <w:rFonts w:ascii="Arial" w:hAnsi="Arial" w:cs="Arial"/>
          <w:sz w:val="22"/>
          <w:szCs w:val="22"/>
        </w:rPr>
        <w:instrText xml:space="preserve"> ADDIN EN.CITE &lt;EndNote&gt;&lt;Cite&gt;&lt;Author&gt;Hata&lt;/Author&gt;&lt;Year&gt;2011&lt;/Year&gt;&lt;RecNum&gt;2023&lt;/RecNum&gt;&lt;DisplayText&gt;[167, 168]&lt;/DisplayText&gt;&lt;record&gt;&lt;rec-number&gt;2023&lt;/rec-number&gt;&lt;foreign-keys&gt;&lt;key app="EN" db-id="9xed9z9e7tz52oea9dc5wdzd029wdfs2vrwz" timestamp="1465417351"&gt;2023&lt;/key&gt;&lt;/foreign-keys&gt;&lt;ref-type name="Journal Article"&gt;17&lt;/ref-type&gt;&lt;contributors&gt;&lt;authors&gt;&lt;author&gt;Hata, H.&lt;/author&gt;&lt;author&gt;Yasugi, M.&lt;/author&gt;&lt;author&gt;Hori, M.&lt;/author&gt;&lt;/authors&gt;&lt;/contributors&gt;&lt;titles&gt;&lt;title&gt;&lt;style face="normal" font="default" size="100%"&gt;Jaw laterality and related handedness in the hunting behavior of scale-eating characin, &lt;/style&gt;&lt;style face="italic" font="default" size="100%"&gt;Exodon paradoxus&lt;/style&g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9349&lt;/pages&gt;&lt;volume&gt;6&lt;/volume&gt;&lt;dates&gt;&lt;year&gt;2011&lt;/year&gt;&lt;/dates&gt;&lt;urls&gt;&lt;/urls&gt;&lt;/record&gt;&lt;/Cite&gt;&lt;Cite&gt;&lt;Author&gt;Janovetz&lt;/Author&gt;&lt;Year&gt;2005&lt;/Year&gt;&lt;RecNum&gt;2024&lt;/RecNum&gt;&lt;record&gt;&lt;rec-number&gt;2024&lt;/rec-number&gt;&lt;foreign-keys&gt;&lt;key app="EN" db-id="9xed9z9e7tz52oea9dc5wdzd029wdfs2vrwz" timestamp="1465417422"&gt;2024&lt;/key&gt;&lt;/foreign-keys&gt;&lt;ref-type name="Journal Article"&gt;17&lt;/ref-type&gt;&lt;contributors&gt;&lt;authors&gt;&lt;author&gt;Janovetz, J.&lt;/author&gt;&lt;/authors&gt;&lt;/contributors&gt;&lt;titles&gt;&lt;title&gt;&lt;style face="normal" font="default" size="100%"&gt;Functional morphology of feeding in the scale-eating specialist &lt;/style&gt;&lt;style face="italic" font="default" size="100%"&gt;Catoprion mento&lt;/style&gt;&lt;/title&gt;&lt;secondary-title&gt;Journal of Experimental Biology&lt;/secondary-title&gt;&lt;alt-title&gt;J. Exp. Biol.&lt;/alt-title&gt;&lt;/titles&gt;&lt;alt-periodical&gt;&lt;full-title&gt;JEB&lt;/full-title&gt;&lt;abbr-1&gt;J. Exp. Biol.&lt;/abbr-1&gt;&lt;/alt-periodical&gt;&lt;pages&gt;4757-4768&lt;/pages&gt;&lt;volume&gt;208&lt;/volume&gt;&lt;dates&gt;&lt;year&gt;2005&lt;/year&gt;&lt;/dates&gt;&lt;urls&gt;&lt;/urls&gt;&lt;/record&gt;&lt;/Cite&gt;&lt;/EndNote&gt;</w:instrText>
      </w:r>
      <w:r w:rsidR="00764A11">
        <w:rPr>
          <w:rFonts w:ascii="Arial" w:hAnsi="Arial" w:cs="Arial"/>
          <w:sz w:val="22"/>
          <w:szCs w:val="22"/>
        </w:rPr>
        <w:fldChar w:fldCharType="separate"/>
      </w:r>
      <w:r w:rsidR="00111697">
        <w:rPr>
          <w:rFonts w:ascii="Arial" w:hAnsi="Arial" w:cs="Arial"/>
          <w:noProof/>
          <w:sz w:val="22"/>
          <w:szCs w:val="22"/>
        </w:rPr>
        <w:t>[167, 168]</w:t>
      </w:r>
      <w:r w:rsidR="00764A11">
        <w:rPr>
          <w:rFonts w:ascii="Arial" w:hAnsi="Arial" w:cs="Arial"/>
          <w:sz w:val="22"/>
          <w:szCs w:val="22"/>
        </w:rPr>
        <w:fldChar w:fldCharType="end"/>
      </w:r>
      <w:r>
        <w:rPr>
          <w:rFonts w:ascii="Arial" w:hAnsi="Arial" w:cs="Arial"/>
          <w:sz w:val="22"/>
          <w:szCs w:val="22"/>
        </w:rPr>
        <w:t xml:space="preserve">, which may be facilitated by the decoupled jaw protrusion mechanics of </w:t>
      </w:r>
      <w:proofErr w:type="spellStart"/>
      <w:r>
        <w:rPr>
          <w:rFonts w:ascii="Arial" w:hAnsi="Arial" w:cs="Arial"/>
          <w:sz w:val="22"/>
          <w:szCs w:val="22"/>
        </w:rPr>
        <w:t>Cyprinodontiform</w:t>
      </w:r>
      <w:proofErr w:type="spellEnd"/>
      <w:r>
        <w:rPr>
          <w:rFonts w:ascii="Arial" w:hAnsi="Arial" w:cs="Arial"/>
          <w:sz w:val="22"/>
          <w:szCs w:val="22"/>
        </w:rPr>
        <w:t xml:space="preserve"> fishes</w:t>
      </w:r>
      <w:r w:rsidR="00764A11">
        <w:rPr>
          <w:rFonts w:ascii="Arial" w:hAnsi="Arial" w:cs="Arial"/>
          <w:sz w:val="22"/>
          <w:szCs w:val="22"/>
        </w:rPr>
        <w:t xml:space="preserve"> </w:t>
      </w:r>
      <w:r w:rsidR="00764A11">
        <w:rPr>
          <w:rFonts w:ascii="Arial" w:hAnsi="Arial" w:cs="Arial"/>
          <w:sz w:val="22"/>
          <w:szCs w:val="22"/>
        </w:rPr>
        <w:fldChar w:fldCharType="begin"/>
      </w:r>
      <w:r w:rsidR="00111697">
        <w:rPr>
          <w:rFonts w:ascii="Arial" w:hAnsi="Arial" w:cs="Arial"/>
          <w:sz w:val="22"/>
          <w:szCs w:val="22"/>
        </w:rPr>
        <w:instrText xml:space="preserve"> ADDIN EN.CITE &lt;EndNote&gt;&lt;Cite&gt;&lt;Author&gt;Ferry-Graham&lt;/Author&gt;&lt;Year&gt;2008&lt;/Year&gt;&lt;RecNum&gt;2025&lt;/RecNum&gt;&lt;DisplayText&gt;[169, 170]&lt;/DisplayText&gt;&lt;record&gt;&lt;rec-number&gt;2025&lt;/rec-number&gt;&lt;foreign-keys&gt;&lt;key app="EN" db-id="9xed9z9e7tz52oea9dc5wdzd029wdfs2vrwz" timestamp="1465417540"&gt;2025&lt;/key&gt;&lt;/foreign-keys&gt;&lt;ref-type name="Journal Article"&gt;17&lt;/ref-type&gt;&lt;contributors&gt;&lt;authors&gt;&lt;author&gt;Ferry-Graham, L.&lt;/author&gt;&lt;author&gt;Gibb, A.C.&lt;/author&gt;&lt;author&gt;Hernandez, L.P.&lt;/author&gt;&lt;/authors&gt;&lt;/contributors&gt;&lt;titles&gt;&lt;title&gt;Premaxillary movements in cyprinodontiform fishes: an unusual protrusion mechanism facilitates &amp;quot;picking&amp;quot; prey capture&lt;/title&gt;&lt;secondary-title&gt;Zoology&lt;/secondary-title&gt;&lt;alt-title&gt;Zoology&lt;/alt-title&gt;&lt;/titles&gt;&lt;periodical&gt;&lt;full-title&gt;Zoology&lt;/full-title&gt;&lt;abbr-1&gt;Zoology&lt;/abbr-1&gt;&lt;/periodical&gt;&lt;alt-periodical&gt;&lt;full-title&gt;Zoology&lt;/full-title&gt;&lt;abbr-1&gt;Zoology&lt;/abbr-1&gt;&lt;/alt-periodical&gt;&lt;pages&gt;455-466&lt;/pages&gt;&lt;volume&gt;111&lt;/volume&gt;&lt;dates&gt;&lt;year&gt;2008&lt;/year&gt;&lt;/dates&gt;&lt;urls&gt;&lt;/urls&gt;&lt;/record&gt;&lt;/Cite&gt;&lt;Cite&gt;&lt;Author&gt;Hernandez&lt;/Author&gt;&lt;Year&gt;2009&lt;/Year&gt;&lt;RecNum&gt;2026&lt;/RecNum&gt;&lt;record&gt;&lt;rec-number&gt;2026&lt;/rec-number&gt;&lt;foreign-keys&gt;&lt;key app="EN" db-id="9xed9z9e7tz52oea9dc5wdzd029wdfs2vrwz" timestamp="1465417601"&gt;2026&lt;/key&gt;&lt;/foreign-keys&gt;&lt;ref-type name="Journal Article"&gt;17&lt;/ref-type&gt;&lt;contributors&gt;&lt;authors&gt;&lt;author&gt;Hernandez, L.P.&lt;/author&gt;&lt;author&gt;Gibb, A.C.&lt;/author&gt;&lt;author&gt;Ferry-Graham, L.&lt;/author&gt;&lt;/authors&gt;&lt;/contributors&gt;&lt;titles&gt;&lt;title&gt;Trophic apparatus in cyprinidontiform fishes: functional specializations for picking and scraping behaviors&lt;/title&gt;&lt;secondary-title&gt;Journal of Morphology&lt;/secondary-title&gt;&lt;alt-title&gt;J. Morphol.&lt;/alt-title&gt;&lt;/titles&gt;&lt;periodical&gt;&lt;full-title&gt;Journal of Morphology&lt;/full-title&gt;&lt;abbr-1&gt;J. Morphol.&lt;/abbr-1&gt;&lt;/periodical&gt;&lt;alt-periodical&gt;&lt;full-title&gt;Journal of Morphology&lt;/full-title&gt;&lt;abbr-1&gt;J. Morphol.&lt;/abbr-1&gt;&lt;/alt-periodical&gt;&lt;pages&gt;645-661&lt;/pages&gt;&lt;volume&gt;270&lt;/volume&gt;&lt;dates&gt;&lt;year&gt;2009&lt;/year&gt;&lt;/dates&gt;&lt;urls&gt;&lt;/urls&gt;&lt;/record&gt;&lt;/Cite&gt;&lt;/EndNote&gt;</w:instrText>
      </w:r>
      <w:r w:rsidR="00764A11">
        <w:rPr>
          <w:rFonts w:ascii="Arial" w:hAnsi="Arial" w:cs="Arial"/>
          <w:sz w:val="22"/>
          <w:szCs w:val="22"/>
        </w:rPr>
        <w:fldChar w:fldCharType="separate"/>
      </w:r>
      <w:r w:rsidR="00111697">
        <w:rPr>
          <w:rFonts w:ascii="Arial" w:hAnsi="Arial" w:cs="Arial"/>
          <w:noProof/>
          <w:sz w:val="22"/>
          <w:szCs w:val="22"/>
        </w:rPr>
        <w:t>[169, 170]</w:t>
      </w:r>
      <w:r w:rsidR="00764A11">
        <w:rPr>
          <w:rFonts w:ascii="Arial" w:hAnsi="Arial" w:cs="Arial"/>
          <w:sz w:val="22"/>
          <w:szCs w:val="22"/>
        </w:rPr>
        <w:fldChar w:fldCharType="end"/>
      </w:r>
      <w:r>
        <w:rPr>
          <w:rFonts w:ascii="Arial" w:hAnsi="Arial" w:cs="Arial"/>
          <w:sz w:val="22"/>
          <w:szCs w:val="22"/>
        </w:rPr>
        <w:t xml:space="preserve">, future work is needed to connect divergent pupfish morphology to performance. </w:t>
      </w:r>
    </w:p>
    <w:p w14:paraId="6B36AC84" w14:textId="2231BE46" w:rsidR="004369B8" w:rsidRPr="00263F60" w:rsidRDefault="004369B8" w:rsidP="004369B8">
      <w:pPr>
        <w:spacing w:line="480" w:lineRule="auto"/>
        <w:rPr>
          <w:rFonts w:ascii="Arial" w:hAnsi="Arial" w:cs="Arial"/>
          <w:sz w:val="22"/>
          <w:szCs w:val="22"/>
        </w:rPr>
      </w:pPr>
      <w:r>
        <w:rPr>
          <w:rFonts w:ascii="Arial" w:hAnsi="Arial" w:cs="Arial"/>
          <w:sz w:val="22"/>
          <w:szCs w:val="22"/>
        </w:rPr>
        <w:tab/>
        <w:t>Field measurements of the fitness landscape for the San Salvador pupfish radiation provide a central focus for research on this system and offer an unexpected explanation for their ecological, behavioral, and genetic divergence. Pupfishes are nearly ideal for fitness experiments due to their hardiness, fecundity, high densities, and short generation time (four months). Furthermore, most species can be hybridized in the lab and produce viable and fertile hybrids</w:t>
      </w:r>
      <w:r w:rsidR="00A472FD">
        <w:rPr>
          <w:rFonts w:ascii="Arial" w:hAnsi="Arial" w:cs="Arial"/>
          <w:sz w:val="22"/>
          <w:szCs w:val="22"/>
        </w:rPr>
        <w:t xml:space="preserve"> </w:t>
      </w:r>
      <w:r w:rsidR="00A472FD">
        <w:rPr>
          <w:rFonts w:ascii="Arial" w:hAnsi="Arial" w:cs="Arial"/>
          <w:sz w:val="22"/>
          <w:szCs w:val="22"/>
        </w:rPr>
        <w:fldChar w:fldCharType="begin"/>
      </w:r>
      <w:r w:rsidR="00111697">
        <w:rPr>
          <w:rFonts w:ascii="Arial" w:hAnsi="Arial" w:cs="Arial"/>
          <w:sz w:val="22"/>
          <w:szCs w:val="22"/>
        </w:rPr>
        <w:instrText xml:space="preserve"> ADDIN EN.CITE &lt;EndNote&gt;&lt;Cite&gt;&lt;Author&gt;Turner&lt;/Author&gt;&lt;Year&gt;1977&lt;/Year&gt;&lt;RecNum&gt;2027&lt;/RecNum&gt;&lt;DisplayText&gt;[171]&lt;/DisplayText&gt;&lt;record&gt;&lt;rec-number&gt;2027&lt;/rec-number&gt;&lt;foreign-keys&gt;&lt;key app="EN" db-id="9xed9z9e7tz52oea9dc5wdzd029wdfs2vrwz" timestamp="1465417690"&gt;2027&lt;/key&gt;&lt;/foreign-keys&gt;&lt;ref-type name="Journal Article"&gt;17&lt;/ref-type&gt;&lt;contributors&gt;&lt;authors&gt;&lt;author&gt;Turner, B.J.&lt;/author&gt;&lt;author&gt;Liu, R.&lt;/author&gt;&lt;/authors&gt;&lt;/contributors&gt;&lt;titles&gt;&lt;title&gt;&lt;style face="normal" font="default" size="100%"&gt;Extensive interspecific genetic compatibility in the New World killifish genus &lt;/style&gt;&lt;style face="italic" font="default" size="100%"&gt;Cyprinodon&lt;/style&gt;&lt;/title&gt;&lt;secondary-title&gt;Copeia&lt;/secondary-title&gt;&lt;alt-title&gt;Copeia&lt;/alt-title&gt;&lt;/titles&gt;&lt;periodical&gt;&lt;full-title&gt;Copeia&lt;/full-title&gt;&lt;abbr-1&gt;Copeia&lt;/abbr-1&gt;&lt;/periodical&gt;&lt;alt-periodical&gt;&lt;full-title&gt;Copeia&lt;/full-title&gt;&lt;abbr-1&gt;Copeia&lt;/abbr-1&gt;&lt;/alt-periodical&gt;&lt;pages&gt;259-269&lt;/pages&gt;&lt;volume&gt;1977&lt;/volume&gt;&lt;dates&gt;&lt;year&gt;1977&lt;/year&gt;&lt;/dates&gt;&lt;urls&gt;&lt;/urls&gt;&lt;/record&gt;&lt;/Cite&gt;&lt;/EndNote&gt;</w:instrText>
      </w:r>
      <w:r w:rsidR="00A472FD">
        <w:rPr>
          <w:rFonts w:ascii="Arial" w:hAnsi="Arial" w:cs="Arial"/>
          <w:sz w:val="22"/>
          <w:szCs w:val="22"/>
        </w:rPr>
        <w:fldChar w:fldCharType="separate"/>
      </w:r>
      <w:r w:rsidR="00111697">
        <w:rPr>
          <w:rFonts w:ascii="Arial" w:hAnsi="Arial" w:cs="Arial"/>
          <w:noProof/>
          <w:sz w:val="22"/>
          <w:szCs w:val="22"/>
        </w:rPr>
        <w:t>[171]</w:t>
      </w:r>
      <w:r w:rsidR="00A472FD">
        <w:rPr>
          <w:rFonts w:ascii="Arial" w:hAnsi="Arial" w:cs="Arial"/>
          <w:sz w:val="22"/>
          <w:szCs w:val="22"/>
        </w:rPr>
        <w:fldChar w:fldCharType="end"/>
      </w:r>
      <w:r>
        <w:rPr>
          <w:rFonts w:ascii="Arial" w:hAnsi="Arial" w:cs="Arial"/>
          <w:sz w:val="22"/>
          <w:szCs w:val="22"/>
        </w:rPr>
        <w:t xml:space="preserve">, enabling manipulation of the phenotype using laboratory crosses among divergent species. Field experiments measuring the growth and survival of F2 hybrids among all three species in the San Salvador radiation demonstrated a complex landscape with two fitness peaks corresponding to the phenotypes of the generalist and </w:t>
      </w:r>
      <w:proofErr w:type="spellStart"/>
      <w:r>
        <w:rPr>
          <w:rFonts w:ascii="Arial" w:hAnsi="Arial" w:cs="Arial"/>
          <w:sz w:val="22"/>
          <w:szCs w:val="22"/>
        </w:rPr>
        <w:t>molluscivore</w:t>
      </w:r>
      <w:proofErr w:type="spellEnd"/>
      <w:r>
        <w:rPr>
          <w:rFonts w:ascii="Arial" w:hAnsi="Arial" w:cs="Arial"/>
          <w:sz w:val="22"/>
          <w:szCs w:val="22"/>
        </w:rPr>
        <w:t xml:space="preserve"> species. A small fitness valley separated the intermediate generalist phenotypes from a higher fitness peak corresponding to mollusk-eating hybrids with nasal protrusion, whereas a large fitness valley isolated the scale-eating large-jawed phenotypes from the other two species</w:t>
      </w:r>
      <w:r w:rsidR="00A472FD">
        <w:rPr>
          <w:rFonts w:ascii="Arial" w:hAnsi="Arial" w:cs="Arial"/>
          <w:sz w:val="22"/>
          <w:szCs w:val="22"/>
        </w:rPr>
        <w:t xml:space="preserve"> </w:t>
      </w:r>
      <w:r w:rsidR="00A472FD">
        <w:rPr>
          <w:rFonts w:ascii="Arial" w:hAnsi="Arial" w:cs="Arial"/>
          <w:sz w:val="22"/>
          <w:szCs w:val="22"/>
        </w:rPr>
        <w:fldChar w:fldCharType="begin"/>
      </w:r>
      <w:r w:rsidR="00111697">
        <w:rPr>
          <w:rFonts w:ascii="Arial" w:hAnsi="Arial" w:cs="Arial"/>
          <w:sz w:val="22"/>
          <w:szCs w:val="22"/>
        </w:rPr>
        <w:instrText xml:space="preserve"> ADDIN EN.CITE &lt;EndNote&gt;&lt;Cite&gt;&lt;Author&gt;Martin&lt;/Author&gt;&lt;Year&gt;2013&lt;/Year&gt;&lt;RecNum&gt;2028&lt;/RecNum&gt;&lt;DisplayText&gt;[172]&lt;/DisplayText&gt;&lt;record&gt;&lt;rec-number&gt;2028&lt;/rec-number&gt;&lt;foreign-keys&gt;&lt;key app="EN" db-id="9xed9z9e7tz52oea9dc5wdzd029wdfs2vrwz" timestamp="1465417755"&gt;2028&lt;/key&gt;&lt;/foreign-keys&gt;&lt;ref-type name="Journal Article"&gt;17&lt;/ref-type&gt;&lt;contributors&gt;&lt;authors&gt;&lt;author&gt;Martin, C.H.&lt;/author&gt;&lt;author&gt;Wainwright, P.C.&lt;/author&gt;&lt;/authors&gt;&lt;/contributors&gt;&lt;titles&gt;&lt;title&gt;Multiple fitness peaks on the adaptive landscape drive adaptive radiation in the wild&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08-211&lt;/pages&gt;&lt;volume&gt;339&lt;/volume&gt;&lt;dates&gt;&lt;year&gt;2013&lt;/year&gt;&lt;/dates&gt;&lt;urls&gt;&lt;/urls&gt;&lt;/record&gt;&lt;/Cite&gt;&lt;/EndNote&gt;</w:instrText>
      </w:r>
      <w:r w:rsidR="00A472FD">
        <w:rPr>
          <w:rFonts w:ascii="Arial" w:hAnsi="Arial" w:cs="Arial"/>
          <w:sz w:val="22"/>
          <w:szCs w:val="22"/>
        </w:rPr>
        <w:fldChar w:fldCharType="separate"/>
      </w:r>
      <w:r w:rsidR="00111697">
        <w:rPr>
          <w:rFonts w:ascii="Arial" w:hAnsi="Arial" w:cs="Arial"/>
          <w:noProof/>
          <w:sz w:val="22"/>
          <w:szCs w:val="22"/>
        </w:rPr>
        <w:t>[172]</w:t>
      </w:r>
      <w:r w:rsidR="00A472FD">
        <w:rPr>
          <w:rFonts w:ascii="Arial" w:hAnsi="Arial" w:cs="Arial"/>
          <w:sz w:val="22"/>
          <w:szCs w:val="22"/>
        </w:rPr>
        <w:fldChar w:fldCharType="end"/>
      </w:r>
      <w:r>
        <w:rPr>
          <w:rFonts w:ascii="Arial" w:hAnsi="Arial" w:cs="Arial"/>
          <w:sz w:val="22"/>
          <w:szCs w:val="22"/>
        </w:rPr>
        <w:t>. This fitness valley asymmetry makes biomechanical sense given the divergent performance demands of non-evasive (</w:t>
      </w:r>
      <w:proofErr w:type="spellStart"/>
      <w:r>
        <w:rPr>
          <w:rFonts w:ascii="Arial" w:hAnsi="Arial" w:cs="Arial"/>
          <w:sz w:val="22"/>
          <w:szCs w:val="22"/>
        </w:rPr>
        <w:t>molluscs</w:t>
      </w:r>
      <w:proofErr w:type="spellEnd"/>
      <w:r>
        <w:rPr>
          <w:rFonts w:ascii="Arial" w:hAnsi="Arial" w:cs="Arial"/>
          <w:sz w:val="22"/>
          <w:szCs w:val="22"/>
        </w:rPr>
        <w:t>) versus evasive prey (biting scales) and high efficiency necessary for scale-eating</w:t>
      </w:r>
      <w:r w:rsidR="004B7775">
        <w:rPr>
          <w:rFonts w:ascii="Arial" w:hAnsi="Arial" w:cs="Arial"/>
          <w:sz w:val="22"/>
          <w:szCs w:val="22"/>
        </w:rPr>
        <w:t xml:space="preserve"> </w:t>
      </w:r>
      <w:r w:rsidR="004B7775">
        <w:rPr>
          <w:rFonts w:ascii="Arial" w:hAnsi="Arial" w:cs="Arial"/>
          <w:sz w:val="22"/>
          <w:szCs w:val="22"/>
        </w:rPr>
        <w:fldChar w:fldCharType="begin"/>
      </w:r>
      <w:r w:rsidR="00111697">
        <w:rPr>
          <w:rFonts w:ascii="Arial" w:hAnsi="Arial" w:cs="Arial"/>
          <w:sz w:val="22"/>
          <w:szCs w:val="22"/>
        </w:rPr>
        <w:instrText xml:space="preserve"> ADDIN EN.CITE &lt;EndNote&gt;&lt;Cite&gt;&lt;Author&gt;Sazima&lt;/Author&gt;&lt;Year&gt;1983&lt;/Year&gt;&lt;RecNum&gt;2029&lt;/RecNum&gt;&lt;DisplayText&gt;[173]&lt;/DisplayText&gt;&lt;record&gt;&lt;rec-number&gt;2029&lt;/rec-number&gt;&lt;foreign-keys&gt;&lt;key app="EN" db-id="9xed9z9e7tz52oea9dc5wdzd029wdfs2vrwz" timestamp="1465417816"&gt;2029&lt;/key&gt;&lt;/foreign-keys&gt;&lt;ref-type name="Journal Article"&gt;17&lt;/ref-type&gt;&lt;contributors&gt;&lt;authors&gt;&lt;author&gt;Sazima, I.&lt;/author&gt;&lt;/authors&gt;&lt;/contributors&gt;&lt;titles&gt;&lt;title&gt;Scale-eating in characoids and other fishes&lt;/title&gt;&lt;secondary-title&gt;Environmental Biology of Fishes&lt;/secondary-title&gt;&lt;alt-title&gt;Environ. Biol. Fishes&lt;/alt-title&gt;&lt;/titles&gt;&lt;periodical&gt;&lt;full-title&gt;Environmental Biology of Fishes&lt;/full-title&gt;&lt;abbr-1&gt;Environ. Biol. Fish&lt;/abbr-1&gt;&lt;/periodical&gt;&lt;pages&gt;87-101&lt;/pages&gt;&lt;volume&gt;9&lt;/volume&gt;&lt;dates&gt;&lt;year&gt;1983&lt;/year&gt;&lt;/dates&gt;&lt;urls&gt;&lt;/urls&gt;&lt;/record&gt;&lt;/Cite&gt;&lt;/EndNote&gt;</w:instrText>
      </w:r>
      <w:r w:rsidR="004B7775">
        <w:rPr>
          <w:rFonts w:ascii="Arial" w:hAnsi="Arial" w:cs="Arial"/>
          <w:sz w:val="22"/>
          <w:szCs w:val="22"/>
        </w:rPr>
        <w:fldChar w:fldCharType="separate"/>
      </w:r>
      <w:r w:rsidR="00111697">
        <w:rPr>
          <w:rFonts w:ascii="Arial" w:hAnsi="Arial" w:cs="Arial"/>
          <w:noProof/>
          <w:sz w:val="22"/>
          <w:szCs w:val="22"/>
        </w:rPr>
        <w:t>[173]</w:t>
      </w:r>
      <w:r w:rsidR="004B7775">
        <w:rPr>
          <w:rFonts w:ascii="Arial" w:hAnsi="Arial" w:cs="Arial"/>
          <w:sz w:val="22"/>
          <w:szCs w:val="22"/>
        </w:rPr>
        <w:fldChar w:fldCharType="end"/>
      </w:r>
      <w:r>
        <w:rPr>
          <w:rFonts w:ascii="Arial" w:hAnsi="Arial" w:cs="Arial"/>
          <w:sz w:val="22"/>
          <w:szCs w:val="22"/>
        </w:rPr>
        <w:t xml:space="preserve">. The topography of the fitness landscape thus suggests an explanation for the rarity of </w:t>
      </w:r>
      <w:proofErr w:type="gramStart"/>
      <w:r>
        <w:rPr>
          <w:rFonts w:ascii="Arial" w:hAnsi="Arial" w:cs="Arial"/>
          <w:sz w:val="22"/>
          <w:szCs w:val="22"/>
        </w:rPr>
        <w:t>scale-eating</w:t>
      </w:r>
      <w:proofErr w:type="gramEnd"/>
      <w:r>
        <w:rPr>
          <w:rFonts w:ascii="Arial" w:hAnsi="Arial" w:cs="Arial"/>
          <w:sz w:val="22"/>
          <w:szCs w:val="22"/>
        </w:rPr>
        <w:t>. D</w:t>
      </w:r>
      <w:r w:rsidRPr="00263F60">
        <w:rPr>
          <w:rFonts w:ascii="Arial" w:hAnsi="Arial" w:cs="Arial"/>
          <w:sz w:val="22"/>
          <w:szCs w:val="22"/>
        </w:rPr>
        <w:t xml:space="preserve">ifferent-sized fitness valleys separating the two specialist species from the ancestral generalist phenotype </w:t>
      </w:r>
      <w:r>
        <w:rPr>
          <w:rFonts w:ascii="Arial" w:hAnsi="Arial" w:cs="Arial"/>
          <w:sz w:val="22"/>
          <w:szCs w:val="22"/>
        </w:rPr>
        <w:t>also</w:t>
      </w:r>
      <w:r w:rsidRPr="00263F60">
        <w:rPr>
          <w:rFonts w:ascii="Arial" w:hAnsi="Arial" w:cs="Arial"/>
          <w:sz w:val="22"/>
          <w:szCs w:val="22"/>
        </w:rPr>
        <w:t xml:space="preserve"> predict </w:t>
      </w:r>
      <w:r>
        <w:rPr>
          <w:rFonts w:ascii="Arial" w:hAnsi="Arial" w:cs="Arial"/>
          <w:sz w:val="22"/>
          <w:szCs w:val="22"/>
        </w:rPr>
        <w:t xml:space="preserve">reduced gene flow between the scale-eater and other species in </w:t>
      </w:r>
      <w:proofErr w:type="spellStart"/>
      <w:r>
        <w:rPr>
          <w:rFonts w:ascii="Arial" w:hAnsi="Arial" w:cs="Arial"/>
          <w:sz w:val="22"/>
          <w:szCs w:val="22"/>
        </w:rPr>
        <w:t>sympatry</w:t>
      </w:r>
      <w:proofErr w:type="spellEnd"/>
      <w:r w:rsidRPr="00263F60">
        <w:rPr>
          <w:rFonts w:ascii="Arial" w:hAnsi="Arial" w:cs="Arial"/>
          <w:sz w:val="22"/>
          <w:szCs w:val="22"/>
        </w:rPr>
        <w:t xml:space="preserve"> (supported by</w:t>
      </w:r>
      <w:r w:rsidR="004B7775">
        <w:rPr>
          <w:rFonts w:ascii="Arial" w:hAnsi="Arial" w:cs="Arial"/>
          <w:sz w:val="22"/>
          <w:szCs w:val="22"/>
        </w:rPr>
        <w:t xml:space="preserve"> </w:t>
      </w:r>
      <w:r w:rsidR="004B7775">
        <w:rPr>
          <w:rFonts w:ascii="Arial" w:hAnsi="Arial" w:cs="Arial"/>
          <w:sz w:val="22"/>
          <w:szCs w:val="22"/>
        </w:rPr>
        <w:fldChar w:fldCharType="begin"/>
      </w:r>
      <w:r w:rsidR="00111697">
        <w:rPr>
          <w:rFonts w:ascii="Arial" w:hAnsi="Arial" w:cs="Arial"/>
          <w:sz w:val="22"/>
          <w:szCs w:val="22"/>
        </w:rPr>
        <w:instrText xml:space="preserve"> ADDIN EN.CITE &lt;EndNote&gt;&lt;Cite&gt;&lt;Author&gt;Martin&lt;/Author&gt;&lt;Year&gt;2014&lt;/Year&gt;&lt;RecNum&gt;2021&lt;/RecNum&gt;&lt;DisplayText&gt;[165]&lt;/DisplayText&gt;&lt;record&gt;&lt;rec-number&gt;2021&lt;/rec-number&gt;&lt;foreign-keys&gt;&lt;key app="EN" db-id="9xed9z9e7tz52oea9dc5wdzd029wdfs2vrwz" timestamp="1465417184"&gt;2021&lt;/key&gt;&lt;/foreign-keys&gt;&lt;ref-type name="Journal Article"&gt;17&lt;/ref-type&gt;&lt;contributors&gt;&lt;authors&gt;&lt;author&gt;Martin, C.H.&lt;/author&gt;&lt;author&gt;Feinstein, L.C.&lt;/author&gt;&lt;/authors&gt;&lt;/contributors&gt;&lt;titles&gt;&lt;title&gt;Novel trophic niches drive variable progress towards ecological speciation within an adaptive radiation of pupfishes&lt;/title&gt;&lt;secondary-title&gt;Molecular Ecology&lt;/secondary-title&gt;&lt;alt-title&gt;Mol. Ecol.&lt;/alt-title&gt;&lt;/titles&gt;&lt;periodical&gt;&lt;full-title&gt;Molecular Ecology&lt;/full-title&gt;&lt;abbr-1&gt;Mol. Ecol.&lt;/abbr-1&gt;&lt;/periodical&gt;&lt;alt-periodical&gt;&lt;full-title&gt;Molecular Ecology&lt;/full-title&gt;&lt;abbr-1&gt;Mol. Ecol.&lt;/abbr-1&gt;&lt;/alt-periodical&gt;&lt;pages&gt;1846-1862&lt;/pages&gt;&lt;volume&gt;23&lt;/volume&gt;&lt;dates&gt;&lt;year&gt;2014&lt;/year&gt;&lt;/dates&gt;&lt;urls&gt;&lt;/urls&gt;&lt;/record&gt;&lt;/Cite&gt;&lt;/EndNote&gt;</w:instrText>
      </w:r>
      <w:r w:rsidR="004B7775">
        <w:rPr>
          <w:rFonts w:ascii="Arial" w:hAnsi="Arial" w:cs="Arial"/>
          <w:sz w:val="22"/>
          <w:szCs w:val="22"/>
        </w:rPr>
        <w:fldChar w:fldCharType="separate"/>
      </w:r>
      <w:r w:rsidR="00111697">
        <w:rPr>
          <w:rFonts w:ascii="Arial" w:hAnsi="Arial" w:cs="Arial"/>
          <w:noProof/>
          <w:sz w:val="22"/>
          <w:szCs w:val="22"/>
        </w:rPr>
        <w:t>[165]</w:t>
      </w:r>
      <w:r w:rsidR="004B7775">
        <w:rPr>
          <w:rFonts w:ascii="Arial" w:hAnsi="Arial" w:cs="Arial"/>
          <w:sz w:val="22"/>
          <w:szCs w:val="22"/>
        </w:rPr>
        <w:fldChar w:fldCharType="end"/>
      </w:r>
      <w:r>
        <w:rPr>
          <w:rFonts w:ascii="Arial" w:hAnsi="Arial" w:cs="Arial"/>
          <w:sz w:val="22"/>
          <w:szCs w:val="22"/>
        </w:rPr>
        <w:t>)</w:t>
      </w:r>
      <w:r w:rsidRPr="00263F60">
        <w:rPr>
          <w:rFonts w:ascii="Arial" w:hAnsi="Arial" w:cs="Arial"/>
          <w:sz w:val="22"/>
          <w:szCs w:val="22"/>
        </w:rPr>
        <w:t xml:space="preserve">, reinforcement of scale-eater </w:t>
      </w:r>
      <w:r>
        <w:rPr>
          <w:rFonts w:ascii="Arial" w:hAnsi="Arial" w:cs="Arial"/>
          <w:sz w:val="22"/>
          <w:szCs w:val="22"/>
        </w:rPr>
        <w:t>pre-mating isolation (supported by</w:t>
      </w:r>
      <w:r w:rsidR="00ED0D54">
        <w:rPr>
          <w:rFonts w:ascii="Arial" w:hAnsi="Arial" w:cs="Arial"/>
          <w:sz w:val="22"/>
          <w:szCs w:val="22"/>
        </w:rPr>
        <w:t xml:space="preserve"> </w:t>
      </w:r>
      <w:r w:rsidR="00ED0D54">
        <w:rPr>
          <w:rFonts w:ascii="Arial" w:hAnsi="Arial" w:cs="Arial"/>
          <w:sz w:val="22"/>
          <w:szCs w:val="22"/>
        </w:rPr>
        <w:fldChar w:fldCharType="begin"/>
      </w:r>
      <w:r w:rsidR="00111697">
        <w:rPr>
          <w:rFonts w:ascii="Arial" w:hAnsi="Arial" w:cs="Arial"/>
          <w:sz w:val="22"/>
          <w:szCs w:val="22"/>
        </w:rPr>
        <w:instrText xml:space="preserve"> ADDIN EN.CITE &lt;EndNote&gt;&lt;Cite&gt;&lt;Author&gt;Kodric-Brown&lt;/Author&gt;&lt;Year&gt;2013&lt;/Year&gt;&lt;RecNum&gt;2030&lt;/RecNum&gt;&lt;DisplayText&gt;[174]&lt;/DisplayText&gt;&lt;record&gt;&lt;rec-number&gt;2030&lt;/rec-number&gt;&lt;foreign-keys&gt;&lt;key app="EN" db-id="9xed9z9e7tz52oea9dc5wdzd029wdfs2vrwz" timestamp="1465417937"&gt;2030&lt;/key&gt;&lt;/foreign-keys&gt;&lt;ref-type name="Journal Article"&gt;17&lt;/ref-type&gt;&lt;contributors&gt;&lt;authors&gt;&lt;author&gt;Kodric-Brown, A.&lt;/author&gt;&lt;author&gt;West, R.J.D.&lt;/author&gt;&lt;/authors&gt;&lt;/contributors&gt;&lt;titles&gt;&lt;title&gt;Asymmetries in premating isolating mechanisms in a sympatric species flock of pupfish (Cyprinodon)&lt;/title&gt;&lt;secondary-title&gt;Behavioral Ecology&lt;/secondary-title&gt;&lt;alt-title&gt;Behav. Ecol.&lt;/alt-title&gt;&lt;/titles&gt;&lt;periodical&gt;&lt;full-title&gt;Behavioral Ecology&lt;/full-title&gt;&lt;abbr-1&gt;Behav. Ecol.&lt;/abbr-1&gt;&lt;/periodical&gt;&lt;alt-periodical&gt;&lt;full-title&gt;Behavioral Ecology&lt;/full-title&gt;&lt;abbr-1&gt;Behav. Ecol.&lt;/abbr-1&gt;&lt;/alt-periodical&gt;&lt;pages&gt;69-75&lt;/pages&gt;&lt;volume&gt;25&lt;/volume&gt;&lt;dates&gt;&lt;year&gt;2013&lt;/year&gt;&lt;/dates&gt;&lt;urls&gt;&lt;/urls&gt;&lt;/record&gt;&lt;/Cite&gt;&lt;/EndNote&gt;</w:instrText>
      </w:r>
      <w:r w:rsidR="00ED0D54">
        <w:rPr>
          <w:rFonts w:ascii="Arial" w:hAnsi="Arial" w:cs="Arial"/>
          <w:sz w:val="22"/>
          <w:szCs w:val="22"/>
        </w:rPr>
        <w:fldChar w:fldCharType="separate"/>
      </w:r>
      <w:r w:rsidR="00111697">
        <w:rPr>
          <w:rFonts w:ascii="Arial" w:hAnsi="Arial" w:cs="Arial"/>
          <w:noProof/>
          <w:sz w:val="22"/>
          <w:szCs w:val="22"/>
        </w:rPr>
        <w:t>[174]</w:t>
      </w:r>
      <w:r w:rsidR="00ED0D54">
        <w:rPr>
          <w:rFonts w:ascii="Arial" w:hAnsi="Arial" w:cs="Arial"/>
          <w:sz w:val="22"/>
          <w:szCs w:val="22"/>
        </w:rPr>
        <w:fldChar w:fldCharType="end"/>
      </w:r>
      <w:r w:rsidRPr="00263F60">
        <w:rPr>
          <w:rFonts w:ascii="Arial" w:hAnsi="Arial" w:cs="Arial"/>
          <w:sz w:val="22"/>
          <w:szCs w:val="22"/>
        </w:rPr>
        <w:t xml:space="preserve">), </w:t>
      </w:r>
      <w:r>
        <w:rPr>
          <w:rFonts w:ascii="Arial" w:hAnsi="Arial" w:cs="Arial"/>
          <w:sz w:val="22"/>
          <w:szCs w:val="22"/>
        </w:rPr>
        <w:t>rapid trait diversification of specialist phenotypes</w:t>
      </w:r>
      <w:r w:rsidR="00ED0D54">
        <w:rPr>
          <w:rFonts w:ascii="Arial" w:hAnsi="Arial" w:cs="Arial"/>
          <w:sz w:val="22"/>
          <w:szCs w:val="22"/>
        </w:rPr>
        <w:t xml:space="preserve"> (</w:t>
      </w:r>
      <w:r w:rsidR="00ED0D54">
        <w:rPr>
          <w:rFonts w:ascii="Arial" w:hAnsi="Arial" w:cs="Arial"/>
          <w:sz w:val="22"/>
          <w:szCs w:val="22"/>
        </w:rPr>
        <w:fldChar w:fldCharType="begin"/>
      </w:r>
      <w:r w:rsidR="006E3DFB">
        <w:rPr>
          <w:rFonts w:ascii="Arial" w:hAnsi="Arial" w:cs="Arial"/>
          <w:sz w:val="22"/>
          <w:szCs w:val="22"/>
        </w:rPr>
        <w:instrText xml:space="preserve"> ADDIN EN.CITE &lt;EndNote&gt;&lt;Cite&gt;&lt;Author&gt;Martin&lt;/Author&gt;&lt;Year&gt;2011&lt;/Year&gt;&lt;RecNum&gt;1914&lt;/RecNum&gt;&lt;DisplayText&gt;[10]&lt;/DisplayText&gt;&lt;record&gt;&lt;rec-number&gt;1914&lt;/rec-number&gt;&lt;foreign-keys&gt;&lt;key app="EN" db-id="9xed9z9e7tz52oea9dc5wdzd029wdfs2vrwz" timestamp="1464372162"&gt;1914&lt;/key&gt;&lt;/foreign-keys&gt;&lt;ref-type name="Journal Article"&gt;17&lt;/ref-type&gt;&lt;contributors&gt;&lt;authors&gt;&lt;author&gt;Martin, C.H.&lt;/author&gt;&lt;author&gt;Wainwright, P.C.&lt;/author&gt;&lt;/authors&gt;&lt;/contributors&gt;&lt;titles&gt;&lt;title&gt;&lt;style face="normal" font="default" size="100%"&gt;Trophic novelty is linked to exceptional rates of morphological diversification in two adaptive radiations of &lt;/style&gt;&lt;style face="italic" font="default" size="100%"&gt;Cyprinodon &lt;/style&gt;&lt;style face="normal" font="default" size="100%"&gt;pupfish&lt;/style&gt;&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197-2212&lt;/pages&gt;&lt;volume&gt;65&lt;/volume&gt;&lt;dates&gt;&lt;year&gt;2011&lt;/year&gt;&lt;/dates&gt;&lt;urls&gt;&lt;/urls&gt;&lt;/record&gt;&lt;/Cite&gt;&lt;/EndNote&gt;</w:instrText>
      </w:r>
      <w:r w:rsidR="00ED0D54">
        <w:rPr>
          <w:rFonts w:ascii="Arial" w:hAnsi="Arial" w:cs="Arial"/>
          <w:sz w:val="22"/>
          <w:szCs w:val="22"/>
        </w:rPr>
        <w:fldChar w:fldCharType="separate"/>
      </w:r>
      <w:r w:rsidR="006E3DFB">
        <w:rPr>
          <w:rFonts w:ascii="Arial" w:hAnsi="Arial" w:cs="Arial"/>
          <w:noProof/>
          <w:sz w:val="22"/>
          <w:szCs w:val="22"/>
        </w:rPr>
        <w:t>[10]</w:t>
      </w:r>
      <w:r w:rsidR="00ED0D54">
        <w:rPr>
          <w:rFonts w:ascii="Arial" w:hAnsi="Arial" w:cs="Arial"/>
          <w:sz w:val="22"/>
          <w:szCs w:val="22"/>
        </w:rPr>
        <w:fldChar w:fldCharType="end"/>
      </w:r>
      <w:r>
        <w:rPr>
          <w:rFonts w:ascii="Arial" w:hAnsi="Arial" w:cs="Arial"/>
          <w:sz w:val="22"/>
          <w:szCs w:val="22"/>
        </w:rPr>
        <w:t>; Martin in revision) and a greater number of large-effect alleles underlying the scale-eater phenotype (Martin et al. in prep). Interestingly, hybrid fitness appears to reflect the foraging performance of different phenotypes, rather than the frequency of similar competitors, and varies in complex ways across different trait subsets, even within the oral jaws (Martin in press). In summary, measurement of the complex fitness landscape spanning an incipient adaptive radiation can inform patterns of speciation, gene flow, and divergence in ecology and performance.</w:t>
      </w:r>
    </w:p>
    <w:p w14:paraId="2B852DFA" w14:textId="77777777" w:rsidR="004369B8" w:rsidRDefault="004369B8" w:rsidP="004369B8">
      <w:pPr>
        <w:spacing w:line="480" w:lineRule="auto"/>
        <w:ind w:firstLine="720"/>
        <w:jc w:val="both"/>
        <w:rPr>
          <w:rFonts w:ascii="Arial" w:hAnsi="Arial" w:cs="Arial"/>
          <w:sz w:val="22"/>
          <w:szCs w:val="22"/>
        </w:rPr>
      </w:pPr>
    </w:p>
    <w:p w14:paraId="27EAE53B" w14:textId="77777777" w:rsidR="004369B8" w:rsidRDefault="004369B8" w:rsidP="004369B8">
      <w:pPr>
        <w:spacing w:line="480" w:lineRule="auto"/>
        <w:rPr>
          <w:rFonts w:ascii="Arial" w:hAnsi="Arial" w:cs="Arial"/>
          <w:sz w:val="22"/>
          <w:szCs w:val="22"/>
        </w:rPr>
      </w:pPr>
    </w:p>
    <w:p w14:paraId="54B719F0" w14:textId="77777777" w:rsidR="004369B8" w:rsidRDefault="004369B8"/>
    <w:p w14:paraId="0F6AEA4D" w14:textId="77777777" w:rsidR="004369B8" w:rsidRDefault="004369B8"/>
    <w:p w14:paraId="13AB44D9" w14:textId="77777777" w:rsidR="004369B8" w:rsidRPr="004369B8" w:rsidRDefault="004369B8">
      <w:pPr>
        <w:rPr>
          <w:b/>
        </w:rPr>
      </w:pPr>
      <w:r>
        <w:rPr>
          <w:b/>
        </w:rPr>
        <w:t>References</w:t>
      </w:r>
    </w:p>
    <w:p w14:paraId="2C7CE724" w14:textId="77777777" w:rsidR="004369B8" w:rsidRDefault="004369B8"/>
    <w:p w14:paraId="6D76570B" w14:textId="77777777" w:rsidR="00111697" w:rsidRPr="00111697" w:rsidRDefault="004369B8" w:rsidP="00111697">
      <w:pPr>
        <w:pStyle w:val="EndNoteBibliography"/>
        <w:rPr>
          <w:noProof/>
        </w:rPr>
      </w:pPr>
      <w:r>
        <w:fldChar w:fldCharType="begin"/>
      </w:r>
      <w:r>
        <w:instrText xml:space="preserve"> ADDIN EN.REFLIST </w:instrText>
      </w:r>
      <w:r>
        <w:fldChar w:fldCharType="separate"/>
      </w:r>
      <w:r w:rsidR="00111697" w:rsidRPr="00111697">
        <w:rPr>
          <w:noProof/>
        </w:rPr>
        <w:t>[1] Reznick, D. &amp; Endler, J.A. 1982 The impact of predation on life history evolution in Trinidadian guppies (</w:t>
      </w:r>
      <w:r w:rsidR="00111697" w:rsidRPr="00111697">
        <w:rPr>
          <w:i/>
          <w:noProof/>
        </w:rPr>
        <w:t>Poecilia reticulata</w:t>
      </w:r>
      <w:r w:rsidR="00111697" w:rsidRPr="00111697">
        <w:rPr>
          <w:noProof/>
        </w:rPr>
        <w:t xml:space="preserve">). </w:t>
      </w:r>
      <w:r w:rsidR="00111697" w:rsidRPr="00111697">
        <w:rPr>
          <w:i/>
          <w:noProof/>
        </w:rPr>
        <w:t>Evolution</w:t>
      </w:r>
      <w:r w:rsidR="00111697" w:rsidRPr="00111697">
        <w:rPr>
          <w:noProof/>
        </w:rPr>
        <w:t xml:space="preserve"> </w:t>
      </w:r>
      <w:r w:rsidR="00111697" w:rsidRPr="00111697">
        <w:rPr>
          <w:b/>
          <w:noProof/>
        </w:rPr>
        <w:t>36</w:t>
      </w:r>
      <w:r w:rsidR="00111697" w:rsidRPr="00111697">
        <w:rPr>
          <w:noProof/>
        </w:rPr>
        <w:t>, 160-177.</w:t>
      </w:r>
    </w:p>
    <w:p w14:paraId="097F87B6" w14:textId="77777777" w:rsidR="00111697" w:rsidRPr="00111697" w:rsidRDefault="00111697" w:rsidP="00111697">
      <w:pPr>
        <w:pStyle w:val="EndNoteBibliography"/>
        <w:rPr>
          <w:noProof/>
        </w:rPr>
      </w:pPr>
      <w:r w:rsidRPr="00111697">
        <w:rPr>
          <w:noProof/>
        </w:rPr>
        <w:t xml:space="preserve">[2] Langerhans, R.B. 2010 Predicting evolution with generalized models of divergent selection: a case study with poeciliid fish. </w:t>
      </w:r>
      <w:r w:rsidRPr="00111697">
        <w:rPr>
          <w:i/>
          <w:noProof/>
        </w:rPr>
        <w:t>Integr. Comp. Biol.</w:t>
      </w:r>
      <w:r w:rsidRPr="00111697">
        <w:rPr>
          <w:noProof/>
        </w:rPr>
        <w:t xml:space="preserve"> </w:t>
      </w:r>
      <w:r w:rsidRPr="00111697">
        <w:rPr>
          <w:b/>
          <w:noProof/>
        </w:rPr>
        <w:t>50</w:t>
      </w:r>
      <w:r w:rsidRPr="00111697">
        <w:rPr>
          <w:noProof/>
        </w:rPr>
        <w:t>, 1167-1184.</w:t>
      </w:r>
    </w:p>
    <w:p w14:paraId="3E948207" w14:textId="77777777" w:rsidR="00111697" w:rsidRPr="00111697" w:rsidRDefault="00111697" w:rsidP="00111697">
      <w:pPr>
        <w:pStyle w:val="EndNoteBibliography"/>
        <w:rPr>
          <w:noProof/>
        </w:rPr>
      </w:pPr>
      <w:r w:rsidRPr="00111697">
        <w:rPr>
          <w:noProof/>
        </w:rPr>
        <w:t xml:space="preserve">[3] Rogers, S.M., Tamkee, P., Summers, B., Balabahadra, S., Marks, M., Kingsley, D.M. &amp; Schluter, D. 2012 Genetic signature of adaptive peak shift in threespine stickleback. </w:t>
      </w:r>
      <w:r w:rsidRPr="00111697">
        <w:rPr>
          <w:i/>
          <w:noProof/>
        </w:rPr>
        <w:t>Evolution</w:t>
      </w:r>
      <w:r w:rsidRPr="00111697">
        <w:rPr>
          <w:noProof/>
        </w:rPr>
        <w:t xml:space="preserve"> </w:t>
      </w:r>
      <w:r w:rsidRPr="00111697">
        <w:rPr>
          <w:b/>
          <w:noProof/>
        </w:rPr>
        <w:t>66</w:t>
      </w:r>
      <w:r w:rsidRPr="00111697">
        <w:rPr>
          <w:noProof/>
        </w:rPr>
        <w:t>, 2439-2450.</w:t>
      </w:r>
    </w:p>
    <w:p w14:paraId="52FE5747" w14:textId="77777777" w:rsidR="00111697" w:rsidRPr="00111697" w:rsidRDefault="00111697" w:rsidP="00111697">
      <w:pPr>
        <w:pStyle w:val="EndNoteBibliography"/>
        <w:rPr>
          <w:noProof/>
        </w:rPr>
      </w:pPr>
      <w:r w:rsidRPr="00111697">
        <w:rPr>
          <w:noProof/>
        </w:rPr>
        <w:t xml:space="preserve">[4] Malinsky, M., Challis, R.J., Tyers, A.M., Schiffels, S., Terai, Y., Ngatunga, B.P., Miska, E.A., Durbin, R., Genner, M.J. &amp; Turner, G.F. 2015 Genomic islands of speciation separaate cichlid ecomorphs in an East African crater lake. </w:t>
      </w:r>
      <w:r w:rsidRPr="00111697">
        <w:rPr>
          <w:i/>
          <w:noProof/>
        </w:rPr>
        <w:t>Science</w:t>
      </w:r>
      <w:r w:rsidRPr="00111697">
        <w:rPr>
          <w:noProof/>
        </w:rPr>
        <w:t xml:space="preserve"> </w:t>
      </w:r>
      <w:r w:rsidRPr="00111697">
        <w:rPr>
          <w:b/>
          <w:noProof/>
        </w:rPr>
        <w:t>350</w:t>
      </w:r>
      <w:r w:rsidRPr="00111697">
        <w:rPr>
          <w:noProof/>
        </w:rPr>
        <w:t>, 1493-1498.</w:t>
      </w:r>
    </w:p>
    <w:p w14:paraId="482310C8" w14:textId="77777777" w:rsidR="00111697" w:rsidRPr="00111697" w:rsidRDefault="00111697" w:rsidP="00111697">
      <w:pPr>
        <w:pStyle w:val="EndNoteBibliography"/>
        <w:rPr>
          <w:noProof/>
        </w:rPr>
      </w:pPr>
      <w:r w:rsidRPr="00111697">
        <w:rPr>
          <w:noProof/>
        </w:rPr>
        <w:t xml:space="preserve">[5] Standen, E.M. &amp; Lauder, G.V. 2005 Dorsal and anal fin function in bluegill sunfish </w:t>
      </w:r>
      <w:r w:rsidRPr="00111697">
        <w:rPr>
          <w:i/>
          <w:noProof/>
        </w:rPr>
        <w:t>Lepomis macrochirus</w:t>
      </w:r>
      <w:r w:rsidRPr="00111697">
        <w:rPr>
          <w:noProof/>
        </w:rPr>
        <w:t xml:space="preserve">: three-dimensional kinematics during propulsion and maneuvering. </w:t>
      </w:r>
      <w:r w:rsidRPr="00111697">
        <w:rPr>
          <w:i/>
          <w:noProof/>
        </w:rPr>
        <w:t>J. Exp. Biol.</w:t>
      </w:r>
      <w:r w:rsidRPr="00111697">
        <w:rPr>
          <w:noProof/>
        </w:rPr>
        <w:t xml:space="preserve"> </w:t>
      </w:r>
      <w:r w:rsidRPr="00111697">
        <w:rPr>
          <w:b/>
          <w:noProof/>
        </w:rPr>
        <w:t>208</w:t>
      </w:r>
      <w:r w:rsidRPr="00111697">
        <w:rPr>
          <w:noProof/>
        </w:rPr>
        <w:t>, 2753-2763.</w:t>
      </w:r>
    </w:p>
    <w:p w14:paraId="1CD96284" w14:textId="77777777" w:rsidR="00111697" w:rsidRPr="00111697" w:rsidRDefault="00111697" w:rsidP="00111697">
      <w:pPr>
        <w:pStyle w:val="EndNoteBibliography"/>
        <w:rPr>
          <w:noProof/>
        </w:rPr>
      </w:pPr>
      <w:r w:rsidRPr="00111697">
        <w:rPr>
          <w:noProof/>
        </w:rPr>
        <w:t xml:space="preserve">[6] McGee, M.D., Schluter, D. &amp; Wainwright, P.C. 2013 Functional basis of ecological divergence in sympatric stickleback. </w:t>
      </w:r>
      <w:r w:rsidRPr="00111697">
        <w:rPr>
          <w:i/>
          <w:noProof/>
        </w:rPr>
        <w:t>BMC Evol. Biol.</w:t>
      </w:r>
      <w:r w:rsidRPr="00111697">
        <w:rPr>
          <w:noProof/>
        </w:rPr>
        <w:t xml:space="preserve"> </w:t>
      </w:r>
      <w:r w:rsidRPr="00111697">
        <w:rPr>
          <w:b/>
          <w:noProof/>
        </w:rPr>
        <w:t>13</w:t>
      </w:r>
      <w:r w:rsidRPr="00111697">
        <w:rPr>
          <w:noProof/>
        </w:rPr>
        <w:t>, 277.</w:t>
      </w:r>
    </w:p>
    <w:p w14:paraId="0E6CBE02" w14:textId="77777777" w:rsidR="00111697" w:rsidRPr="00111697" w:rsidRDefault="00111697" w:rsidP="00111697">
      <w:pPr>
        <w:pStyle w:val="EndNoteBibliography"/>
        <w:rPr>
          <w:noProof/>
        </w:rPr>
      </w:pPr>
      <w:r w:rsidRPr="00111697">
        <w:rPr>
          <w:noProof/>
        </w:rPr>
        <w:t xml:space="preserve">[7] Drucker, E.G. &amp; Lauder, G.V. 2001 Wake dynamics and fluid forces of turning maneuvers in sunfish. </w:t>
      </w:r>
      <w:r w:rsidRPr="00111697">
        <w:rPr>
          <w:i/>
          <w:noProof/>
        </w:rPr>
        <w:t>J. Exp. Biol.</w:t>
      </w:r>
      <w:r w:rsidRPr="00111697">
        <w:rPr>
          <w:noProof/>
        </w:rPr>
        <w:t xml:space="preserve"> </w:t>
      </w:r>
      <w:r w:rsidRPr="00111697">
        <w:rPr>
          <w:b/>
          <w:noProof/>
        </w:rPr>
        <w:t>204</w:t>
      </w:r>
      <w:r w:rsidRPr="00111697">
        <w:rPr>
          <w:noProof/>
        </w:rPr>
        <w:t>, 431-442.</w:t>
      </w:r>
    </w:p>
    <w:p w14:paraId="7DB6623E" w14:textId="77777777" w:rsidR="00111697" w:rsidRPr="00111697" w:rsidRDefault="00111697" w:rsidP="00111697">
      <w:pPr>
        <w:pStyle w:val="EndNoteBibliography"/>
        <w:rPr>
          <w:i/>
          <w:noProof/>
        </w:rPr>
      </w:pPr>
      <w:r w:rsidRPr="00111697">
        <w:rPr>
          <w:noProof/>
        </w:rPr>
        <w:t>[8] McHenry, M.J. &amp; Lauder, G.V. 2006 Ontogeny of form and function: locomotor morphology and drag in zebrafish (</w:t>
      </w:r>
      <w:r w:rsidRPr="00111697">
        <w:rPr>
          <w:i/>
          <w:noProof/>
        </w:rPr>
        <w:t>Danio rerio</w:t>
      </w:r>
      <w:r w:rsidRPr="00111697">
        <w:rPr>
          <w:noProof/>
        </w:rPr>
        <w:t xml:space="preserve">). </w:t>
      </w:r>
      <w:r w:rsidRPr="00111697">
        <w:rPr>
          <w:i/>
          <w:noProof/>
        </w:rPr>
        <w:t>J. Morphol.</w:t>
      </w:r>
    </w:p>
    <w:p w14:paraId="4F239C42" w14:textId="77777777" w:rsidR="00111697" w:rsidRPr="00111697" w:rsidRDefault="00111697" w:rsidP="00111697">
      <w:pPr>
        <w:pStyle w:val="EndNoteBibliography"/>
        <w:rPr>
          <w:noProof/>
        </w:rPr>
      </w:pPr>
      <w:r w:rsidRPr="00111697">
        <w:rPr>
          <w:noProof/>
        </w:rPr>
        <w:t xml:space="preserve">[9] Carroll, A.M., Wainwright, P.C., Huskey, S.H., Collar, D.C. &amp; Turingan, R.G. 2004 Morphology predicts suction feeding performance in centrarchid fishes. </w:t>
      </w:r>
      <w:r w:rsidRPr="00111697">
        <w:rPr>
          <w:i/>
          <w:noProof/>
        </w:rPr>
        <w:t>J. Exp. Biol.</w:t>
      </w:r>
      <w:r w:rsidRPr="00111697">
        <w:rPr>
          <w:noProof/>
        </w:rPr>
        <w:t xml:space="preserve"> </w:t>
      </w:r>
      <w:r w:rsidRPr="00111697">
        <w:rPr>
          <w:b/>
          <w:noProof/>
        </w:rPr>
        <w:t>207</w:t>
      </w:r>
      <w:r w:rsidRPr="00111697">
        <w:rPr>
          <w:noProof/>
        </w:rPr>
        <w:t>, 3873-3881.</w:t>
      </w:r>
    </w:p>
    <w:p w14:paraId="231A0E8C" w14:textId="77777777" w:rsidR="00111697" w:rsidRPr="00111697" w:rsidRDefault="00111697" w:rsidP="00111697">
      <w:pPr>
        <w:pStyle w:val="EndNoteBibliography"/>
        <w:rPr>
          <w:noProof/>
        </w:rPr>
      </w:pPr>
      <w:r w:rsidRPr="00111697">
        <w:rPr>
          <w:noProof/>
        </w:rPr>
        <w:t xml:space="preserve">[10] Martin, C.H. &amp; Wainwright, P.C. 2011 Trophic novelty is linked to exceptional rates of morphological diversification in two adaptive radiations of </w:t>
      </w:r>
      <w:r w:rsidRPr="00111697">
        <w:rPr>
          <w:i/>
          <w:noProof/>
        </w:rPr>
        <w:t xml:space="preserve">Cyprinodon </w:t>
      </w:r>
      <w:r w:rsidRPr="00111697">
        <w:rPr>
          <w:noProof/>
        </w:rPr>
        <w:t xml:space="preserve">pupfish. </w:t>
      </w:r>
      <w:r w:rsidRPr="00111697">
        <w:rPr>
          <w:i/>
          <w:noProof/>
        </w:rPr>
        <w:t>Evolution</w:t>
      </w:r>
      <w:r w:rsidRPr="00111697">
        <w:rPr>
          <w:noProof/>
        </w:rPr>
        <w:t xml:space="preserve"> </w:t>
      </w:r>
      <w:r w:rsidRPr="00111697">
        <w:rPr>
          <w:b/>
          <w:noProof/>
        </w:rPr>
        <w:t>65</w:t>
      </w:r>
      <w:r w:rsidRPr="00111697">
        <w:rPr>
          <w:noProof/>
        </w:rPr>
        <w:t>, 2197-2212.</w:t>
      </w:r>
    </w:p>
    <w:p w14:paraId="6085165A" w14:textId="77777777" w:rsidR="00111697" w:rsidRPr="00111697" w:rsidRDefault="00111697" w:rsidP="00111697">
      <w:pPr>
        <w:pStyle w:val="EndNoteBibliography"/>
        <w:rPr>
          <w:noProof/>
        </w:rPr>
      </w:pPr>
      <w:r w:rsidRPr="00111697">
        <w:rPr>
          <w:noProof/>
        </w:rPr>
        <w:t xml:space="preserve">[11] Stewart, W.J., Cardenas, G.S. &amp; McHenry, M.J. 2013 Zebrafish larvae evade predators by sensing water flow. </w:t>
      </w:r>
      <w:r w:rsidRPr="00111697">
        <w:rPr>
          <w:i/>
          <w:noProof/>
        </w:rPr>
        <w:t>J. Exp. Biol.</w:t>
      </w:r>
      <w:r w:rsidRPr="00111697">
        <w:rPr>
          <w:noProof/>
        </w:rPr>
        <w:t xml:space="preserve"> </w:t>
      </w:r>
      <w:r w:rsidRPr="00111697">
        <w:rPr>
          <w:b/>
          <w:noProof/>
        </w:rPr>
        <w:t>216</w:t>
      </w:r>
      <w:r w:rsidRPr="00111697">
        <w:rPr>
          <w:noProof/>
        </w:rPr>
        <w:t>, 388-398.</w:t>
      </w:r>
    </w:p>
    <w:p w14:paraId="0915482B" w14:textId="77777777" w:rsidR="00111697" w:rsidRPr="00111697" w:rsidRDefault="00111697" w:rsidP="00111697">
      <w:pPr>
        <w:pStyle w:val="EndNoteBibliography"/>
        <w:rPr>
          <w:noProof/>
        </w:rPr>
      </w:pPr>
      <w:r w:rsidRPr="00111697">
        <w:rPr>
          <w:noProof/>
        </w:rPr>
        <w:t xml:space="preserve">[12] Langerhans, R.B., Gifford, M.E. &amp; Joseph, E.O. 2007 Ecological speciation in </w:t>
      </w:r>
      <w:r w:rsidRPr="00111697">
        <w:rPr>
          <w:i/>
          <w:noProof/>
        </w:rPr>
        <w:t xml:space="preserve">Gambusia </w:t>
      </w:r>
      <w:r w:rsidRPr="00111697">
        <w:rPr>
          <w:noProof/>
        </w:rPr>
        <w:t xml:space="preserve">fishes. </w:t>
      </w:r>
      <w:r w:rsidRPr="00111697">
        <w:rPr>
          <w:i/>
          <w:noProof/>
        </w:rPr>
        <w:t>Evolution</w:t>
      </w:r>
      <w:r w:rsidRPr="00111697">
        <w:rPr>
          <w:noProof/>
        </w:rPr>
        <w:t xml:space="preserve"> </w:t>
      </w:r>
      <w:r w:rsidRPr="00111697">
        <w:rPr>
          <w:b/>
          <w:noProof/>
        </w:rPr>
        <w:t>61</w:t>
      </w:r>
      <w:r w:rsidRPr="00111697">
        <w:rPr>
          <w:noProof/>
        </w:rPr>
        <w:t>, 2056-2074.</w:t>
      </w:r>
    </w:p>
    <w:p w14:paraId="561EC3BF" w14:textId="77777777" w:rsidR="00111697" w:rsidRPr="00111697" w:rsidRDefault="00111697" w:rsidP="00111697">
      <w:pPr>
        <w:pStyle w:val="EndNoteBibliography"/>
        <w:rPr>
          <w:noProof/>
        </w:rPr>
      </w:pPr>
      <w:r w:rsidRPr="00111697">
        <w:rPr>
          <w:noProof/>
        </w:rPr>
        <w:t>[13] Turner, B.J., Duvernell, D.D., Bunt, T.M. &amp; Barton, M.G. 2008 Reproductive isolation among endemic pupfishes (</w:t>
      </w:r>
      <w:r w:rsidRPr="00111697">
        <w:rPr>
          <w:i/>
          <w:noProof/>
        </w:rPr>
        <w:t>Cyprinodon</w:t>
      </w:r>
      <w:r w:rsidRPr="00111697">
        <w:rPr>
          <w:noProof/>
        </w:rPr>
        <w:t xml:space="preserve">) on San Salvador Island, Bahamas: microsatelite evidence. </w:t>
      </w:r>
      <w:r w:rsidRPr="00111697">
        <w:rPr>
          <w:i/>
          <w:noProof/>
        </w:rPr>
        <w:t>Biol. J. Linn. Soc.</w:t>
      </w:r>
      <w:r w:rsidRPr="00111697">
        <w:rPr>
          <w:noProof/>
        </w:rPr>
        <w:t xml:space="preserve"> </w:t>
      </w:r>
      <w:r w:rsidRPr="00111697">
        <w:rPr>
          <w:b/>
          <w:noProof/>
        </w:rPr>
        <w:t>95</w:t>
      </w:r>
      <w:r w:rsidRPr="00111697">
        <w:rPr>
          <w:noProof/>
        </w:rPr>
        <w:t>, 566-582.</w:t>
      </w:r>
    </w:p>
    <w:p w14:paraId="3BCD3604" w14:textId="77777777" w:rsidR="00111697" w:rsidRPr="00111697" w:rsidRDefault="00111697" w:rsidP="00111697">
      <w:pPr>
        <w:pStyle w:val="EndNoteBibliography"/>
        <w:rPr>
          <w:noProof/>
        </w:rPr>
      </w:pPr>
      <w:r w:rsidRPr="00111697">
        <w:rPr>
          <w:noProof/>
        </w:rPr>
        <w:t xml:space="preserve">[14] Spence, R., Gerlach, G., Lawrence, C. &amp; Smith, C. 2008 The behaviour and ecology of the zebrafish, </w:t>
      </w:r>
      <w:r w:rsidRPr="00111697">
        <w:rPr>
          <w:i/>
          <w:noProof/>
        </w:rPr>
        <w:t>Danio rerio</w:t>
      </w:r>
      <w:r w:rsidRPr="00111697">
        <w:rPr>
          <w:noProof/>
        </w:rPr>
        <w:t xml:space="preserve">. </w:t>
      </w:r>
      <w:r w:rsidRPr="00111697">
        <w:rPr>
          <w:i/>
          <w:noProof/>
        </w:rPr>
        <w:t>Biol. Rev.</w:t>
      </w:r>
      <w:r w:rsidRPr="00111697">
        <w:rPr>
          <w:noProof/>
        </w:rPr>
        <w:t xml:space="preserve"> </w:t>
      </w:r>
      <w:r w:rsidRPr="00111697">
        <w:rPr>
          <w:b/>
          <w:noProof/>
        </w:rPr>
        <w:t>83</w:t>
      </w:r>
      <w:r w:rsidRPr="00111697">
        <w:rPr>
          <w:noProof/>
        </w:rPr>
        <w:t>, 13-24.</w:t>
      </w:r>
    </w:p>
    <w:p w14:paraId="3DDB2C02" w14:textId="77777777" w:rsidR="00111697" w:rsidRPr="00111697" w:rsidRDefault="00111697" w:rsidP="00111697">
      <w:pPr>
        <w:pStyle w:val="EndNoteBibliography"/>
        <w:rPr>
          <w:noProof/>
        </w:rPr>
      </w:pPr>
      <w:r w:rsidRPr="00111697">
        <w:rPr>
          <w:noProof/>
        </w:rPr>
        <w:t xml:space="preserve">[15] Spence, R. 2010 Zebrafish ecology and behaviour. In </w:t>
      </w:r>
      <w:r w:rsidRPr="00111697">
        <w:rPr>
          <w:i/>
          <w:noProof/>
        </w:rPr>
        <w:t>Zebrafish models in neurobehavioral research</w:t>
      </w:r>
      <w:r w:rsidRPr="00111697">
        <w:rPr>
          <w:noProof/>
        </w:rPr>
        <w:t xml:space="preserve"> (eds. A. Kalueff &amp; J. Cachat). New York, NY, Springer.</w:t>
      </w:r>
    </w:p>
    <w:p w14:paraId="14D7609B" w14:textId="77777777" w:rsidR="00111697" w:rsidRPr="00111697" w:rsidRDefault="00111697" w:rsidP="00111697">
      <w:pPr>
        <w:pStyle w:val="EndNoteBibliography"/>
        <w:rPr>
          <w:noProof/>
        </w:rPr>
      </w:pPr>
      <w:r w:rsidRPr="00111697">
        <w:rPr>
          <w:noProof/>
        </w:rPr>
        <w:t xml:space="preserve">[16] Dutta, S.P.S. 1993 Food and feeding habits of </w:t>
      </w:r>
      <w:r w:rsidRPr="00111697">
        <w:rPr>
          <w:i/>
          <w:noProof/>
        </w:rPr>
        <w:t>Danio rerio</w:t>
      </w:r>
      <w:r w:rsidRPr="00111697">
        <w:rPr>
          <w:noProof/>
        </w:rPr>
        <w:t xml:space="preserve"> (Ham. Buch.) inhabiting Gadigarh stream, Jammu. </w:t>
      </w:r>
      <w:r w:rsidRPr="00111697">
        <w:rPr>
          <w:i/>
          <w:noProof/>
        </w:rPr>
        <w:t>J. Freshw. Biol.</w:t>
      </w:r>
      <w:r w:rsidRPr="00111697">
        <w:rPr>
          <w:noProof/>
        </w:rPr>
        <w:t xml:space="preserve"> </w:t>
      </w:r>
      <w:r w:rsidRPr="00111697">
        <w:rPr>
          <w:b/>
          <w:noProof/>
        </w:rPr>
        <w:t>5</w:t>
      </w:r>
      <w:r w:rsidRPr="00111697">
        <w:rPr>
          <w:noProof/>
        </w:rPr>
        <w:t>, 165-168.</w:t>
      </w:r>
    </w:p>
    <w:p w14:paraId="11E2162C" w14:textId="77777777" w:rsidR="00111697" w:rsidRPr="00111697" w:rsidRDefault="00111697" w:rsidP="00111697">
      <w:pPr>
        <w:pStyle w:val="EndNoteBibliography"/>
        <w:rPr>
          <w:noProof/>
        </w:rPr>
      </w:pPr>
      <w:r w:rsidRPr="00111697">
        <w:rPr>
          <w:noProof/>
        </w:rPr>
        <w:t xml:space="preserve">[17] Staab, K.L. &amp; Hernandez, L.P. 2010 Development of the cypriniform protrusible jaw complex in </w:t>
      </w:r>
      <w:r w:rsidRPr="00111697">
        <w:rPr>
          <w:i/>
          <w:noProof/>
        </w:rPr>
        <w:t>Danio rerio</w:t>
      </w:r>
      <w:r w:rsidRPr="00111697">
        <w:rPr>
          <w:noProof/>
        </w:rPr>
        <w:t xml:space="preserve">: constructional insights for evolution. </w:t>
      </w:r>
      <w:r w:rsidRPr="00111697">
        <w:rPr>
          <w:i/>
          <w:noProof/>
        </w:rPr>
        <w:t>J. Morphol.</w:t>
      </w:r>
      <w:r w:rsidRPr="00111697">
        <w:rPr>
          <w:noProof/>
        </w:rPr>
        <w:t xml:space="preserve"> </w:t>
      </w:r>
      <w:r w:rsidRPr="00111697">
        <w:rPr>
          <w:b/>
          <w:noProof/>
        </w:rPr>
        <w:t>271</w:t>
      </w:r>
      <w:r w:rsidRPr="00111697">
        <w:rPr>
          <w:noProof/>
        </w:rPr>
        <w:t>, 814-825.</w:t>
      </w:r>
    </w:p>
    <w:p w14:paraId="30E0D90D" w14:textId="77777777" w:rsidR="00111697" w:rsidRPr="00111697" w:rsidRDefault="00111697" w:rsidP="00111697">
      <w:pPr>
        <w:pStyle w:val="EndNoteBibliography"/>
        <w:rPr>
          <w:noProof/>
        </w:rPr>
      </w:pPr>
      <w:r w:rsidRPr="00111697">
        <w:rPr>
          <w:noProof/>
        </w:rPr>
        <w:t>[18] Dill, L.M. 1974 The escape response of the zebra danio (</w:t>
      </w:r>
      <w:r w:rsidRPr="00111697">
        <w:rPr>
          <w:i/>
          <w:noProof/>
        </w:rPr>
        <w:t>Brachydanio rerio</w:t>
      </w:r>
      <w:r w:rsidRPr="00111697">
        <w:rPr>
          <w:noProof/>
        </w:rPr>
        <w:t xml:space="preserve">) I. The stimulus for escape. </w:t>
      </w:r>
      <w:r w:rsidRPr="00111697">
        <w:rPr>
          <w:i/>
          <w:noProof/>
        </w:rPr>
        <w:t>Anim. Behav.</w:t>
      </w:r>
      <w:r w:rsidRPr="00111697">
        <w:rPr>
          <w:noProof/>
        </w:rPr>
        <w:t xml:space="preserve"> </w:t>
      </w:r>
      <w:r w:rsidRPr="00111697">
        <w:rPr>
          <w:b/>
          <w:noProof/>
        </w:rPr>
        <w:t>22</w:t>
      </w:r>
      <w:r w:rsidRPr="00111697">
        <w:rPr>
          <w:noProof/>
        </w:rPr>
        <w:t>, 711-722.</w:t>
      </w:r>
    </w:p>
    <w:p w14:paraId="2AC928F8" w14:textId="77777777" w:rsidR="00111697" w:rsidRPr="00111697" w:rsidRDefault="00111697" w:rsidP="00111697">
      <w:pPr>
        <w:pStyle w:val="EndNoteBibliography"/>
        <w:rPr>
          <w:noProof/>
        </w:rPr>
      </w:pPr>
      <w:r w:rsidRPr="00111697">
        <w:rPr>
          <w:noProof/>
        </w:rPr>
        <w:t xml:space="preserve">[19] McHenry, M.J., Feitl, K.E., Strother, J.A. &amp; Van Trump, W.J. 2009 Larval zebrafish rapidly sense the water flow of a predator's strike. </w:t>
      </w:r>
      <w:r w:rsidRPr="00111697">
        <w:rPr>
          <w:i/>
          <w:noProof/>
        </w:rPr>
        <w:t>Biol. Lett.</w:t>
      </w:r>
      <w:r w:rsidRPr="00111697">
        <w:rPr>
          <w:noProof/>
        </w:rPr>
        <w:t xml:space="preserve"> </w:t>
      </w:r>
      <w:r w:rsidRPr="00111697">
        <w:rPr>
          <w:b/>
          <w:noProof/>
        </w:rPr>
        <w:t>5</w:t>
      </w:r>
      <w:r w:rsidRPr="00111697">
        <w:rPr>
          <w:noProof/>
        </w:rPr>
        <w:t>, 477-479.</w:t>
      </w:r>
    </w:p>
    <w:p w14:paraId="2C9EFBA3" w14:textId="77777777" w:rsidR="00111697" w:rsidRPr="00111697" w:rsidRDefault="00111697" w:rsidP="00111697">
      <w:pPr>
        <w:pStyle w:val="EndNoteBibliography"/>
        <w:rPr>
          <w:noProof/>
        </w:rPr>
      </w:pPr>
      <w:r w:rsidRPr="00111697">
        <w:rPr>
          <w:noProof/>
        </w:rPr>
        <w:t xml:space="preserve">[20] Stewart, W.J., Nair, A., Jiang, H. &amp; McHenry, M.J. 2014 Prey fish escape by sensing the bow wave of a predator. </w:t>
      </w:r>
      <w:r w:rsidRPr="00111697">
        <w:rPr>
          <w:i/>
          <w:noProof/>
        </w:rPr>
        <w:t>J. Exp. Biol.</w:t>
      </w:r>
      <w:r w:rsidRPr="00111697">
        <w:rPr>
          <w:noProof/>
        </w:rPr>
        <w:t xml:space="preserve"> </w:t>
      </w:r>
      <w:r w:rsidRPr="00111697">
        <w:rPr>
          <w:b/>
          <w:noProof/>
        </w:rPr>
        <w:t>217</w:t>
      </w:r>
      <w:r w:rsidRPr="00111697">
        <w:rPr>
          <w:noProof/>
        </w:rPr>
        <w:t>, 4328-4336.</w:t>
      </w:r>
    </w:p>
    <w:p w14:paraId="2B547F22" w14:textId="77777777" w:rsidR="00111697" w:rsidRPr="00111697" w:rsidRDefault="00111697" w:rsidP="00111697">
      <w:pPr>
        <w:pStyle w:val="EndNoteBibliography"/>
        <w:rPr>
          <w:noProof/>
        </w:rPr>
      </w:pPr>
      <w:r w:rsidRPr="00111697">
        <w:rPr>
          <w:noProof/>
        </w:rPr>
        <w:t xml:space="preserve">[21] Soto, A., Stewart, W.J. &amp; McHenry, M.J. 2015 Escape direction does not matter for some fish prey. </w:t>
      </w:r>
      <w:r w:rsidRPr="00111697">
        <w:rPr>
          <w:i/>
          <w:noProof/>
        </w:rPr>
        <w:t>Integr. Comp. Biol.</w:t>
      </w:r>
      <w:r w:rsidRPr="00111697">
        <w:rPr>
          <w:noProof/>
        </w:rPr>
        <w:t xml:space="preserve"> </w:t>
      </w:r>
      <w:r w:rsidRPr="00111697">
        <w:rPr>
          <w:b/>
          <w:noProof/>
        </w:rPr>
        <w:t>In press</w:t>
      </w:r>
      <w:r w:rsidRPr="00111697">
        <w:rPr>
          <w:noProof/>
        </w:rPr>
        <w:t>.</w:t>
      </w:r>
    </w:p>
    <w:p w14:paraId="402A46CC" w14:textId="77777777" w:rsidR="00111697" w:rsidRPr="00111697" w:rsidRDefault="00111697" w:rsidP="00111697">
      <w:pPr>
        <w:pStyle w:val="EndNoteBibliography"/>
        <w:rPr>
          <w:noProof/>
        </w:rPr>
      </w:pPr>
      <w:r w:rsidRPr="00111697">
        <w:rPr>
          <w:noProof/>
        </w:rPr>
        <w:t xml:space="preserve">[22] Carillo, A. &amp; McHenry, M.J. 2016 Zebrafish learn to forage in the dark. </w:t>
      </w:r>
      <w:r w:rsidRPr="00111697">
        <w:rPr>
          <w:i/>
          <w:noProof/>
        </w:rPr>
        <w:t>J. Exp. Biol.</w:t>
      </w:r>
      <w:r w:rsidRPr="00111697">
        <w:rPr>
          <w:noProof/>
        </w:rPr>
        <w:t xml:space="preserve"> </w:t>
      </w:r>
      <w:r w:rsidRPr="00111697">
        <w:rPr>
          <w:b/>
          <w:noProof/>
        </w:rPr>
        <w:t>219</w:t>
      </w:r>
      <w:r w:rsidRPr="00111697">
        <w:rPr>
          <w:noProof/>
        </w:rPr>
        <w:t>, 582-589.</w:t>
      </w:r>
    </w:p>
    <w:p w14:paraId="39F214E4" w14:textId="77777777" w:rsidR="00111697" w:rsidRPr="00111697" w:rsidRDefault="00111697" w:rsidP="00111697">
      <w:pPr>
        <w:pStyle w:val="EndNoteBibliography"/>
        <w:rPr>
          <w:noProof/>
        </w:rPr>
      </w:pPr>
      <w:r w:rsidRPr="00111697">
        <w:rPr>
          <w:noProof/>
        </w:rPr>
        <w:t xml:space="preserve">[23] Gemmell, B.J., Adhikari, D. &amp; Longmire, E.K. 2014 Volumetric quantification of fluid flow reveals fish's use of hydrodynamic stealth to capture evasive prey. </w:t>
      </w:r>
      <w:r w:rsidRPr="00111697">
        <w:rPr>
          <w:i/>
          <w:noProof/>
        </w:rPr>
        <w:t>J. R. Soc. Interface</w:t>
      </w:r>
      <w:r w:rsidRPr="00111697">
        <w:rPr>
          <w:noProof/>
        </w:rPr>
        <w:t xml:space="preserve"> </w:t>
      </w:r>
      <w:r w:rsidRPr="00111697">
        <w:rPr>
          <w:b/>
          <w:noProof/>
        </w:rPr>
        <w:t>11</w:t>
      </w:r>
      <w:r w:rsidRPr="00111697">
        <w:rPr>
          <w:noProof/>
        </w:rPr>
        <w:t>, 20130880.</w:t>
      </w:r>
    </w:p>
    <w:p w14:paraId="09891B45" w14:textId="77777777" w:rsidR="00111697" w:rsidRPr="00111697" w:rsidRDefault="00111697" w:rsidP="00111697">
      <w:pPr>
        <w:pStyle w:val="EndNoteBibliography"/>
        <w:rPr>
          <w:noProof/>
        </w:rPr>
      </w:pPr>
      <w:r w:rsidRPr="00111697">
        <w:rPr>
          <w:noProof/>
        </w:rPr>
        <w:t xml:space="preserve">[24] Hernandez, L.P., Bird, N.C. &amp; Staab, K.L. 2007 Using zebrafish to investigate cypriniform evolutionary novelties: functional development and evolutionary diversification of the kinethmoid. </w:t>
      </w:r>
      <w:r w:rsidRPr="00111697">
        <w:rPr>
          <w:i/>
          <w:noProof/>
        </w:rPr>
        <w:t>J. Exp. Zool. B</w:t>
      </w:r>
      <w:r w:rsidRPr="00111697">
        <w:rPr>
          <w:noProof/>
        </w:rPr>
        <w:t xml:space="preserve"> </w:t>
      </w:r>
      <w:r w:rsidRPr="00111697">
        <w:rPr>
          <w:b/>
          <w:noProof/>
        </w:rPr>
        <w:t>308</w:t>
      </w:r>
      <w:r w:rsidRPr="00111697">
        <w:rPr>
          <w:noProof/>
        </w:rPr>
        <w:t>, 625-641.</w:t>
      </w:r>
    </w:p>
    <w:p w14:paraId="59C25AAA" w14:textId="77777777" w:rsidR="00111697" w:rsidRPr="00111697" w:rsidRDefault="00111697" w:rsidP="00111697">
      <w:pPr>
        <w:pStyle w:val="EndNoteBibliography"/>
        <w:rPr>
          <w:noProof/>
        </w:rPr>
      </w:pPr>
      <w:r w:rsidRPr="00111697">
        <w:rPr>
          <w:noProof/>
        </w:rPr>
        <w:t xml:space="preserve">[25] Haehnel-Taguchi, M., Akanyeti, O. &amp; Liao, J.C. 2014 Afferent and motoneuron activity in response to single neuromast stimulation in the posterior lateral line of larval zebrafish. </w:t>
      </w:r>
      <w:r w:rsidRPr="00111697">
        <w:rPr>
          <w:i/>
          <w:noProof/>
        </w:rPr>
        <w:t>J. Neurophysiol.</w:t>
      </w:r>
      <w:r w:rsidRPr="00111697">
        <w:rPr>
          <w:noProof/>
        </w:rPr>
        <w:t xml:space="preserve"> </w:t>
      </w:r>
      <w:r w:rsidRPr="00111697">
        <w:rPr>
          <w:b/>
          <w:noProof/>
        </w:rPr>
        <w:t>112</w:t>
      </w:r>
      <w:r w:rsidRPr="00111697">
        <w:rPr>
          <w:noProof/>
        </w:rPr>
        <w:t>, 1329-1339.</w:t>
      </w:r>
    </w:p>
    <w:p w14:paraId="5EBA24AC" w14:textId="77777777" w:rsidR="00111697" w:rsidRPr="00111697" w:rsidRDefault="00111697" w:rsidP="00111697">
      <w:pPr>
        <w:pStyle w:val="EndNoteBibliography"/>
        <w:rPr>
          <w:noProof/>
        </w:rPr>
      </w:pPr>
      <w:r w:rsidRPr="00111697">
        <w:rPr>
          <w:noProof/>
        </w:rPr>
        <w:t xml:space="preserve">[26] Zhang, Q.X., He, X.J., Wong, H.C. &amp; Kindt, K.S. 2016 Functional calcium imaging in zebrafish lateral-line hair cells. </w:t>
      </w:r>
      <w:r w:rsidRPr="00111697">
        <w:rPr>
          <w:i/>
          <w:noProof/>
        </w:rPr>
        <w:t>Methods Cell Biol.</w:t>
      </w:r>
      <w:r w:rsidRPr="00111697">
        <w:rPr>
          <w:noProof/>
        </w:rPr>
        <w:t xml:space="preserve"> </w:t>
      </w:r>
      <w:r w:rsidRPr="00111697">
        <w:rPr>
          <w:b/>
          <w:noProof/>
        </w:rPr>
        <w:t>133</w:t>
      </w:r>
      <w:r w:rsidRPr="00111697">
        <w:rPr>
          <w:noProof/>
        </w:rPr>
        <w:t>, 229-252.</w:t>
      </w:r>
    </w:p>
    <w:p w14:paraId="60C8F5B7" w14:textId="77777777" w:rsidR="00111697" w:rsidRPr="00111697" w:rsidRDefault="00111697" w:rsidP="00111697">
      <w:pPr>
        <w:pStyle w:val="EndNoteBibliography"/>
        <w:rPr>
          <w:noProof/>
        </w:rPr>
      </w:pPr>
      <w:r w:rsidRPr="00111697">
        <w:rPr>
          <w:noProof/>
        </w:rPr>
        <w:t xml:space="preserve">[27] Endler, J.A. 1978 A predator's view of animal color patterns.  </w:t>
      </w:r>
      <w:r w:rsidRPr="00111697">
        <w:rPr>
          <w:b/>
          <w:noProof/>
        </w:rPr>
        <w:t>11</w:t>
      </w:r>
      <w:r w:rsidRPr="00111697">
        <w:rPr>
          <w:noProof/>
        </w:rPr>
        <w:t>, 319-364.</w:t>
      </w:r>
    </w:p>
    <w:p w14:paraId="4FBAE0BA" w14:textId="77777777" w:rsidR="00111697" w:rsidRPr="00111697" w:rsidRDefault="00111697" w:rsidP="00111697">
      <w:pPr>
        <w:pStyle w:val="EndNoteBibliography"/>
        <w:rPr>
          <w:noProof/>
        </w:rPr>
      </w:pPr>
      <w:r w:rsidRPr="00111697">
        <w:rPr>
          <w:noProof/>
        </w:rPr>
        <w:t xml:space="preserve">[28] Haskins, C.P., Haskins, E.G., McLaughlin, J.J.A. &amp; Hewitt, R.E. 1961 Polymorphism and population structure in Lebistes reticulata, a population study. In </w:t>
      </w:r>
      <w:r w:rsidRPr="00111697">
        <w:rPr>
          <w:i/>
          <w:noProof/>
        </w:rPr>
        <w:t>Vertebrate Speciation</w:t>
      </w:r>
      <w:r w:rsidRPr="00111697">
        <w:rPr>
          <w:noProof/>
        </w:rPr>
        <w:t xml:space="preserve"> (ed. W.F. Blair). Austin, University of Texas Press.</w:t>
      </w:r>
    </w:p>
    <w:p w14:paraId="2C4CDC9C" w14:textId="77777777" w:rsidR="00111697" w:rsidRPr="00111697" w:rsidRDefault="00111697" w:rsidP="00111697">
      <w:pPr>
        <w:pStyle w:val="EndNoteBibliography"/>
        <w:rPr>
          <w:noProof/>
        </w:rPr>
      </w:pPr>
      <w:r w:rsidRPr="00111697">
        <w:rPr>
          <w:noProof/>
        </w:rPr>
        <w:t xml:space="preserve">[29] Reznick, D.N., Butler M. J., I., Rodd, F.H. &amp; Ross, P. 1996 Life history evolution in guppies (Poecilia reticulata). 6.  Differential mortality as a mechanism for natural selection.  </w:t>
      </w:r>
      <w:r w:rsidRPr="00111697">
        <w:rPr>
          <w:b/>
          <w:noProof/>
        </w:rPr>
        <w:t>50</w:t>
      </w:r>
      <w:r w:rsidRPr="00111697">
        <w:rPr>
          <w:noProof/>
        </w:rPr>
        <w:t>, 1651-1660.</w:t>
      </w:r>
    </w:p>
    <w:p w14:paraId="01E6CA0F" w14:textId="77777777" w:rsidR="00111697" w:rsidRPr="00111697" w:rsidRDefault="00111697" w:rsidP="00111697">
      <w:pPr>
        <w:pStyle w:val="EndNoteBibliography"/>
        <w:rPr>
          <w:noProof/>
        </w:rPr>
      </w:pPr>
      <w:r w:rsidRPr="00111697">
        <w:rPr>
          <w:noProof/>
        </w:rPr>
        <w:t xml:space="preserve">[30] Endler, J.A. 1995 Multiple-trait coevolution and environmental gradients in guppies.  </w:t>
      </w:r>
      <w:r w:rsidRPr="00111697">
        <w:rPr>
          <w:b/>
          <w:noProof/>
        </w:rPr>
        <w:t>10</w:t>
      </w:r>
      <w:r w:rsidRPr="00111697">
        <w:rPr>
          <w:noProof/>
        </w:rPr>
        <w:t>, 22-29. (doi:10.1016/s0169-5347(00)88956-9).</w:t>
      </w:r>
    </w:p>
    <w:p w14:paraId="7051568E" w14:textId="77777777" w:rsidR="00111697" w:rsidRPr="00111697" w:rsidRDefault="00111697" w:rsidP="00111697">
      <w:pPr>
        <w:pStyle w:val="EndNoteBibliography"/>
        <w:rPr>
          <w:noProof/>
        </w:rPr>
      </w:pPr>
      <w:r w:rsidRPr="00111697">
        <w:rPr>
          <w:noProof/>
        </w:rPr>
        <w:t xml:space="preserve">[31] Reznick, D.N. &amp; Bryga, H. 1996 Life-history evolution in guppies (Poecilia reticulata: Poeciliidae). V.  Genetic basis of parallelism in life histories.  </w:t>
      </w:r>
      <w:r w:rsidRPr="00111697">
        <w:rPr>
          <w:b/>
          <w:noProof/>
        </w:rPr>
        <w:t>147</w:t>
      </w:r>
      <w:r w:rsidRPr="00111697">
        <w:rPr>
          <w:noProof/>
        </w:rPr>
        <w:t>, 339-359.</w:t>
      </w:r>
    </w:p>
    <w:p w14:paraId="34CAE294" w14:textId="77777777" w:rsidR="00111697" w:rsidRPr="00111697" w:rsidRDefault="00111697" w:rsidP="00111697">
      <w:pPr>
        <w:pStyle w:val="EndNoteBibliography"/>
        <w:rPr>
          <w:noProof/>
        </w:rPr>
      </w:pPr>
      <w:r w:rsidRPr="00111697">
        <w:rPr>
          <w:noProof/>
        </w:rPr>
        <w:t xml:space="preserve">[32] Reznick, D.N., Rodd, F.H. &amp; Cardenas, M. 1996 Life-history evolution in guppies (Poecilia reticulata: Poeciliidae). IV. Parallelism in life-history phenotypes.  </w:t>
      </w:r>
      <w:r w:rsidRPr="00111697">
        <w:rPr>
          <w:b/>
          <w:noProof/>
        </w:rPr>
        <w:t>147</w:t>
      </w:r>
      <w:r w:rsidRPr="00111697">
        <w:rPr>
          <w:noProof/>
        </w:rPr>
        <w:t>, 319-338.</w:t>
      </w:r>
    </w:p>
    <w:p w14:paraId="009D708F" w14:textId="77777777" w:rsidR="00111697" w:rsidRPr="00111697" w:rsidRDefault="00111697" w:rsidP="00111697">
      <w:pPr>
        <w:pStyle w:val="EndNoteBibliography"/>
        <w:rPr>
          <w:noProof/>
        </w:rPr>
      </w:pPr>
      <w:r w:rsidRPr="00111697">
        <w:rPr>
          <w:noProof/>
        </w:rPr>
        <w:t xml:space="preserve">[33] Ghalambor, C.K., Reznick, D.N. &amp; Walker, J.A. 2004 Constraints on adaptive evolution: The functional trade-off between reproduction and fast-start swimming performance in the Trinidadian guppy (Poecilia reticulata).  </w:t>
      </w:r>
      <w:r w:rsidRPr="00111697">
        <w:rPr>
          <w:b/>
          <w:noProof/>
        </w:rPr>
        <w:t>164</w:t>
      </w:r>
      <w:r w:rsidRPr="00111697">
        <w:rPr>
          <w:noProof/>
        </w:rPr>
        <w:t>, 38-50.</w:t>
      </w:r>
    </w:p>
    <w:p w14:paraId="3666B7D5" w14:textId="77777777" w:rsidR="00111697" w:rsidRPr="00111697" w:rsidRDefault="00111697" w:rsidP="00111697">
      <w:pPr>
        <w:pStyle w:val="EndNoteBibliography"/>
        <w:rPr>
          <w:noProof/>
        </w:rPr>
      </w:pPr>
      <w:r w:rsidRPr="00111697">
        <w:rPr>
          <w:noProof/>
        </w:rPr>
        <w:t xml:space="preserve">[34] O'Steen, S., Cullum, A.J. &amp; Bennett, A.F. 2002 Rapid evolution of escape ability in Trinidadian guppies (Poecilia reticulata).  </w:t>
      </w:r>
      <w:r w:rsidRPr="00111697">
        <w:rPr>
          <w:b/>
          <w:noProof/>
        </w:rPr>
        <w:t>56</w:t>
      </w:r>
      <w:r w:rsidRPr="00111697">
        <w:rPr>
          <w:noProof/>
        </w:rPr>
        <w:t>, 776-784.</w:t>
      </w:r>
    </w:p>
    <w:p w14:paraId="30995DB9" w14:textId="77777777" w:rsidR="00111697" w:rsidRPr="00111697" w:rsidRDefault="00111697" w:rsidP="00111697">
      <w:pPr>
        <w:pStyle w:val="EndNoteBibliography"/>
        <w:rPr>
          <w:noProof/>
        </w:rPr>
      </w:pPr>
      <w:r w:rsidRPr="00111697">
        <w:rPr>
          <w:noProof/>
        </w:rPr>
        <w:t xml:space="preserve">[35] Bassar, R.D., Marshall, M.C., Lopez-Sepulcre, A., Zandona , E., Auer, S.K., Travis, J., Pringle, C.M., Flecker, A.S., Thomas, S.A., Fraser, D.F., et al. 2010 Local adaptation in Trinidadian guppies alters ecosystem processes.  </w:t>
      </w:r>
      <w:r w:rsidRPr="00111697">
        <w:rPr>
          <w:b/>
          <w:noProof/>
        </w:rPr>
        <w:t>107</w:t>
      </w:r>
      <w:r w:rsidRPr="00111697">
        <w:rPr>
          <w:noProof/>
        </w:rPr>
        <w:t>, 3616-3621. (doi:10.1073/pnas.0908023107).</w:t>
      </w:r>
    </w:p>
    <w:p w14:paraId="4AFE29B2" w14:textId="77777777" w:rsidR="00111697" w:rsidRPr="00111697" w:rsidRDefault="00111697" w:rsidP="00111697">
      <w:pPr>
        <w:pStyle w:val="EndNoteBibliography"/>
        <w:rPr>
          <w:noProof/>
        </w:rPr>
      </w:pPr>
      <w:r w:rsidRPr="00111697">
        <w:rPr>
          <w:noProof/>
        </w:rPr>
        <w:t xml:space="preserve">[36] Zandona, E., Auer, S.K., Kilham, S.S., Howard, J.L., Lopez-Sepulcre, A., O'Connor, M.P., Bassar, R.D., Osorio, A., Pringle, C.M. &amp; Reznick, D.N. 2011 Diet quality and prey selectivity correlate with life histories and predation regime in Trinidadian guppies.  </w:t>
      </w:r>
      <w:r w:rsidRPr="00111697">
        <w:rPr>
          <w:b/>
          <w:noProof/>
        </w:rPr>
        <w:t>25</w:t>
      </w:r>
      <w:r w:rsidRPr="00111697">
        <w:rPr>
          <w:noProof/>
        </w:rPr>
        <w:t>, 964-973. (doi:10.1111/j.1365-2435.2011.01865.x).</w:t>
      </w:r>
    </w:p>
    <w:p w14:paraId="721F0E22" w14:textId="77777777" w:rsidR="00111697" w:rsidRPr="00111697" w:rsidRDefault="00111697" w:rsidP="00111697">
      <w:pPr>
        <w:pStyle w:val="EndNoteBibliography"/>
        <w:rPr>
          <w:noProof/>
        </w:rPr>
      </w:pPr>
      <w:r w:rsidRPr="00111697">
        <w:rPr>
          <w:noProof/>
        </w:rPr>
        <w:t>[37] Ghalambor, C.K., Reznick, D.N. &amp; Walker, J.A. 2004 Constraints on adaptive evolution: the functional trade-off between reproduction and fast-start swimming performance in the Trinidadian guppy (</w:t>
      </w:r>
      <w:r w:rsidRPr="00111697">
        <w:rPr>
          <w:i/>
          <w:noProof/>
        </w:rPr>
        <w:t>Poecilia reticulata</w:t>
      </w:r>
      <w:r w:rsidRPr="00111697">
        <w:rPr>
          <w:noProof/>
        </w:rPr>
        <w:t xml:space="preserve">). </w:t>
      </w:r>
      <w:r w:rsidRPr="00111697">
        <w:rPr>
          <w:i/>
          <w:noProof/>
        </w:rPr>
        <w:t>Am. Nat.</w:t>
      </w:r>
      <w:r w:rsidRPr="00111697">
        <w:rPr>
          <w:noProof/>
        </w:rPr>
        <w:t xml:space="preserve"> </w:t>
      </w:r>
      <w:r w:rsidRPr="00111697">
        <w:rPr>
          <w:b/>
          <w:noProof/>
        </w:rPr>
        <w:t>164</w:t>
      </w:r>
      <w:r w:rsidRPr="00111697">
        <w:rPr>
          <w:noProof/>
        </w:rPr>
        <w:t>, 38-50.</w:t>
      </w:r>
    </w:p>
    <w:p w14:paraId="7D428F1A" w14:textId="77777777" w:rsidR="00111697" w:rsidRPr="00111697" w:rsidRDefault="00111697" w:rsidP="00111697">
      <w:pPr>
        <w:pStyle w:val="EndNoteBibliography"/>
        <w:rPr>
          <w:noProof/>
        </w:rPr>
      </w:pPr>
      <w:r w:rsidRPr="00111697">
        <w:rPr>
          <w:noProof/>
        </w:rPr>
        <w:t xml:space="preserve">[38] Walker, J.A., Ghalambor, C.K., Griset, O.L., McKenney, D. &amp; Reznick, D.N. 2005 Do faster starts increase the probability of evading predators?  </w:t>
      </w:r>
      <w:r w:rsidRPr="00111697">
        <w:rPr>
          <w:b/>
          <w:noProof/>
        </w:rPr>
        <w:t>19</w:t>
      </w:r>
      <w:r w:rsidRPr="00111697">
        <w:rPr>
          <w:noProof/>
        </w:rPr>
        <w:t>, 808-815.</w:t>
      </w:r>
    </w:p>
    <w:p w14:paraId="2C618281" w14:textId="77777777" w:rsidR="00111697" w:rsidRPr="00111697" w:rsidRDefault="00111697" w:rsidP="00111697">
      <w:pPr>
        <w:pStyle w:val="EndNoteBibliography"/>
        <w:rPr>
          <w:noProof/>
        </w:rPr>
      </w:pPr>
      <w:r w:rsidRPr="00111697">
        <w:rPr>
          <w:noProof/>
        </w:rPr>
        <w:t xml:space="preserve">[39] Seghers, B.H. &amp; Magurran, A.E. 1995 Population Differences in the Schooling Behavior of the Trinidad Guppy, Poecilia-Reticulata - Adaptation or Constraint. </w:t>
      </w:r>
      <w:r w:rsidRPr="00111697">
        <w:rPr>
          <w:i/>
          <w:noProof/>
        </w:rPr>
        <w:t>Can. J. Zool.-Rev. Can. Zool.</w:t>
      </w:r>
      <w:r w:rsidRPr="00111697">
        <w:rPr>
          <w:noProof/>
        </w:rPr>
        <w:t xml:space="preserve"> </w:t>
      </w:r>
      <w:r w:rsidRPr="00111697">
        <w:rPr>
          <w:b/>
          <w:noProof/>
        </w:rPr>
        <w:t>73</w:t>
      </w:r>
      <w:r w:rsidRPr="00111697">
        <w:rPr>
          <w:noProof/>
        </w:rPr>
        <w:t>, 1100-1105.</w:t>
      </w:r>
    </w:p>
    <w:p w14:paraId="10AB6DC3" w14:textId="77777777" w:rsidR="00111697" w:rsidRPr="00111697" w:rsidRDefault="00111697" w:rsidP="00111697">
      <w:pPr>
        <w:pStyle w:val="EndNoteBibliography"/>
        <w:rPr>
          <w:noProof/>
        </w:rPr>
      </w:pPr>
      <w:r w:rsidRPr="00111697">
        <w:rPr>
          <w:noProof/>
        </w:rPr>
        <w:t xml:space="preserve">[40] Rauchenberger, M. 1989 Systematics and biogeography of the genus </w:t>
      </w:r>
      <w:r w:rsidRPr="00111697">
        <w:rPr>
          <w:i/>
          <w:noProof/>
        </w:rPr>
        <w:t>Gambusia</w:t>
      </w:r>
      <w:r w:rsidRPr="00111697">
        <w:rPr>
          <w:noProof/>
        </w:rPr>
        <w:t xml:space="preserve"> (Cyprinodontiformes: Poecilidae). </w:t>
      </w:r>
      <w:r w:rsidRPr="00111697">
        <w:rPr>
          <w:i/>
          <w:noProof/>
        </w:rPr>
        <w:t>Am. Mus. Novitates</w:t>
      </w:r>
      <w:r w:rsidRPr="00111697">
        <w:rPr>
          <w:noProof/>
        </w:rPr>
        <w:t xml:space="preserve"> </w:t>
      </w:r>
      <w:r w:rsidRPr="00111697">
        <w:rPr>
          <w:b/>
          <w:noProof/>
        </w:rPr>
        <w:t>1989</w:t>
      </w:r>
      <w:r w:rsidRPr="00111697">
        <w:rPr>
          <w:noProof/>
        </w:rPr>
        <w:t>, 74.</w:t>
      </w:r>
    </w:p>
    <w:p w14:paraId="6664B3C7" w14:textId="77777777" w:rsidR="00111697" w:rsidRPr="00111697" w:rsidRDefault="00111697" w:rsidP="00111697">
      <w:pPr>
        <w:pStyle w:val="EndNoteBibliography"/>
        <w:rPr>
          <w:noProof/>
        </w:rPr>
      </w:pPr>
      <w:r w:rsidRPr="00111697">
        <w:rPr>
          <w:noProof/>
        </w:rPr>
        <w:t>[41] Martin, R.A., Riesch, R., Heinen-Kay, J.L. &amp; Langerhans, R.B. Evolution of male coloration during a post-Pleistocene radiation of Bahamas mosquitofish (</w:t>
      </w:r>
      <w:r w:rsidRPr="00111697">
        <w:rPr>
          <w:i/>
          <w:noProof/>
        </w:rPr>
        <w:t>Gambusia hubbsi</w:t>
      </w:r>
      <w:r w:rsidRPr="00111697">
        <w:rPr>
          <w:noProof/>
        </w:rPr>
        <w:t xml:space="preserve">). </w:t>
      </w:r>
      <w:r w:rsidRPr="00111697">
        <w:rPr>
          <w:i/>
          <w:noProof/>
        </w:rPr>
        <w:t>Evolution</w:t>
      </w:r>
      <w:r w:rsidRPr="00111697">
        <w:rPr>
          <w:noProof/>
        </w:rPr>
        <w:t xml:space="preserve"> </w:t>
      </w:r>
      <w:r w:rsidRPr="00111697">
        <w:rPr>
          <w:b/>
          <w:noProof/>
        </w:rPr>
        <w:t>68</w:t>
      </w:r>
      <w:r w:rsidRPr="00111697">
        <w:rPr>
          <w:noProof/>
        </w:rPr>
        <w:t>, 397-411.</w:t>
      </w:r>
    </w:p>
    <w:p w14:paraId="16830206" w14:textId="77777777" w:rsidR="00111697" w:rsidRPr="00111697" w:rsidRDefault="00111697" w:rsidP="00111697">
      <w:pPr>
        <w:pStyle w:val="EndNoteBibliography"/>
        <w:rPr>
          <w:noProof/>
        </w:rPr>
      </w:pPr>
      <w:r w:rsidRPr="00111697">
        <w:rPr>
          <w:noProof/>
        </w:rPr>
        <w:t xml:space="preserve">[42] Heinen-Kay, J.L. &amp; Langerhans, R.B. 2013 Predation-associated divergence of male genital morphology in a livebearing fish. </w:t>
      </w:r>
      <w:r w:rsidRPr="00111697">
        <w:rPr>
          <w:i/>
          <w:noProof/>
        </w:rPr>
        <w:t>J. Evol. Biol.</w:t>
      </w:r>
      <w:r w:rsidRPr="00111697">
        <w:rPr>
          <w:noProof/>
        </w:rPr>
        <w:t xml:space="preserve"> </w:t>
      </w:r>
      <w:r w:rsidRPr="00111697">
        <w:rPr>
          <w:b/>
          <w:noProof/>
        </w:rPr>
        <w:t>26</w:t>
      </w:r>
      <w:r w:rsidRPr="00111697">
        <w:rPr>
          <w:noProof/>
        </w:rPr>
        <w:t>, 2135-2146.</w:t>
      </w:r>
    </w:p>
    <w:p w14:paraId="29E259EB" w14:textId="77777777" w:rsidR="00111697" w:rsidRPr="00111697" w:rsidRDefault="00111697" w:rsidP="00111697">
      <w:pPr>
        <w:pStyle w:val="EndNoteBibliography"/>
        <w:rPr>
          <w:noProof/>
        </w:rPr>
      </w:pPr>
      <w:r w:rsidRPr="00111697">
        <w:rPr>
          <w:noProof/>
        </w:rPr>
        <w:t xml:space="preserve">[43] Riesch, R., Martin, R.A. &amp; Langerhans, R.B. 2013 Predation's role in life-history evolution of a livebearing fish and a test of the Trexler-DeAngelis model of materal provisioning. </w:t>
      </w:r>
      <w:r w:rsidRPr="00111697">
        <w:rPr>
          <w:i/>
          <w:noProof/>
        </w:rPr>
        <w:t>Am. Nat.</w:t>
      </w:r>
      <w:r w:rsidRPr="00111697">
        <w:rPr>
          <w:noProof/>
        </w:rPr>
        <w:t xml:space="preserve"> </w:t>
      </w:r>
      <w:r w:rsidRPr="00111697">
        <w:rPr>
          <w:b/>
          <w:noProof/>
        </w:rPr>
        <w:t>181</w:t>
      </w:r>
      <w:r w:rsidRPr="00111697">
        <w:rPr>
          <w:noProof/>
        </w:rPr>
        <w:t>, 78-93.</w:t>
      </w:r>
    </w:p>
    <w:p w14:paraId="0144D0E6" w14:textId="77777777" w:rsidR="00111697" w:rsidRPr="00111697" w:rsidRDefault="00111697" w:rsidP="00111697">
      <w:pPr>
        <w:pStyle w:val="EndNoteBibliography"/>
        <w:rPr>
          <w:noProof/>
        </w:rPr>
      </w:pPr>
      <w:r w:rsidRPr="00111697">
        <w:rPr>
          <w:noProof/>
        </w:rPr>
        <w:t xml:space="preserve">[44] Langerhans, R.B., Layman, C.A., Shokrollahi, A.M. &amp; DeWitt, T.J. 2004 Predator-driven phenotypic diversification in </w:t>
      </w:r>
      <w:r w:rsidRPr="00111697">
        <w:rPr>
          <w:i/>
          <w:noProof/>
        </w:rPr>
        <w:t>Gambusia affinis</w:t>
      </w:r>
      <w:r w:rsidRPr="00111697">
        <w:rPr>
          <w:noProof/>
        </w:rPr>
        <w:t xml:space="preserve">. </w:t>
      </w:r>
      <w:r w:rsidRPr="00111697">
        <w:rPr>
          <w:i/>
          <w:noProof/>
        </w:rPr>
        <w:t>Evolution</w:t>
      </w:r>
      <w:r w:rsidRPr="00111697">
        <w:rPr>
          <w:noProof/>
        </w:rPr>
        <w:t xml:space="preserve"> </w:t>
      </w:r>
      <w:r w:rsidRPr="00111697">
        <w:rPr>
          <w:b/>
          <w:noProof/>
        </w:rPr>
        <w:t>58</w:t>
      </w:r>
      <w:r w:rsidRPr="00111697">
        <w:rPr>
          <w:noProof/>
        </w:rPr>
        <w:t>, 2305-2318.</w:t>
      </w:r>
    </w:p>
    <w:p w14:paraId="58C0F32F" w14:textId="77777777" w:rsidR="00111697" w:rsidRPr="00111697" w:rsidRDefault="00111697" w:rsidP="00111697">
      <w:pPr>
        <w:pStyle w:val="EndNoteBibliography"/>
        <w:rPr>
          <w:noProof/>
        </w:rPr>
      </w:pPr>
      <w:r w:rsidRPr="00111697">
        <w:rPr>
          <w:noProof/>
        </w:rPr>
        <w:t xml:space="preserve">[45] Ruehl, C.B. &amp; DeWitt, T.J. 2005 Trophic plasticity and fine-grained resource variation in populations of western mosquitofish, </w:t>
      </w:r>
      <w:r w:rsidRPr="00111697">
        <w:rPr>
          <w:i/>
          <w:noProof/>
        </w:rPr>
        <w:t>Gambusia affinis</w:t>
      </w:r>
      <w:r w:rsidRPr="00111697">
        <w:rPr>
          <w:noProof/>
        </w:rPr>
        <w:t xml:space="preserve">. </w:t>
      </w:r>
      <w:r w:rsidRPr="00111697">
        <w:rPr>
          <w:i/>
          <w:noProof/>
        </w:rPr>
        <w:t>Evol. Ecol. Res.</w:t>
      </w:r>
      <w:r w:rsidRPr="00111697">
        <w:rPr>
          <w:noProof/>
        </w:rPr>
        <w:t xml:space="preserve"> </w:t>
      </w:r>
      <w:r w:rsidRPr="00111697">
        <w:rPr>
          <w:b/>
          <w:noProof/>
        </w:rPr>
        <w:t>7</w:t>
      </w:r>
      <w:r w:rsidRPr="00111697">
        <w:rPr>
          <w:noProof/>
        </w:rPr>
        <w:t>, 801-819.</w:t>
      </w:r>
    </w:p>
    <w:p w14:paraId="35AC3E04" w14:textId="77777777" w:rsidR="00111697" w:rsidRPr="00111697" w:rsidRDefault="00111697" w:rsidP="00111697">
      <w:pPr>
        <w:pStyle w:val="EndNoteBibliography"/>
        <w:rPr>
          <w:noProof/>
        </w:rPr>
      </w:pPr>
      <w:r w:rsidRPr="00111697">
        <w:rPr>
          <w:noProof/>
        </w:rPr>
        <w:t xml:space="preserve">[46] Anderson, C.M. &amp; Langerhans, R.B. 2015 Origins of female genital diversity: predation risk and lock-and-key explain rapid divergence during an adaptive radiation. </w:t>
      </w:r>
      <w:r w:rsidRPr="00111697">
        <w:rPr>
          <w:i/>
          <w:noProof/>
        </w:rPr>
        <w:t>Evolution</w:t>
      </w:r>
      <w:r w:rsidRPr="00111697">
        <w:rPr>
          <w:noProof/>
        </w:rPr>
        <w:t xml:space="preserve"> </w:t>
      </w:r>
      <w:r w:rsidRPr="00111697">
        <w:rPr>
          <w:b/>
          <w:noProof/>
        </w:rPr>
        <w:t>69</w:t>
      </w:r>
      <w:r w:rsidRPr="00111697">
        <w:rPr>
          <w:noProof/>
        </w:rPr>
        <w:t>, 2452-2467.</w:t>
      </w:r>
    </w:p>
    <w:p w14:paraId="7DDEA61D" w14:textId="77777777" w:rsidR="00111697" w:rsidRPr="00111697" w:rsidRDefault="00111697" w:rsidP="00111697">
      <w:pPr>
        <w:pStyle w:val="EndNoteBibliography"/>
        <w:rPr>
          <w:noProof/>
        </w:rPr>
      </w:pPr>
      <w:r w:rsidRPr="00111697">
        <w:rPr>
          <w:noProof/>
        </w:rPr>
        <w:t xml:space="preserve">[47] Langerhans, R.B. 2009 Morphology, performance, fitness: functional insight into a post-Pleistocene radiation of mosquitofish. </w:t>
      </w:r>
      <w:r w:rsidRPr="00111697">
        <w:rPr>
          <w:i/>
          <w:noProof/>
        </w:rPr>
        <w:t>Biol. Lett.</w:t>
      </w:r>
      <w:r w:rsidRPr="00111697">
        <w:rPr>
          <w:noProof/>
        </w:rPr>
        <w:t xml:space="preserve"> </w:t>
      </w:r>
      <w:r w:rsidRPr="00111697">
        <w:rPr>
          <w:b/>
          <w:noProof/>
        </w:rPr>
        <w:t>5</w:t>
      </w:r>
      <w:r w:rsidRPr="00111697">
        <w:rPr>
          <w:noProof/>
        </w:rPr>
        <w:t>, 488-491.</w:t>
      </w:r>
    </w:p>
    <w:p w14:paraId="17E1B4A8" w14:textId="77777777" w:rsidR="00111697" w:rsidRPr="00111697" w:rsidRDefault="00111697" w:rsidP="00111697">
      <w:pPr>
        <w:pStyle w:val="EndNoteBibliography"/>
        <w:rPr>
          <w:noProof/>
        </w:rPr>
      </w:pPr>
      <w:r w:rsidRPr="00111697">
        <w:rPr>
          <w:noProof/>
        </w:rPr>
        <w:t xml:space="preserve">[48] Araujo, M.S., Langerhans, R.B., Giery, S.T. &amp; Layman, C.A. 2014 Ecosystem fragmentation drives increased diet variation in an endemic livebearing fish of the Bahamas. </w:t>
      </w:r>
      <w:r w:rsidRPr="00111697">
        <w:rPr>
          <w:i/>
          <w:noProof/>
        </w:rPr>
        <w:t>Ecol. Evol.</w:t>
      </w:r>
      <w:r w:rsidRPr="00111697">
        <w:rPr>
          <w:noProof/>
        </w:rPr>
        <w:t xml:space="preserve"> </w:t>
      </w:r>
      <w:r w:rsidRPr="00111697">
        <w:rPr>
          <w:b/>
          <w:noProof/>
        </w:rPr>
        <w:t>4</w:t>
      </w:r>
      <w:r w:rsidRPr="00111697">
        <w:rPr>
          <w:noProof/>
        </w:rPr>
        <w:t>, 3298-3308.</w:t>
      </w:r>
    </w:p>
    <w:p w14:paraId="08B749DE" w14:textId="77777777" w:rsidR="00111697" w:rsidRPr="00111697" w:rsidRDefault="00111697" w:rsidP="00111697">
      <w:pPr>
        <w:pStyle w:val="EndNoteBibliography"/>
        <w:rPr>
          <w:noProof/>
        </w:rPr>
      </w:pPr>
      <w:r w:rsidRPr="00111697">
        <w:rPr>
          <w:noProof/>
        </w:rPr>
        <w:t xml:space="preserve">[49] Langerhans, R.B. &amp; Makowicz, A.M. 2013 Sexual selection paves the road to sexual isolation during ecological speciation. </w:t>
      </w:r>
      <w:r w:rsidRPr="00111697">
        <w:rPr>
          <w:i/>
          <w:noProof/>
        </w:rPr>
        <w:t>Evol. Ecol. Res.</w:t>
      </w:r>
      <w:r w:rsidRPr="00111697">
        <w:rPr>
          <w:noProof/>
        </w:rPr>
        <w:t xml:space="preserve"> </w:t>
      </w:r>
      <w:r w:rsidRPr="00111697">
        <w:rPr>
          <w:b/>
          <w:noProof/>
        </w:rPr>
        <w:t>15</w:t>
      </w:r>
      <w:r w:rsidRPr="00111697">
        <w:rPr>
          <w:noProof/>
        </w:rPr>
        <w:t>, 633-651.</w:t>
      </w:r>
    </w:p>
    <w:p w14:paraId="70840236" w14:textId="77777777" w:rsidR="00111697" w:rsidRPr="00111697" w:rsidRDefault="00111697" w:rsidP="00111697">
      <w:pPr>
        <w:pStyle w:val="EndNoteBibliography"/>
        <w:rPr>
          <w:noProof/>
        </w:rPr>
      </w:pPr>
      <w:r w:rsidRPr="00111697">
        <w:rPr>
          <w:noProof/>
        </w:rPr>
        <w:t xml:space="preserve">[50] Gibb, A.C., Ashley-Ross, M.A., Pace, C.M. &amp; Long Jr., J.H. 2011 Fish out of water: terrestrial jumping by fully aquatic fishes. </w:t>
      </w:r>
      <w:r w:rsidRPr="00111697">
        <w:rPr>
          <w:i/>
          <w:noProof/>
        </w:rPr>
        <w:t>J. Exp. Zool. A</w:t>
      </w:r>
      <w:r w:rsidRPr="00111697">
        <w:rPr>
          <w:noProof/>
        </w:rPr>
        <w:t xml:space="preserve"> </w:t>
      </w:r>
      <w:r w:rsidRPr="00111697">
        <w:rPr>
          <w:b/>
          <w:noProof/>
        </w:rPr>
        <w:t>315A</w:t>
      </w:r>
      <w:r w:rsidRPr="00111697">
        <w:rPr>
          <w:noProof/>
        </w:rPr>
        <w:t>, 649-653.</w:t>
      </w:r>
    </w:p>
    <w:p w14:paraId="548F5788" w14:textId="77777777" w:rsidR="00111697" w:rsidRPr="00111697" w:rsidRDefault="00111697" w:rsidP="00111697">
      <w:pPr>
        <w:pStyle w:val="EndNoteBibliography"/>
        <w:rPr>
          <w:noProof/>
        </w:rPr>
      </w:pPr>
      <w:r w:rsidRPr="00111697">
        <w:rPr>
          <w:noProof/>
        </w:rPr>
        <w:t xml:space="preserve">[51] Rivera-Rivera, N.L., Martinez-Rivera, N., Torres-Vazquez, I., Serrano-Velez, J.L., Lauder, G.V. &amp; Rosa-Molinar, E. 2010 A male poecilid's sexually dimorphic body plan, behavior, and nervous system. </w:t>
      </w:r>
      <w:r w:rsidRPr="00111697">
        <w:rPr>
          <w:i/>
          <w:noProof/>
        </w:rPr>
        <w:t>Integr. Comp. Biol.</w:t>
      </w:r>
      <w:r w:rsidRPr="00111697">
        <w:rPr>
          <w:noProof/>
        </w:rPr>
        <w:t xml:space="preserve"> </w:t>
      </w:r>
      <w:r w:rsidRPr="00111697">
        <w:rPr>
          <w:b/>
          <w:noProof/>
        </w:rPr>
        <w:t>50</w:t>
      </w:r>
      <w:r w:rsidRPr="00111697">
        <w:rPr>
          <w:noProof/>
        </w:rPr>
        <w:t>, 1081-1090.</w:t>
      </w:r>
    </w:p>
    <w:p w14:paraId="1340E0DB" w14:textId="77777777" w:rsidR="00111697" w:rsidRPr="00111697" w:rsidRDefault="00111697" w:rsidP="00111697">
      <w:pPr>
        <w:pStyle w:val="EndNoteBibliography"/>
        <w:rPr>
          <w:noProof/>
        </w:rPr>
      </w:pPr>
      <w:r w:rsidRPr="00111697">
        <w:rPr>
          <w:noProof/>
        </w:rPr>
        <w:t xml:space="preserve">[52] Orti, G., Bell, M.A., Reimchen, T.E. &amp; Meyer, A. 1994 Global survery of mitochondrial DNA sequences in the threespine stickleback: evidence for recent migrations. </w:t>
      </w:r>
      <w:r w:rsidRPr="00111697">
        <w:rPr>
          <w:i/>
          <w:noProof/>
        </w:rPr>
        <w:t>Evolution</w:t>
      </w:r>
      <w:r w:rsidRPr="00111697">
        <w:rPr>
          <w:noProof/>
        </w:rPr>
        <w:t xml:space="preserve"> </w:t>
      </w:r>
      <w:r w:rsidRPr="00111697">
        <w:rPr>
          <w:b/>
          <w:noProof/>
        </w:rPr>
        <w:t>48</w:t>
      </w:r>
      <w:r w:rsidRPr="00111697">
        <w:rPr>
          <w:noProof/>
        </w:rPr>
        <w:t>, 608-622.</w:t>
      </w:r>
    </w:p>
    <w:p w14:paraId="606BB304" w14:textId="77777777" w:rsidR="00111697" w:rsidRPr="00111697" w:rsidRDefault="00111697" w:rsidP="00111697">
      <w:pPr>
        <w:pStyle w:val="EndNoteBibliography"/>
        <w:rPr>
          <w:noProof/>
        </w:rPr>
      </w:pPr>
      <w:r w:rsidRPr="00111697">
        <w:rPr>
          <w:noProof/>
        </w:rPr>
        <w:t xml:space="preserve">[53] Bell, M.A. &amp; Foster, S.A. 1994 </w:t>
      </w:r>
      <w:r w:rsidRPr="00111697">
        <w:rPr>
          <w:i/>
          <w:noProof/>
        </w:rPr>
        <w:t>The evolutionary biology of the threespine stickleback</w:t>
      </w:r>
      <w:r w:rsidRPr="00111697">
        <w:rPr>
          <w:noProof/>
        </w:rPr>
        <w:t>. Oxford, U.K., Oxford University Press.</w:t>
      </w:r>
    </w:p>
    <w:p w14:paraId="1F8DF682" w14:textId="77777777" w:rsidR="00111697" w:rsidRPr="00111697" w:rsidRDefault="00111697" w:rsidP="00111697">
      <w:pPr>
        <w:pStyle w:val="EndNoteBibliography"/>
        <w:rPr>
          <w:noProof/>
        </w:rPr>
      </w:pPr>
      <w:r w:rsidRPr="00111697">
        <w:rPr>
          <w:noProof/>
        </w:rPr>
        <w:t xml:space="preserve">[54] Di-Poi, C., Lacassea, J., Rogers, S.M. &amp; Aubin-Horth, N. 2014 Extensive behavioural divergence following colonisation of the freshwater environment in threespine stickleback. </w:t>
      </w:r>
      <w:r w:rsidRPr="00111697">
        <w:rPr>
          <w:i/>
          <w:noProof/>
        </w:rPr>
        <w:t>PLoS ONE</w:t>
      </w:r>
      <w:r w:rsidRPr="00111697">
        <w:rPr>
          <w:noProof/>
        </w:rPr>
        <w:t xml:space="preserve"> </w:t>
      </w:r>
      <w:r w:rsidRPr="00111697">
        <w:rPr>
          <w:b/>
          <w:noProof/>
        </w:rPr>
        <w:t>9</w:t>
      </w:r>
      <w:r w:rsidRPr="00111697">
        <w:rPr>
          <w:noProof/>
        </w:rPr>
        <w:t>, e98980.</w:t>
      </w:r>
    </w:p>
    <w:p w14:paraId="0A4059D8" w14:textId="77777777" w:rsidR="00111697" w:rsidRPr="00111697" w:rsidRDefault="00111697" w:rsidP="00111697">
      <w:pPr>
        <w:pStyle w:val="EndNoteBibliography"/>
        <w:rPr>
          <w:noProof/>
        </w:rPr>
      </w:pPr>
      <w:r w:rsidRPr="00111697">
        <w:rPr>
          <w:noProof/>
        </w:rPr>
        <w:t xml:space="preserve">[55] Peichel, C.L., Nereng, K.S., Ohgi, K.A., Cole, B.L.E., Colosimo, P.F., Buerkle, C.A., Schluter, D. &amp; Kingsley, D.M. 2001 The genetic architecture of divergence between threespine stickleback species. </w:t>
      </w:r>
      <w:r w:rsidRPr="00111697">
        <w:rPr>
          <w:i/>
          <w:noProof/>
        </w:rPr>
        <w:t>Nature</w:t>
      </w:r>
      <w:r w:rsidRPr="00111697">
        <w:rPr>
          <w:noProof/>
        </w:rPr>
        <w:t xml:space="preserve"> </w:t>
      </w:r>
      <w:r w:rsidRPr="00111697">
        <w:rPr>
          <w:b/>
          <w:noProof/>
        </w:rPr>
        <w:t>414</w:t>
      </w:r>
      <w:r w:rsidRPr="00111697">
        <w:rPr>
          <w:noProof/>
        </w:rPr>
        <w:t>, 901-905.</w:t>
      </w:r>
    </w:p>
    <w:p w14:paraId="7FC5C3F3" w14:textId="77777777" w:rsidR="00111697" w:rsidRPr="00111697" w:rsidRDefault="00111697" w:rsidP="00111697">
      <w:pPr>
        <w:pStyle w:val="EndNoteBibliography"/>
        <w:rPr>
          <w:noProof/>
        </w:rPr>
      </w:pPr>
      <w:r w:rsidRPr="00111697">
        <w:rPr>
          <w:noProof/>
        </w:rPr>
        <w:t xml:space="preserve">[56] Schluter, D. 1995 Adaptive radiation in sticklebacks: trade-offs in feeding performance and growth. </w:t>
      </w:r>
      <w:r w:rsidRPr="00111697">
        <w:rPr>
          <w:i/>
          <w:noProof/>
        </w:rPr>
        <w:t>Ecology</w:t>
      </w:r>
      <w:r w:rsidRPr="00111697">
        <w:rPr>
          <w:noProof/>
        </w:rPr>
        <w:t xml:space="preserve"> </w:t>
      </w:r>
      <w:r w:rsidRPr="00111697">
        <w:rPr>
          <w:b/>
          <w:noProof/>
        </w:rPr>
        <w:t>76</w:t>
      </w:r>
      <w:r w:rsidRPr="00111697">
        <w:rPr>
          <w:noProof/>
        </w:rPr>
        <w:t>, 82-90.</w:t>
      </w:r>
    </w:p>
    <w:p w14:paraId="1D11B5A8" w14:textId="77777777" w:rsidR="00111697" w:rsidRPr="00111697" w:rsidRDefault="00111697" w:rsidP="00111697">
      <w:pPr>
        <w:pStyle w:val="EndNoteBibliography"/>
        <w:rPr>
          <w:noProof/>
        </w:rPr>
      </w:pPr>
      <w:r w:rsidRPr="00111697">
        <w:rPr>
          <w:noProof/>
        </w:rPr>
        <w:t xml:space="preserve">[57] Kerfoot, W.C., Kellog Jr., D.L. &amp; Strickler, J.R. 1980 Visual observations of live zooplankters: evasion, escape, and chemical defense. In </w:t>
      </w:r>
      <w:r w:rsidRPr="00111697">
        <w:rPr>
          <w:i/>
          <w:noProof/>
        </w:rPr>
        <w:t>Evolution and ecology of zooplankton communities</w:t>
      </w:r>
      <w:r w:rsidRPr="00111697">
        <w:rPr>
          <w:noProof/>
        </w:rPr>
        <w:t xml:space="preserve"> (ed. W.C. Kerfoot), pp. 10-27. Hanover, NH, University Press of New England.</w:t>
      </w:r>
    </w:p>
    <w:p w14:paraId="52FC22A5" w14:textId="77777777" w:rsidR="00111697" w:rsidRPr="00111697" w:rsidRDefault="00111697" w:rsidP="00111697">
      <w:pPr>
        <w:pStyle w:val="EndNoteBibliography"/>
        <w:rPr>
          <w:noProof/>
        </w:rPr>
      </w:pPr>
      <w:r w:rsidRPr="00111697">
        <w:rPr>
          <w:noProof/>
        </w:rPr>
        <w:t xml:space="preserve">[58] Jones, F.C., Grabherr, M.G., Chan, Y.F., Russell, P., Mauceli, E., Johnson, J.A., Swofford, R., Pirum, M., Zody, M.C., White, S., et al. 2012 The genomic basis of adaptive evolution in threespine stickleback. </w:t>
      </w:r>
      <w:r w:rsidRPr="00111697">
        <w:rPr>
          <w:i/>
          <w:noProof/>
        </w:rPr>
        <w:t>Nature</w:t>
      </w:r>
      <w:r w:rsidRPr="00111697">
        <w:rPr>
          <w:noProof/>
        </w:rPr>
        <w:t xml:space="preserve"> </w:t>
      </w:r>
      <w:r w:rsidRPr="00111697">
        <w:rPr>
          <w:b/>
          <w:noProof/>
        </w:rPr>
        <w:t>484</w:t>
      </w:r>
      <w:r w:rsidRPr="00111697">
        <w:rPr>
          <w:noProof/>
        </w:rPr>
        <w:t>, 55-61.</w:t>
      </w:r>
    </w:p>
    <w:p w14:paraId="2BA2714F" w14:textId="77777777" w:rsidR="00111697" w:rsidRPr="00111697" w:rsidRDefault="00111697" w:rsidP="00111697">
      <w:pPr>
        <w:pStyle w:val="EndNoteBibliography"/>
        <w:rPr>
          <w:noProof/>
        </w:rPr>
      </w:pPr>
      <w:r w:rsidRPr="00111697">
        <w:rPr>
          <w:noProof/>
        </w:rPr>
        <w:t xml:space="preserve">[59] Deagle, B.E., Jones, F.C., Absher, D.M., Kingsley, D.M. &amp; Reimchen, T.E. 2013 Phylogeography and adaptation genetics of stickleback from the Haida Gwaii archipelago revealed using genome-wide single nucleotide polymorphism genotyping. </w:t>
      </w:r>
      <w:r w:rsidRPr="00111697">
        <w:rPr>
          <w:i/>
          <w:noProof/>
        </w:rPr>
        <w:t>Mol. Ecol.</w:t>
      </w:r>
      <w:r w:rsidRPr="00111697">
        <w:rPr>
          <w:noProof/>
        </w:rPr>
        <w:t xml:space="preserve"> </w:t>
      </w:r>
      <w:r w:rsidRPr="00111697">
        <w:rPr>
          <w:b/>
          <w:noProof/>
        </w:rPr>
        <w:t>22</w:t>
      </w:r>
      <w:r w:rsidRPr="00111697">
        <w:rPr>
          <w:noProof/>
        </w:rPr>
        <w:t>, 1917-1932.</w:t>
      </w:r>
    </w:p>
    <w:p w14:paraId="2D4D7F20" w14:textId="77777777" w:rsidR="00111697" w:rsidRPr="00111697" w:rsidRDefault="00111697" w:rsidP="00111697">
      <w:pPr>
        <w:pStyle w:val="EndNoteBibliography"/>
        <w:rPr>
          <w:noProof/>
        </w:rPr>
      </w:pPr>
      <w:r w:rsidRPr="00111697">
        <w:rPr>
          <w:noProof/>
        </w:rPr>
        <w:t>[60] Makinen, H.S., Cano, J.M. &amp; Merila, J. 2006 Genetic relationships among marine and freshwater populations of the European three-spined stickleback (</w:t>
      </w:r>
      <w:r w:rsidRPr="00111697">
        <w:rPr>
          <w:i/>
          <w:noProof/>
        </w:rPr>
        <w:t>Gasterosteus aculeatus</w:t>
      </w:r>
      <w:r w:rsidRPr="00111697">
        <w:rPr>
          <w:noProof/>
        </w:rPr>
        <w:t xml:space="preserve">) revealed by microsatelites. </w:t>
      </w:r>
      <w:r w:rsidRPr="00111697">
        <w:rPr>
          <w:i/>
          <w:noProof/>
        </w:rPr>
        <w:t>Mol. Ecol.</w:t>
      </w:r>
      <w:r w:rsidRPr="00111697">
        <w:rPr>
          <w:noProof/>
        </w:rPr>
        <w:t xml:space="preserve"> </w:t>
      </w:r>
      <w:r w:rsidRPr="00111697">
        <w:rPr>
          <w:b/>
          <w:noProof/>
        </w:rPr>
        <w:t>15</w:t>
      </w:r>
      <w:r w:rsidRPr="00111697">
        <w:rPr>
          <w:noProof/>
        </w:rPr>
        <w:t>, 1519-1534.</w:t>
      </w:r>
    </w:p>
    <w:p w14:paraId="14939D98" w14:textId="77777777" w:rsidR="00111697" w:rsidRPr="00111697" w:rsidRDefault="00111697" w:rsidP="00111697">
      <w:pPr>
        <w:pStyle w:val="EndNoteBibliography"/>
        <w:rPr>
          <w:noProof/>
        </w:rPr>
      </w:pPr>
      <w:r w:rsidRPr="00111697">
        <w:rPr>
          <w:noProof/>
        </w:rPr>
        <w:t>[61] Lavin, P.A. &amp; McPhail, J.D. 1986 Adaptive divergence of trophic phenotype among freshwater populations of the threespine stickleback (</w:t>
      </w:r>
      <w:r w:rsidRPr="00111697">
        <w:rPr>
          <w:i/>
          <w:noProof/>
        </w:rPr>
        <w:t>Gasterosteus aculeatus</w:t>
      </w:r>
      <w:r w:rsidRPr="00111697">
        <w:rPr>
          <w:noProof/>
        </w:rPr>
        <w:t xml:space="preserve">). </w:t>
      </w:r>
      <w:r w:rsidRPr="00111697">
        <w:rPr>
          <w:i/>
          <w:noProof/>
        </w:rPr>
        <w:t>Can. J. Fish. Aquat. Sci.</w:t>
      </w:r>
      <w:r w:rsidRPr="00111697">
        <w:rPr>
          <w:noProof/>
        </w:rPr>
        <w:t xml:space="preserve"> </w:t>
      </w:r>
      <w:r w:rsidRPr="00111697">
        <w:rPr>
          <w:b/>
          <w:noProof/>
        </w:rPr>
        <w:t>43</w:t>
      </w:r>
      <w:r w:rsidRPr="00111697">
        <w:rPr>
          <w:noProof/>
        </w:rPr>
        <w:t>, 2455-2463.</w:t>
      </w:r>
    </w:p>
    <w:p w14:paraId="38E224B8" w14:textId="77777777" w:rsidR="00111697" w:rsidRPr="00111697" w:rsidRDefault="00111697" w:rsidP="00111697">
      <w:pPr>
        <w:pStyle w:val="EndNoteBibliography"/>
        <w:rPr>
          <w:noProof/>
        </w:rPr>
      </w:pPr>
      <w:r w:rsidRPr="00111697">
        <w:rPr>
          <w:noProof/>
        </w:rPr>
        <w:t xml:space="preserve">[62] Viitasalo, M., Klorboe, T., Flinkman, J., Pedersen, L.W. &amp; Visser, A.W. 1998 Predation vulnerability of planktonic copepods: consequences of predator foraging strategies and prey sensory abilities. </w:t>
      </w:r>
      <w:r w:rsidRPr="00111697">
        <w:rPr>
          <w:i/>
          <w:noProof/>
        </w:rPr>
        <w:t>Mar. Ecol. Prog. Ser.</w:t>
      </w:r>
      <w:r w:rsidRPr="00111697">
        <w:rPr>
          <w:noProof/>
        </w:rPr>
        <w:t xml:space="preserve"> </w:t>
      </w:r>
      <w:r w:rsidRPr="00111697">
        <w:rPr>
          <w:b/>
          <w:noProof/>
        </w:rPr>
        <w:t>175</w:t>
      </w:r>
      <w:r w:rsidRPr="00111697">
        <w:rPr>
          <w:noProof/>
        </w:rPr>
        <w:t>, 129-142.</w:t>
      </w:r>
    </w:p>
    <w:p w14:paraId="6F4F3905" w14:textId="77777777" w:rsidR="00111697" w:rsidRPr="00111697" w:rsidRDefault="00111697" w:rsidP="00111697">
      <w:pPr>
        <w:pStyle w:val="EndNoteBibliography"/>
        <w:rPr>
          <w:noProof/>
        </w:rPr>
      </w:pPr>
      <w:r w:rsidRPr="00111697">
        <w:rPr>
          <w:noProof/>
        </w:rPr>
        <w:t xml:space="preserve">[63] Willacker, J.J., Von Hippel, F.A., Wilton, P.R. &amp; Walton, K.M. 2010 Classification of threespine stickleback along the benthic-limnetic axis. </w:t>
      </w:r>
      <w:r w:rsidRPr="00111697">
        <w:rPr>
          <w:i/>
          <w:noProof/>
        </w:rPr>
        <w:t>Biol. J. Linn. Soc.</w:t>
      </w:r>
      <w:r w:rsidRPr="00111697">
        <w:rPr>
          <w:noProof/>
        </w:rPr>
        <w:t xml:space="preserve"> </w:t>
      </w:r>
      <w:r w:rsidRPr="00111697">
        <w:rPr>
          <w:b/>
          <w:noProof/>
        </w:rPr>
        <w:t>101</w:t>
      </w:r>
      <w:r w:rsidRPr="00111697">
        <w:rPr>
          <w:noProof/>
        </w:rPr>
        <w:t>, 595-608.</w:t>
      </w:r>
    </w:p>
    <w:p w14:paraId="33A44240" w14:textId="77777777" w:rsidR="00111697" w:rsidRPr="00111697" w:rsidRDefault="00111697" w:rsidP="00111697">
      <w:pPr>
        <w:pStyle w:val="EndNoteBibliography"/>
        <w:rPr>
          <w:noProof/>
        </w:rPr>
      </w:pPr>
      <w:r w:rsidRPr="00111697">
        <w:rPr>
          <w:noProof/>
        </w:rPr>
        <w:t xml:space="preserve">[64] McGee, M.D. &amp; Wainwright, P.C. 2013 Convergent evolution as a generator of phenotypic diversity in threespine stickleback. </w:t>
      </w:r>
      <w:r w:rsidRPr="00111697">
        <w:rPr>
          <w:i/>
          <w:noProof/>
        </w:rPr>
        <w:t>Evolution</w:t>
      </w:r>
      <w:r w:rsidRPr="00111697">
        <w:rPr>
          <w:noProof/>
        </w:rPr>
        <w:t xml:space="preserve"> </w:t>
      </w:r>
      <w:r w:rsidRPr="00111697">
        <w:rPr>
          <w:b/>
          <w:noProof/>
        </w:rPr>
        <w:t>67</w:t>
      </w:r>
      <w:r w:rsidRPr="00111697">
        <w:rPr>
          <w:noProof/>
        </w:rPr>
        <w:t>, 1204-1208.</w:t>
      </w:r>
    </w:p>
    <w:p w14:paraId="55FF9F68" w14:textId="77777777" w:rsidR="00111697" w:rsidRPr="00111697" w:rsidRDefault="00111697" w:rsidP="00111697">
      <w:pPr>
        <w:pStyle w:val="EndNoteBibliography"/>
        <w:rPr>
          <w:noProof/>
        </w:rPr>
      </w:pPr>
      <w:r w:rsidRPr="00111697">
        <w:rPr>
          <w:noProof/>
        </w:rPr>
        <w:t xml:space="preserve">[65] Liem, K.F. 1993 Ecomorphology of the teleostean skull. In </w:t>
      </w:r>
      <w:r w:rsidRPr="00111697">
        <w:rPr>
          <w:i/>
          <w:noProof/>
        </w:rPr>
        <w:t>The skull</w:t>
      </w:r>
      <w:r w:rsidRPr="00111697">
        <w:rPr>
          <w:noProof/>
        </w:rPr>
        <w:t xml:space="preserve"> (eds. J. Hanken &amp; B.K. Hall), pp. 422-452. Chicago, USA, University of Chicago Press.</w:t>
      </w:r>
    </w:p>
    <w:p w14:paraId="20A78BCF" w14:textId="77777777" w:rsidR="00111697" w:rsidRPr="00111697" w:rsidRDefault="00111697" w:rsidP="00111697">
      <w:pPr>
        <w:pStyle w:val="EndNoteBibliography"/>
        <w:rPr>
          <w:noProof/>
        </w:rPr>
      </w:pPr>
      <w:r w:rsidRPr="00111697">
        <w:rPr>
          <w:noProof/>
        </w:rPr>
        <w:t>[66] Dennenmoser, S., Nolte, A.W., Vamosi, S.M. &amp; Rogers, S.M. 2015 Phylogeography of the prickly sculpin (</w:t>
      </w:r>
      <w:r w:rsidRPr="00111697">
        <w:rPr>
          <w:i/>
          <w:noProof/>
        </w:rPr>
        <w:t>Cottus asper</w:t>
      </w:r>
      <w:r w:rsidRPr="00111697">
        <w:rPr>
          <w:noProof/>
        </w:rPr>
        <w:t xml:space="preserve">) in north-western North America reveals parallel phenotypic evolution across multiple coastal-inland colonizations. </w:t>
      </w:r>
      <w:r w:rsidRPr="00111697">
        <w:rPr>
          <w:i/>
          <w:noProof/>
        </w:rPr>
        <w:t>J. Biogeogr.</w:t>
      </w:r>
      <w:r w:rsidRPr="00111697">
        <w:rPr>
          <w:noProof/>
        </w:rPr>
        <w:t xml:space="preserve"> </w:t>
      </w:r>
      <w:r w:rsidRPr="00111697">
        <w:rPr>
          <w:b/>
          <w:noProof/>
        </w:rPr>
        <w:t>42</w:t>
      </w:r>
      <w:r w:rsidRPr="00111697">
        <w:rPr>
          <w:noProof/>
        </w:rPr>
        <w:t>, 1626-1638.</w:t>
      </w:r>
    </w:p>
    <w:p w14:paraId="73E1F923" w14:textId="77777777" w:rsidR="00111697" w:rsidRPr="00111697" w:rsidRDefault="00111697" w:rsidP="00111697">
      <w:pPr>
        <w:pStyle w:val="EndNoteBibliography"/>
        <w:rPr>
          <w:noProof/>
        </w:rPr>
      </w:pPr>
      <w:r w:rsidRPr="00111697">
        <w:rPr>
          <w:noProof/>
        </w:rPr>
        <w:t xml:space="preserve">[67] Vamosi, S.M. 2003 The presence of other fish species affects speciation in threespine sticklebacks. </w:t>
      </w:r>
      <w:r w:rsidRPr="00111697">
        <w:rPr>
          <w:i/>
          <w:noProof/>
        </w:rPr>
        <w:t>Evol. Ecol. Res.</w:t>
      </w:r>
      <w:r w:rsidRPr="00111697">
        <w:rPr>
          <w:noProof/>
        </w:rPr>
        <w:t xml:space="preserve"> </w:t>
      </w:r>
      <w:r w:rsidRPr="00111697">
        <w:rPr>
          <w:b/>
          <w:noProof/>
        </w:rPr>
        <w:t>5</w:t>
      </w:r>
      <w:r w:rsidRPr="00111697">
        <w:rPr>
          <w:noProof/>
        </w:rPr>
        <w:t>, 717-730.</w:t>
      </w:r>
    </w:p>
    <w:p w14:paraId="6DFCA84F" w14:textId="77777777" w:rsidR="00111697" w:rsidRPr="00111697" w:rsidRDefault="00111697" w:rsidP="00111697">
      <w:pPr>
        <w:pStyle w:val="EndNoteBibliography"/>
        <w:rPr>
          <w:noProof/>
        </w:rPr>
      </w:pPr>
      <w:r w:rsidRPr="00111697">
        <w:rPr>
          <w:noProof/>
        </w:rPr>
        <w:t xml:space="preserve">[68] Krejsa, R.J. 1965 The systematics of the prickly sculpin, </w:t>
      </w:r>
      <w:r w:rsidRPr="00111697">
        <w:rPr>
          <w:i/>
          <w:noProof/>
        </w:rPr>
        <w:t>Cottus asper</w:t>
      </w:r>
      <w:r w:rsidRPr="00111697">
        <w:rPr>
          <w:noProof/>
        </w:rPr>
        <w:t>: an investigation of genetic and non-genetic variation within a polytypic species. Vancouver, Canada, University of British Columbia.</w:t>
      </w:r>
    </w:p>
    <w:p w14:paraId="5EC2D144" w14:textId="77777777" w:rsidR="00111697" w:rsidRPr="00111697" w:rsidRDefault="00111697" w:rsidP="00111697">
      <w:pPr>
        <w:pStyle w:val="EndNoteBibliography"/>
        <w:rPr>
          <w:noProof/>
        </w:rPr>
      </w:pPr>
      <w:r w:rsidRPr="00111697">
        <w:rPr>
          <w:noProof/>
        </w:rPr>
        <w:t xml:space="preserve">[69] Miller, S.E., Metcalf, D. &amp; Schluter, D. 2015 Intraguild predation leads to genetically based character shifts in the threespine stickleback. </w:t>
      </w:r>
      <w:r w:rsidRPr="00111697">
        <w:rPr>
          <w:i/>
          <w:noProof/>
        </w:rPr>
        <w:t>Evolution</w:t>
      </w:r>
      <w:r w:rsidRPr="00111697">
        <w:rPr>
          <w:noProof/>
        </w:rPr>
        <w:t xml:space="preserve"> </w:t>
      </w:r>
      <w:r w:rsidRPr="00111697">
        <w:rPr>
          <w:b/>
          <w:noProof/>
        </w:rPr>
        <w:t>69</w:t>
      </w:r>
      <w:r w:rsidRPr="00111697">
        <w:rPr>
          <w:noProof/>
        </w:rPr>
        <w:t>, 3194-3203. (doi:10.1111/evo.12811).</w:t>
      </w:r>
      <w:bookmarkStart w:id="0" w:name="_GoBack"/>
      <w:bookmarkEnd w:id="0"/>
    </w:p>
    <w:p w14:paraId="2963251D" w14:textId="77777777" w:rsidR="00111697" w:rsidRPr="00111697" w:rsidRDefault="00111697" w:rsidP="00111697">
      <w:pPr>
        <w:pStyle w:val="EndNoteBibliography"/>
        <w:rPr>
          <w:noProof/>
        </w:rPr>
      </w:pPr>
      <w:r w:rsidRPr="00111697">
        <w:rPr>
          <w:noProof/>
        </w:rPr>
        <w:t xml:space="preserve">[70] Ingram, T., Svanback, R., Kraft, N.J.B., Kratina, P., Southcott, L. &amp; Schluter, D. 2012 Intraguild predation drives evolutionary niche shift in threespine stickleback. </w:t>
      </w:r>
      <w:r w:rsidRPr="00111697">
        <w:rPr>
          <w:i/>
          <w:noProof/>
        </w:rPr>
        <w:t>Evolution</w:t>
      </w:r>
      <w:r w:rsidRPr="00111697">
        <w:rPr>
          <w:noProof/>
        </w:rPr>
        <w:t xml:space="preserve"> </w:t>
      </w:r>
      <w:r w:rsidRPr="00111697">
        <w:rPr>
          <w:b/>
          <w:noProof/>
        </w:rPr>
        <w:t>66</w:t>
      </w:r>
      <w:r w:rsidRPr="00111697">
        <w:rPr>
          <w:noProof/>
        </w:rPr>
        <w:t>, 1819-1832.</w:t>
      </w:r>
    </w:p>
    <w:p w14:paraId="67E6C718" w14:textId="77777777" w:rsidR="00111697" w:rsidRPr="00111697" w:rsidRDefault="00111697" w:rsidP="00111697">
      <w:pPr>
        <w:pStyle w:val="EndNoteBibliography"/>
        <w:rPr>
          <w:noProof/>
        </w:rPr>
      </w:pPr>
      <w:r w:rsidRPr="00111697">
        <w:rPr>
          <w:noProof/>
        </w:rPr>
        <w:t xml:space="preserve">[71] Reimchen, T.E. 1994 Predators and morphological evolution in threespine stickleback. In </w:t>
      </w:r>
      <w:r w:rsidRPr="00111697">
        <w:rPr>
          <w:i/>
          <w:noProof/>
        </w:rPr>
        <w:t>The evolutionary biology of the threespine stickleback</w:t>
      </w:r>
      <w:r w:rsidRPr="00111697">
        <w:rPr>
          <w:noProof/>
        </w:rPr>
        <w:t xml:space="preserve"> (eds. M.A. Bell &amp; S.A. Foster), pp. 240-276. Oxford, U.K., Oxford University Press.</w:t>
      </w:r>
    </w:p>
    <w:p w14:paraId="47375B6C" w14:textId="77777777" w:rsidR="00111697" w:rsidRPr="00111697" w:rsidRDefault="00111697" w:rsidP="00111697">
      <w:pPr>
        <w:pStyle w:val="EndNoteBibliography"/>
        <w:rPr>
          <w:noProof/>
        </w:rPr>
      </w:pPr>
      <w:r w:rsidRPr="00111697">
        <w:rPr>
          <w:noProof/>
        </w:rPr>
        <w:t xml:space="preserve">[72] Wund, M.A., Baker, J.A., Golub, J.L. &amp; Foster, S.A. 2015 The evolution of antipredator behaviour following relaxed and reversed selection in Alaskan threespine stickleback fish. </w:t>
      </w:r>
      <w:r w:rsidRPr="00111697">
        <w:rPr>
          <w:i/>
          <w:noProof/>
        </w:rPr>
        <w:t>Anim. Behav.</w:t>
      </w:r>
      <w:r w:rsidRPr="00111697">
        <w:rPr>
          <w:noProof/>
        </w:rPr>
        <w:t xml:space="preserve"> </w:t>
      </w:r>
      <w:r w:rsidRPr="00111697">
        <w:rPr>
          <w:b/>
          <w:noProof/>
        </w:rPr>
        <w:t>106</w:t>
      </w:r>
      <w:r w:rsidRPr="00111697">
        <w:rPr>
          <w:noProof/>
        </w:rPr>
        <w:t>, 181-189.</w:t>
      </w:r>
    </w:p>
    <w:p w14:paraId="090C74FF" w14:textId="77777777" w:rsidR="00111697" w:rsidRPr="00111697" w:rsidRDefault="00111697" w:rsidP="00111697">
      <w:pPr>
        <w:pStyle w:val="EndNoteBibliography"/>
        <w:rPr>
          <w:noProof/>
        </w:rPr>
      </w:pPr>
      <w:r w:rsidRPr="00111697">
        <w:rPr>
          <w:noProof/>
        </w:rPr>
        <w:t xml:space="preserve">[73] Near, T.J. &amp; Koppelman, J.B. 2009 Species Diversity, phylogeny and phylogeography of Centrarchidae. In </w:t>
      </w:r>
      <w:r w:rsidRPr="00111697">
        <w:rPr>
          <w:i/>
          <w:noProof/>
        </w:rPr>
        <w:t>Centrarchid Fishes: Diversity, Biology, and Conservation</w:t>
      </w:r>
      <w:r w:rsidRPr="00111697">
        <w:rPr>
          <w:noProof/>
        </w:rPr>
        <w:t xml:space="preserve"> (eds. S.J. Cooke &amp; D.P. Philipp), pp. 1-31. West Sussex, UK, Blackwell Publishing Ltd.</w:t>
      </w:r>
    </w:p>
    <w:p w14:paraId="23C06C65" w14:textId="77777777" w:rsidR="00111697" w:rsidRPr="00111697" w:rsidRDefault="00111697" w:rsidP="00111697">
      <w:pPr>
        <w:pStyle w:val="EndNoteBibliography"/>
        <w:rPr>
          <w:noProof/>
        </w:rPr>
      </w:pPr>
      <w:r w:rsidRPr="00111697">
        <w:rPr>
          <w:noProof/>
        </w:rPr>
        <w:t xml:space="preserve">[74] Drucker, E.G. &amp; Lauder, G.V. 1999 Locomotor forces on a swimming fish: three-dimensional vortex wake dynamics quantified using digital particle image velocimetry. </w:t>
      </w:r>
      <w:r w:rsidRPr="00111697">
        <w:rPr>
          <w:i/>
          <w:noProof/>
        </w:rPr>
        <w:t>J. Exp. Biol.</w:t>
      </w:r>
      <w:r w:rsidRPr="00111697">
        <w:rPr>
          <w:noProof/>
        </w:rPr>
        <w:t xml:space="preserve"> </w:t>
      </w:r>
      <w:r w:rsidRPr="00111697">
        <w:rPr>
          <w:b/>
          <w:noProof/>
        </w:rPr>
        <w:t>202</w:t>
      </w:r>
      <w:r w:rsidRPr="00111697">
        <w:rPr>
          <w:noProof/>
        </w:rPr>
        <w:t>, 2393-2412.</w:t>
      </w:r>
    </w:p>
    <w:p w14:paraId="4EE10978" w14:textId="77777777" w:rsidR="00111697" w:rsidRPr="00111697" w:rsidRDefault="00111697" w:rsidP="00111697">
      <w:pPr>
        <w:pStyle w:val="EndNoteBibliography"/>
        <w:rPr>
          <w:noProof/>
        </w:rPr>
      </w:pPr>
      <w:r w:rsidRPr="00111697">
        <w:rPr>
          <w:noProof/>
        </w:rPr>
        <w:t xml:space="preserve">[75] Gibb, A.C., Jayne, B.C. &amp; Lauder, G.V. 1994 Kinematics of pectoral fin locomotion in the bluegill sunfish </w:t>
      </w:r>
      <w:r w:rsidRPr="00111697">
        <w:rPr>
          <w:i/>
          <w:noProof/>
        </w:rPr>
        <w:t>Lepomis macrochirus</w:t>
      </w:r>
      <w:r w:rsidRPr="00111697">
        <w:rPr>
          <w:noProof/>
        </w:rPr>
        <w:t xml:space="preserve">. </w:t>
      </w:r>
      <w:r w:rsidRPr="00111697">
        <w:rPr>
          <w:i/>
          <w:noProof/>
        </w:rPr>
        <w:t>J. Exp. Biol.</w:t>
      </w:r>
      <w:r w:rsidRPr="00111697">
        <w:rPr>
          <w:noProof/>
        </w:rPr>
        <w:t xml:space="preserve"> </w:t>
      </w:r>
      <w:r w:rsidRPr="00111697">
        <w:rPr>
          <w:b/>
          <w:noProof/>
        </w:rPr>
        <w:t>189</w:t>
      </w:r>
      <w:r w:rsidRPr="00111697">
        <w:rPr>
          <w:noProof/>
        </w:rPr>
        <w:t>, 133-161.</w:t>
      </w:r>
    </w:p>
    <w:p w14:paraId="54967A04" w14:textId="77777777" w:rsidR="00111697" w:rsidRPr="00111697" w:rsidRDefault="00111697" w:rsidP="00111697">
      <w:pPr>
        <w:pStyle w:val="EndNoteBibliography"/>
        <w:rPr>
          <w:noProof/>
        </w:rPr>
      </w:pPr>
      <w:r w:rsidRPr="00111697">
        <w:rPr>
          <w:noProof/>
        </w:rPr>
        <w:t xml:space="preserve">[76] Higham, T.E., Malas, B., Jayne, B.C. &amp; Lauder, G.V. 2005 Constraints on starting and stopping: behavior compensates for reduced pectoral fin area during braking of the bluegill sunfish </w:t>
      </w:r>
      <w:r w:rsidRPr="00111697">
        <w:rPr>
          <w:i/>
          <w:noProof/>
        </w:rPr>
        <w:t>Lepomis macrochirus</w:t>
      </w:r>
      <w:r w:rsidRPr="00111697">
        <w:rPr>
          <w:noProof/>
        </w:rPr>
        <w:t xml:space="preserve">. </w:t>
      </w:r>
      <w:r w:rsidRPr="00111697">
        <w:rPr>
          <w:i/>
          <w:noProof/>
        </w:rPr>
        <w:t>J. Exp. Biol.</w:t>
      </w:r>
      <w:r w:rsidRPr="00111697">
        <w:rPr>
          <w:noProof/>
        </w:rPr>
        <w:t xml:space="preserve"> </w:t>
      </w:r>
      <w:r w:rsidRPr="00111697">
        <w:rPr>
          <w:b/>
          <w:noProof/>
        </w:rPr>
        <w:t>208</w:t>
      </w:r>
      <w:r w:rsidRPr="00111697">
        <w:rPr>
          <w:noProof/>
        </w:rPr>
        <w:t>, 4735-4746.</w:t>
      </w:r>
    </w:p>
    <w:p w14:paraId="3DEA0BA2" w14:textId="77777777" w:rsidR="00111697" w:rsidRPr="00111697" w:rsidRDefault="00111697" w:rsidP="00111697">
      <w:pPr>
        <w:pStyle w:val="EndNoteBibliography"/>
        <w:rPr>
          <w:noProof/>
        </w:rPr>
      </w:pPr>
      <w:r w:rsidRPr="00111697">
        <w:rPr>
          <w:noProof/>
        </w:rPr>
        <w:t>[77] Lauder, G.V. 1980 The suction feeding mechanism in sunfishes (</w:t>
      </w:r>
      <w:r w:rsidRPr="00111697">
        <w:rPr>
          <w:i/>
          <w:noProof/>
        </w:rPr>
        <w:t>Lepomis</w:t>
      </w:r>
      <w:r w:rsidRPr="00111697">
        <w:rPr>
          <w:noProof/>
        </w:rPr>
        <w:t xml:space="preserve">): an experimental analysis. </w:t>
      </w:r>
      <w:r w:rsidRPr="00111697">
        <w:rPr>
          <w:i/>
          <w:noProof/>
        </w:rPr>
        <w:t>J. Exp. Biol.</w:t>
      </w:r>
      <w:r w:rsidRPr="00111697">
        <w:rPr>
          <w:noProof/>
        </w:rPr>
        <w:t xml:space="preserve"> </w:t>
      </w:r>
      <w:r w:rsidRPr="00111697">
        <w:rPr>
          <w:b/>
          <w:noProof/>
        </w:rPr>
        <w:t>88</w:t>
      </w:r>
      <w:r w:rsidRPr="00111697">
        <w:rPr>
          <w:noProof/>
        </w:rPr>
        <w:t>, 49-72.</w:t>
      </w:r>
    </w:p>
    <w:p w14:paraId="163FDB3C" w14:textId="77777777" w:rsidR="00111697" w:rsidRPr="00111697" w:rsidRDefault="00111697" w:rsidP="00111697">
      <w:pPr>
        <w:pStyle w:val="EndNoteBibliography"/>
        <w:rPr>
          <w:noProof/>
        </w:rPr>
      </w:pPr>
      <w:r w:rsidRPr="00111697">
        <w:rPr>
          <w:noProof/>
        </w:rPr>
        <w:t xml:space="preserve">[78] Wainwright, P.C. &amp; Shaw, S.S. 1999 Morphological basis of kinematic diversity in feeding sunfishes. </w:t>
      </w:r>
      <w:r w:rsidRPr="00111697">
        <w:rPr>
          <w:i/>
          <w:noProof/>
        </w:rPr>
        <w:t>J. Exp. Biol.</w:t>
      </w:r>
      <w:r w:rsidRPr="00111697">
        <w:rPr>
          <w:noProof/>
        </w:rPr>
        <w:t xml:space="preserve"> </w:t>
      </w:r>
      <w:r w:rsidRPr="00111697">
        <w:rPr>
          <w:b/>
          <w:noProof/>
        </w:rPr>
        <w:t>202</w:t>
      </w:r>
      <w:r w:rsidRPr="00111697">
        <w:rPr>
          <w:noProof/>
        </w:rPr>
        <w:t>, 3101-3110.</w:t>
      </w:r>
    </w:p>
    <w:p w14:paraId="5EE9B676" w14:textId="77777777" w:rsidR="00111697" w:rsidRPr="00111697" w:rsidRDefault="00111697" w:rsidP="00111697">
      <w:pPr>
        <w:pStyle w:val="EndNoteBibliography"/>
        <w:rPr>
          <w:noProof/>
        </w:rPr>
      </w:pPr>
      <w:r w:rsidRPr="00111697">
        <w:rPr>
          <w:noProof/>
        </w:rPr>
        <w:t xml:space="preserve">[79] Collar, D.C. &amp; Wainwright, P.C. 2009 Ecomorphology of centrarchid fishes. In </w:t>
      </w:r>
      <w:r w:rsidRPr="00111697">
        <w:rPr>
          <w:i/>
          <w:noProof/>
        </w:rPr>
        <w:t>Centrarchid Fishes: Diversity, Biology and Conservation</w:t>
      </w:r>
      <w:r w:rsidRPr="00111697">
        <w:rPr>
          <w:noProof/>
        </w:rPr>
        <w:t xml:space="preserve"> (eds. S.J. Cooke &amp; D.P. Philipp), pp. 70-89. Sussex, UK, Blackwell Publishing Ltd.</w:t>
      </w:r>
    </w:p>
    <w:p w14:paraId="60EC0C14" w14:textId="77777777" w:rsidR="00111697" w:rsidRPr="00111697" w:rsidRDefault="00111697" w:rsidP="00111697">
      <w:pPr>
        <w:pStyle w:val="EndNoteBibliography"/>
        <w:rPr>
          <w:noProof/>
        </w:rPr>
      </w:pPr>
      <w:r w:rsidRPr="00111697">
        <w:rPr>
          <w:noProof/>
        </w:rPr>
        <w:t xml:space="preserve">[80] Collar, D.C., Near, T.J. &amp; Wainwright, P.C. 2005 Comparative analysis of morphological diversity: Does disparity accumulate at the same rate in two lineages of centrarchid fishes? </w:t>
      </w:r>
      <w:r w:rsidRPr="00111697">
        <w:rPr>
          <w:i/>
          <w:noProof/>
        </w:rPr>
        <w:t>Evolution</w:t>
      </w:r>
      <w:r w:rsidRPr="00111697">
        <w:rPr>
          <w:noProof/>
        </w:rPr>
        <w:t xml:space="preserve"> </w:t>
      </w:r>
      <w:r w:rsidRPr="00111697">
        <w:rPr>
          <w:b/>
          <w:noProof/>
        </w:rPr>
        <w:t>59</w:t>
      </w:r>
      <w:r w:rsidRPr="00111697">
        <w:rPr>
          <w:noProof/>
        </w:rPr>
        <w:t>, 1783-1794.</w:t>
      </w:r>
    </w:p>
    <w:p w14:paraId="358B9B6C" w14:textId="77777777" w:rsidR="00111697" w:rsidRPr="00111697" w:rsidRDefault="00111697" w:rsidP="00111697">
      <w:pPr>
        <w:pStyle w:val="EndNoteBibliography"/>
        <w:rPr>
          <w:noProof/>
        </w:rPr>
      </w:pPr>
      <w:r w:rsidRPr="00111697">
        <w:rPr>
          <w:noProof/>
        </w:rPr>
        <w:t xml:space="preserve">[81] Near, T.J., Bolnick, D.I. &amp; Wainwright, P.C. 2005 Fossil calibrations and molecular divergence time estimates in centrarchid fishes (Teleostei: Centrarchidae). </w:t>
      </w:r>
      <w:r w:rsidRPr="00111697">
        <w:rPr>
          <w:i/>
          <w:noProof/>
        </w:rPr>
        <w:t>Evolution</w:t>
      </w:r>
      <w:r w:rsidRPr="00111697">
        <w:rPr>
          <w:noProof/>
        </w:rPr>
        <w:t xml:space="preserve"> </w:t>
      </w:r>
      <w:r w:rsidRPr="00111697">
        <w:rPr>
          <w:b/>
          <w:noProof/>
        </w:rPr>
        <w:t>59</w:t>
      </w:r>
      <w:r w:rsidRPr="00111697">
        <w:rPr>
          <w:noProof/>
        </w:rPr>
        <w:t>, 1768-1782.</w:t>
      </w:r>
    </w:p>
    <w:p w14:paraId="05064231" w14:textId="77777777" w:rsidR="00111697" w:rsidRPr="00111697" w:rsidRDefault="00111697" w:rsidP="00111697">
      <w:pPr>
        <w:pStyle w:val="EndNoteBibliography"/>
        <w:rPr>
          <w:noProof/>
        </w:rPr>
      </w:pPr>
      <w:r w:rsidRPr="00111697">
        <w:rPr>
          <w:noProof/>
        </w:rPr>
        <w:t xml:space="preserve">[82] Keast, A. 1978 Trophic and spatial interrelationships in the fish species of an Ontario temperate lake. </w:t>
      </w:r>
      <w:r w:rsidRPr="00111697">
        <w:rPr>
          <w:i/>
          <w:noProof/>
        </w:rPr>
        <w:t>Env. Biol. Fish.</w:t>
      </w:r>
      <w:r w:rsidRPr="00111697">
        <w:rPr>
          <w:noProof/>
        </w:rPr>
        <w:t xml:space="preserve"> </w:t>
      </w:r>
      <w:r w:rsidRPr="00111697">
        <w:rPr>
          <w:b/>
          <w:noProof/>
        </w:rPr>
        <w:t>3</w:t>
      </w:r>
      <w:r w:rsidRPr="00111697">
        <w:rPr>
          <w:noProof/>
        </w:rPr>
        <w:t>, 7-31.</w:t>
      </w:r>
    </w:p>
    <w:p w14:paraId="6B846150" w14:textId="77777777" w:rsidR="00111697" w:rsidRPr="00111697" w:rsidRDefault="00111697" w:rsidP="00111697">
      <w:pPr>
        <w:pStyle w:val="EndNoteBibliography"/>
        <w:rPr>
          <w:noProof/>
        </w:rPr>
      </w:pPr>
      <w:r w:rsidRPr="00111697">
        <w:rPr>
          <w:noProof/>
        </w:rPr>
        <w:t xml:space="preserve">[83] Mittelbach, G.G. 1981 Foraging efficiency and body size: a study of optimal diet and habitat use by bluegills. </w:t>
      </w:r>
      <w:r w:rsidRPr="00111697">
        <w:rPr>
          <w:i/>
          <w:noProof/>
        </w:rPr>
        <w:t>Ecology</w:t>
      </w:r>
      <w:r w:rsidRPr="00111697">
        <w:rPr>
          <w:noProof/>
        </w:rPr>
        <w:t xml:space="preserve"> </w:t>
      </w:r>
      <w:r w:rsidRPr="00111697">
        <w:rPr>
          <w:b/>
          <w:noProof/>
        </w:rPr>
        <w:t>62</w:t>
      </w:r>
      <w:r w:rsidRPr="00111697">
        <w:rPr>
          <w:noProof/>
        </w:rPr>
        <w:t>, 1370-1386.</w:t>
      </w:r>
    </w:p>
    <w:p w14:paraId="2E6E52A4" w14:textId="77777777" w:rsidR="00111697" w:rsidRPr="00111697" w:rsidRDefault="00111697" w:rsidP="00111697">
      <w:pPr>
        <w:pStyle w:val="EndNoteBibliography"/>
        <w:rPr>
          <w:noProof/>
        </w:rPr>
      </w:pPr>
      <w:r w:rsidRPr="00111697">
        <w:rPr>
          <w:noProof/>
        </w:rPr>
        <w:t xml:space="preserve">[84] Mittelbach, G.G. 1984 Predation and resource partitioning in two sunfishes (Centrarchidae). </w:t>
      </w:r>
      <w:r w:rsidRPr="00111697">
        <w:rPr>
          <w:i/>
          <w:noProof/>
        </w:rPr>
        <w:t>Ecology</w:t>
      </w:r>
      <w:r w:rsidRPr="00111697">
        <w:rPr>
          <w:noProof/>
        </w:rPr>
        <w:t xml:space="preserve"> </w:t>
      </w:r>
      <w:r w:rsidRPr="00111697">
        <w:rPr>
          <w:b/>
          <w:noProof/>
        </w:rPr>
        <w:t>65</w:t>
      </w:r>
      <w:r w:rsidRPr="00111697">
        <w:rPr>
          <w:noProof/>
        </w:rPr>
        <w:t>, 499-513.</w:t>
      </w:r>
    </w:p>
    <w:p w14:paraId="07035396" w14:textId="77777777" w:rsidR="00111697" w:rsidRPr="00111697" w:rsidRDefault="00111697" w:rsidP="00111697">
      <w:pPr>
        <w:pStyle w:val="EndNoteBibliography"/>
        <w:rPr>
          <w:noProof/>
        </w:rPr>
      </w:pPr>
      <w:r w:rsidRPr="00111697">
        <w:rPr>
          <w:noProof/>
        </w:rPr>
        <w:t>[85] Werner, E.E. &amp; Hall, D.J. 1974 Optimal foraging and the size selection of prey by the bluegill sunfish (</w:t>
      </w:r>
      <w:r w:rsidRPr="00111697">
        <w:rPr>
          <w:i/>
          <w:noProof/>
        </w:rPr>
        <w:t>Lepomis macrochirus</w:t>
      </w:r>
      <w:r w:rsidRPr="00111697">
        <w:rPr>
          <w:noProof/>
        </w:rPr>
        <w:t xml:space="preserve">). </w:t>
      </w:r>
      <w:r w:rsidRPr="00111697">
        <w:rPr>
          <w:i/>
          <w:noProof/>
        </w:rPr>
        <w:t>Ecology</w:t>
      </w:r>
      <w:r w:rsidRPr="00111697">
        <w:rPr>
          <w:noProof/>
        </w:rPr>
        <w:t xml:space="preserve"> </w:t>
      </w:r>
      <w:r w:rsidRPr="00111697">
        <w:rPr>
          <w:b/>
          <w:noProof/>
        </w:rPr>
        <w:t>55</w:t>
      </w:r>
      <w:r w:rsidRPr="00111697">
        <w:rPr>
          <w:noProof/>
        </w:rPr>
        <w:t>, 1042-1052.</w:t>
      </w:r>
    </w:p>
    <w:p w14:paraId="6E2E260F" w14:textId="77777777" w:rsidR="00111697" w:rsidRPr="00111697" w:rsidRDefault="00111697" w:rsidP="00111697">
      <w:pPr>
        <w:pStyle w:val="EndNoteBibliography"/>
        <w:rPr>
          <w:noProof/>
        </w:rPr>
      </w:pPr>
      <w:r w:rsidRPr="00111697">
        <w:rPr>
          <w:noProof/>
        </w:rPr>
        <w:t xml:space="preserve">[86] Bolnick, D.I. 2009 Hybridization and speciation in centrarchids. In </w:t>
      </w:r>
      <w:r w:rsidRPr="00111697">
        <w:rPr>
          <w:i/>
          <w:noProof/>
        </w:rPr>
        <w:t>Centrarchid Fishes: Diversity, Biology and Conservation</w:t>
      </w:r>
      <w:r w:rsidRPr="00111697">
        <w:rPr>
          <w:noProof/>
        </w:rPr>
        <w:t xml:space="preserve"> (eds. S.J. Cooke &amp; D.P. Philipp), pp. 39-69. Sussex, UK, Blackwell Publishing Ltd.</w:t>
      </w:r>
    </w:p>
    <w:p w14:paraId="205F3C7C" w14:textId="77777777" w:rsidR="00111697" w:rsidRPr="00111697" w:rsidRDefault="00111697" w:rsidP="00111697">
      <w:pPr>
        <w:pStyle w:val="EndNoteBibliography"/>
        <w:rPr>
          <w:noProof/>
        </w:rPr>
      </w:pPr>
      <w:r w:rsidRPr="00111697">
        <w:rPr>
          <w:noProof/>
        </w:rPr>
        <w:t xml:space="preserve">[87] Bolnick, D.I. &amp; Near, T.J. 2005 Temp of hybrid inviability in centrarchid fishes (Teloestei: Centrarchidae). </w:t>
      </w:r>
      <w:r w:rsidRPr="00111697">
        <w:rPr>
          <w:i/>
          <w:noProof/>
        </w:rPr>
        <w:t>Evolution</w:t>
      </w:r>
      <w:r w:rsidRPr="00111697">
        <w:rPr>
          <w:noProof/>
        </w:rPr>
        <w:t xml:space="preserve"> </w:t>
      </w:r>
      <w:r w:rsidRPr="00111697">
        <w:rPr>
          <w:b/>
          <w:noProof/>
        </w:rPr>
        <w:t>59</w:t>
      </w:r>
      <w:r w:rsidRPr="00111697">
        <w:rPr>
          <w:noProof/>
        </w:rPr>
        <w:t>, 1754-1767.</w:t>
      </w:r>
    </w:p>
    <w:p w14:paraId="44DC2CF8" w14:textId="77777777" w:rsidR="00111697" w:rsidRPr="00111697" w:rsidRDefault="00111697" w:rsidP="00111697">
      <w:pPr>
        <w:pStyle w:val="EndNoteBibliography"/>
        <w:rPr>
          <w:noProof/>
        </w:rPr>
      </w:pPr>
      <w:r w:rsidRPr="00111697">
        <w:rPr>
          <w:noProof/>
        </w:rPr>
        <w:t>[88] Jastrebski, C.J. &amp; Robinson, B.W. 2004 Natural selection and the evolution of replicated trophic polymorphisms in pumpkinseed sunfish (</w:t>
      </w:r>
      <w:r w:rsidRPr="00111697">
        <w:rPr>
          <w:i/>
          <w:noProof/>
        </w:rPr>
        <w:t>Lepomis gibbosus</w:t>
      </w:r>
      <w:r w:rsidRPr="00111697">
        <w:rPr>
          <w:noProof/>
        </w:rPr>
        <w:t xml:space="preserve">). </w:t>
      </w:r>
      <w:r w:rsidRPr="00111697">
        <w:rPr>
          <w:i/>
          <w:noProof/>
        </w:rPr>
        <w:t>Evol. Ecol. Res.</w:t>
      </w:r>
      <w:r w:rsidRPr="00111697">
        <w:rPr>
          <w:noProof/>
        </w:rPr>
        <w:t xml:space="preserve"> </w:t>
      </w:r>
      <w:r w:rsidRPr="00111697">
        <w:rPr>
          <w:b/>
          <w:noProof/>
        </w:rPr>
        <w:t>6</w:t>
      </w:r>
      <w:r w:rsidRPr="00111697">
        <w:rPr>
          <w:noProof/>
        </w:rPr>
        <w:t>, 285-305.</w:t>
      </w:r>
    </w:p>
    <w:p w14:paraId="3BFD3C23" w14:textId="77777777" w:rsidR="00111697" w:rsidRPr="00111697" w:rsidRDefault="00111697" w:rsidP="00111697">
      <w:pPr>
        <w:pStyle w:val="EndNoteBibliography"/>
        <w:rPr>
          <w:noProof/>
        </w:rPr>
      </w:pPr>
      <w:r w:rsidRPr="00111697">
        <w:rPr>
          <w:noProof/>
        </w:rPr>
        <w:t xml:space="preserve">[89] Robinson, B.W., Wilson, D.S., Margosian, A.S. &amp; Lotito, P.T. 1993 Ecological and morphological differentiation of pumpkinseed sunfish in lakes without bluegill sunfish. </w:t>
      </w:r>
      <w:r w:rsidRPr="00111697">
        <w:rPr>
          <w:i/>
          <w:noProof/>
        </w:rPr>
        <w:t>Evol. Ecol.</w:t>
      </w:r>
      <w:r w:rsidRPr="00111697">
        <w:rPr>
          <w:noProof/>
        </w:rPr>
        <w:t xml:space="preserve"> </w:t>
      </w:r>
      <w:r w:rsidRPr="00111697">
        <w:rPr>
          <w:b/>
          <w:noProof/>
        </w:rPr>
        <w:t>7</w:t>
      </w:r>
      <w:r w:rsidRPr="00111697">
        <w:rPr>
          <w:noProof/>
        </w:rPr>
        <w:t>, 451-464.</w:t>
      </w:r>
    </w:p>
    <w:p w14:paraId="7561B65D" w14:textId="77777777" w:rsidR="00111697" w:rsidRPr="00111697" w:rsidRDefault="00111697" w:rsidP="00111697">
      <w:pPr>
        <w:pStyle w:val="EndNoteBibliography"/>
        <w:rPr>
          <w:noProof/>
        </w:rPr>
      </w:pPr>
      <w:r w:rsidRPr="00111697">
        <w:rPr>
          <w:noProof/>
        </w:rPr>
        <w:t>[90] Robinson, B.W. &amp; Wilson, D.S. 1996 Genetic variation and phenotypic plasticity in a trophically polymorphic population of pumpkinseed sunfish (</w:t>
      </w:r>
      <w:r w:rsidRPr="00111697">
        <w:rPr>
          <w:i/>
          <w:noProof/>
        </w:rPr>
        <w:t>Lepomis gibbosus</w:t>
      </w:r>
      <w:r w:rsidRPr="00111697">
        <w:rPr>
          <w:noProof/>
        </w:rPr>
        <w:t xml:space="preserve">). </w:t>
      </w:r>
      <w:r w:rsidRPr="00111697">
        <w:rPr>
          <w:i/>
          <w:noProof/>
        </w:rPr>
        <w:t>Evol. Ecol.</w:t>
      </w:r>
      <w:r w:rsidRPr="00111697">
        <w:rPr>
          <w:noProof/>
        </w:rPr>
        <w:t xml:space="preserve"> </w:t>
      </w:r>
      <w:r w:rsidRPr="00111697">
        <w:rPr>
          <w:b/>
          <w:noProof/>
        </w:rPr>
        <w:t>10</w:t>
      </w:r>
      <w:r w:rsidRPr="00111697">
        <w:rPr>
          <w:noProof/>
        </w:rPr>
        <w:t>, 1-22.</w:t>
      </w:r>
    </w:p>
    <w:p w14:paraId="77BA3AB3" w14:textId="77777777" w:rsidR="00111697" w:rsidRPr="00111697" w:rsidRDefault="00111697" w:rsidP="00111697">
      <w:pPr>
        <w:pStyle w:val="EndNoteBibliography"/>
        <w:rPr>
          <w:noProof/>
        </w:rPr>
      </w:pPr>
      <w:r w:rsidRPr="00111697">
        <w:rPr>
          <w:noProof/>
        </w:rPr>
        <w:t xml:space="preserve">[91] Mittelbach, G.G., Osenberg, C.W. &amp; Wainwright, P.C. 1999 Variation in feeding morphology between pumpkinseed populations: phenotypic plasticity or evolution? </w:t>
      </w:r>
      <w:r w:rsidRPr="00111697">
        <w:rPr>
          <w:i/>
          <w:noProof/>
        </w:rPr>
        <w:t>Evol. Ecol. Res.</w:t>
      </w:r>
      <w:r w:rsidRPr="00111697">
        <w:rPr>
          <w:noProof/>
        </w:rPr>
        <w:t xml:space="preserve"> </w:t>
      </w:r>
      <w:r w:rsidRPr="00111697">
        <w:rPr>
          <w:b/>
          <w:noProof/>
        </w:rPr>
        <w:t>1</w:t>
      </w:r>
      <w:r w:rsidRPr="00111697">
        <w:rPr>
          <w:noProof/>
        </w:rPr>
        <w:t>, 111-128.</w:t>
      </w:r>
    </w:p>
    <w:p w14:paraId="22C34897" w14:textId="77777777" w:rsidR="00111697" w:rsidRPr="00111697" w:rsidRDefault="00111697" w:rsidP="00111697">
      <w:pPr>
        <w:pStyle w:val="EndNoteBibliography"/>
        <w:rPr>
          <w:noProof/>
        </w:rPr>
      </w:pPr>
      <w:r w:rsidRPr="00111697">
        <w:rPr>
          <w:noProof/>
        </w:rPr>
        <w:t xml:space="preserve">[92] Yavno, S. &amp; Fox, M.G. 2013 Morphological change and phenotypic plasticity in native and non-native pumkinseed sunfish in response to sustained water velocities. </w:t>
      </w:r>
      <w:r w:rsidRPr="00111697">
        <w:rPr>
          <w:i/>
          <w:noProof/>
        </w:rPr>
        <w:t>J. Evol. Biol.</w:t>
      </w:r>
      <w:r w:rsidRPr="00111697">
        <w:rPr>
          <w:noProof/>
        </w:rPr>
        <w:t xml:space="preserve"> </w:t>
      </w:r>
      <w:r w:rsidRPr="00111697">
        <w:rPr>
          <w:b/>
          <w:noProof/>
        </w:rPr>
        <w:t>26</w:t>
      </w:r>
      <w:r w:rsidRPr="00111697">
        <w:rPr>
          <w:noProof/>
        </w:rPr>
        <w:t>, 2383-2395.</w:t>
      </w:r>
    </w:p>
    <w:p w14:paraId="1A89C742" w14:textId="77777777" w:rsidR="00111697" w:rsidRPr="00111697" w:rsidRDefault="00111697" w:rsidP="00111697">
      <w:pPr>
        <w:pStyle w:val="EndNoteBibliography"/>
        <w:rPr>
          <w:noProof/>
        </w:rPr>
      </w:pPr>
      <w:r w:rsidRPr="00111697">
        <w:rPr>
          <w:noProof/>
        </w:rPr>
        <w:t xml:space="preserve">[93] Yavno, S., Fox, M.G., Vila-Gispert, A. &amp; Bhagat, Y. 2013 Morphological differences between native and non-native pumpkinseed in traits associated with locomotion. </w:t>
      </w:r>
      <w:r w:rsidRPr="00111697">
        <w:rPr>
          <w:i/>
          <w:noProof/>
        </w:rPr>
        <w:t>Environ. Biol. Fishes</w:t>
      </w:r>
      <w:r w:rsidRPr="00111697">
        <w:rPr>
          <w:noProof/>
        </w:rPr>
        <w:t xml:space="preserve"> </w:t>
      </w:r>
      <w:r w:rsidRPr="00111697">
        <w:rPr>
          <w:b/>
          <w:noProof/>
        </w:rPr>
        <w:t>96</w:t>
      </w:r>
      <w:r w:rsidRPr="00111697">
        <w:rPr>
          <w:noProof/>
        </w:rPr>
        <w:t>, 507-518.</w:t>
      </w:r>
    </w:p>
    <w:p w14:paraId="567E8F29" w14:textId="77777777" w:rsidR="00111697" w:rsidRPr="00111697" w:rsidRDefault="00111697" w:rsidP="00111697">
      <w:pPr>
        <w:pStyle w:val="EndNoteBibliography"/>
        <w:rPr>
          <w:noProof/>
        </w:rPr>
      </w:pPr>
      <w:r w:rsidRPr="00111697">
        <w:rPr>
          <w:noProof/>
        </w:rPr>
        <w:t xml:space="preserve">[94] Sass, G.G. &amp; Motta, P.J. 2002 The effects of satiation on strike mode and prey capture kinematics in the largemouth bass, </w:t>
      </w:r>
      <w:r w:rsidRPr="00111697">
        <w:rPr>
          <w:i/>
          <w:noProof/>
        </w:rPr>
        <w:t>Micropterus salmoides</w:t>
      </w:r>
      <w:r w:rsidRPr="00111697">
        <w:rPr>
          <w:noProof/>
        </w:rPr>
        <w:t xml:space="preserve">. </w:t>
      </w:r>
      <w:r w:rsidRPr="00111697">
        <w:rPr>
          <w:i/>
          <w:noProof/>
        </w:rPr>
        <w:t>Env. Biol. Fish.</w:t>
      </w:r>
      <w:r w:rsidRPr="00111697">
        <w:rPr>
          <w:noProof/>
        </w:rPr>
        <w:t xml:space="preserve"> </w:t>
      </w:r>
      <w:r w:rsidRPr="00111697">
        <w:rPr>
          <w:b/>
          <w:noProof/>
        </w:rPr>
        <w:t>65</w:t>
      </w:r>
      <w:r w:rsidRPr="00111697">
        <w:rPr>
          <w:noProof/>
        </w:rPr>
        <w:t>, 441-454.</w:t>
      </w:r>
    </w:p>
    <w:p w14:paraId="01CE3DDB" w14:textId="77777777" w:rsidR="00111697" w:rsidRPr="00111697" w:rsidRDefault="00111697" w:rsidP="00111697">
      <w:pPr>
        <w:pStyle w:val="EndNoteBibliography"/>
        <w:rPr>
          <w:noProof/>
        </w:rPr>
      </w:pPr>
      <w:r w:rsidRPr="00111697">
        <w:rPr>
          <w:noProof/>
        </w:rPr>
        <w:t xml:space="preserve">[95] Day, S.W., Higham, T.E., Cheer, A.Y. &amp; Wainwright, P.C. 2005 Spatial and temporal patterns of water flow generated by suction feeding bluegill sunfish </w:t>
      </w:r>
      <w:r w:rsidRPr="00111697">
        <w:rPr>
          <w:i/>
          <w:noProof/>
        </w:rPr>
        <w:t>Lepomis macrochirus</w:t>
      </w:r>
      <w:r w:rsidRPr="00111697">
        <w:rPr>
          <w:noProof/>
        </w:rPr>
        <w:t xml:space="preserve"> resolved</w:t>
      </w:r>
      <w:r w:rsidRPr="00111697">
        <w:rPr>
          <w:i/>
          <w:noProof/>
        </w:rPr>
        <w:t xml:space="preserve"> </w:t>
      </w:r>
      <w:r w:rsidRPr="00111697">
        <w:rPr>
          <w:noProof/>
        </w:rPr>
        <w:t xml:space="preserve">by Particle Image Velocimetry. </w:t>
      </w:r>
      <w:r w:rsidRPr="00111697">
        <w:rPr>
          <w:i/>
          <w:noProof/>
        </w:rPr>
        <w:t>J. Exp. Biol.</w:t>
      </w:r>
      <w:r w:rsidRPr="00111697">
        <w:rPr>
          <w:noProof/>
        </w:rPr>
        <w:t xml:space="preserve"> </w:t>
      </w:r>
      <w:r w:rsidRPr="00111697">
        <w:rPr>
          <w:b/>
          <w:noProof/>
        </w:rPr>
        <w:t>208</w:t>
      </w:r>
      <w:r w:rsidRPr="00111697">
        <w:rPr>
          <w:noProof/>
        </w:rPr>
        <w:t>, 2661-2671.</w:t>
      </w:r>
    </w:p>
    <w:p w14:paraId="7698BAB2" w14:textId="77777777" w:rsidR="00111697" w:rsidRPr="00111697" w:rsidRDefault="00111697" w:rsidP="00111697">
      <w:pPr>
        <w:pStyle w:val="EndNoteBibliography"/>
        <w:rPr>
          <w:noProof/>
        </w:rPr>
      </w:pPr>
      <w:r w:rsidRPr="00111697">
        <w:rPr>
          <w:noProof/>
        </w:rPr>
        <w:t xml:space="preserve">[96] Day, S.W., Higham, T.E. &amp; Wainwright, P.C. 2007 Time resolved measurements of the flow generated by suction feeding fish. </w:t>
      </w:r>
      <w:r w:rsidRPr="00111697">
        <w:rPr>
          <w:i/>
          <w:noProof/>
        </w:rPr>
        <w:t>Exp. Fluids</w:t>
      </w:r>
      <w:r w:rsidRPr="00111697">
        <w:rPr>
          <w:noProof/>
        </w:rPr>
        <w:t xml:space="preserve"> </w:t>
      </w:r>
      <w:r w:rsidRPr="00111697">
        <w:rPr>
          <w:b/>
          <w:noProof/>
        </w:rPr>
        <w:t>43</w:t>
      </w:r>
      <w:r w:rsidRPr="00111697">
        <w:rPr>
          <w:noProof/>
        </w:rPr>
        <w:t>, 713-724.</w:t>
      </w:r>
    </w:p>
    <w:p w14:paraId="53D9BCFD" w14:textId="77777777" w:rsidR="00111697" w:rsidRPr="00111697" w:rsidRDefault="00111697" w:rsidP="00111697">
      <w:pPr>
        <w:pStyle w:val="EndNoteBibliography"/>
        <w:rPr>
          <w:noProof/>
        </w:rPr>
      </w:pPr>
      <w:r w:rsidRPr="00111697">
        <w:rPr>
          <w:noProof/>
        </w:rPr>
        <w:t xml:space="preserve">[97] Ferry-Graham, L.A., Wainwright, P.C. &amp; Lauder, G.V. 2003 Quantification of flow during suction feeding in bluegill sunfish. </w:t>
      </w:r>
      <w:r w:rsidRPr="00111697">
        <w:rPr>
          <w:i/>
          <w:noProof/>
        </w:rPr>
        <w:t>Zoology</w:t>
      </w:r>
      <w:r w:rsidRPr="00111697">
        <w:rPr>
          <w:noProof/>
        </w:rPr>
        <w:t xml:space="preserve"> </w:t>
      </w:r>
      <w:r w:rsidRPr="00111697">
        <w:rPr>
          <w:b/>
          <w:noProof/>
        </w:rPr>
        <w:t>106</w:t>
      </w:r>
      <w:r w:rsidRPr="00111697">
        <w:rPr>
          <w:noProof/>
        </w:rPr>
        <w:t>, 159-168.</w:t>
      </w:r>
    </w:p>
    <w:p w14:paraId="5DCB8B96" w14:textId="77777777" w:rsidR="00111697" w:rsidRPr="00111697" w:rsidRDefault="00111697" w:rsidP="00111697">
      <w:pPr>
        <w:pStyle w:val="EndNoteBibliography"/>
        <w:rPr>
          <w:noProof/>
        </w:rPr>
      </w:pPr>
      <w:r w:rsidRPr="00111697">
        <w:rPr>
          <w:noProof/>
        </w:rPr>
        <w:t xml:space="preserve">[98] Higham, T.E., Day, S.W. &amp; Wainwright, P.C. 2006 Multidimensional analysis of suction feeding performance in fishes: fluid speed, acceleration, strike accuracy and the ingested volume of water. </w:t>
      </w:r>
      <w:r w:rsidRPr="00111697">
        <w:rPr>
          <w:i/>
          <w:noProof/>
        </w:rPr>
        <w:t>J. Exp. Biol.</w:t>
      </w:r>
      <w:r w:rsidRPr="00111697">
        <w:rPr>
          <w:noProof/>
        </w:rPr>
        <w:t xml:space="preserve"> </w:t>
      </w:r>
      <w:r w:rsidRPr="00111697">
        <w:rPr>
          <w:b/>
          <w:noProof/>
        </w:rPr>
        <w:t>209</w:t>
      </w:r>
      <w:r w:rsidRPr="00111697">
        <w:rPr>
          <w:noProof/>
        </w:rPr>
        <w:t>, 2713-2725.</w:t>
      </w:r>
    </w:p>
    <w:p w14:paraId="55C1EAF2" w14:textId="77777777" w:rsidR="00111697" w:rsidRPr="00111697" w:rsidRDefault="00111697" w:rsidP="00111697">
      <w:pPr>
        <w:pStyle w:val="EndNoteBibliography"/>
        <w:rPr>
          <w:noProof/>
        </w:rPr>
      </w:pPr>
      <w:r w:rsidRPr="00111697">
        <w:rPr>
          <w:noProof/>
        </w:rPr>
        <w:t xml:space="preserve">[99] Sanford, C.P.J. &amp; Wainwright, P.C. 2002 Use of sonomicrometry demonstrates the link between prey capture kinematics and suction pressure in largemouth bass. </w:t>
      </w:r>
      <w:r w:rsidRPr="00111697">
        <w:rPr>
          <w:i/>
          <w:noProof/>
        </w:rPr>
        <w:t>J. Exp. Biol.</w:t>
      </w:r>
      <w:r w:rsidRPr="00111697">
        <w:rPr>
          <w:noProof/>
        </w:rPr>
        <w:t xml:space="preserve"> </w:t>
      </w:r>
      <w:r w:rsidRPr="00111697">
        <w:rPr>
          <w:b/>
          <w:noProof/>
        </w:rPr>
        <w:t>205</w:t>
      </w:r>
      <w:r w:rsidRPr="00111697">
        <w:rPr>
          <w:noProof/>
        </w:rPr>
        <w:t>, 3445-3457.</w:t>
      </w:r>
    </w:p>
    <w:p w14:paraId="1543065A" w14:textId="77777777" w:rsidR="00111697" w:rsidRPr="00111697" w:rsidRDefault="00111697" w:rsidP="00111697">
      <w:pPr>
        <w:pStyle w:val="EndNoteBibliography"/>
        <w:rPr>
          <w:noProof/>
        </w:rPr>
      </w:pPr>
      <w:r w:rsidRPr="00111697">
        <w:rPr>
          <w:noProof/>
        </w:rPr>
        <w:t xml:space="preserve">[100] Higham, T.E., Day, S.W. &amp; Wainwright, P.C. 2006 The pressures of suction feeding: the relation between buccal pressure and induced fluid speed in centrarchid fishes. </w:t>
      </w:r>
      <w:r w:rsidRPr="00111697">
        <w:rPr>
          <w:i/>
          <w:noProof/>
        </w:rPr>
        <w:t>J. Exp. Biol.</w:t>
      </w:r>
      <w:r w:rsidRPr="00111697">
        <w:rPr>
          <w:noProof/>
        </w:rPr>
        <w:t xml:space="preserve"> </w:t>
      </w:r>
      <w:r w:rsidRPr="00111697">
        <w:rPr>
          <w:b/>
          <w:noProof/>
        </w:rPr>
        <w:t>209</w:t>
      </w:r>
      <w:r w:rsidRPr="00111697">
        <w:rPr>
          <w:noProof/>
        </w:rPr>
        <w:t>, 3281-3287.</w:t>
      </w:r>
    </w:p>
    <w:p w14:paraId="5AAC2212" w14:textId="77777777" w:rsidR="00111697" w:rsidRPr="00111697" w:rsidRDefault="00111697" w:rsidP="00111697">
      <w:pPr>
        <w:pStyle w:val="EndNoteBibliography"/>
        <w:rPr>
          <w:noProof/>
        </w:rPr>
      </w:pPr>
      <w:r w:rsidRPr="00111697">
        <w:rPr>
          <w:noProof/>
        </w:rPr>
        <w:t xml:space="preserve">[101] Svanback, R., Wainwright, P.C. &amp; Ferry-Graham, L.A. 2002 Linking cranial kinematics, buccal pressure, and suction feeding performance in largemouth bass. </w:t>
      </w:r>
      <w:r w:rsidRPr="00111697">
        <w:rPr>
          <w:i/>
          <w:noProof/>
        </w:rPr>
        <w:t>Physiol. and Biochem. Zool.</w:t>
      </w:r>
      <w:r w:rsidRPr="00111697">
        <w:rPr>
          <w:noProof/>
        </w:rPr>
        <w:t xml:space="preserve"> </w:t>
      </w:r>
      <w:r w:rsidRPr="00111697">
        <w:rPr>
          <w:b/>
          <w:noProof/>
        </w:rPr>
        <w:t>75</w:t>
      </w:r>
      <w:r w:rsidRPr="00111697">
        <w:rPr>
          <w:noProof/>
        </w:rPr>
        <w:t>, 532-543.</w:t>
      </w:r>
    </w:p>
    <w:p w14:paraId="66AC87A0" w14:textId="77777777" w:rsidR="00111697" w:rsidRPr="00111697" w:rsidRDefault="00111697" w:rsidP="00111697">
      <w:pPr>
        <w:pStyle w:val="EndNoteBibliography"/>
        <w:rPr>
          <w:noProof/>
        </w:rPr>
      </w:pPr>
      <w:r w:rsidRPr="00111697">
        <w:rPr>
          <w:noProof/>
        </w:rPr>
        <w:t xml:space="preserve">[102] Nyberg, D.W. 1971 Prey capture in the largemouth bass. </w:t>
      </w:r>
      <w:r w:rsidRPr="00111697">
        <w:rPr>
          <w:i/>
          <w:noProof/>
        </w:rPr>
        <w:t>Am. Mid. Nat.</w:t>
      </w:r>
      <w:r w:rsidRPr="00111697">
        <w:rPr>
          <w:noProof/>
        </w:rPr>
        <w:t xml:space="preserve"> </w:t>
      </w:r>
      <w:r w:rsidRPr="00111697">
        <w:rPr>
          <w:b/>
          <w:noProof/>
        </w:rPr>
        <w:t>86</w:t>
      </w:r>
      <w:r w:rsidRPr="00111697">
        <w:rPr>
          <w:noProof/>
        </w:rPr>
        <w:t>, 128-144.</w:t>
      </w:r>
    </w:p>
    <w:p w14:paraId="32736F96" w14:textId="77777777" w:rsidR="00111697" w:rsidRPr="00111697" w:rsidRDefault="00111697" w:rsidP="00111697">
      <w:pPr>
        <w:pStyle w:val="EndNoteBibliography"/>
        <w:rPr>
          <w:noProof/>
        </w:rPr>
      </w:pPr>
      <w:r w:rsidRPr="00111697">
        <w:rPr>
          <w:noProof/>
        </w:rPr>
        <w:t>[103] Camp, A. &amp; Brainerd, E.L. 2014 Role of axial muscles in powering mouth expansion during suction feeding in largemouth bass (</w:t>
      </w:r>
      <w:r w:rsidRPr="00111697">
        <w:rPr>
          <w:i/>
          <w:noProof/>
        </w:rPr>
        <w:t>Micropterus salmoides</w:t>
      </w:r>
      <w:r w:rsidRPr="00111697">
        <w:rPr>
          <w:noProof/>
        </w:rPr>
        <w:t xml:space="preserve">). </w:t>
      </w:r>
      <w:r w:rsidRPr="00111697">
        <w:rPr>
          <w:i/>
          <w:noProof/>
        </w:rPr>
        <w:t>J. Exp. Biol.</w:t>
      </w:r>
      <w:r w:rsidRPr="00111697">
        <w:rPr>
          <w:noProof/>
        </w:rPr>
        <w:t xml:space="preserve"> </w:t>
      </w:r>
      <w:r w:rsidRPr="00111697">
        <w:rPr>
          <w:b/>
          <w:noProof/>
        </w:rPr>
        <w:t>217</w:t>
      </w:r>
      <w:r w:rsidRPr="00111697">
        <w:rPr>
          <w:noProof/>
        </w:rPr>
        <w:t>, 1333-1345.</w:t>
      </w:r>
    </w:p>
    <w:p w14:paraId="2F909164" w14:textId="77777777" w:rsidR="00111697" w:rsidRPr="00111697" w:rsidRDefault="00111697" w:rsidP="00111697">
      <w:pPr>
        <w:pStyle w:val="EndNoteBibliography"/>
        <w:rPr>
          <w:noProof/>
        </w:rPr>
      </w:pPr>
      <w:r w:rsidRPr="00111697">
        <w:rPr>
          <w:noProof/>
        </w:rPr>
        <w:t xml:space="preserve">[104] Carroll, A.M. 2004 Muscle activation and strain during suction feeding in the largemouth bass </w:t>
      </w:r>
      <w:r w:rsidRPr="00111697">
        <w:rPr>
          <w:i/>
          <w:noProof/>
        </w:rPr>
        <w:t>Micropterus salmoides</w:t>
      </w:r>
      <w:r w:rsidRPr="00111697">
        <w:rPr>
          <w:noProof/>
        </w:rPr>
        <w:t xml:space="preserve">. </w:t>
      </w:r>
      <w:r w:rsidRPr="00111697">
        <w:rPr>
          <w:i/>
          <w:noProof/>
        </w:rPr>
        <w:t>J. Exp. Biol.</w:t>
      </w:r>
      <w:r w:rsidRPr="00111697">
        <w:rPr>
          <w:noProof/>
        </w:rPr>
        <w:t xml:space="preserve"> </w:t>
      </w:r>
      <w:r w:rsidRPr="00111697">
        <w:rPr>
          <w:b/>
          <w:noProof/>
        </w:rPr>
        <w:t>207</w:t>
      </w:r>
      <w:r w:rsidRPr="00111697">
        <w:rPr>
          <w:noProof/>
        </w:rPr>
        <w:t>, 983-991.</w:t>
      </w:r>
    </w:p>
    <w:p w14:paraId="55721D99" w14:textId="77777777" w:rsidR="00111697" w:rsidRPr="00111697" w:rsidRDefault="00111697" w:rsidP="00111697">
      <w:pPr>
        <w:pStyle w:val="EndNoteBibliography"/>
        <w:rPr>
          <w:noProof/>
        </w:rPr>
      </w:pPr>
      <w:r w:rsidRPr="00111697">
        <w:rPr>
          <w:noProof/>
        </w:rPr>
        <w:t xml:space="preserve">[105] Carroll, A.M. &amp; Wainwright, P.C. 2006 Muscle function and power output during suction feeding in largemouth bass, </w:t>
      </w:r>
      <w:r w:rsidRPr="00111697">
        <w:rPr>
          <w:i/>
          <w:noProof/>
        </w:rPr>
        <w:t>Micropterus salmoides</w:t>
      </w:r>
      <w:r w:rsidRPr="00111697">
        <w:rPr>
          <w:noProof/>
        </w:rPr>
        <w:t xml:space="preserve">. </w:t>
      </w:r>
      <w:r w:rsidRPr="00111697">
        <w:rPr>
          <w:i/>
          <w:noProof/>
        </w:rPr>
        <w:t>Comp. Biochem. Phsyiol. A</w:t>
      </w:r>
      <w:r w:rsidRPr="00111697">
        <w:rPr>
          <w:noProof/>
        </w:rPr>
        <w:t xml:space="preserve"> </w:t>
      </w:r>
      <w:r w:rsidRPr="00111697">
        <w:rPr>
          <w:b/>
          <w:noProof/>
        </w:rPr>
        <w:t>143</w:t>
      </w:r>
      <w:r w:rsidRPr="00111697">
        <w:rPr>
          <w:noProof/>
        </w:rPr>
        <w:t>, 389-399.</w:t>
      </w:r>
    </w:p>
    <w:p w14:paraId="07E60612" w14:textId="77777777" w:rsidR="00111697" w:rsidRPr="00111697" w:rsidRDefault="00111697" w:rsidP="00111697">
      <w:pPr>
        <w:pStyle w:val="EndNoteBibliography"/>
        <w:rPr>
          <w:noProof/>
        </w:rPr>
      </w:pPr>
      <w:r w:rsidRPr="00111697">
        <w:rPr>
          <w:noProof/>
        </w:rPr>
        <w:t xml:space="preserve">[106] Grubich, J.R. &amp; Wainwright, P.C. 1997 Motor basis of suction feeding performance in largemouth bass, </w:t>
      </w:r>
      <w:r w:rsidRPr="00111697">
        <w:rPr>
          <w:i/>
          <w:noProof/>
        </w:rPr>
        <w:t>Micropterus salmoides</w:t>
      </w:r>
      <w:r w:rsidRPr="00111697">
        <w:rPr>
          <w:noProof/>
        </w:rPr>
        <w:t xml:space="preserve">. </w:t>
      </w:r>
      <w:r w:rsidRPr="00111697">
        <w:rPr>
          <w:i/>
          <w:noProof/>
        </w:rPr>
        <w:t>J. Exp. Zool.</w:t>
      </w:r>
      <w:r w:rsidRPr="00111697">
        <w:rPr>
          <w:noProof/>
        </w:rPr>
        <w:t xml:space="preserve"> </w:t>
      </w:r>
      <w:r w:rsidRPr="00111697">
        <w:rPr>
          <w:b/>
          <w:noProof/>
        </w:rPr>
        <w:t>277</w:t>
      </w:r>
      <w:r w:rsidRPr="00111697">
        <w:rPr>
          <w:noProof/>
        </w:rPr>
        <w:t>, 1-13.</w:t>
      </w:r>
    </w:p>
    <w:p w14:paraId="3A5EDD47" w14:textId="77777777" w:rsidR="00111697" w:rsidRPr="00111697" w:rsidRDefault="00111697" w:rsidP="00111697">
      <w:pPr>
        <w:pStyle w:val="EndNoteBibliography"/>
        <w:rPr>
          <w:noProof/>
        </w:rPr>
      </w:pPr>
      <w:r w:rsidRPr="00111697">
        <w:rPr>
          <w:noProof/>
        </w:rPr>
        <w:t>[107] Thys, T. 1997 Spatial variation in epaxial muscle activity during prey strike in largemouth bass (</w:t>
      </w:r>
      <w:r w:rsidRPr="00111697">
        <w:rPr>
          <w:i/>
          <w:noProof/>
        </w:rPr>
        <w:t>Micropterus salmoides</w:t>
      </w:r>
      <w:r w:rsidRPr="00111697">
        <w:rPr>
          <w:noProof/>
        </w:rPr>
        <w:t xml:space="preserve">). </w:t>
      </w:r>
      <w:r w:rsidRPr="00111697">
        <w:rPr>
          <w:i/>
          <w:noProof/>
        </w:rPr>
        <w:t>J. Exp. Biol.</w:t>
      </w:r>
      <w:r w:rsidRPr="00111697">
        <w:rPr>
          <w:noProof/>
        </w:rPr>
        <w:t xml:space="preserve"> </w:t>
      </w:r>
      <w:r w:rsidRPr="00111697">
        <w:rPr>
          <w:b/>
          <w:noProof/>
        </w:rPr>
        <w:t>200</w:t>
      </w:r>
      <w:r w:rsidRPr="00111697">
        <w:rPr>
          <w:noProof/>
        </w:rPr>
        <w:t>, 3021-3031.</w:t>
      </w:r>
    </w:p>
    <w:p w14:paraId="6F81DAE2" w14:textId="77777777" w:rsidR="00111697" w:rsidRPr="00111697" w:rsidRDefault="00111697" w:rsidP="00111697">
      <w:pPr>
        <w:pStyle w:val="EndNoteBibliography"/>
        <w:rPr>
          <w:noProof/>
        </w:rPr>
      </w:pPr>
      <w:r w:rsidRPr="00111697">
        <w:rPr>
          <w:noProof/>
        </w:rPr>
        <w:t xml:space="preserve">[108] Tytell, E.D. &amp; Lauder, G.V. 2008 Hydrodynamics of the escape response in bluegill sunfish, </w:t>
      </w:r>
      <w:r w:rsidRPr="00111697">
        <w:rPr>
          <w:i/>
          <w:noProof/>
        </w:rPr>
        <w:t>Lepomis macrochirus</w:t>
      </w:r>
      <w:r w:rsidRPr="00111697">
        <w:rPr>
          <w:noProof/>
        </w:rPr>
        <w:t xml:space="preserve">. </w:t>
      </w:r>
      <w:r w:rsidRPr="00111697">
        <w:rPr>
          <w:i/>
          <w:noProof/>
        </w:rPr>
        <w:t>J. Exp. Biol.</w:t>
      </w:r>
      <w:r w:rsidRPr="00111697">
        <w:rPr>
          <w:noProof/>
        </w:rPr>
        <w:t xml:space="preserve"> </w:t>
      </w:r>
      <w:r w:rsidRPr="00111697">
        <w:rPr>
          <w:b/>
          <w:noProof/>
        </w:rPr>
        <w:t>211</w:t>
      </w:r>
      <w:r w:rsidRPr="00111697">
        <w:rPr>
          <w:noProof/>
        </w:rPr>
        <w:t>, 3359-3369.</w:t>
      </w:r>
    </w:p>
    <w:p w14:paraId="11DBC520" w14:textId="77777777" w:rsidR="00111697" w:rsidRPr="00111697" w:rsidRDefault="00111697" w:rsidP="00111697">
      <w:pPr>
        <w:pStyle w:val="EndNoteBibliography"/>
        <w:rPr>
          <w:noProof/>
        </w:rPr>
      </w:pPr>
      <w:r w:rsidRPr="00111697">
        <w:rPr>
          <w:noProof/>
        </w:rPr>
        <w:t>[109] Peake, S.J. &amp; Farrell, A.P. 2004 Locomotory behaviour and post-exercise physiology in relation to swimming speed, gait transition and metabolism in free-swimming smallmouth bass (</w:t>
      </w:r>
      <w:r w:rsidRPr="00111697">
        <w:rPr>
          <w:i/>
          <w:noProof/>
        </w:rPr>
        <w:t>Micropterus dolomieu</w:t>
      </w:r>
      <w:r w:rsidRPr="00111697">
        <w:rPr>
          <w:noProof/>
        </w:rPr>
        <w:t xml:space="preserve">). </w:t>
      </w:r>
      <w:r w:rsidRPr="00111697">
        <w:rPr>
          <w:i/>
          <w:noProof/>
        </w:rPr>
        <w:t>J. Exp. Biol.</w:t>
      </w:r>
      <w:r w:rsidRPr="00111697">
        <w:rPr>
          <w:noProof/>
        </w:rPr>
        <w:t xml:space="preserve"> </w:t>
      </w:r>
      <w:r w:rsidRPr="00111697">
        <w:rPr>
          <w:b/>
          <w:noProof/>
        </w:rPr>
        <w:t>207</w:t>
      </w:r>
      <w:r w:rsidRPr="00111697">
        <w:rPr>
          <w:noProof/>
        </w:rPr>
        <w:t>, 1563-1575.</w:t>
      </w:r>
    </w:p>
    <w:p w14:paraId="02B59B1C" w14:textId="77777777" w:rsidR="00111697" w:rsidRPr="00111697" w:rsidRDefault="00111697" w:rsidP="00111697">
      <w:pPr>
        <w:pStyle w:val="EndNoteBibliography"/>
        <w:rPr>
          <w:noProof/>
        </w:rPr>
      </w:pPr>
      <w:r w:rsidRPr="00111697">
        <w:rPr>
          <w:noProof/>
        </w:rPr>
        <w:t xml:space="preserve">[110] Higham, T.E. 2007 Feeding, fins and braking maneuvers: locomotion during prey capture in centrarchid fishes. </w:t>
      </w:r>
      <w:r w:rsidRPr="00111697">
        <w:rPr>
          <w:i/>
          <w:noProof/>
        </w:rPr>
        <w:t>J. Exp. Biol.</w:t>
      </w:r>
      <w:r w:rsidRPr="00111697">
        <w:rPr>
          <w:noProof/>
        </w:rPr>
        <w:t xml:space="preserve"> </w:t>
      </w:r>
      <w:r w:rsidRPr="00111697">
        <w:rPr>
          <w:b/>
          <w:noProof/>
        </w:rPr>
        <w:t>210</w:t>
      </w:r>
      <w:r w:rsidRPr="00111697">
        <w:rPr>
          <w:noProof/>
        </w:rPr>
        <w:t>, 107-117.</w:t>
      </w:r>
    </w:p>
    <w:p w14:paraId="4636BA39" w14:textId="77777777" w:rsidR="00111697" w:rsidRPr="00111697" w:rsidRDefault="00111697" w:rsidP="00111697">
      <w:pPr>
        <w:pStyle w:val="EndNoteBibliography"/>
        <w:rPr>
          <w:noProof/>
        </w:rPr>
      </w:pPr>
      <w:r w:rsidRPr="00111697">
        <w:rPr>
          <w:noProof/>
        </w:rPr>
        <w:t xml:space="preserve">[111] Higham, T.E., Day, S.W. &amp; Wainwright, P.C. 2005 Sucking while swimming: evaluating the effects of ram speed on suction generation in bluegill sunfish </w:t>
      </w:r>
      <w:r w:rsidRPr="00111697">
        <w:rPr>
          <w:i/>
          <w:noProof/>
        </w:rPr>
        <w:t>Lepomis macrochirus</w:t>
      </w:r>
      <w:r w:rsidRPr="00111697">
        <w:rPr>
          <w:noProof/>
        </w:rPr>
        <w:t xml:space="preserve"> using digital particle image velocimetry. </w:t>
      </w:r>
      <w:r w:rsidRPr="00111697">
        <w:rPr>
          <w:i/>
          <w:noProof/>
        </w:rPr>
        <w:t>J. Exp. Biol.</w:t>
      </w:r>
      <w:r w:rsidRPr="00111697">
        <w:rPr>
          <w:noProof/>
        </w:rPr>
        <w:t xml:space="preserve"> </w:t>
      </w:r>
      <w:r w:rsidRPr="00111697">
        <w:rPr>
          <w:b/>
          <w:noProof/>
        </w:rPr>
        <w:t>208</w:t>
      </w:r>
      <w:r w:rsidRPr="00111697">
        <w:rPr>
          <w:noProof/>
        </w:rPr>
        <w:t>, 2653-2660.</w:t>
      </w:r>
    </w:p>
    <w:p w14:paraId="6BBE9967" w14:textId="77777777" w:rsidR="00111697" w:rsidRPr="00111697" w:rsidRDefault="00111697" w:rsidP="00111697">
      <w:pPr>
        <w:pStyle w:val="EndNoteBibliography"/>
        <w:rPr>
          <w:noProof/>
        </w:rPr>
      </w:pPr>
      <w:r w:rsidRPr="00111697">
        <w:rPr>
          <w:noProof/>
        </w:rPr>
        <w:t xml:space="preserve">[112] Kane, E.A. &amp; Higham, T.E. 2014 Modelled three-dimensional suction accuracy predicts prey capture success in three species of centrarchid fishes. </w:t>
      </w:r>
      <w:r w:rsidRPr="00111697">
        <w:rPr>
          <w:i/>
          <w:noProof/>
        </w:rPr>
        <w:t>J. R. Soc. Interface</w:t>
      </w:r>
      <w:r w:rsidRPr="00111697">
        <w:rPr>
          <w:noProof/>
        </w:rPr>
        <w:t xml:space="preserve"> </w:t>
      </w:r>
      <w:r w:rsidRPr="00111697">
        <w:rPr>
          <w:b/>
          <w:noProof/>
        </w:rPr>
        <w:t>11</w:t>
      </w:r>
      <w:r w:rsidRPr="00111697">
        <w:rPr>
          <w:noProof/>
        </w:rPr>
        <w:t>, 20140223.</w:t>
      </w:r>
    </w:p>
    <w:p w14:paraId="72C6EB4C" w14:textId="77777777" w:rsidR="00111697" w:rsidRPr="00111697" w:rsidRDefault="00111697" w:rsidP="00111697">
      <w:pPr>
        <w:pStyle w:val="EndNoteBibliography"/>
        <w:rPr>
          <w:noProof/>
        </w:rPr>
      </w:pPr>
      <w:r w:rsidRPr="00111697">
        <w:rPr>
          <w:noProof/>
        </w:rPr>
        <w:t xml:space="preserve">[113] Kane, E.A. &amp; Higham, T.E. 2015 Complex systems are more than the sum of their parts: Using integration to understand performance, biomechanics, and diversity. </w:t>
      </w:r>
      <w:r w:rsidRPr="00111697">
        <w:rPr>
          <w:i/>
          <w:noProof/>
        </w:rPr>
        <w:t>Integr. Comp. Biol.</w:t>
      </w:r>
      <w:r w:rsidRPr="00111697">
        <w:rPr>
          <w:noProof/>
        </w:rPr>
        <w:t xml:space="preserve"> </w:t>
      </w:r>
      <w:r w:rsidRPr="00111697">
        <w:rPr>
          <w:b/>
          <w:noProof/>
        </w:rPr>
        <w:t>55</w:t>
      </w:r>
      <w:r w:rsidRPr="00111697">
        <w:rPr>
          <w:noProof/>
        </w:rPr>
        <w:t>, 146-165.</w:t>
      </w:r>
    </w:p>
    <w:p w14:paraId="334D7B58" w14:textId="77777777" w:rsidR="00111697" w:rsidRPr="00111697" w:rsidRDefault="00111697" w:rsidP="00111697">
      <w:pPr>
        <w:pStyle w:val="EndNoteBibliography"/>
        <w:rPr>
          <w:noProof/>
        </w:rPr>
      </w:pPr>
      <w:r w:rsidRPr="00111697">
        <w:rPr>
          <w:noProof/>
        </w:rPr>
        <w:t xml:space="preserve">[114] Ellerby, D.J. &amp; Gerry, S.P. 2011 Sympatric divergence and performance trade-offs of bluegill ecomorphs. </w:t>
      </w:r>
      <w:r w:rsidRPr="00111697">
        <w:rPr>
          <w:i/>
          <w:noProof/>
        </w:rPr>
        <w:t>Evol. Biol.</w:t>
      </w:r>
      <w:r w:rsidRPr="00111697">
        <w:rPr>
          <w:noProof/>
        </w:rPr>
        <w:t xml:space="preserve"> </w:t>
      </w:r>
      <w:r w:rsidRPr="00111697">
        <w:rPr>
          <w:b/>
          <w:noProof/>
        </w:rPr>
        <w:t>38</w:t>
      </w:r>
      <w:r w:rsidRPr="00111697">
        <w:rPr>
          <w:noProof/>
        </w:rPr>
        <w:t>, 422-433.</w:t>
      </w:r>
    </w:p>
    <w:p w14:paraId="0F00CCE1" w14:textId="77777777" w:rsidR="00111697" w:rsidRPr="00111697" w:rsidRDefault="00111697" w:rsidP="00111697">
      <w:pPr>
        <w:pStyle w:val="EndNoteBibliography"/>
        <w:rPr>
          <w:noProof/>
        </w:rPr>
      </w:pPr>
      <w:r w:rsidRPr="00111697">
        <w:rPr>
          <w:noProof/>
        </w:rPr>
        <w:t xml:space="preserve">[115] Kocher, T.D. 2004 Adaptive evolution and explosive speciation: the cichlid fish model. </w:t>
      </w:r>
      <w:r w:rsidRPr="00111697">
        <w:rPr>
          <w:i/>
          <w:noProof/>
        </w:rPr>
        <w:t>Nat. Rev. Gen.</w:t>
      </w:r>
      <w:r w:rsidRPr="00111697">
        <w:rPr>
          <w:noProof/>
        </w:rPr>
        <w:t xml:space="preserve"> </w:t>
      </w:r>
      <w:r w:rsidRPr="00111697">
        <w:rPr>
          <w:b/>
          <w:noProof/>
        </w:rPr>
        <w:t>5</w:t>
      </w:r>
      <w:r w:rsidRPr="00111697">
        <w:rPr>
          <w:noProof/>
        </w:rPr>
        <w:t>, 288-298.</w:t>
      </w:r>
    </w:p>
    <w:p w14:paraId="708BE099" w14:textId="77777777" w:rsidR="00111697" w:rsidRPr="00111697" w:rsidRDefault="00111697" w:rsidP="00111697">
      <w:pPr>
        <w:pStyle w:val="EndNoteBibliography"/>
        <w:rPr>
          <w:noProof/>
        </w:rPr>
      </w:pPr>
      <w:r w:rsidRPr="00111697">
        <w:rPr>
          <w:noProof/>
        </w:rPr>
        <w:t xml:space="preserve">[116] Turner, G.F. 2007 Adaptive radiation of cichlid fish. </w:t>
      </w:r>
      <w:r w:rsidRPr="00111697">
        <w:rPr>
          <w:i/>
          <w:noProof/>
        </w:rPr>
        <w:t>Curr. Biol.</w:t>
      </w:r>
      <w:r w:rsidRPr="00111697">
        <w:rPr>
          <w:noProof/>
        </w:rPr>
        <w:t xml:space="preserve"> </w:t>
      </w:r>
      <w:r w:rsidRPr="00111697">
        <w:rPr>
          <w:b/>
          <w:noProof/>
        </w:rPr>
        <w:t>17</w:t>
      </w:r>
      <w:r w:rsidRPr="00111697">
        <w:rPr>
          <w:noProof/>
        </w:rPr>
        <w:t>, R827-R831.</w:t>
      </w:r>
    </w:p>
    <w:p w14:paraId="19660080" w14:textId="77777777" w:rsidR="00111697" w:rsidRPr="00111697" w:rsidRDefault="00111697" w:rsidP="00111697">
      <w:pPr>
        <w:pStyle w:val="EndNoteBibliography"/>
        <w:rPr>
          <w:noProof/>
        </w:rPr>
      </w:pPr>
      <w:r w:rsidRPr="00111697">
        <w:rPr>
          <w:noProof/>
        </w:rPr>
        <w:t xml:space="preserve">[117] Friedman, M., Keck, B.P., Dornburg, A., Eytan, R.I., Martin, C.H., Hulsey, C.D., Wainwright, P.C. &amp; Near, T.J. 2013 Molecular and fossil evidence place the origin of cichlid fishes long after Gondwanan rifting. </w:t>
      </w:r>
      <w:r w:rsidRPr="00111697">
        <w:rPr>
          <w:i/>
          <w:noProof/>
        </w:rPr>
        <w:t>Proc. R. Soc. Lond. B</w:t>
      </w:r>
      <w:r w:rsidRPr="00111697">
        <w:rPr>
          <w:noProof/>
        </w:rPr>
        <w:t xml:space="preserve"> </w:t>
      </w:r>
      <w:r w:rsidRPr="00111697">
        <w:rPr>
          <w:b/>
          <w:noProof/>
        </w:rPr>
        <w:t>280</w:t>
      </w:r>
      <w:r w:rsidRPr="00111697">
        <w:rPr>
          <w:noProof/>
        </w:rPr>
        <w:t>, 20131733.</w:t>
      </w:r>
    </w:p>
    <w:p w14:paraId="63C502D2" w14:textId="77777777" w:rsidR="00111697" w:rsidRPr="00111697" w:rsidRDefault="00111697" w:rsidP="00111697">
      <w:pPr>
        <w:pStyle w:val="EndNoteBibliography"/>
        <w:rPr>
          <w:noProof/>
        </w:rPr>
      </w:pPr>
      <w:r w:rsidRPr="00111697">
        <w:rPr>
          <w:noProof/>
        </w:rPr>
        <w:t xml:space="preserve">[118] Meyer, A., Kocher, T.D., Basasibwaki, P. &amp; Wilson, A.C. 1990 Monophyletic origin of Lake Victoria cichlid fishes suggested by mitochondrial DNA sequences. </w:t>
      </w:r>
      <w:r w:rsidRPr="00111697">
        <w:rPr>
          <w:i/>
          <w:noProof/>
        </w:rPr>
        <w:t>Nature</w:t>
      </w:r>
      <w:r w:rsidRPr="00111697">
        <w:rPr>
          <w:noProof/>
        </w:rPr>
        <w:t xml:space="preserve"> </w:t>
      </w:r>
      <w:r w:rsidRPr="00111697">
        <w:rPr>
          <w:b/>
          <w:noProof/>
        </w:rPr>
        <w:t>347</w:t>
      </w:r>
      <w:r w:rsidRPr="00111697">
        <w:rPr>
          <w:noProof/>
        </w:rPr>
        <w:t>, 550-553.</w:t>
      </w:r>
    </w:p>
    <w:p w14:paraId="3FB80DED" w14:textId="77777777" w:rsidR="00111697" w:rsidRPr="00111697" w:rsidRDefault="00111697" w:rsidP="00111697">
      <w:pPr>
        <w:pStyle w:val="EndNoteBibliography"/>
        <w:rPr>
          <w:noProof/>
        </w:rPr>
      </w:pPr>
      <w:r w:rsidRPr="00111697">
        <w:rPr>
          <w:noProof/>
        </w:rPr>
        <w:t xml:space="preserve">[119] Joyce, D.A., Lunt, D.H., Genner, M.J., Turner, G.F., Bills, R. &amp; Seehausen, O. 2011 Repeated colonization and hybidization in Lake Malawi cichlids. </w:t>
      </w:r>
      <w:r w:rsidRPr="00111697">
        <w:rPr>
          <w:i/>
          <w:noProof/>
        </w:rPr>
        <w:t>Curr. Biol.</w:t>
      </w:r>
      <w:r w:rsidRPr="00111697">
        <w:rPr>
          <w:noProof/>
        </w:rPr>
        <w:t xml:space="preserve"> </w:t>
      </w:r>
      <w:r w:rsidRPr="00111697">
        <w:rPr>
          <w:b/>
          <w:noProof/>
        </w:rPr>
        <w:t>21</w:t>
      </w:r>
      <w:r w:rsidRPr="00111697">
        <w:rPr>
          <w:noProof/>
        </w:rPr>
        <w:t>, R108-R109.</w:t>
      </w:r>
    </w:p>
    <w:p w14:paraId="46891CE7" w14:textId="77777777" w:rsidR="00111697" w:rsidRPr="00111697" w:rsidRDefault="00111697" w:rsidP="00111697">
      <w:pPr>
        <w:pStyle w:val="EndNoteBibliography"/>
        <w:rPr>
          <w:noProof/>
        </w:rPr>
      </w:pPr>
      <w:r w:rsidRPr="00111697">
        <w:rPr>
          <w:noProof/>
        </w:rPr>
        <w:t xml:space="preserve">[120] Schliewen, U.K., Tautz, D. &amp; Paabo, S. 1994 Sympatric speciation suggested by monophyly of crater lake cichlids. </w:t>
      </w:r>
      <w:r w:rsidRPr="00111697">
        <w:rPr>
          <w:i/>
          <w:noProof/>
        </w:rPr>
        <w:t>Nature</w:t>
      </w:r>
      <w:r w:rsidRPr="00111697">
        <w:rPr>
          <w:noProof/>
        </w:rPr>
        <w:t xml:space="preserve"> </w:t>
      </w:r>
      <w:r w:rsidRPr="00111697">
        <w:rPr>
          <w:b/>
          <w:noProof/>
        </w:rPr>
        <w:t>368</w:t>
      </w:r>
      <w:r w:rsidRPr="00111697">
        <w:rPr>
          <w:noProof/>
        </w:rPr>
        <w:t>, 629-632.</w:t>
      </w:r>
    </w:p>
    <w:p w14:paraId="79ED600B" w14:textId="77777777" w:rsidR="00111697" w:rsidRPr="00111697" w:rsidRDefault="00111697" w:rsidP="00111697">
      <w:pPr>
        <w:pStyle w:val="EndNoteBibliography"/>
        <w:rPr>
          <w:noProof/>
        </w:rPr>
      </w:pPr>
      <w:r w:rsidRPr="00111697">
        <w:rPr>
          <w:noProof/>
        </w:rPr>
        <w:t xml:space="preserve">[121] Joyce, D.A., Lunt, D.H., Bills, R., Turner, G.F., Katongo, C., Duftner, N., Sturmbauer, C. &amp; Seehausen, O. 2005 An extant cichlid fish radiation emerged in an extinct Pleistocene lake. </w:t>
      </w:r>
      <w:r w:rsidRPr="00111697">
        <w:rPr>
          <w:i/>
          <w:noProof/>
        </w:rPr>
        <w:t>Nature</w:t>
      </w:r>
      <w:r w:rsidRPr="00111697">
        <w:rPr>
          <w:noProof/>
        </w:rPr>
        <w:t xml:space="preserve"> </w:t>
      </w:r>
      <w:r w:rsidRPr="00111697">
        <w:rPr>
          <w:b/>
          <w:noProof/>
        </w:rPr>
        <w:t>435</w:t>
      </w:r>
      <w:r w:rsidRPr="00111697">
        <w:rPr>
          <w:noProof/>
        </w:rPr>
        <w:t>, 90-95.</w:t>
      </w:r>
    </w:p>
    <w:p w14:paraId="6057020B" w14:textId="77777777" w:rsidR="00111697" w:rsidRPr="00111697" w:rsidRDefault="00111697" w:rsidP="00111697">
      <w:pPr>
        <w:pStyle w:val="EndNoteBibliography"/>
        <w:rPr>
          <w:noProof/>
        </w:rPr>
      </w:pPr>
      <w:r w:rsidRPr="00111697">
        <w:rPr>
          <w:noProof/>
        </w:rPr>
        <w:t xml:space="preserve">[122] Kavembe, G.D., Kautt, A.F., Machado-Schiaffino, G. &amp; Meyer, A. 2016 Eco-morphological differentiation in Lake Magadi tilapia, an extremophile cichlid fish living in hot, alkaline and hypersaline lakes in East Africa. </w:t>
      </w:r>
      <w:r w:rsidRPr="00111697">
        <w:rPr>
          <w:i/>
          <w:noProof/>
        </w:rPr>
        <w:t>Mol. Ecol.</w:t>
      </w:r>
      <w:r w:rsidRPr="00111697">
        <w:rPr>
          <w:noProof/>
        </w:rPr>
        <w:t xml:space="preserve"> </w:t>
      </w:r>
      <w:r w:rsidRPr="00111697">
        <w:rPr>
          <w:b/>
          <w:noProof/>
        </w:rPr>
        <w:t>25</w:t>
      </w:r>
      <w:r w:rsidRPr="00111697">
        <w:rPr>
          <w:noProof/>
        </w:rPr>
        <w:t>, 1610-1625.</w:t>
      </w:r>
    </w:p>
    <w:p w14:paraId="7BF8201D" w14:textId="77777777" w:rsidR="00111697" w:rsidRPr="00111697" w:rsidRDefault="00111697" w:rsidP="00111697">
      <w:pPr>
        <w:pStyle w:val="EndNoteBibliography"/>
        <w:rPr>
          <w:noProof/>
        </w:rPr>
      </w:pPr>
      <w:r w:rsidRPr="00111697">
        <w:rPr>
          <w:noProof/>
        </w:rPr>
        <w:t xml:space="preserve">[123] Lopez-Fernandez, H., Honeycutt, R.L. &amp; Winemiller, K.O. 2005 Molecular phylogeny and evidence for an adaptive radiation of geophagine cichlids from South America (Perciformes: Labroidei). </w:t>
      </w:r>
      <w:r w:rsidRPr="00111697">
        <w:rPr>
          <w:i/>
          <w:noProof/>
        </w:rPr>
        <w:t>Mol. Phylogen. Evol.</w:t>
      </w:r>
      <w:r w:rsidRPr="00111697">
        <w:rPr>
          <w:noProof/>
        </w:rPr>
        <w:t xml:space="preserve"> </w:t>
      </w:r>
      <w:r w:rsidRPr="00111697">
        <w:rPr>
          <w:b/>
          <w:noProof/>
        </w:rPr>
        <w:t>34</w:t>
      </w:r>
      <w:r w:rsidRPr="00111697">
        <w:rPr>
          <w:noProof/>
        </w:rPr>
        <w:t>, 227-244.</w:t>
      </w:r>
    </w:p>
    <w:p w14:paraId="4AB96C25" w14:textId="77777777" w:rsidR="00111697" w:rsidRPr="00111697" w:rsidRDefault="00111697" w:rsidP="00111697">
      <w:pPr>
        <w:pStyle w:val="EndNoteBibliography"/>
        <w:rPr>
          <w:noProof/>
        </w:rPr>
      </w:pPr>
      <w:r w:rsidRPr="00111697">
        <w:rPr>
          <w:noProof/>
        </w:rPr>
        <w:t xml:space="preserve">[124] Schwarzer, J., Misof, B. &amp; Schliewen, U.K. 2012 Speciation within genomic networks: a case study based on Steatocranus cichlids of the lower Congo rapids. </w:t>
      </w:r>
      <w:r w:rsidRPr="00111697">
        <w:rPr>
          <w:i/>
          <w:noProof/>
        </w:rPr>
        <w:t>J. Evol. Biol.</w:t>
      </w:r>
      <w:r w:rsidRPr="00111697">
        <w:rPr>
          <w:noProof/>
        </w:rPr>
        <w:t xml:space="preserve"> </w:t>
      </w:r>
      <w:r w:rsidRPr="00111697">
        <w:rPr>
          <w:b/>
          <w:noProof/>
        </w:rPr>
        <w:t>25</w:t>
      </w:r>
      <w:r w:rsidRPr="00111697">
        <w:rPr>
          <w:noProof/>
        </w:rPr>
        <w:t>, 138-148.</w:t>
      </w:r>
    </w:p>
    <w:p w14:paraId="74B152E4" w14:textId="77777777" w:rsidR="00111697" w:rsidRPr="00111697" w:rsidRDefault="00111697" w:rsidP="00111697">
      <w:pPr>
        <w:pStyle w:val="EndNoteBibliography"/>
        <w:rPr>
          <w:noProof/>
        </w:rPr>
      </w:pPr>
      <w:r w:rsidRPr="00111697">
        <w:rPr>
          <w:noProof/>
        </w:rPr>
        <w:t xml:space="preserve">[125] Klett, V. &amp; Meyer, A. 2002 What, if anything, is a Tilapia? mitochondrial ND2 phylogeny of tilapiines and the evolution of parental care systems in the African cichlid fishes. </w:t>
      </w:r>
      <w:r w:rsidRPr="00111697">
        <w:rPr>
          <w:i/>
          <w:noProof/>
        </w:rPr>
        <w:t>Mol. Biol. Evol.</w:t>
      </w:r>
      <w:r w:rsidRPr="00111697">
        <w:rPr>
          <w:noProof/>
        </w:rPr>
        <w:t xml:space="preserve"> </w:t>
      </w:r>
      <w:r w:rsidRPr="00111697">
        <w:rPr>
          <w:b/>
          <w:noProof/>
        </w:rPr>
        <w:t>19</w:t>
      </w:r>
      <w:r w:rsidRPr="00111697">
        <w:rPr>
          <w:noProof/>
        </w:rPr>
        <w:t>, 865-883.</w:t>
      </w:r>
    </w:p>
    <w:p w14:paraId="2FBB23A8" w14:textId="77777777" w:rsidR="00111697" w:rsidRPr="00111697" w:rsidRDefault="00111697" w:rsidP="00111697">
      <w:pPr>
        <w:pStyle w:val="EndNoteBibliography"/>
        <w:rPr>
          <w:noProof/>
        </w:rPr>
      </w:pPr>
      <w:r w:rsidRPr="00111697">
        <w:rPr>
          <w:noProof/>
        </w:rPr>
        <w:t xml:space="preserve">[126] Roemer, U. &amp; Beisenherz, W. 1996 Environmental determination of sex in Apistogramma (Cichlidae) and two other freshwater fishes (Teleostei). </w:t>
      </w:r>
      <w:r w:rsidRPr="00111697">
        <w:rPr>
          <w:i/>
          <w:noProof/>
        </w:rPr>
        <w:t>J. Fish Biol.</w:t>
      </w:r>
      <w:r w:rsidRPr="00111697">
        <w:rPr>
          <w:noProof/>
        </w:rPr>
        <w:t xml:space="preserve"> </w:t>
      </w:r>
      <w:r w:rsidRPr="00111697">
        <w:rPr>
          <w:b/>
          <w:noProof/>
        </w:rPr>
        <w:t>48</w:t>
      </w:r>
      <w:r w:rsidRPr="00111697">
        <w:rPr>
          <w:noProof/>
        </w:rPr>
        <w:t>, 714-725.</w:t>
      </w:r>
    </w:p>
    <w:p w14:paraId="6F10B4D3" w14:textId="77777777" w:rsidR="00111697" w:rsidRPr="00111697" w:rsidRDefault="00111697" w:rsidP="00111697">
      <w:pPr>
        <w:pStyle w:val="EndNoteBibliography"/>
        <w:rPr>
          <w:noProof/>
        </w:rPr>
      </w:pPr>
      <w:r w:rsidRPr="00111697">
        <w:rPr>
          <w:noProof/>
        </w:rPr>
        <w:t xml:space="preserve">[127] McKaye, K.R. &amp; Kocher, T.D. 1983 Head ramming behaviour by three paedophagous cichlids in Lake Malawi, Africa. </w:t>
      </w:r>
      <w:r w:rsidRPr="00111697">
        <w:rPr>
          <w:i/>
          <w:noProof/>
        </w:rPr>
        <w:t>Anim. Behav.</w:t>
      </w:r>
      <w:r w:rsidRPr="00111697">
        <w:rPr>
          <w:noProof/>
        </w:rPr>
        <w:t xml:space="preserve"> </w:t>
      </w:r>
      <w:r w:rsidRPr="00111697">
        <w:rPr>
          <w:b/>
          <w:noProof/>
        </w:rPr>
        <w:t>31</w:t>
      </w:r>
      <w:r w:rsidRPr="00111697">
        <w:rPr>
          <w:noProof/>
        </w:rPr>
        <w:t>, 206-210.</w:t>
      </w:r>
    </w:p>
    <w:p w14:paraId="69FE952C" w14:textId="77777777" w:rsidR="00111697" w:rsidRPr="00111697" w:rsidRDefault="00111697" w:rsidP="00111697">
      <w:pPr>
        <w:pStyle w:val="EndNoteBibliography"/>
        <w:rPr>
          <w:noProof/>
        </w:rPr>
      </w:pPr>
      <w:r w:rsidRPr="00111697">
        <w:rPr>
          <w:noProof/>
        </w:rPr>
        <w:t xml:space="preserve">[128] Fryer, G. &amp; Iles, T.D. 1972 </w:t>
      </w:r>
      <w:r w:rsidRPr="00111697">
        <w:rPr>
          <w:i/>
          <w:noProof/>
        </w:rPr>
        <w:t>Cichlid fishes of the great lakes of Africa</w:t>
      </w:r>
      <w:r w:rsidRPr="00111697">
        <w:rPr>
          <w:noProof/>
        </w:rPr>
        <w:t>.</w:t>
      </w:r>
    </w:p>
    <w:p w14:paraId="455A0B2E" w14:textId="77777777" w:rsidR="00111697" w:rsidRPr="00111697" w:rsidRDefault="00111697" w:rsidP="00111697">
      <w:pPr>
        <w:pStyle w:val="EndNoteBibliography"/>
        <w:rPr>
          <w:noProof/>
        </w:rPr>
      </w:pPr>
      <w:r w:rsidRPr="00111697">
        <w:rPr>
          <w:noProof/>
        </w:rPr>
        <w:t xml:space="preserve">[129] Barlow, G. 2002 </w:t>
      </w:r>
      <w:r w:rsidRPr="00111697">
        <w:rPr>
          <w:i/>
          <w:noProof/>
        </w:rPr>
        <w:t>The cichlid fishes: nature's grand experiment in evolution</w:t>
      </w:r>
      <w:r w:rsidRPr="00111697">
        <w:rPr>
          <w:noProof/>
        </w:rPr>
        <w:t>, Basic Books.</w:t>
      </w:r>
    </w:p>
    <w:p w14:paraId="7FF5172E" w14:textId="77777777" w:rsidR="00111697" w:rsidRPr="00111697" w:rsidRDefault="00111697" w:rsidP="00111697">
      <w:pPr>
        <w:pStyle w:val="EndNoteBibliography"/>
        <w:rPr>
          <w:noProof/>
        </w:rPr>
      </w:pPr>
      <w:r w:rsidRPr="00111697">
        <w:rPr>
          <w:noProof/>
        </w:rPr>
        <w:t xml:space="preserve">[130] Buckley, J., Maunder, R.J., Foey, A., Pearce, J., Val, A.L. &amp; Sloman, K.A. 2010 Biparental mucus feeding: a unique example of parental care in an Amazonian cichlid. </w:t>
      </w:r>
      <w:r w:rsidRPr="00111697">
        <w:rPr>
          <w:i/>
          <w:noProof/>
        </w:rPr>
        <w:t>J. Exp. Biol.</w:t>
      </w:r>
      <w:r w:rsidRPr="00111697">
        <w:rPr>
          <w:noProof/>
        </w:rPr>
        <w:t xml:space="preserve"> </w:t>
      </w:r>
      <w:r w:rsidRPr="00111697">
        <w:rPr>
          <w:b/>
          <w:noProof/>
        </w:rPr>
        <w:t>213</w:t>
      </w:r>
      <w:r w:rsidRPr="00111697">
        <w:rPr>
          <w:noProof/>
        </w:rPr>
        <w:t>, 3787-3795.</w:t>
      </w:r>
    </w:p>
    <w:p w14:paraId="552206C5" w14:textId="77777777" w:rsidR="00111697" w:rsidRPr="00111697" w:rsidRDefault="00111697" w:rsidP="00111697">
      <w:pPr>
        <w:pStyle w:val="EndNoteBibliography"/>
        <w:rPr>
          <w:noProof/>
        </w:rPr>
      </w:pPr>
      <w:r w:rsidRPr="00111697">
        <w:rPr>
          <w:noProof/>
        </w:rPr>
        <w:t xml:space="preserve">[131] Renn, S.C.P., Aubin-Horth, N. &amp; Hofmann, H.A. 2008 Fish and chips: functional genomics of social plasticity in an African cichlid fish. </w:t>
      </w:r>
      <w:r w:rsidRPr="00111697">
        <w:rPr>
          <w:i/>
          <w:noProof/>
        </w:rPr>
        <w:t>J. Exp. Biol.</w:t>
      </w:r>
      <w:r w:rsidRPr="00111697">
        <w:rPr>
          <w:noProof/>
        </w:rPr>
        <w:t xml:space="preserve"> </w:t>
      </w:r>
      <w:r w:rsidRPr="00111697">
        <w:rPr>
          <w:b/>
          <w:noProof/>
        </w:rPr>
        <w:t>211</w:t>
      </w:r>
      <w:r w:rsidRPr="00111697">
        <w:rPr>
          <w:noProof/>
        </w:rPr>
        <w:t>, 3041-3056.</w:t>
      </w:r>
    </w:p>
    <w:p w14:paraId="10AE1F08" w14:textId="77777777" w:rsidR="00111697" w:rsidRPr="00111697" w:rsidRDefault="00111697" w:rsidP="00111697">
      <w:pPr>
        <w:pStyle w:val="EndNoteBibliography"/>
        <w:rPr>
          <w:noProof/>
        </w:rPr>
      </w:pPr>
      <w:r w:rsidRPr="00111697">
        <w:rPr>
          <w:noProof/>
        </w:rPr>
        <w:t xml:space="preserve">[132] Martin, C.H. 2010 Unexploited females and unreliable signals of male quality in a Malawi cichlid bower polymorphism. </w:t>
      </w:r>
      <w:r w:rsidRPr="00111697">
        <w:rPr>
          <w:i/>
          <w:noProof/>
        </w:rPr>
        <w:t>Behav. Ecol.</w:t>
      </w:r>
      <w:r w:rsidRPr="00111697">
        <w:rPr>
          <w:noProof/>
        </w:rPr>
        <w:t xml:space="preserve"> </w:t>
      </w:r>
      <w:r w:rsidRPr="00111697">
        <w:rPr>
          <w:b/>
          <w:noProof/>
        </w:rPr>
        <w:t>21</w:t>
      </w:r>
      <w:r w:rsidRPr="00111697">
        <w:rPr>
          <w:noProof/>
        </w:rPr>
        <w:t>, 1195-1202.</w:t>
      </w:r>
    </w:p>
    <w:p w14:paraId="481BACCC" w14:textId="77777777" w:rsidR="00111697" w:rsidRPr="00111697" w:rsidRDefault="00111697" w:rsidP="00111697">
      <w:pPr>
        <w:pStyle w:val="EndNoteBibliography"/>
        <w:rPr>
          <w:noProof/>
        </w:rPr>
      </w:pPr>
      <w:r w:rsidRPr="00111697">
        <w:rPr>
          <w:noProof/>
        </w:rPr>
        <w:t xml:space="preserve">[133] Martin, C.H. &amp; Genner, M.J. 2009 A role for male bower size as an instrasexual signal in a Lake Malawi cichlid fish. </w:t>
      </w:r>
      <w:r w:rsidRPr="00111697">
        <w:rPr>
          <w:i/>
          <w:noProof/>
        </w:rPr>
        <w:t>Behav.</w:t>
      </w:r>
      <w:r w:rsidRPr="00111697">
        <w:rPr>
          <w:noProof/>
        </w:rPr>
        <w:t xml:space="preserve"> </w:t>
      </w:r>
      <w:r w:rsidRPr="00111697">
        <w:rPr>
          <w:b/>
          <w:noProof/>
        </w:rPr>
        <w:t>146</w:t>
      </w:r>
      <w:r w:rsidRPr="00111697">
        <w:rPr>
          <w:noProof/>
        </w:rPr>
        <w:t>, 963-978.</w:t>
      </w:r>
    </w:p>
    <w:p w14:paraId="7ACDB9B1" w14:textId="77777777" w:rsidR="00111697" w:rsidRPr="00111697" w:rsidRDefault="00111697" w:rsidP="00111697">
      <w:pPr>
        <w:pStyle w:val="EndNoteBibliography"/>
        <w:rPr>
          <w:noProof/>
        </w:rPr>
      </w:pPr>
      <w:r w:rsidRPr="00111697">
        <w:rPr>
          <w:noProof/>
        </w:rPr>
        <w:t xml:space="preserve">[134] Wainwright, P.C., Smith, W.L., Price, S.A., Tang, K.L., Sparks, J.S., Ferry, L.A., Kuhn, K.L., Eytan, R.I. &amp; Near, T.J. 2012 The evolution of pharyngognathy: a phylogenetic and functional appraisal of the pharyngeal jaw key innovation in labroid fishes and beyond. </w:t>
      </w:r>
      <w:r w:rsidRPr="00111697">
        <w:rPr>
          <w:i/>
          <w:noProof/>
        </w:rPr>
        <w:t>Syst. Biol.</w:t>
      </w:r>
      <w:r w:rsidRPr="00111697">
        <w:rPr>
          <w:noProof/>
        </w:rPr>
        <w:t xml:space="preserve"> </w:t>
      </w:r>
      <w:r w:rsidRPr="00111697">
        <w:rPr>
          <w:b/>
          <w:noProof/>
        </w:rPr>
        <w:t>61</w:t>
      </w:r>
      <w:r w:rsidRPr="00111697">
        <w:rPr>
          <w:noProof/>
        </w:rPr>
        <w:t>, 1001-1027.</w:t>
      </w:r>
    </w:p>
    <w:p w14:paraId="23CDE852" w14:textId="77777777" w:rsidR="00111697" w:rsidRPr="00111697" w:rsidRDefault="00111697" w:rsidP="00111697">
      <w:pPr>
        <w:pStyle w:val="EndNoteBibliography"/>
        <w:rPr>
          <w:noProof/>
        </w:rPr>
      </w:pPr>
      <w:r w:rsidRPr="00111697">
        <w:rPr>
          <w:noProof/>
        </w:rPr>
        <w:t xml:space="preserve">[135] Liem, K.F. 1973 Evolutionary strategies and morphological innovations: cichlid pharyngeal jaws. </w:t>
      </w:r>
      <w:r w:rsidRPr="00111697">
        <w:rPr>
          <w:i/>
          <w:noProof/>
        </w:rPr>
        <w:t>Syst. Zool.</w:t>
      </w:r>
      <w:r w:rsidRPr="00111697">
        <w:rPr>
          <w:noProof/>
        </w:rPr>
        <w:t xml:space="preserve"> </w:t>
      </w:r>
      <w:r w:rsidRPr="00111697">
        <w:rPr>
          <w:b/>
          <w:noProof/>
        </w:rPr>
        <w:t>22</w:t>
      </w:r>
      <w:r w:rsidRPr="00111697">
        <w:rPr>
          <w:noProof/>
        </w:rPr>
        <w:t>, 425-441.</w:t>
      </w:r>
    </w:p>
    <w:p w14:paraId="65DF2301" w14:textId="77777777" w:rsidR="00111697" w:rsidRPr="00111697" w:rsidRDefault="00111697" w:rsidP="00111697">
      <w:pPr>
        <w:pStyle w:val="EndNoteBibliography"/>
        <w:rPr>
          <w:noProof/>
        </w:rPr>
      </w:pPr>
      <w:r w:rsidRPr="00111697">
        <w:rPr>
          <w:noProof/>
        </w:rPr>
        <w:t xml:space="preserve">[136] Galis, F. &amp; Drucker, E.G. 1996 Pharyngeal biting mechanics in centrarchid and cichlid fishes: insight into a key evolutionary innovation. </w:t>
      </w:r>
      <w:r w:rsidRPr="00111697">
        <w:rPr>
          <w:i/>
          <w:noProof/>
        </w:rPr>
        <w:t>J. Evol. Biol.</w:t>
      </w:r>
      <w:r w:rsidRPr="00111697">
        <w:rPr>
          <w:noProof/>
        </w:rPr>
        <w:t xml:space="preserve"> </w:t>
      </w:r>
      <w:r w:rsidRPr="00111697">
        <w:rPr>
          <w:b/>
          <w:noProof/>
        </w:rPr>
        <w:t>9</w:t>
      </w:r>
      <w:r w:rsidRPr="00111697">
        <w:rPr>
          <w:noProof/>
        </w:rPr>
        <w:t>, 641-670.</w:t>
      </w:r>
    </w:p>
    <w:p w14:paraId="331BDB38" w14:textId="77777777" w:rsidR="00111697" w:rsidRPr="00111697" w:rsidRDefault="00111697" w:rsidP="00111697">
      <w:pPr>
        <w:pStyle w:val="EndNoteBibliography"/>
        <w:rPr>
          <w:noProof/>
        </w:rPr>
      </w:pPr>
      <w:r w:rsidRPr="00111697">
        <w:rPr>
          <w:noProof/>
        </w:rPr>
        <w:t xml:space="preserve">[137] Hulsey, C.D. &amp; Garcia de Leon, F.J. 2005 Cichlid jaw mechanics: linking morphology to feeding specialization. </w:t>
      </w:r>
      <w:r w:rsidRPr="00111697">
        <w:rPr>
          <w:i/>
          <w:noProof/>
        </w:rPr>
        <w:t>Func. Ecol.</w:t>
      </w:r>
      <w:r w:rsidRPr="00111697">
        <w:rPr>
          <w:noProof/>
        </w:rPr>
        <w:t xml:space="preserve"> </w:t>
      </w:r>
      <w:r w:rsidRPr="00111697">
        <w:rPr>
          <w:b/>
          <w:noProof/>
        </w:rPr>
        <w:t>19</w:t>
      </w:r>
      <w:r w:rsidRPr="00111697">
        <w:rPr>
          <w:noProof/>
        </w:rPr>
        <w:t>, 487-494.</w:t>
      </w:r>
    </w:p>
    <w:p w14:paraId="604A7939" w14:textId="77777777" w:rsidR="00111697" w:rsidRPr="00111697" w:rsidRDefault="00111697" w:rsidP="00111697">
      <w:pPr>
        <w:pStyle w:val="EndNoteBibliography"/>
        <w:rPr>
          <w:noProof/>
        </w:rPr>
      </w:pPr>
      <w:r w:rsidRPr="00111697">
        <w:rPr>
          <w:noProof/>
        </w:rPr>
        <w:t xml:space="preserve">[138] Hulsey, C.D., Roberts, R.J., Lin, A.S.P., Guldberg, R. &amp; Streelman, J.T. 2008 Convergence in a mechanically complex phenotype: detecting structural adaptations for crushing in cichlid fish. </w:t>
      </w:r>
      <w:r w:rsidRPr="00111697">
        <w:rPr>
          <w:i/>
          <w:noProof/>
        </w:rPr>
        <w:t>Evolution</w:t>
      </w:r>
      <w:r w:rsidRPr="00111697">
        <w:rPr>
          <w:noProof/>
        </w:rPr>
        <w:t xml:space="preserve"> </w:t>
      </w:r>
      <w:r w:rsidRPr="00111697">
        <w:rPr>
          <w:b/>
          <w:noProof/>
        </w:rPr>
        <w:t>62</w:t>
      </w:r>
      <w:r w:rsidRPr="00111697">
        <w:rPr>
          <w:noProof/>
        </w:rPr>
        <w:t>, 1587-1599.</w:t>
      </w:r>
    </w:p>
    <w:p w14:paraId="7E6740AE" w14:textId="77777777" w:rsidR="00111697" w:rsidRPr="00111697" w:rsidRDefault="00111697" w:rsidP="00111697">
      <w:pPr>
        <w:pStyle w:val="EndNoteBibliography"/>
        <w:rPr>
          <w:noProof/>
        </w:rPr>
      </w:pPr>
      <w:r w:rsidRPr="00111697">
        <w:rPr>
          <w:noProof/>
        </w:rPr>
        <w:t xml:space="preserve">[139] Seehausen, O. 2006 African cichlid fish: a model system in adaptive radiation research. </w:t>
      </w:r>
      <w:r w:rsidRPr="00111697">
        <w:rPr>
          <w:i/>
          <w:noProof/>
        </w:rPr>
        <w:t>Proc. R. Soc. Lond. B</w:t>
      </w:r>
      <w:r w:rsidRPr="00111697">
        <w:rPr>
          <w:noProof/>
        </w:rPr>
        <w:t xml:space="preserve"> </w:t>
      </w:r>
      <w:r w:rsidRPr="00111697">
        <w:rPr>
          <w:b/>
          <w:noProof/>
        </w:rPr>
        <w:t>273</w:t>
      </w:r>
      <w:r w:rsidRPr="00111697">
        <w:rPr>
          <w:noProof/>
        </w:rPr>
        <w:t>, 1987-1998.</w:t>
      </w:r>
    </w:p>
    <w:p w14:paraId="77264D96" w14:textId="77777777" w:rsidR="00111697" w:rsidRPr="00111697" w:rsidRDefault="00111697" w:rsidP="00111697">
      <w:pPr>
        <w:pStyle w:val="EndNoteBibliography"/>
        <w:rPr>
          <w:noProof/>
        </w:rPr>
      </w:pPr>
      <w:r w:rsidRPr="00111697">
        <w:rPr>
          <w:noProof/>
        </w:rPr>
        <w:t xml:space="preserve">[140] McGee, M.D., Borstein, S.R., Neches, R.Y., Buescher, H.H., Seehausen, O. &amp; Wainwright, P.C. 2015 A pharyngeal jaw evolutionary innovation facilitated extinction in Lake Victoria cichlids. </w:t>
      </w:r>
      <w:r w:rsidRPr="00111697">
        <w:rPr>
          <w:i/>
          <w:noProof/>
        </w:rPr>
        <w:t>Science</w:t>
      </w:r>
      <w:r w:rsidRPr="00111697">
        <w:rPr>
          <w:noProof/>
        </w:rPr>
        <w:t xml:space="preserve"> </w:t>
      </w:r>
      <w:r w:rsidRPr="00111697">
        <w:rPr>
          <w:b/>
          <w:noProof/>
        </w:rPr>
        <w:t>350</w:t>
      </w:r>
      <w:r w:rsidRPr="00111697">
        <w:rPr>
          <w:noProof/>
        </w:rPr>
        <w:t>, 1077-1079.</w:t>
      </w:r>
    </w:p>
    <w:p w14:paraId="3164D761" w14:textId="77777777" w:rsidR="00111697" w:rsidRPr="00111697" w:rsidRDefault="00111697" w:rsidP="00111697">
      <w:pPr>
        <w:pStyle w:val="EndNoteBibliography"/>
        <w:rPr>
          <w:noProof/>
        </w:rPr>
      </w:pPr>
      <w:r w:rsidRPr="00111697">
        <w:rPr>
          <w:noProof/>
        </w:rPr>
        <w:t xml:space="preserve">[141] Burress, E.D., Duarte, A., Serra, W.S. &amp; Loureiro, M. 2015 Rates of piscivory predict pharyngeal jaw morphology in a piscivorous lineage of cichlid fishes. </w:t>
      </w:r>
      <w:r w:rsidRPr="00111697">
        <w:rPr>
          <w:i/>
          <w:noProof/>
        </w:rPr>
        <w:t>Ecology of Freshwater Fish</w:t>
      </w:r>
      <w:r w:rsidRPr="00111697">
        <w:rPr>
          <w:noProof/>
        </w:rPr>
        <w:t>, 1-9.</w:t>
      </w:r>
    </w:p>
    <w:p w14:paraId="450ABB38" w14:textId="77777777" w:rsidR="00111697" w:rsidRPr="00111697" w:rsidRDefault="00111697" w:rsidP="00111697">
      <w:pPr>
        <w:pStyle w:val="EndNoteBibliography"/>
        <w:rPr>
          <w:noProof/>
        </w:rPr>
      </w:pPr>
      <w:r w:rsidRPr="00111697">
        <w:rPr>
          <w:noProof/>
        </w:rPr>
        <w:t xml:space="preserve">[142] Baumgarten, L., Machado-Schiaffino, G., Henning, F. &amp; Meyer, A. 2015 What big lips are good for: On the adaptive function of repeatedly evolved hypertrophied lips of cichlid fishes. </w:t>
      </w:r>
      <w:r w:rsidRPr="00111697">
        <w:rPr>
          <w:i/>
          <w:noProof/>
        </w:rPr>
        <w:t>Biol. J. Linn. Soc.</w:t>
      </w:r>
      <w:r w:rsidRPr="00111697">
        <w:rPr>
          <w:noProof/>
        </w:rPr>
        <w:t xml:space="preserve"> </w:t>
      </w:r>
      <w:r w:rsidRPr="00111697">
        <w:rPr>
          <w:b/>
          <w:noProof/>
        </w:rPr>
        <w:t>115</w:t>
      </w:r>
      <w:r w:rsidRPr="00111697">
        <w:rPr>
          <w:noProof/>
        </w:rPr>
        <w:t>, 448-455.</w:t>
      </w:r>
    </w:p>
    <w:p w14:paraId="3172EF41" w14:textId="77777777" w:rsidR="00111697" w:rsidRPr="00111697" w:rsidRDefault="00111697" w:rsidP="00111697">
      <w:pPr>
        <w:pStyle w:val="EndNoteBibliography"/>
        <w:rPr>
          <w:noProof/>
        </w:rPr>
      </w:pPr>
      <w:r w:rsidRPr="00111697">
        <w:rPr>
          <w:noProof/>
        </w:rPr>
        <w:t xml:space="preserve">[143] Hulsey, C.D., Hollingworth, P.R. &amp; Holzman, R. 2010 Co-evolution of the premaxilla and jaw protrusion in cichlid fishes (Heroine: Cichlidae). </w:t>
      </w:r>
      <w:r w:rsidRPr="00111697">
        <w:rPr>
          <w:i/>
          <w:noProof/>
        </w:rPr>
        <w:t>Biol. J. Linn. Soc.</w:t>
      </w:r>
      <w:r w:rsidRPr="00111697">
        <w:rPr>
          <w:noProof/>
        </w:rPr>
        <w:t xml:space="preserve"> </w:t>
      </w:r>
      <w:r w:rsidRPr="00111697">
        <w:rPr>
          <w:b/>
          <w:noProof/>
        </w:rPr>
        <w:t>100</w:t>
      </w:r>
      <w:r w:rsidRPr="00111697">
        <w:rPr>
          <w:noProof/>
        </w:rPr>
        <w:t>, 619-629.</w:t>
      </w:r>
    </w:p>
    <w:p w14:paraId="49C16915" w14:textId="77777777" w:rsidR="00111697" w:rsidRPr="00111697" w:rsidRDefault="00111697" w:rsidP="00111697">
      <w:pPr>
        <w:pStyle w:val="EndNoteBibliography"/>
        <w:rPr>
          <w:noProof/>
        </w:rPr>
      </w:pPr>
      <w:r w:rsidRPr="00111697">
        <w:rPr>
          <w:noProof/>
        </w:rPr>
        <w:t xml:space="preserve">[144] Van Dooren, T.J.M., van Goor, H.A. &amp; van Putten, M. 2010 Handedness and asymmetry in scale-eating cichlids: antisymmetries of different strength. </w:t>
      </w:r>
      <w:r w:rsidRPr="00111697">
        <w:rPr>
          <w:i/>
          <w:noProof/>
        </w:rPr>
        <w:t>Evolution</w:t>
      </w:r>
      <w:r w:rsidRPr="00111697">
        <w:rPr>
          <w:noProof/>
        </w:rPr>
        <w:t xml:space="preserve"> </w:t>
      </w:r>
      <w:r w:rsidRPr="00111697">
        <w:rPr>
          <w:b/>
          <w:noProof/>
        </w:rPr>
        <w:t>64</w:t>
      </w:r>
      <w:r w:rsidRPr="00111697">
        <w:rPr>
          <w:noProof/>
        </w:rPr>
        <w:t>, 2159-2165.</w:t>
      </w:r>
    </w:p>
    <w:p w14:paraId="2283896C" w14:textId="77777777" w:rsidR="00111697" w:rsidRPr="00111697" w:rsidRDefault="00111697" w:rsidP="00111697">
      <w:pPr>
        <w:pStyle w:val="EndNoteBibliography"/>
        <w:rPr>
          <w:noProof/>
        </w:rPr>
      </w:pPr>
      <w:r w:rsidRPr="00111697">
        <w:rPr>
          <w:noProof/>
        </w:rPr>
        <w:t xml:space="preserve">[145] Colombo, M., Indermaur, A., Meyer, B.S. &amp; Salzburger, W. 2016 Habitat use and its implications to functional morphology: niche partitioning and the evolution of locomotor morphology in Lake Tanganyikan cichlids (Perciformes: Cichlidae). </w:t>
      </w:r>
      <w:r w:rsidRPr="00111697">
        <w:rPr>
          <w:i/>
          <w:noProof/>
        </w:rPr>
        <w:t>Biol. J. Linn. Soc.</w:t>
      </w:r>
      <w:r w:rsidRPr="00111697">
        <w:rPr>
          <w:noProof/>
        </w:rPr>
        <w:t xml:space="preserve"> </w:t>
      </w:r>
      <w:r w:rsidRPr="00111697">
        <w:rPr>
          <w:b/>
          <w:noProof/>
        </w:rPr>
        <w:t>118</w:t>
      </w:r>
      <w:r w:rsidRPr="00111697">
        <w:rPr>
          <w:noProof/>
        </w:rPr>
        <w:t>, 536-550.</w:t>
      </w:r>
    </w:p>
    <w:p w14:paraId="53580F61" w14:textId="77777777" w:rsidR="00111697" w:rsidRPr="00111697" w:rsidRDefault="00111697" w:rsidP="00111697">
      <w:pPr>
        <w:pStyle w:val="EndNoteBibliography"/>
        <w:rPr>
          <w:noProof/>
        </w:rPr>
      </w:pPr>
      <w:r w:rsidRPr="00111697">
        <w:rPr>
          <w:noProof/>
        </w:rPr>
        <w:t xml:space="preserve">[146] Koblmuller, S., Schliewen, U.K., Duftner, N., Sefc, K.M., Katongo, C. &amp; Sturmbauer, C. 2008 Age and spread of haplochromine cichlid fishes in Africa. </w:t>
      </w:r>
      <w:r w:rsidRPr="00111697">
        <w:rPr>
          <w:i/>
          <w:noProof/>
        </w:rPr>
        <w:t>Mol. Phylogen. Evol.</w:t>
      </w:r>
      <w:r w:rsidRPr="00111697">
        <w:rPr>
          <w:noProof/>
        </w:rPr>
        <w:t xml:space="preserve"> </w:t>
      </w:r>
      <w:r w:rsidRPr="00111697">
        <w:rPr>
          <w:b/>
          <w:noProof/>
        </w:rPr>
        <w:t>49</w:t>
      </w:r>
      <w:r w:rsidRPr="00111697">
        <w:rPr>
          <w:noProof/>
        </w:rPr>
        <w:t>, 153-169.</w:t>
      </w:r>
    </w:p>
    <w:p w14:paraId="29222C7B" w14:textId="77777777" w:rsidR="00111697" w:rsidRPr="00111697" w:rsidRDefault="00111697" w:rsidP="00111697">
      <w:pPr>
        <w:pStyle w:val="EndNoteBibliography"/>
        <w:rPr>
          <w:noProof/>
        </w:rPr>
      </w:pPr>
      <w:r w:rsidRPr="00111697">
        <w:rPr>
          <w:noProof/>
        </w:rPr>
        <w:t xml:space="preserve">[147] Seehausen, O. 2004 Hybridization and adaptive radiation. </w:t>
      </w:r>
      <w:r w:rsidRPr="00111697">
        <w:rPr>
          <w:i/>
          <w:noProof/>
        </w:rPr>
        <w:t>TREE</w:t>
      </w:r>
      <w:r w:rsidRPr="00111697">
        <w:rPr>
          <w:noProof/>
        </w:rPr>
        <w:t xml:space="preserve"> </w:t>
      </w:r>
      <w:r w:rsidRPr="00111697">
        <w:rPr>
          <w:b/>
          <w:noProof/>
        </w:rPr>
        <w:t>19</w:t>
      </w:r>
      <w:r w:rsidRPr="00111697">
        <w:rPr>
          <w:noProof/>
        </w:rPr>
        <w:t>, 198-207.</w:t>
      </w:r>
    </w:p>
    <w:p w14:paraId="04CD86EE" w14:textId="77777777" w:rsidR="00111697" w:rsidRPr="00111697" w:rsidRDefault="00111697" w:rsidP="00111697">
      <w:pPr>
        <w:pStyle w:val="EndNoteBibliography"/>
        <w:rPr>
          <w:noProof/>
        </w:rPr>
      </w:pPr>
      <w:r w:rsidRPr="00111697">
        <w:rPr>
          <w:noProof/>
        </w:rPr>
        <w:t xml:space="preserve">[148] Ser, J.R., Roberts, R.B. &amp; Kocher, T.D. 2010 Multiple interacting loci control sex determination in Lake Malawi cichlid fish. </w:t>
      </w:r>
      <w:r w:rsidRPr="00111697">
        <w:rPr>
          <w:i/>
          <w:noProof/>
        </w:rPr>
        <w:t>Evolution</w:t>
      </w:r>
      <w:r w:rsidRPr="00111697">
        <w:rPr>
          <w:noProof/>
        </w:rPr>
        <w:t xml:space="preserve"> </w:t>
      </w:r>
      <w:r w:rsidRPr="00111697">
        <w:rPr>
          <w:b/>
          <w:noProof/>
        </w:rPr>
        <w:t>64</w:t>
      </w:r>
      <w:r w:rsidRPr="00111697">
        <w:rPr>
          <w:noProof/>
        </w:rPr>
        <w:t>, 486-501.</w:t>
      </w:r>
    </w:p>
    <w:p w14:paraId="7BA26B61" w14:textId="77777777" w:rsidR="00111697" w:rsidRPr="00111697" w:rsidRDefault="00111697" w:rsidP="00111697">
      <w:pPr>
        <w:pStyle w:val="EndNoteBibliography"/>
        <w:rPr>
          <w:noProof/>
        </w:rPr>
      </w:pPr>
      <w:r w:rsidRPr="00111697">
        <w:rPr>
          <w:noProof/>
        </w:rPr>
        <w:t xml:space="preserve">[149] Wagner, C.E., Harmon, L.J. &amp; Seehausen, O. 2012 Ecological opportunity and sexual selection together predict adaptive radiation. </w:t>
      </w:r>
      <w:r w:rsidRPr="00111697">
        <w:rPr>
          <w:i/>
          <w:noProof/>
        </w:rPr>
        <w:t>Nature</w:t>
      </w:r>
      <w:r w:rsidRPr="00111697">
        <w:rPr>
          <w:noProof/>
        </w:rPr>
        <w:t xml:space="preserve"> </w:t>
      </w:r>
      <w:r w:rsidRPr="00111697">
        <w:rPr>
          <w:b/>
          <w:noProof/>
        </w:rPr>
        <w:t>487</w:t>
      </w:r>
      <w:r w:rsidRPr="00111697">
        <w:rPr>
          <w:noProof/>
        </w:rPr>
        <w:t>, 366-369.</w:t>
      </w:r>
    </w:p>
    <w:p w14:paraId="6544D8DC" w14:textId="77777777" w:rsidR="00111697" w:rsidRPr="00111697" w:rsidRDefault="00111697" w:rsidP="00111697">
      <w:pPr>
        <w:pStyle w:val="EndNoteBibliography"/>
        <w:rPr>
          <w:noProof/>
        </w:rPr>
      </w:pPr>
      <w:r w:rsidRPr="00111697">
        <w:rPr>
          <w:noProof/>
        </w:rPr>
        <w:t xml:space="preserve">[150] Martin, C.H. 2013 Strong assortative mating by diet, color, size, and morphology but limited progress toward sympatric speciation in a classic example: Cameroon crater lake cichlids. </w:t>
      </w:r>
      <w:r w:rsidRPr="00111697">
        <w:rPr>
          <w:i/>
          <w:noProof/>
        </w:rPr>
        <w:t>Evolution</w:t>
      </w:r>
      <w:r w:rsidRPr="00111697">
        <w:rPr>
          <w:noProof/>
        </w:rPr>
        <w:t xml:space="preserve"> </w:t>
      </w:r>
      <w:r w:rsidRPr="00111697">
        <w:rPr>
          <w:b/>
          <w:noProof/>
        </w:rPr>
        <w:t>67</w:t>
      </w:r>
      <w:r w:rsidRPr="00111697">
        <w:rPr>
          <w:noProof/>
        </w:rPr>
        <w:t>, 2114-2123.</w:t>
      </w:r>
    </w:p>
    <w:p w14:paraId="482C3A90" w14:textId="77777777" w:rsidR="00111697" w:rsidRPr="00111697" w:rsidRDefault="00111697" w:rsidP="00111697">
      <w:pPr>
        <w:pStyle w:val="EndNoteBibliography"/>
        <w:rPr>
          <w:noProof/>
        </w:rPr>
      </w:pPr>
      <w:r w:rsidRPr="00111697">
        <w:rPr>
          <w:noProof/>
        </w:rPr>
        <w:t xml:space="preserve">[151] Barluenga, M., Stolting, K.N., Salzburger, W., Muschick, M. &amp; Meyer, A. 2006 Sympatric speciation in Nicaraguan crater lake cichlid fish. </w:t>
      </w:r>
      <w:r w:rsidRPr="00111697">
        <w:rPr>
          <w:i/>
          <w:noProof/>
        </w:rPr>
        <w:t>Nature</w:t>
      </w:r>
      <w:r w:rsidRPr="00111697">
        <w:rPr>
          <w:noProof/>
        </w:rPr>
        <w:t xml:space="preserve"> </w:t>
      </w:r>
      <w:r w:rsidRPr="00111697">
        <w:rPr>
          <w:b/>
          <w:noProof/>
        </w:rPr>
        <w:t>439</w:t>
      </w:r>
      <w:r w:rsidRPr="00111697">
        <w:rPr>
          <w:noProof/>
        </w:rPr>
        <w:t>, 719-723.</w:t>
      </w:r>
    </w:p>
    <w:p w14:paraId="732645AC" w14:textId="77777777" w:rsidR="00111697" w:rsidRPr="00111697" w:rsidRDefault="00111697" w:rsidP="00111697">
      <w:pPr>
        <w:pStyle w:val="EndNoteBibliography"/>
        <w:rPr>
          <w:noProof/>
        </w:rPr>
      </w:pPr>
      <w:r w:rsidRPr="00111697">
        <w:rPr>
          <w:noProof/>
        </w:rPr>
        <w:t xml:space="preserve">[152] Martin, R.A., McGee, M.D. &amp; Langerhans, R.B. 2015 Predicting ecological and phenotypic differentiation in the wild: a case of piscivorous fish in a fishless environment. </w:t>
      </w:r>
      <w:r w:rsidRPr="00111697">
        <w:rPr>
          <w:i/>
          <w:noProof/>
        </w:rPr>
        <w:t>Biol. J. Linn. Soc.</w:t>
      </w:r>
      <w:r w:rsidRPr="00111697">
        <w:rPr>
          <w:noProof/>
        </w:rPr>
        <w:t xml:space="preserve"> </w:t>
      </w:r>
      <w:r w:rsidRPr="00111697">
        <w:rPr>
          <w:b/>
          <w:noProof/>
        </w:rPr>
        <w:t>114</w:t>
      </w:r>
      <w:r w:rsidRPr="00111697">
        <w:rPr>
          <w:noProof/>
        </w:rPr>
        <w:t>, 588-607.</w:t>
      </w:r>
    </w:p>
    <w:p w14:paraId="3364D4F2" w14:textId="77777777" w:rsidR="00111697" w:rsidRPr="00111697" w:rsidRDefault="00111697" w:rsidP="00111697">
      <w:pPr>
        <w:pStyle w:val="EndNoteBibliography"/>
        <w:rPr>
          <w:noProof/>
        </w:rPr>
      </w:pPr>
      <w:r w:rsidRPr="00111697">
        <w:rPr>
          <w:noProof/>
        </w:rPr>
        <w:t xml:space="preserve">[153] Brawand, D., Wagner, C.E., Li, Y.I., Malinsky, M., Keller, I., Fan, S., Simakov, O., Ng, A.Y., Lim, Z.W., Bezault, E., et al. 2014 The genomic substrate for adaptive radiation in African cichlid fish. </w:t>
      </w:r>
      <w:r w:rsidRPr="00111697">
        <w:rPr>
          <w:i/>
          <w:noProof/>
        </w:rPr>
        <w:t>Nature</w:t>
      </w:r>
      <w:r w:rsidRPr="00111697">
        <w:rPr>
          <w:noProof/>
        </w:rPr>
        <w:t xml:space="preserve"> </w:t>
      </w:r>
      <w:r w:rsidRPr="00111697">
        <w:rPr>
          <w:b/>
          <w:noProof/>
        </w:rPr>
        <w:t>513</w:t>
      </w:r>
      <w:r w:rsidRPr="00111697">
        <w:rPr>
          <w:noProof/>
        </w:rPr>
        <w:t>, 375-381.</w:t>
      </w:r>
    </w:p>
    <w:p w14:paraId="3C0685E8" w14:textId="77777777" w:rsidR="00111697" w:rsidRPr="00111697" w:rsidRDefault="00111697" w:rsidP="00111697">
      <w:pPr>
        <w:pStyle w:val="EndNoteBibliography"/>
        <w:rPr>
          <w:noProof/>
        </w:rPr>
      </w:pPr>
      <w:r w:rsidRPr="00111697">
        <w:rPr>
          <w:noProof/>
        </w:rPr>
        <w:t xml:space="preserve">[154] Berner, D. &amp; Salzburger, W. 2015 The genomics of organismal diversification illuminated by adaptive radiations. </w:t>
      </w:r>
      <w:r w:rsidRPr="00111697">
        <w:rPr>
          <w:i/>
          <w:noProof/>
        </w:rPr>
        <w:t>Trends in Genetics</w:t>
      </w:r>
      <w:r w:rsidRPr="00111697">
        <w:rPr>
          <w:noProof/>
        </w:rPr>
        <w:t>, 1-9.</w:t>
      </w:r>
    </w:p>
    <w:p w14:paraId="189A76BB" w14:textId="77777777" w:rsidR="00111697" w:rsidRPr="00111697" w:rsidRDefault="00111697" w:rsidP="00111697">
      <w:pPr>
        <w:pStyle w:val="EndNoteBibliography"/>
        <w:rPr>
          <w:noProof/>
        </w:rPr>
      </w:pPr>
      <w:r w:rsidRPr="00111697">
        <w:rPr>
          <w:noProof/>
        </w:rPr>
        <w:t xml:space="preserve">[155] Dijkstra, P.D., Seehausen, O., Pierotti, M.E.R. &amp; Groothuis, T.G.G. 2007 Male-male competition and speciation: aggression bias towards differently coloured rivals varies between stages of speciation in a Lake Victoria cichlid species complex. </w:t>
      </w:r>
      <w:r w:rsidRPr="00111697">
        <w:rPr>
          <w:i/>
          <w:noProof/>
        </w:rPr>
        <w:t>J. Evol. Biol.</w:t>
      </w:r>
      <w:r w:rsidRPr="00111697">
        <w:rPr>
          <w:noProof/>
        </w:rPr>
        <w:t xml:space="preserve"> </w:t>
      </w:r>
      <w:r w:rsidRPr="00111697">
        <w:rPr>
          <w:b/>
          <w:noProof/>
        </w:rPr>
        <w:t>20</w:t>
      </w:r>
      <w:r w:rsidRPr="00111697">
        <w:rPr>
          <w:noProof/>
        </w:rPr>
        <w:t>, 496-502.</w:t>
      </w:r>
    </w:p>
    <w:p w14:paraId="68AB69D9" w14:textId="77777777" w:rsidR="00111697" w:rsidRPr="00111697" w:rsidRDefault="00111697" w:rsidP="00111697">
      <w:pPr>
        <w:pStyle w:val="EndNoteBibliography"/>
        <w:rPr>
          <w:noProof/>
        </w:rPr>
      </w:pPr>
      <w:r w:rsidRPr="00111697">
        <w:rPr>
          <w:noProof/>
        </w:rPr>
        <w:t xml:space="preserve">[156] Verzijden, M.N., Lachlan, R.F. &amp; Servedio, M.R. 2005 Female mate-choice behavior and sympatric speciation. </w:t>
      </w:r>
      <w:r w:rsidRPr="00111697">
        <w:rPr>
          <w:i/>
          <w:noProof/>
        </w:rPr>
        <w:t>Evolution</w:t>
      </w:r>
      <w:r w:rsidRPr="00111697">
        <w:rPr>
          <w:noProof/>
        </w:rPr>
        <w:t xml:space="preserve"> </w:t>
      </w:r>
      <w:r w:rsidRPr="00111697">
        <w:rPr>
          <w:b/>
          <w:noProof/>
        </w:rPr>
        <w:t>59</w:t>
      </w:r>
      <w:r w:rsidRPr="00111697">
        <w:rPr>
          <w:noProof/>
        </w:rPr>
        <w:t>, 2097-2108.</w:t>
      </w:r>
    </w:p>
    <w:p w14:paraId="79FA433F" w14:textId="77777777" w:rsidR="00111697" w:rsidRPr="00111697" w:rsidRDefault="00111697" w:rsidP="00111697">
      <w:pPr>
        <w:pStyle w:val="EndNoteBibliography"/>
        <w:rPr>
          <w:noProof/>
        </w:rPr>
      </w:pPr>
      <w:r w:rsidRPr="00111697">
        <w:rPr>
          <w:noProof/>
        </w:rPr>
        <w:t xml:space="preserve">[157] Young, K.A., Genner, M.J., Haesler, M.P. &amp; Joyce, D.A. 2010 Sequential female assessment drives complex sexual selection on bower shape in a cichlid fish. </w:t>
      </w:r>
      <w:r w:rsidRPr="00111697">
        <w:rPr>
          <w:i/>
          <w:noProof/>
        </w:rPr>
        <w:t>Evolution</w:t>
      </w:r>
      <w:r w:rsidRPr="00111697">
        <w:rPr>
          <w:noProof/>
        </w:rPr>
        <w:t xml:space="preserve"> </w:t>
      </w:r>
      <w:r w:rsidRPr="00111697">
        <w:rPr>
          <w:b/>
          <w:noProof/>
        </w:rPr>
        <w:t>64</w:t>
      </w:r>
      <w:r w:rsidRPr="00111697">
        <w:rPr>
          <w:noProof/>
        </w:rPr>
        <w:t>, 2246-2253.</w:t>
      </w:r>
    </w:p>
    <w:p w14:paraId="4CB0CF00" w14:textId="77777777" w:rsidR="00111697" w:rsidRPr="00111697" w:rsidRDefault="00111697" w:rsidP="00111697">
      <w:pPr>
        <w:pStyle w:val="EndNoteBibliography"/>
        <w:rPr>
          <w:noProof/>
        </w:rPr>
      </w:pPr>
      <w:r w:rsidRPr="00111697">
        <w:rPr>
          <w:noProof/>
        </w:rPr>
        <w:t xml:space="preserve">[158] Martin, C.H. &amp; Genner, M.J. 2009 High niche overlap between two successfully coexisting pairs of Lake Malawi cichlid fishes. </w:t>
      </w:r>
      <w:r w:rsidRPr="00111697">
        <w:rPr>
          <w:i/>
          <w:noProof/>
        </w:rPr>
        <w:t>Can. J. Fish. Aquat. Sci.</w:t>
      </w:r>
      <w:r w:rsidRPr="00111697">
        <w:rPr>
          <w:noProof/>
        </w:rPr>
        <w:t xml:space="preserve"> </w:t>
      </w:r>
      <w:r w:rsidRPr="00111697">
        <w:rPr>
          <w:b/>
          <w:noProof/>
        </w:rPr>
        <w:t>66</w:t>
      </w:r>
      <w:r w:rsidRPr="00111697">
        <w:rPr>
          <w:noProof/>
        </w:rPr>
        <w:t>, 579-588.</w:t>
      </w:r>
    </w:p>
    <w:p w14:paraId="42F790FD" w14:textId="77777777" w:rsidR="00111697" w:rsidRPr="00111697" w:rsidRDefault="00111697" w:rsidP="00111697">
      <w:pPr>
        <w:pStyle w:val="EndNoteBibliography"/>
        <w:rPr>
          <w:noProof/>
        </w:rPr>
      </w:pPr>
      <w:r w:rsidRPr="00111697">
        <w:rPr>
          <w:noProof/>
        </w:rPr>
        <w:t xml:space="preserve">[159] Robinson, B.W. &amp; Wilson, D.S. 1998 Optimal foraging, specialization, and a solution to Liem's paradox. </w:t>
      </w:r>
      <w:r w:rsidRPr="00111697">
        <w:rPr>
          <w:i/>
          <w:noProof/>
        </w:rPr>
        <w:t>Am. Nat.</w:t>
      </w:r>
      <w:r w:rsidRPr="00111697">
        <w:rPr>
          <w:noProof/>
        </w:rPr>
        <w:t xml:space="preserve"> </w:t>
      </w:r>
      <w:r w:rsidRPr="00111697">
        <w:rPr>
          <w:b/>
          <w:noProof/>
        </w:rPr>
        <w:t>151</w:t>
      </w:r>
      <w:r w:rsidRPr="00111697">
        <w:rPr>
          <w:noProof/>
        </w:rPr>
        <w:t>, 223-235.</w:t>
      </w:r>
    </w:p>
    <w:p w14:paraId="4F30FEF0" w14:textId="77777777" w:rsidR="00111697" w:rsidRPr="00111697" w:rsidRDefault="00111697" w:rsidP="00111697">
      <w:pPr>
        <w:pStyle w:val="EndNoteBibliography"/>
        <w:rPr>
          <w:noProof/>
        </w:rPr>
      </w:pPr>
      <w:r w:rsidRPr="00111697">
        <w:rPr>
          <w:noProof/>
        </w:rPr>
        <w:t xml:space="preserve">[160] Streelman, J.T. &amp; Danley, P.D. 2003 The stage of vertebrate evolutionary radiation. </w:t>
      </w:r>
      <w:r w:rsidRPr="00111697">
        <w:rPr>
          <w:i/>
          <w:noProof/>
        </w:rPr>
        <w:t>TREE</w:t>
      </w:r>
      <w:r w:rsidRPr="00111697">
        <w:rPr>
          <w:noProof/>
        </w:rPr>
        <w:t xml:space="preserve"> </w:t>
      </w:r>
      <w:r w:rsidRPr="00111697">
        <w:rPr>
          <w:b/>
          <w:noProof/>
        </w:rPr>
        <w:t>18</w:t>
      </w:r>
      <w:r w:rsidRPr="00111697">
        <w:rPr>
          <w:noProof/>
        </w:rPr>
        <w:t>, 126-131.</w:t>
      </w:r>
    </w:p>
    <w:p w14:paraId="2BF550F9" w14:textId="77777777" w:rsidR="00111697" w:rsidRPr="00111697" w:rsidRDefault="00111697" w:rsidP="00111697">
      <w:pPr>
        <w:pStyle w:val="EndNoteBibliography"/>
        <w:rPr>
          <w:noProof/>
        </w:rPr>
      </w:pPr>
      <w:r w:rsidRPr="00111697">
        <w:rPr>
          <w:noProof/>
        </w:rPr>
        <w:t xml:space="preserve">[161] Albertson, R.C., Streelman, J.T. &amp; Kocher, T.D. 2003 Directional selection has shaped the oral jaws of Lake Malawi cichlid fishes. </w:t>
      </w:r>
      <w:r w:rsidRPr="00111697">
        <w:rPr>
          <w:i/>
          <w:noProof/>
        </w:rPr>
        <w:t>Proc. Natl. Acad. Sci. USA</w:t>
      </w:r>
      <w:r w:rsidRPr="00111697">
        <w:rPr>
          <w:noProof/>
        </w:rPr>
        <w:t xml:space="preserve"> </w:t>
      </w:r>
      <w:r w:rsidRPr="00111697">
        <w:rPr>
          <w:b/>
          <w:noProof/>
        </w:rPr>
        <w:t>100</w:t>
      </w:r>
      <w:r w:rsidRPr="00111697">
        <w:rPr>
          <w:noProof/>
        </w:rPr>
        <w:t>, 5252-5257.</w:t>
      </w:r>
    </w:p>
    <w:p w14:paraId="4275588A" w14:textId="77777777" w:rsidR="00111697" w:rsidRPr="00111697" w:rsidRDefault="00111697" w:rsidP="00111697">
      <w:pPr>
        <w:pStyle w:val="EndNoteBibliography"/>
        <w:rPr>
          <w:noProof/>
        </w:rPr>
      </w:pPr>
      <w:r w:rsidRPr="00111697">
        <w:rPr>
          <w:noProof/>
        </w:rPr>
        <w:t xml:space="preserve">[162] Martin, C.H., Crawford, J.E., turner, B.J. &amp; Simons, L.H. 2016 Diabolical survival in Death Valley: recent pupfish colonization, gene flow, and genetic assimilation in the smallest species range on earth. </w:t>
      </w:r>
      <w:r w:rsidRPr="00111697">
        <w:rPr>
          <w:i/>
          <w:noProof/>
        </w:rPr>
        <w:t>Proc. R. Soc. Lond. B</w:t>
      </w:r>
      <w:r w:rsidRPr="00111697">
        <w:rPr>
          <w:noProof/>
        </w:rPr>
        <w:t xml:space="preserve"> </w:t>
      </w:r>
      <w:r w:rsidRPr="00111697">
        <w:rPr>
          <w:b/>
          <w:noProof/>
        </w:rPr>
        <w:t>283</w:t>
      </w:r>
      <w:r w:rsidRPr="00111697">
        <w:rPr>
          <w:noProof/>
        </w:rPr>
        <w:t>, 20152334.</w:t>
      </w:r>
    </w:p>
    <w:p w14:paraId="493B90C4" w14:textId="77777777" w:rsidR="00111697" w:rsidRPr="00111697" w:rsidRDefault="00111697" w:rsidP="00111697">
      <w:pPr>
        <w:pStyle w:val="EndNoteBibliography"/>
        <w:rPr>
          <w:noProof/>
        </w:rPr>
      </w:pPr>
      <w:r w:rsidRPr="00111697">
        <w:rPr>
          <w:noProof/>
        </w:rPr>
        <w:t xml:space="preserve">[163] Martin, C.H. &amp; Wainwright, P.C. 2013 A remarkable species flock of </w:t>
      </w:r>
      <w:r w:rsidRPr="00111697">
        <w:rPr>
          <w:i/>
          <w:noProof/>
        </w:rPr>
        <w:t xml:space="preserve">Cyprinidon </w:t>
      </w:r>
      <w:r w:rsidRPr="00111697">
        <w:rPr>
          <w:noProof/>
        </w:rPr>
        <w:t xml:space="preserve">pupfishes endemic to San Salvador Island, Bahamas. </w:t>
      </w:r>
      <w:r w:rsidRPr="00111697">
        <w:rPr>
          <w:i/>
          <w:noProof/>
        </w:rPr>
        <w:t>Bull. Peabody Mus. Nat. Hist.</w:t>
      </w:r>
      <w:r w:rsidRPr="00111697">
        <w:rPr>
          <w:noProof/>
        </w:rPr>
        <w:t xml:space="preserve"> </w:t>
      </w:r>
      <w:r w:rsidRPr="00111697">
        <w:rPr>
          <w:b/>
          <w:noProof/>
        </w:rPr>
        <w:t>54</w:t>
      </w:r>
      <w:r w:rsidRPr="00111697">
        <w:rPr>
          <w:noProof/>
        </w:rPr>
        <w:t>, 231-240.</w:t>
      </w:r>
    </w:p>
    <w:p w14:paraId="259C0BEE" w14:textId="77777777" w:rsidR="00111697" w:rsidRPr="00111697" w:rsidRDefault="00111697" w:rsidP="00111697">
      <w:pPr>
        <w:pStyle w:val="EndNoteBibliography"/>
        <w:rPr>
          <w:noProof/>
        </w:rPr>
      </w:pPr>
      <w:r w:rsidRPr="00111697">
        <w:rPr>
          <w:noProof/>
        </w:rPr>
        <w:t xml:space="preserve">[164] Martin, C.H. &amp; Wainwright, P.C. 2013 On the measurement of ecological novelty: scale-eating pupfish are separated by 168 my from other scale-eating fishes. </w:t>
      </w:r>
      <w:r w:rsidRPr="00111697">
        <w:rPr>
          <w:i/>
          <w:noProof/>
        </w:rPr>
        <w:t>PLoS ONE</w:t>
      </w:r>
      <w:r w:rsidRPr="00111697">
        <w:rPr>
          <w:noProof/>
        </w:rPr>
        <w:t xml:space="preserve"> </w:t>
      </w:r>
      <w:r w:rsidRPr="00111697">
        <w:rPr>
          <w:b/>
          <w:noProof/>
        </w:rPr>
        <w:t>8</w:t>
      </w:r>
      <w:r w:rsidRPr="00111697">
        <w:rPr>
          <w:noProof/>
        </w:rPr>
        <w:t>, e71164.</w:t>
      </w:r>
    </w:p>
    <w:p w14:paraId="55615849" w14:textId="77777777" w:rsidR="00111697" w:rsidRPr="00111697" w:rsidRDefault="00111697" w:rsidP="00111697">
      <w:pPr>
        <w:pStyle w:val="EndNoteBibliography"/>
        <w:rPr>
          <w:noProof/>
        </w:rPr>
      </w:pPr>
      <w:r w:rsidRPr="00111697">
        <w:rPr>
          <w:noProof/>
        </w:rPr>
        <w:t xml:space="preserve">[165] Martin, C.H. &amp; Feinstein, L.C. 2014 Novel trophic niches drive variable progress towards ecological speciation within an adaptive radiation of pupfishes. </w:t>
      </w:r>
      <w:r w:rsidRPr="00111697">
        <w:rPr>
          <w:i/>
          <w:noProof/>
        </w:rPr>
        <w:t>Mol. Ecol.</w:t>
      </w:r>
      <w:r w:rsidRPr="00111697">
        <w:rPr>
          <w:noProof/>
        </w:rPr>
        <w:t xml:space="preserve"> </w:t>
      </w:r>
      <w:r w:rsidRPr="00111697">
        <w:rPr>
          <w:b/>
          <w:noProof/>
        </w:rPr>
        <w:t>23</w:t>
      </w:r>
      <w:r w:rsidRPr="00111697">
        <w:rPr>
          <w:noProof/>
        </w:rPr>
        <w:t>, 1846-1862.</w:t>
      </w:r>
    </w:p>
    <w:p w14:paraId="31D5BBCA" w14:textId="77777777" w:rsidR="00111697" w:rsidRPr="00111697" w:rsidRDefault="00111697" w:rsidP="00111697">
      <w:pPr>
        <w:pStyle w:val="EndNoteBibliography"/>
        <w:rPr>
          <w:noProof/>
        </w:rPr>
      </w:pPr>
      <w:r w:rsidRPr="00111697">
        <w:rPr>
          <w:noProof/>
        </w:rPr>
        <w:t xml:space="preserve">[166] Humphries, J. &amp; Miller, R.R. 1981 A remarkable species flock of pupfishes, genus </w:t>
      </w:r>
      <w:r w:rsidRPr="00111697">
        <w:rPr>
          <w:i/>
          <w:noProof/>
        </w:rPr>
        <w:t>Cyprinodon</w:t>
      </w:r>
      <w:r w:rsidRPr="00111697">
        <w:rPr>
          <w:noProof/>
        </w:rPr>
        <w:t xml:space="preserve">, from Yucatan, Mexico. </w:t>
      </w:r>
      <w:r w:rsidRPr="00111697">
        <w:rPr>
          <w:i/>
          <w:noProof/>
        </w:rPr>
        <w:t>Copeia</w:t>
      </w:r>
      <w:r w:rsidRPr="00111697">
        <w:rPr>
          <w:noProof/>
        </w:rPr>
        <w:t xml:space="preserve"> </w:t>
      </w:r>
      <w:r w:rsidRPr="00111697">
        <w:rPr>
          <w:b/>
          <w:noProof/>
        </w:rPr>
        <w:t>1981</w:t>
      </w:r>
      <w:r w:rsidRPr="00111697">
        <w:rPr>
          <w:noProof/>
        </w:rPr>
        <w:t>, 52-64.</w:t>
      </w:r>
    </w:p>
    <w:p w14:paraId="4EEE0CC3" w14:textId="77777777" w:rsidR="00111697" w:rsidRPr="00111697" w:rsidRDefault="00111697" w:rsidP="00111697">
      <w:pPr>
        <w:pStyle w:val="EndNoteBibliography"/>
        <w:rPr>
          <w:noProof/>
        </w:rPr>
      </w:pPr>
      <w:r w:rsidRPr="00111697">
        <w:rPr>
          <w:noProof/>
        </w:rPr>
        <w:t xml:space="preserve">[167] Hata, H., Yasugi, M. &amp; Hori, M. 2011 Jaw laterality and related handedness in the hunting behavior of scale-eating characin, </w:t>
      </w:r>
      <w:r w:rsidRPr="00111697">
        <w:rPr>
          <w:i/>
          <w:noProof/>
        </w:rPr>
        <w:t>Exodon paradoxus</w:t>
      </w:r>
      <w:r w:rsidRPr="00111697">
        <w:rPr>
          <w:noProof/>
        </w:rPr>
        <w:t xml:space="preserve">. </w:t>
      </w:r>
      <w:r w:rsidRPr="00111697">
        <w:rPr>
          <w:i/>
          <w:noProof/>
        </w:rPr>
        <w:t>PLoS ONE</w:t>
      </w:r>
      <w:r w:rsidRPr="00111697">
        <w:rPr>
          <w:noProof/>
        </w:rPr>
        <w:t xml:space="preserve"> </w:t>
      </w:r>
      <w:r w:rsidRPr="00111697">
        <w:rPr>
          <w:b/>
          <w:noProof/>
        </w:rPr>
        <w:t>6</w:t>
      </w:r>
      <w:r w:rsidRPr="00111697">
        <w:rPr>
          <w:noProof/>
        </w:rPr>
        <w:t>, e29349.</w:t>
      </w:r>
    </w:p>
    <w:p w14:paraId="4A4C0EBD" w14:textId="77777777" w:rsidR="00111697" w:rsidRPr="00111697" w:rsidRDefault="00111697" w:rsidP="00111697">
      <w:pPr>
        <w:pStyle w:val="EndNoteBibliography"/>
        <w:rPr>
          <w:noProof/>
        </w:rPr>
      </w:pPr>
      <w:r w:rsidRPr="00111697">
        <w:rPr>
          <w:noProof/>
        </w:rPr>
        <w:t xml:space="preserve">[168] Janovetz, J. 2005 Functional morphology of feeding in the scale-eating specialist </w:t>
      </w:r>
      <w:r w:rsidRPr="00111697">
        <w:rPr>
          <w:i/>
          <w:noProof/>
        </w:rPr>
        <w:t>Catoprion mento</w:t>
      </w:r>
      <w:r w:rsidRPr="00111697">
        <w:rPr>
          <w:noProof/>
        </w:rPr>
        <w:t xml:space="preserve">. </w:t>
      </w:r>
      <w:r w:rsidRPr="00111697">
        <w:rPr>
          <w:i/>
          <w:noProof/>
        </w:rPr>
        <w:t>J. Exp. Biol.</w:t>
      </w:r>
      <w:r w:rsidRPr="00111697">
        <w:rPr>
          <w:noProof/>
        </w:rPr>
        <w:t xml:space="preserve"> </w:t>
      </w:r>
      <w:r w:rsidRPr="00111697">
        <w:rPr>
          <w:b/>
          <w:noProof/>
        </w:rPr>
        <w:t>208</w:t>
      </w:r>
      <w:r w:rsidRPr="00111697">
        <w:rPr>
          <w:noProof/>
        </w:rPr>
        <w:t>, 4757-4768.</w:t>
      </w:r>
    </w:p>
    <w:p w14:paraId="111DA896" w14:textId="77777777" w:rsidR="00111697" w:rsidRPr="00111697" w:rsidRDefault="00111697" w:rsidP="00111697">
      <w:pPr>
        <w:pStyle w:val="EndNoteBibliography"/>
        <w:rPr>
          <w:noProof/>
        </w:rPr>
      </w:pPr>
      <w:r w:rsidRPr="00111697">
        <w:rPr>
          <w:noProof/>
        </w:rPr>
        <w:t xml:space="preserve">[169] Ferry-Graham, L., Gibb, A.C. &amp; Hernandez, L.P. 2008 Premaxillary movements in cyprinodontiform fishes: an unusual protrusion mechanism facilitates "picking" prey capture. </w:t>
      </w:r>
      <w:r w:rsidRPr="00111697">
        <w:rPr>
          <w:i/>
          <w:noProof/>
        </w:rPr>
        <w:t>Zoology</w:t>
      </w:r>
      <w:r w:rsidRPr="00111697">
        <w:rPr>
          <w:noProof/>
        </w:rPr>
        <w:t xml:space="preserve"> </w:t>
      </w:r>
      <w:r w:rsidRPr="00111697">
        <w:rPr>
          <w:b/>
          <w:noProof/>
        </w:rPr>
        <w:t>111</w:t>
      </w:r>
      <w:r w:rsidRPr="00111697">
        <w:rPr>
          <w:noProof/>
        </w:rPr>
        <w:t>, 455-466.</w:t>
      </w:r>
    </w:p>
    <w:p w14:paraId="67B2198E" w14:textId="77777777" w:rsidR="00111697" w:rsidRPr="00111697" w:rsidRDefault="00111697" w:rsidP="00111697">
      <w:pPr>
        <w:pStyle w:val="EndNoteBibliography"/>
        <w:rPr>
          <w:noProof/>
        </w:rPr>
      </w:pPr>
      <w:r w:rsidRPr="00111697">
        <w:rPr>
          <w:noProof/>
        </w:rPr>
        <w:t xml:space="preserve">[170] Hernandez, L.P., Gibb, A.C. &amp; Ferry-Graham, L. 2009 Trophic apparatus in cyprinidontiform fishes: functional specializations for picking and scraping behaviors. </w:t>
      </w:r>
      <w:r w:rsidRPr="00111697">
        <w:rPr>
          <w:i/>
          <w:noProof/>
        </w:rPr>
        <w:t>J. Morphol.</w:t>
      </w:r>
      <w:r w:rsidRPr="00111697">
        <w:rPr>
          <w:noProof/>
        </w:rPr>
        <w:t xml:space="preserve"> </w:t>
      </w:r>
      <w:r w:rsidRPr="00111697">
        <w:rPr>
          <w:b/>
          <w:noProof/>
        </w:rPr>
        <w:t>270</w:t>
      </w:r>
      <w:r w:rsidRPr="00111697">
        <w:rPr>
          <w:noProof/>
        </w:rPr>
        <w:t>, 645-661.</w:t>
      </w:r>
    </w:p>
    <w:p w14:paraId="1ADB29E9" w14:textId="77777777" w:rsidR="00111697" w:rsidRPr="00111697" w:rsidRDefault="00111697" w:rsidP="00111697">
      <w:pPr>
        <w:pStyle w:val="EndNoteBibliography"/>
        <w:rPr>
          <w:noProof/>
        </w:rPr>
      </w:pPr>
      <w:r w:rsidRPr="00111697">
        <w:rPr>
          <w:noProof/>
        </w:rPr>
        <w:t xml:space="preserve">[171] Turner, B.J. &amp; Liu, R. 1977 Extensive interspecific genetic compatibility in the New World killifish genus </w:t>
      </w:r>
      <w:r w:rsidRPr="00111697">
        <w:rPr>
          <w:i/>
          <w:noProof/>
        </w:rPr>
        <w:t>Cyprinodon</w:t>
      </w:r>
      <w:r w:rsidRPr="00111697">
        <w:rPr>
          <w:noProof/>
        </w:rPr>
        <w:t xml:space="preserve">. </w:t>
      </w:r>
      <w:r w:rsidRPr="00111697">
        <w:rPr>
          <w:i/>
          <w:noProof/>
        </w:rPr>
        <w:t>Copeia</w:t>
      </w:r>
      <w:r w:rsidRPr="00111697">
        <w:rPr>
          <w:noProof/>
        </w:rPr>
        <w:t xml:space="preserve"> </w:t>
      </w:r>
      <w:r w:rsidRPr="00111697">
        <w:rPr>
          <w:b/>
          <w:noProof/>
        </w:rPr>
        <w:t>1977</w:t>
      </w:r>
      <w:r w:rsidRPr="00111697">
        <w:rPr>
          <w:noProof/>
        </w:rPr>
        <w:t>, 259-269.</w:t>
      </w:r>
    </w:p>
    <w:p w14:paraId="4963BF0E" w14:textId="77777777" w:rsidR="00111697" w:rsidRPr="00111697" w:rsidRDefault="00111697" w:rsidP="00111697">
      <w:pPr>
        <w:pStyle w:val="EndNoteBibliography"/>
        <w:rPr>
          <w:noProof/>
        </w:rPr>
      </w:pPr>
      <w:r w:rsidRPr="00111697">
        <w:rPr>
          <w:noProof/>
        </w:rPr>
        <w:t xml:space="preserve">[172] Martin, C.H. &amp; Wainwright, P.C. 2013 Multiple fitness peaks on the adaptive landscape drive adaptive radiation in the wild. </w:t>
      </w:r>
      <w:r w:rsidRPr="00111697">
        <w:rPr>
          <w:i/>
          <w:noProof/>
        </w:rPr>
        <w:t>Science</w:t>
      </w:r>
      <w:r w:rsidRPr="00111697">
        <w:rPr>
          <w:noProof/>
        </w:rPr>
        <w:t xml:space="preserve"> </w:t>
      </w:r>
      <w:r w:rsidRPr="00111697">
        <w:rPr>
          <w:b/>
          <w:noProof/>
        </w:rPr>
        <w:t>339</w:t>
      </w:r>
      <w:r w:rsidRPr="00111697">
        <w:rPr>
          <w:noProof/>
        </w:rPr>
        <w:t>, 208-211.</w:t>
      </w:r>
    </w:p>
    <w:p w14:paraId="6C796FC9" w14:textId="77777777" w:rsidR="00111697" w:rsidRPr="00111697" w:rsidRDefault="00111697" w:rsidP="00111697">
      <w:pPr>
        <w:pStyle w:val="EndNoteBibliography"/>
        <w:rPr>
          <w:noProof/>
        </w:rPr>
      </w:pPr>
      <w:r w:rsidRPr="00111697">
        <w:rPr>
          <w:noProof/>
        </w:rPr>
        <w:t xml:space="preserve">[173] Sazima, I. 1983 Scale-eating in characoids and other fishes. </w:t>
      </w:r>
      <w:r w:rsidRPr="00111697">
        <w:rPr>
          <w:i/>
          <w:noProof/>
        </w:rPr>
        <w:t>Environ. Biol. Fishes</w:t>
      </w:r>
      <w:r w:rsidRPr="00111697">
        <w:rPr>
          <w:noProof/>
        </w:rPr>
        <w:t xml:space="preserve"> </w:t>
      </w:r>
      <w:r w:rsidRPr="00111697">
        <w:rPr>
          <w:b/>
          <w:noProof/>
        </w:rPr>
        <w:t>9</w:t>
      </w:r>
      <w:r w:rsidRPr="00111697">
        <w:rPr>
          <w:noProof/>
        </w:rPr>
        <w:t>, 87-101.</w:t>
      </w:r>
    </w:p>
    <w:p w14:paraId="30F21DFC" w14:textId="77777777" w:rsidR="00111697" w:rsidRPr="00111697" w:rsidRDefault="00111697" w:rsidP="00111697">
      <w:pPr>
        <w:pStyle w:val="EndNoteBibliography"/>
        <w:rPr>
          <w:noProof/>
        </w:rPr>
      </w:pPr>
      <w:r w:rsidRPr="00111697">
        <w:rPr>
          <w:noProof/>
        </w:rPr>
        <w:t xml:space="preserve">[174] Kodric-Brown, A. &amp; West, R.J.D. 2013 Asymmetries in premating isolating mechanisms in a sympatric species flock of pupfish (Cyprinodon). </w:t>
      </w:r>
      <w:r w:rsidRPr="00111697">
        <w:rPr>
          <w:i/>
          <w:noProof/>
        </w:rPr>
        <w:t>Behav. Ecol.</w:t>
      </w:r>
      <w:r w:rsidRPr="00111697">
        <w:rPr>
          <w:noProof/>
        </w:rPr>
        <w:t xml:space="preserve"> </w:t>
      </w:r>
      <w:r w:rsidRPr="00111697">
        <w:rPr>
          <w:b/>
          <w:noProof/>
        </w:rPr>
        <w:t>25</w:t>
      </w:r>
      <w:r w:rsidRPr="00111697">
        <w:rPr>
          <w:noProof/>
        </w:rPr>
        <w:t>, 69-75.</w:t>
      </w:r>
    </w:p>
    <w:p w14:paraId="492E3BD8" w14:textId="7EF8FC40" w:rsidR="001D76B3" w:rsidRDefault="004369B8">
      <w:r>
        <w:fldChar w:fldCharType="end"/>
      </w:r>
    </w:p>
    <w:sectPr w:rsidR="001D76B3" w:rsidSect="0074232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E7769"/>
    <w:multiLevelType w:val="hybridMultilevel"/>
    <w:tmpl w:val="FF109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5E3A67"/>
    <w:multiLevelType w:val="hybridMultilevel"/>
    <w:tmpl w:val="B414D0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2213BB"/>
    <w:multiLevelType w:val="hybridMultilevel"/>
    <w:tmpl w:val="9FEC8AE6"/>
    <w:lvl w:ilvl="0" w:tplc="ACDAAF1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4048555E"/>
    <w:multiLevelType w:val="hybridMultilevel"/>
    <w:tmpl w:val="15D88438"/>
    <w:lvl w:ilvl="0" w:tplc="2784746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52875A2F"/>
    <w:multiLevelType w:val="hybridMultilevel"/>
    <w:tmpl w:val="7CD8DF48"/>
    <w:lvl w:ilvl="0" w:tplc="C8F872E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779C6876"/>
    <w:multiLevelType w:val="hybridMultilevel"/>
    <w:tmpl w:val="43521128"/>
    <w:lvl w:ilvl="0" w:tplc="99C6C3E2">
      <w:start w:val="2"/>
      <w:numFmt w:val="upperLetter"/>
      <w:lvlText w:val="%1."/>
      <w:lvlJc w:val="left"/>
      <w:pPr>
        <w:ind w:left="2070" w:hanging="360"/>
      </w:pPr>
      <w:rPr>
        <w:rFonts w:hint="default"/>
        <w:i w:val="0"/>
        <w:color w:val="000000" w:themeColor="text1"/>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7AE868C2"/>
    <w:multiLevelType w:val="hybridMultilevel"/>
    <w:tmpl w:val="7B085190"/>
    <w:lvl w:ilvl="0" w:tplc="03E82CC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4"/>
  </w:num>
  <w:num w:numId="2">
    <w:abstractNumId w:val="2"/>
  </w:num>
  <w:num w:numId="3">
    <w:abstractNumId w:val="5"/>
  </w:num>
  <w:num w:numId="4">
    <w:abstractNumId w:val="3"/>
  </w:num>
  <w:num w:numId="5">
    <w:abstractNumId w:val="6"/>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ed9z9e7tz52oea9dc5wdzd029wdfs2vrwz&quot;&gt;Higham_endnote2&lt;record-ids&gt;&lt;item&gt;186&lt;/item&gt;&lt;item&gt;360&lt;/item&gt;&lt;item&gt;361&lt;/item&gt;&lt;item&gt;375&lt;/item&gt;&lt;item&gt;383&lt;/item&gt;&lt;item&gt;395&lt;/item&gt;&lt;item&gt;400&lt;/item&gt;&lt;item&gt;403&lt;/item&gt;&lt;item&gt;413&lt;/item&gt;&lt;item&gt;414&lt;/item&gt;&lt;item&gt;415&lt;/item&gt;&lt;item&gt;461&lt;/item&gt;&lt;item&gt;463&lt;/item&gt;&lt;item&gt;466&lt;/item&gt;&lt;item&gt;482&lt;/item&gt;&lt;item&gt;487&lt;/item&gt;&lt;item&gt;490&lt;/item&gt;&lt;item&gt;512&lt;/item&gt;&lt;item&gt;516&lt;/item&gt;&lt;item&gt;518&lt;/item&gt;&lt;item&gt;530&lt;/item&gt;&lt;item&gt;531&lt;/item&gt;&lt;item&gt;532&lt;/item&gt;&lt;item&gt;533&lt;/item&gt;&lt;item&gt;537&lt;/item&gt;&lt;item&gt;543&lt;/item&gt;&lt;item&gt;546&lt;/item&gt;&lt;item&gt;555&lt;/item&gt;&lt;item&gt;601&lt;/item&gt;&lt;item&gt;646&lt;/item&gt;&lt;item&gt;648&lt;/item&gt;&lt;item&gt;650&lt;/item&gt;&lt;item&gt;657&lt;/item&gt;&lt;item&gt;677&lt;/item&gt;&lt;item&gt;753&lt;/item&gt;&lt;item&gt;780&lt;/item&gt;&lt;item&gt;781&lt;/item&gt;&lt;item&gt;869&lt;/item&gt;&lt;item&gt;933&lt;/item&gt;&lt;item&gt;1465&lt;/item&gt;&lt;item&gt;1540&lt;/item&gt;&lt;item&gt;1547&lt;/item&gt;&lt;item&gt;1614&lt;/item&gt;&lt;item&gt;1627&lt;/item&gt;&lt;item&gt;1628&lt;/item&gt;&lt;item&gt;1640&lt;/item&gt;&lt;item&gt;1646&lt;/item&gt;&lt;item&gt;1647&lt;/item&gt;&lt;item&gt;1651&lt;/item&gt;&lt;item&gt;1654&lt;/item&gt;&lt;item&gt;1699&lt;/item&gt;&lt;item&gt;1729&lt;/item&gt;&lt;item&gt;1732&lt;/item&gt;&lt;item&gt;1735&lt;/item&gt;&lt;item&gt;1736&lt;/item&gt;&lt;item&gt;1737&lt;/item&gt;&lt;item&gt;1738&lt;/item&gt;&lt;item&gt;1739&lt;/item&gt;&lt;item&gt;1743&lt;/item&gt;&lt;item&gt;1744&lt;/item&gt;&lt;item&gt;1745&lt;/item&gt;&lt;item&gt;1746&lt;/item&gt;&lt;item&gt;1748&lt;/item&gt;&lt;item&gt;1749&lt;/item&gt;&lt;item&gt;1750&lt;/item&gt;&lt;item&gt;1752&lt;/item&gt;&lt;item&gt;1756&lt;/item&gt;&lt;item&gt;1778&lt;/item&gt;&lt;item&gt;1846&lt;/item&gt;&lt;item&gt;1847&lt;/item&gt;&lt;item&gt;1848&lt;/item&gt;&lt;item&gt;1850&lt;/item&gt;&lt;item&gt;1858&lt;/item&gt;&lt;item&gt;1880&lt;/item&gt;&lt;item&gt;1881&lt;/item&gt;&lt;item&gt;1885&lt;/item&gt;&lt;item&gt;1911&lt;/item&gt;&lt;item&gt;1912&lt;/item&gt;&lt;item&gt;1913&lt;/item&gt;&lt;item&gt;1914&lt;/item&gt;&lt;item&gt;1915&lt;/item&gt;&lt;item&gt;1943&lt;/item&gt;&lt;item&gt;1944&lt;/item&gt;&lt;item&gt;1953&lt;/item&gt;&lt;item&gt;1954&lt;/item&gt;&lt;item&gt;1955&lt;/item&gt;&lt;item&gt;1956&lt;/item&gt;&lt;item&gt;1957&lt;/item&gt;&lt;item&gt;1958&lt;/item&gt;&lt;item&gt;1959&lt;/item&gt;&lt;item&gt;1960&lt;/item&gt;&lt;item&gt;1961&lt;/item&gt;&lt;item&gt;1962&lt;/item&gt;&lt;item&gt;1963&lt;/item&gt;&lt;item&gt;1964&lt;/item&gt;&lt;item&gt;1965&lt;/item&gt;&lt;item&gt;1966&lt;/item&gt;&lt;item&gt;1967&lt;/item&gt;&lt;item&gt;1968&lt;/item&gt;&lt;item&gt;1969&lt;/item&gt;&lt;item&gt;1970&lt;/item&gt;&lt;item&gt;1971&lt;/item&gt;&lt;item&gt;1972&lt;/item&gt;&lt;item&gt;1973&lt;/item&gt;&lt;item&gt;1974&lt;/item&gt;&lt;item&gt;1975&lt;/item&gt;&lt;item&gt;1976&lt;/item&gt;&lt;item&gt;1977&lt;/item&gt;&lt;item&gt;1978&lt;/item&gt;&lt;item&gt;1979&lt;/item&gt;&lt;item&gt;1980&lt;/item&gt;&lt;item&gt;1981&lt;/item&gt;&lt;item&gt;1983&lt;/item&gt;&lt;item&gt;1984&lt;/item&gt;&lt;item&gt;1985&lt;/item&gt;&lt;item&gt;1986&lt;/item&gt;&lt;item&gt;1987&lt;/item&gt;&lt;item&gt;1988&lt;/item&gt;&lt;item&gt;1989&lt;/item&gt;&lt;item&gt;1991&lt;/item&gt;&lt;item&gt;1992&lt;/item&gt;&lt;item&gt;1993&lt;/item&gt;&lt;item&gt;1994&lt;/item&gt;&lt;item&gt;1995&lt;/item&gt;&lt;item&gt;1996&lt;/item&gt;&lt;item&gt;1997&lt;/item&gt;&lt;item&gt;1998&lt;/item&gt;&lt;item&gt;1999&lt;/item&gt;&lt;item&gt;2000&lt;/item&gt;&lt;item&gt;2001&lt;/item&gt;&lt;item&gt;2002&lt;/item&gt;&lt;item&gt;2003&lt;/item&gt;&lt;item&gt;2004&lt;/item&gt;&lt;item&gt;2005&lt;/item&gt;&lt;item&gt;2006&lt;/item&gt;&lt;item&gt;2007&lt;/item&gt;&lt;item&gt;2008&lt;/item&gt;&lt;item&gt;2009&lt;/item&gt;&lt;item&gt;2010&lt;/item&gt;&lt;item&gt;2011&lt;/item&gt;&lt;item&gt;2012&lt;/item&gt;&lt;item&gt;2013&lt;/item&gt;&lt;item&gt;2014&lt;/item&gt;&lt;item&gt;2015&lt;/item&gt;&lt;item&gt;2016&lt;/item&gt;&lt;item&gt;2017&lt;/item&gt;&lt;item&gt;2018&lt;/item&gt;&lt;item&gt;2019&lt;/item&gt;&lt;item&gt;2020&lt;/item&gt;&lt;item&gt;2021&lt;/item&gt;&lt;item&gt;2022&lt;/item&gt;&lt;item&gt;2023&lt;/item&gt;&lt;item&gt;2024&lt;/item&gt;&lt;item&gt;2025&lt;/item&gt;&lt;item&gt;2026&lt;/item&gt;&lt;item&gt;2027&lt;/item&gt;&lt;item&gt;2028&lt;/item&gt;&lt;item&gt;2029&lt;/item&gt;&lt;item&gt;2030&lt;/item&gt;&lt;item&gt;2061&lt;/item&gt;&lt;item&gt;2062&lt;/item&gt;&lt;item&gt;2063&lt;/item&gt;&lt;/record-ids&gt;&lt;/item&gt;&lt;/Libraries&gt;"/>
  </w:docVars>
  <w:rsids>
    <w:rsidRoot w:val="005B479B"/>
    <w:rsid w:val="000246D2"/>
    <w:rsid w:val="000C1EBA"/>
    <w:rsid w:val="000C2984"/>
    <w:rsid w:val="00110529"/>
    <w:rsid w:val="00111697"/>
    <w:rsid w:val="001D76B3"/>
    <w:rsid w:val="001E3F5B"/>
    <w:rsid w:val="00342A6C"/>
    <w:rsid w:val="004369B8"/>
    <w:rsid w:val="004B7775"/>
    <w:rsid w:val="004F346F"/>
    <w:rsid w:val="0055318B"/>
    <w:rsid w:val="005B479B"/>
    <w:rsid w:val="005E71A7"/>
    <w:rsid w:val="00687224"/>
    <w:rsid w:val="006A2C89"/>
    <w:rsid w:val="006C02FE"/>
    <w:rsid w:val="006E3DFB"/>
    <w:rsid w:val="00722D8E"/>
    <w:rsid w:val="007379AF"/>
    <w:rsid w:val="00742321"/>
    <w:rsid w:val="00764A11"/>
    <w:rsid w:val="007C40B5"/>
    <w:rsid w:val="00825270"/>
    <w:rsid w:val="008914B2"/>
    <w:rsid w:val="00902634"/>
    <w:rsid w:val="00907145"/>
    <w:rsid w:val="009500BD"/>
    <w:rsid w:val="009827E0"/>
    <w:rsid w:val="00A037D5"/>
    <w:rsid w:val="00A472FD"/>
    <w:rsid w:val="00A6408B"/>
    <w:rsid w:val="00B37E05"/>
    <w:rsid w:val="00B67B8B"/>
    <w:rsid w:val="00B765C1"/>
    <w:rsid w:val="00D50725"/>
    <w:rsid w:val="00DF6303"/>
    <w:rsid w:val="00E149B9"/>
    <w:rsid w:val="00E7408E"/>
    <w:rsid w:val="00EC00F5"/>
    <w:rsid w:val="00ED0D54"/>
    <w:rsid w:val="00F959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442AD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79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B479B"/>
    <w:rPr>
      <w:sz w:val="18"/>
      <w:szCs w:val="18"/>
    </w:rPr>
  </w:style>
  <w:style w:type="paragraph" w:styleId="CommentText">
    <w:name w:val="annotation text"/>
    <w:basedOn w:val="Normal"/>
    <w:link w:val="CommentTextChar"/>
    <w:uiPriority w:val="99"/>
    <w:semiHidden/>
    <w:unhideWhenUsed/>
    <w:rsid w:val="005B479B"/>
  </w:style>
  <w:style w:type="character" w:customStyle="1" w:styleId="CommentTextChar">
    <w:name w:val="Comment Text Char"/>
    <w:basedOn w:val="DefaultParagraphFont"/>
    <w:link w:val="CommentText"/>
    <w:uiPriority w:val="99"/>
    <w:semiHidden/>
    <w:rsid w:val="005B479B"/>
  </w:style>
  <w:style w:type="paragraph" w:styleId="BalloonText">
    <w:name w:val="Balloon Text"/>
    <w:basedOn w:val="Normal"/>
    <w:link w:val="BalloonTextChar"/>
    <w:uiPriority w:val="99"/>
    <w:semiHidden/>
    <w:unhideWhenUsed/>
    <w:rsid w:val="005B479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479B"/>
    <w:rPr>
      <w:rFonts w:ascii="Lucida Grande" w:hAnsi="Lucida Grande" w:cs="Lucida Grande"/>
      <w:sz w:val="18"/>
      <w:szCs w:val="18"/>
    </w:rPr>
  </w:style>
  <w:style w:type="paragraph" w:customStyle="1" w:styleId="EndNoteBibliographyTitle">
    <w:name w:val="EndNote Bibliography Title"/>
    <w:basedOn w:val="Normal"/>
    <w:rsid w:val="004369B8"/>
    <w:pPr>
      <w:jc w:val="center"/>
    </w:pPr>
    <w:rPr>
      <w:rFonts w:ascii="Cambria" w:hAnsi="Cambria"/>
    </w:rPr>
  </w:style>
  <w:style w:type="paragraph" w:customStyle="1" w:styleId="EndNoteBibliography">
    <w:name w:val="EndNote Bibliography"/>
    <w:basedOn w:val="Normal"/>
    <w:rsid w:val="004369B8"/>
    <w:rPr>
      <w:rFonts w:ascii="Cambria" w:hAnsi="Cambria"/>
    </w:rPr>
  </w:style>
  <w:style w:type="paragraph" w:customStyle="1" w:styleId="Default">
    <w:name w:val="Default"/>
    <w:rsid w:val="004369B8"/>
    <w:pPr>
      <w:pBdr>
        <w:top w:val="nil"/>
        <w:left w:val="nil"/>
        <w:bottom w:val="nil"/>
        <w:right w:val="nil"/>
        <w:between w:val="nil"/>
        <w:bar w:val="nil"/>
      </w:pBdr>
    </w:pPr>
    <w:rPr>
      <w:rFonts w:ascii="Helvetica" w:eastAsia="Arial Unicode MS" w:hAnsi="Helvetica" w:cs="Arial Unicode MS"/>
      <w:color w:val="000000"/>
      <w:sz w:val="22"/>
      <w:szCs w:val="22"/>
      <w:bdr w:val="nil"/>
    </w:rPr>
  </w:style>
  <w:style w:type="paragraph" w:styleId="CommentSubject">
    <w:name w:val="annotation subject"/>
    <w:basedOn w:val="CommentText"/>
    <w:next w:val="CommentText"/>
    <w:link w:val="CommentSubjectChar"/>
    <w:uiPriority w:val="99"/>
    <w:semiHidden/>
    <w:unhideWhenUsed/>
    <w:rsid w:val="004369B8"/>
    <w:rPr>
      <w:b/>
      <w:bCs/>
      <w:sz w:val="20"/>
      <w:szCs w:val="20"/>
    </w:rPr>
  </w:style>
  <w:style w:type="character" w:customStyle="1" w:styleId="CommentSubjectChar">
    <w:name w:val="Comment Subject Char"/>
    <w:basedOn w:val="CommentTextChar"/>
    <w:link w:val="CommentSubject"/>
    <w:uiPriority w:val="99"/>
    <w:semiHidden/>
    <w:rsid w:val="004369B8"/>
    <w:rPr>
      <w:b/>
      <w:bCs/>
      <w:sz w:val="20"/>
      <w:szCs w:val="20"/>
    </w:rPr>
  </w:style>
  <w:style w:type="paragraph" w:styleId="ListParagraph">
    <w:name w:val="List Paragraph"/>
    <w:basedOn w:val="Normal"/>
    <w:uiPriority w:val="34"/>
    <w:qFormat/>
    <w:rsid w:val="004369B8"/>
    <w:pPr>
      <w:ind w:left="720"/>
      <w:contextualSpacing/>
    </w:pPr>
  </w:style>
  <w:style w:type="paragraph" w:styleId="NoSpacing">
    <w:name w:val="No Spacing"/>
    <w:uiPriority w:val="1"/>
    <w:qFormat/>
    <w:rsid w:val="004369B8"/>
    <w:rPr>
      <w:rFonts w:eastAsiaTheme="minorHAnsi"/>
      <w:sz w:val="22"/>
      <w:szCs w:val="22"/>
    </w:rPr>
  </w:style>
  <w:style w:type="paragraph" w:styleId="Revision">
    <w:name w:val="Revision"/>
    <w:hidden/>
    <w:uiPriority w:val="99"/>
    <w:semiHidden/>
    <w:rsid w:val="004369B8"/>
  </w:style>
  <w:style w:type="character" w:styleId="Hyperlink">
    <w:name w:val="Hyperlink"/>
    <w:basedOn w:val="DefaultParagraphFont"/>
    <w:uiPriority w:val="99"/>
    <w:unhideWhenUsed/>
    <w:rsid w:val="004369B8"/>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79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B479B"/>
    <w:rPr>
      <w:sz w:val="18"/>
      <w:szCs w:val="18"/>
    </w:rPr>
  </w:style>
  <w:style w:type="paragraph" w:styleId="CommentText">
    <w:name w:val="annotation text"/>
    <w:basedOn w:val="Normal"/>
    <w:link w:val="CommentTextChar"/>
    <w:uiPriority w:val="99"/>
    <w:semiHidden/>
    <w:unhideWhenUsed/>
    <w:rsid w:val="005B479B"/>
  </w:style>
  <w:style w:type="character" w:customStyle="1" w:styleId="CommentTextChar">
    <w:name w:val="Comment Text Char"/>
    <w:basedOn w:val="DefaultParagraphFont"/>
    <w:link w:val="CommentText"/>
    <w:uiPriority w:val="99"/>
    <w:semiHidden/>
    <w:rsid w:val="005B479B"/>
  </w:style>
  <w:style w:type="paragraph" w:styleId="BalloonText">
    <w:name w:val="Balloon Text"/>
    <w:basedOn w:val="Normal"/>
    <w:link w:val="BalloonTextChar"/>
    <w:uiPriority w:val="99"/>
    <w:semiHidden/>
    <w:unhideWhenUsed/>
    <w:rsid w:val="005B479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479B"/>
    <w:rPr>
      <w:rFonts w:ascii="Lucida Grande" w:hAnsi="Lucida Grande" w:cs="Lucida Grande"/>
      <w:sz w:val="18"/>
      <w:szCs w:val="18"/>
    </w:rPr>
  </w:style>
  <w:style w:type="paragraph" w:customStyle="1" w:styleId="EndNoteBibliographyTitle">
    <w:name w:val="EndNote Bibliography Title"/>
    <w:basedOn w:val="Normal"/>
    <w:rsid w:val="004369B8"/>
    <w:pPr>
      <w:jc w:val="center"/>
    </w:pPr>
    <w:rPr>
      <w:rFonts w:ascii="Cambria" w:hAnsi="Cambria"/>
    </w:rPr>
  </w:style>
  <w:style w:type="paragraph" w:customStyle="1" w:styleId="EndNoteBibliography">
    <w:name w:val="EndNote Bibliography"/>
    <w:basedOn w:val="Normal"/>
    <w:rsid w:val="004369B8"/>
    <w:rPr>
      <w:rFonts w:ascii="Cambria" w:hAnsi="Cambria"/>
    </w:rPr>
  </w:style>
  <w:style w:type="paragraph" w:customStyle="1" w:styleId="Default">
    <w:name w:val="Default"/>
    <w:rsid w:val="004369B8"/>
    <w:pPr>
      <w:pBdr>
        <w:top w:val="nil"/>
        <w:left w:val="nil"/>
        <w:bottom w:val="nil"/>
        <w:right w:val="nil"/>
        <w:between w:val="nil"/>
        <w:bar w:val="nil"/>
      </w:pBdr>
    </w:pPr>
    <w:rPr>
      <w:rFonts w:ascii="Helvetica" w:eastAsia="Arial Unicode MS" w:hAnsi="Helvetica" w:cs="Arial Unicode MS"/>
      <w:color w:val="000000"/>
      <w:sz w:val="22"/>
      <w:szCs w:val="22"/>
      <w:bdr w:val="nil"/>
    </w:rPr>
  </w:style>
  <w:style w:type="paragraph" w:styleId="CommentSubject">
    <w:name w:val="annotation subject"/>
    <w:basedOn w:val="CommentText"/>
    <w:next w:val="CommentText"/>
    <w:link w:val="CommentSubjectChar"/>
    <w:uiPriority w:val="99"/>
    <w:semiHidden/>
    <w:unhideWhenUsed/>
    <w:rsid w:val="004369B8"/>
    <w:rPr>
      <w:b/>
      <w:bCs/>
      <w:sz w:val="20"/>
      <w:szCs w:val="20"/>
    </w:rPr>
  </w:style>
  <w:style w:type="character" w:customStyle="1" w:styleId="CommentSubjectChar">
    <w:name w:val="Comment Subject Char"/>
    <w:basedOn w:val="CommentTextChar"/>
    <w:link w:val="CommentSubject"/>
    <w:uiPriority w:val="99"/>
    <w:semiHidden/>
    <w:rsid w:val="004369B8"/>
    <w:rPr>
      <w:b/>
      <w:bCs/>
      <w:sz w:val="20"/>
      <w:szCs w:val="20"/>
    </w:rPr>
  </w:style>
  <w:style w:type="paragraph" w:styleId="ListParagraph">
    <w:name w:val="List Paragraph"/>
    <w:basedOn w:val="Normal"/>
    <w:uiPriority w:val="34"/>
    <w:qFormat/>
    <w:rsid w:val="004369B8"/>
    <w:pPr>
      <w:ind w:left="720"/>
      <w:contextualSpacing/>
    </w:pPr>
  </w:style>
  <w:style w:type="paragraph" w:styleId="NoSpacing">
    <w:name w:val="No Spacing"/>
    <w:uiPriority w:val="1"/>
    <w:qFormat/>
    <w:rsid w:val="004369B8"/>
    <w:rPr>
      <w:rFonts w:eastAsiaTheme="minorHAnsi"/>
      <w:sz w:val="22"/>
      <w:szCs w:val="22"/>
    </w:rPr>
  </w:style>
  <w:style w:type="paragraph" w:styleId="Revision">
    <w:name w:val="Revision"/>
    <w:hidden/>
    <w:uiPriority w:val="99"/>
    <w:semiHidden/>
    <w:rsid w:val="004369B8"/>
  </w:style>
  <w:style w:type="character" w:styleId="Hyperlink">
    <w:name w:val="Hyperlink"/>
    <w:basedOn w:val="DefaultParagraphFont"/>
    <w:uiPriority w:val="99"/>
    <w:unhideWhenUsed/>
    <w:rsid w:val="004369B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TotalTime>
  <Pages>29</Pages>
  <Words>33476</Words>
  <Characters>190818</Characters>
  <Application>Microsoft Macintosh Word</Application>
  <DocSecurity>0</DocSecurity>
  <Lines>1590</Lines>
  <Paragraphs>447</Paragraphs>
  <ScaleCrop>false</ScaleCrop>
  <Company>UC Riverside</Company>
  <LinksUpToDate>false</LinksUpToDate>
  <CharactersWithSpaces>223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Higham</dc:creator>
  <cp:keywords/>
  <dc:description/>
  <cp:lastModifiedBy>Tim Higham</cp:lastModifiedBy>
  <cp:revision>6</cp:revision>
  <dcterms:created xsi:type="dcterms:W3CDTF">2016-08-14T12:45:00Z</dcterms:created>
  <dcterms:modified xsi:type="dcterms:W3CDTF">2016-08-21T17:22:00Z</dcterms:modified>
</cp:coreProperties>
</file>